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E66BAC" w:rsidRDefault="005C1954"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 xml:space="preserve">SISTEM INFORMASI PENYEDIA JASA PELATIHAN </w:t>
      </w:r>
    </w:p>
    <w:p w:rsidR="005C1954" w:rsidRPr="00E66BAC" w:rsidRDefault="005C1954"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DI PT SURYA SAFETY NUSANTARA</w:t>
      </w:r>
    </w:p>
    <w:p w:rsidR="005C1954" w:rsidRPr="00E66BAC" w:rsidRDefault="005C1954" w:rsidP="00E66BAC">
      <w:pPr>
        <w:spacing w:line="360" w:lineRule="auto"/>
        <w:jc w:val="center"/>
        <w:rPr>
          <w:rFonts w:ascii="Times New Roman" w:hAnsi="Times New Roman" w:cs="Times New Roman"/>
          <w:b/>
          <w:color w:val="000000" w:themeColor="text1"/>
          <w:sz w:val="28"/>
          <w:szCs w:val="24"/>
        </w:rPr>
      </w:pPr>
    </w:p>
    <w:p w:rsidR="005C1954" w:rsidRPr="00E66BAC" w:rsidRDefault="005C1954" w:rsidP="00E66BAC">
      <w:pPr>
        <w:spacing w:line="360" w:lineRule="auto"/>
        <w:jc w:val="center"/>
        <w:rPr>
          <w:rFonts w:ascii="Times New Roman" w:hAnsi="Times New Roman" w:cs="Times New Roman"/>
          <w:b/>
          <w:color w:val="000000" w:themeColor="text1"/>
          <w:sz w:val="28"/>
          <w:szCs w:val="24"/>
        </w:rPr>
      </w:pPr>
    </w:p>
    <w:p w:rsidR="005C1954" w:rsidRPr="00E66BAC" w:rsidRDefault="005C1954"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E66BAC" w:rsidRDefault="005C1954" w:rsidP="00E66BAC">
      <w:pPr>
        <w:spacing w:line="360" w:lineRule="auto"/>
        <w:jc w:val="center"/>
        <w:rPr>
          <w:rFonts w:ascii="Times New Roman" w:hAnsi="Times New Roman" w:cs="Times New Roman"/>
          <w:b/>
          <w:color w:val="000000" w:themeColor="text1"/>
          <w:sz w:val="28"/>
          <w:szCs w:val="24"/>
        </w:rPr>
      </w:pPr>
    </w:p>
    <w:p w:rsidR="005C1954" w:rsidRPr="00E66BAC" w:rsidRDefault="005C1954" w:rsidP="00E66BAC">
      <w:pPr>
        <w:spacing w:line="360" w:lineRule="auto"/>
        <w:jc w:val="center"/>
        <w:rPr>
          <w:rFonts w:ascii="Times New Roman" w:hAnsi="Times New Roman" w:cs="Times New Roman"/>
          <w:b/>
          <w:color w:val="000000" w:themeColor="text1"/>
          <w:sz w:val="28"/>
          <w:szCs w:val="24"/>
        </w:rPr>
      </w:pPr>
    </w:p>
    <w:p w:rsidR="005C1954" w:rsidRPr="00E66BAC" w:rsidRDefault="005C1954"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Disusun oleh</w:t>
      </w:r>
    </w:p>
    <w:p w:rsidR="005C1954" w:rsidRPr="00E66BAC" w:rsidRDefault="005C1954"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Agung Dwi Leksono</w:t>
      </w:r>
      <w:r w:rsidRPr="00E66BAC">
        <w:rPr>
          <w:rFonts w:ascii="Times New Roman" w:hAnsi="Times New Roman" w:cs="Times New Roman"/>
          <w:b/>
          <w:color w:val="000000" w:themeColor="text1"/>
          <w:sz w:val="24"/>
          <w:szCs w:val="24"/>
        </w:rPr>
        <w:tab/>
      </w:r>
      <w:r w:rsidRPr="00E66BAC">
        <w:rPr>
          <w:rFonts w:ascii="Times New Roman" w:hAnsi="Times New Roman" w:cs="Times New Roman"/>
          <w:b/>
          <w:color w:val="000000" w:themeColor="text1"/>
          <w:sz w:val="24"/>
          <w:szCs w:val="24"/>
        </w:rPr>
        <w:tab/>
      </w:r>
      <w:r w:rsidR="007C39A1" w:rsidRPr="00E66BAC">
        <w:rPr>
          <w:rFonts w:ascii="Times New Roman" w:hAnsi="Times New Roman" w:cs="Times New Roman"/>
          <w:b/>
          <w:color w:val="000000" w:themeColor="text1"/>
          <w:sz w:val="24"/>
          <w:szCs w:val="24"/>
        </w:rPr>
        <w:t>3.34.19.1.01</w:t>
      </w:r>
    </w:p>
    <w:p w:rsidR="005C1954" w:rsidRPr="00E66BAC" w:rsidRDefault="005C1954"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Zulfan Ahmadi</w:t>
      </w:r>
      <w:r w:rsidRPr="00E66BAC">
        <w:rPr>
          <w:rFonts w:ascii="Times New Roman" w:hAnsi="Times New Roman" w:cs="Times New Roman"/>
          <w:b/>
          <w:color w:val="000000" w:themeColor="text1"/>
          <w:sz w:val="24"/>
          <w:szCs w:val="24"/>
        </w:rPr>
        <w:tab/>
      </w:r>
      <w:r w:rsidRPr="00E66BAC">
        <w:rPr>
          <w:rFonts w:ascii="Times New Roman" w:hAnsi="Times New Roman" w:cs="Times New Roman"/>
          <w:b/>
          <w:color w:val="000000" w:themeColor="text1"/>
          <w:sz w:val="24"/>
          <w:szCs w:val="24"/>
        </w:rPr>
        <w:tab/>
        <w:t>3.34.19.1.26</w:t>
      </w:r>
    </w:p>
    <w:p w:rsidR="007C39A1" w:rsidRPr="00E66BAC" w:rsidRDefault="007C39A1" w:rsidP="00E66BAC">
      <w:pPr>
        <w:spacing w:line="360" w:lineRule="auto"/>
        <w:jc w:val="center"/>
        <w:rPr>
          <w:rFonts w:ascii="Times New Roman" w:hAnsi="Times New Roman" w:cs="Times New Roman"/>
          <w:b/>
          <w:color w:val="000000" w:themeColor="text1"/>
          <w:sz w:val="24"/>
          <w:szCs w:val="24"/>
        </w:rPr>
      </w:pPr>
    </w:p>
    <w:p w:rsidR="007C39A1" w:rsidRPr="00E66BAC" w:rsidRDefault="007C39A1" w:rsidP="00E66BAC">
      <w:pPr>
        <w:spacing w:line="360" w:lineRule="auto"/>
        <w:jc w:val="center"/>
        <w:rPr>
          <w:rFonts w:ascii="Times New Roman" w:hAnsi="Times New Roman" w:cs="Times New Roman"/>
          <w:b/>
          <w:color w:val="000000" w:themeColor="text1"/>
          <w:sz w:val="24"/>
          <w:szCs w:val="24"/>
        </w:rPr>
      </w:pPr>
    </w:p>
    <w:p w:rsidR="007C39A1" w:rsidRPr="00E66BAC" w:rsidRDefault="007C39A1"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PROGRAM STUDI TEKNIK INFORMATIKA</w:t>
      </w:r>
    </w:p>
    <w:p w:rsidR="007C39A1" w:rsidRPr="00E66BAC" w:rsidRDefault="007C39A1"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JURUSAN TEKNIK ELEKTRO</w:t>
      </w:r>
    </w:p>
    <w:p w:rsidR="007C39A1" w:rsidRPr="00E66BAC" w:rsidRDefault="007C39A1"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POLITEKNIK NEGERI SEMARANG</w:t>
      </w:r>
    </w:p>
    <w:p w:rsidR="007C39A1" w:rsidRPr="00E66BAC" w:rsidRDefault="007C39A1"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2022</w:t>
      </w:r>
    </w:p>
    <w:p w:rsidR="007C39A1" w:rsidRPr="00E66BAC" w:rsidRDefault="007C39A1" w:rsidP="00E66BAC">
      <w:pPr>
        <w:spacing w:line="360" w:lineRule="auto"/>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br w:type="page"/>
      </w:r>
    </w:p>
    <w:p w:rsidR="00434739" w:rsidRPr="00E66BAC" w:rsidRDefault="00434739"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lastRenderedPageBreak/>
        <w:t>SISTEM INFORMASI PENYEDIA JASA PELATIHAN</w:t>
      </w:r>
    </w:p>
    <w:p w:rsidR="009B16CE" w:rsidRPr="00E66BAC" w:rsidRDefault="00434739"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DI PT SURYA SAFETY NUSANTARA</w:t>
      </w:r>
    </w:p>
    <w:p w:rsidR="004B7BEE" w:rsidRPr="00E66BAC" w:rsidRDefault="004B7BEE" w:rsidP="00E66BAC">
      <w:pPr>
        <w:spacing w:line="360" w:lineRule="auto"/>
        <w:jc w:val="center"/>
        <w:rPr>
          <w:rFonts w:ascii="Times New Roman" w:hAnsi="Times New Roman" w:cs="Times New Roman"/>
          <w:b/>
          <w:color w:val="000000" w:themeColor="text1"/>
          <w:sz w:val="28"/>
          <w:szCs w:val="24"/>
        </w:rPr>
      </w:pPr>
    </w:p>
    <w:p w:rsidR="009B16CE" w:rsidRPr="00E66BAC" w:rsidRDefault="009B16CE"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E66BAC" w:rsidRDefault="004B7BEE" w:rsidP="00E66BAC">
      <w:pPr>
        <w:spacing w:line="360" w:lineRule="auto"/>
        <w:jc w:val="center"/>
        <w:rPr>
          <w:rFonts w:ascii="Times New Roman" w:hAnsi="Times New Roman" w:cs="Times New Roman"/>
          <w:b/>
          <w:color w:val="000000" w:themeColor="text1"/>
          <w:sz w:val="28"/>
          <w:szCs w:val="24"/>
        </w:rPr>
      </w:pPr>
    </w:p>
    <w:p w:rsidR="009B16CE" w:rsidRPr="00E66BAC" w:rsidRDefault="009B16CE"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Tugas akhir ini disusun untuk melengkapi sebagian</w:t>
      </w:r>
      <w:r w:rsidRPr="00E66BAC">
        <w:rPr>
          <w:rFonts w:ascii="Times New Roman" w:hAnsi="Times New Roman" w:cs="Times New Roman"/>
          <w:b/>
          <w:color w:val="000000" w:themeColor="text1"/>
          <w:sz w:val="24"/>
          <w:szCs w:val="24"/>
        </w:rPr>
        <w:br/>
        <w:t>persyaratan menjadi Ahli Madya</w:t>
      </w:r>
    </w:p>
    <w:p w:rsidR="009B16CE" w:rsidRPr="00E66BAC" w:rsidRDefault="009B16CE" w:rsidP="00E66BAC">
      <w:pPr>
        <w:spacing w:line="360" w:lineRule="auto"/>
        <w:jc w:val="center"/>
        <w:rPr>
          <w:rFonts w:ascii="Times New Roman" w:hAnsi="Times New Roman" w:cs="Times New Roman"/>
          <w:b/>
          <w:color w:val="000000" w:themeColor="text1"/>
          <w:sz w:val="24"/>
          <w:szCs w:val="24"/>
        </w:rPr>
      </w:pPr>
    </w:p>
    <w:p w:rsidR="009B16CE" w:rsidRPr="00E66BAC" w:rsidRDefault="009B16CE"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Disusun oleh</w:t>
      </w:r>
    </w:p>
    <w:p w:rsidR="009B16CE" w:rsidRPr="00E66BAC" w:rsidRDefault="009B16CE"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Agung Dwi Leksono</w:t>
      </w:r>
      <w:r w:rsidRPr="00E66BAC">
        <w:rPr>
          <w:rFonts w:ascii="Times New Roman" w:hAnsi="Times New Roman" w:cs="Times New Roman"/>
          <w:b/>
          <w:color w:val="000000" w:themeColor="text1"/>
          <w:sz w:val="24"/>
          <w:szCs w:val="24"/>
        </w:rPr>
        <w:tab/>
      </w:r>
      <w:r w:rsidRPr="00E66BAC">
        <w:rPr>
          <w:rFonts w:ascii="Times New Roman" w:hAnsi="Times New Roman" w:cs="Times New Roman"/>
          <w:b/>
          <w:color w:val="000000" w:themeColor="text1"/>
          <w:sz w:val="24"/>
          <w:szCs w:val="24"/>
        </w:rPr>
        <w:tab/>
        <w:t>3.34.19.1.01</w:t>
      </w:r>
    </w:p>
    <w:p w:rsidR="004B7BEE" w:rsidRPr="00E66BAC" w:rsidRDefault="009B16CE"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Zulfan Ahmadi</w:t>
      </w:r>
      <w:r w:rsidRPr="00E66BAC">
        <w:rPr>
          <w:rFonts w:ascii="Times New Roman" w:hAnsi="Times New Roman" w:cs="Times New Roman"/>
          <w:b/>
          <w:color w:val="000000" w:themeColor="text1"/>
          <w:sz w:val="24"/>
          <w:szCs w:val="24"/>
        </w:rPr>
        <w:tab/>
      </w:r>
      <w:r w:rsidRPr="00E66BAC">
        <w:rPr>
          <w:rFonts w:ascii="Times New Roman" w:hAnsi="Times New Roman" w:cs="Times New Roman"/>
          <w:b/>
          <w:color w:val="000000" w:themeColor="text1"/>
          <w:sz w:val="24"/>
          <w:szCs w:val="24"/>
        </w:rPr>
        <w:tab/>
        <w:t>3.34.19.1.26</w:t>
      </w:r>
    </w:p>
    <w:p w:rsidR="004B7BEE" w:rsidRPr="00E66BAC" w:rsidRDefault="004B7BEE" w:rsidP="00E66BAC">
      <w:pPr>
        <w:spacing w:line="360" w:lineRule="auto"/>
        <w:jc w:val="center"/>
        <w:rPr>
          <w:rFonts w:ascii="Times New Roman" w:hAnsi="Times New Roman" w:cs="Times New Roman"/>
          <w:b/>
          <w:color w:val="000000" w:themeColor="text1"/>
          <w:sz w:val="24"/>
          <w:szCs w:val="24"/>
        </w:rPr>
      </w:pPr>
    </w:p>
    <w:p w:rsidR="004B7BEE" w:rsidRPr="00E66BAC" w:rsidRDefault="004B7BEE"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4"/>
          <w:szCs w:val="24"/>
          <w:vertAlign w:val="subscript"/>
        </w:rPr>
        <w:softHyphen/>
      </w:r>
      <w:r w:rsidRPr="00E66BAC">
        <w:rPr>
          <w:rFonts w:ascii="Times New Roman" w:hAnsi="Times New Roman" w:cs="Times New Roman"/>
          <w:b/>
          <w:color w:val="000000" w:themeColor="text1"/>
          <w:sz w:val="28"/>
          <w:szCs w:val="24"/>
        </w:rPr>
        <w:t>PROGRAM STUDI TEKNIK INFORMATIKA</w:t>
      </w:r>
    </w:p>
    <w:p w:rsidR="004B7BEE" w:rsidRPr="00E66BAC" w:rsidRDefault="004B7BEE"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JURUSAN TEKNIK ELEKTRO</w:t>
      </w:r>
    </w:p>
    <w:p w:rsidR="004B7BEE" w:rsidRPr="00E66BAC" w:rsidRDefault="004B7BEE"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POLITEKNIK NEGERI SEMARANG</w:t>
      </w:r>
    </w:p>
    <w:p w:rsidR="000B6865" w:rsidRPr="00E66BAC" w:rsidRDefault="004B7BEE" w:rsidP="00E66BAC">
      <w:pPr>
        <w:spacing w:line="360" w:lineRule="auto"/>
        <w:jc w:val="center"/>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t>2022</w:t>
      </w:r>
    </w:p>
    <w:p w:rsidR="000B6865" w:rsidRPr="00E66BAC" w:rsidRDefault="000B6865" w:rsidP="00E66BAC">
      <w:pPr>
        <w:spacing w:line="360" w:lineRule="auto"/>
        <w:rPr>
          <w:rFonts w:ascii="Times New Roman" w:hAnsi="Times New Roman" w:cs="Times New Roman"/>
          <w:b/>
          <w:color w:val="000000" w:themeColor="text1"/>
          <w:sz w:val="28"/>
          <w:szCs w:val="24"/>
        </w:rPr>
      </w:pPr>
      <w:r w:rsidRPr="00E66BAC">
        <w:rPr>
          <w:rFonts w:ascii="Times New Roman" w:hAnsi="Times New Roman" w:cs="Times New Roman"/>
          <w:b/>
          <w:color w:val="000000" w:themeColor="text1"/>
          <w:sz w:val="28"/>
          <w:szCs w:val="24"/>
        </w:rPr>
        <w:br w:type="page"/>
      </w:r>
    </w:p>
    <w:p w:rsidR="00F8751F"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PERNYATAAN KEASLIAN TUGAS AKHIR</w:t>
      </w:r>
    </w:p>
    <w:p w:rsidR="00B7092E" w:rsidRPr="00E66BAC" w:rsidRDefault="003902C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Yang bertanda tangan dibawah ini, saya :</w:t>
      </w:r>
    </w:p>
    <w:p w:rsidR="003902C9" w:rsidRPr="00E66BAC" w:rsidRDefault="003902C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Nama / NIM / Kelas</w:t>
      </w:r>
      <w:r w:rsidRPr="00E66BAC">
        <w:rPr>
          <w:rFonts w:ascii="Times New Roman" w:hAnsi="Times New Roman" w:cs="Times New Roman"/>
          <w:sz w:val="24"/>
          <w:szCs w:val="24"/>
        </w:rPr>
        <w:tab/>
        <w:t>: Agung Dwi Leksono / 3.34.19.1.01 / IK3B</w:t>
      </w:r>
    </w:p>
    <w:p w:rsidR="003902C9" w:rsidRPr="00E66BAC" w:rsidRDefault="003902C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Nama / NIM / Kelas</w:t>
      </w:r>
      <w:r w:rsidRPr="00E66BAC">
        <w:rPr>
          <w:rFonts w:ascii="Times New Roman" w:hAnsi="Times New Roman" w:cs="Times New Roman"/>
          <w:sz w:val="24"/>
          <w:szCs w:val="24"/>
        </w:rPr>
        <w:tab/>
        <w:t>: Zulfan Ahmadi / 3.34.19.1.26 / IK 3B</w:t>
      </w:r>
    </w:p>
    <w:p w:rsidR="003902C9" w:rsidRPr="00E66BAC" w:rsidRDefault="003902C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Jurusan </w:t>
      </w:r>
      <w:r w:rsidRPr="00E66BAC">
        <w:rPr>
          <w:rFonts w:ascii="Times New Roman" w:hAnsi="Times New Roman" w:cs="Times New Roman"/>
          <w:sz w:val="24"/>
          <w:szCs w:val="24"/>
        </w:rPr>
        <w:tab/>
      </w:r>
      <w:r w:rsidRPr="00E66BAC">
        <w:rPr>
          <w:rFonts w:ascii="Times New Roman" w:hAnsi="Times New Roman" w:cs="Times New Roman"/>
          <w:sz w:val="24"/>
          <w:szCs w:val="24"/>
        </w:rPr>
        <w:tab/>
        <w:t>: Teknik Elektro</w:t>
      </w:r>
    </w:p>
    <w:p w:rsidR="003902C9" w:rsidRPr="00E66BAC" w:rsidRDefault="003902C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rogram Studi</w:t>
      </w:r>
      <w:r w:rsidRPr="00E66BAC">
        <w:rPr>
          <w:rFonts w:ascii="Times New Roman" w:hAnsi="Times New Roman" w:cs="Times New Roman"/>
          <w:sz w:val="24"/>
          <w:szCs w:val="24"/>
        </w:rPr>
        <w:tab/>
      </w:r>
      <w:r w:rsidRPr="00E66BAC">
        <w:rPr>
          <w:rFonts w:ascii="Times New Roman" w:hAnsi="Times New Roman" w:cs="Times New Roman"/>
          <w:sz w:val="24"/>
          <w:szCs w:val="24"/>
        </w:rPr>
        <w:tab/>
        <w:t>: Teknik Informatika</w:t>
      </w:r>
    </w:p>
    <w:p w:rsidR="003902C9" w:rsidRPr="00E66BAC" w:rsidRDefault="003902C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yatakan dengan sesungguhnya bahwa Tugas Akhir dengan judul </w:t>
      </w:r>
      <w:r w:rsidRPr="00E66BAC">
        <w:rPr>
          <w:rFonts w:ascii="Times New Roman" w:hAnsi="Times New Roman" w:cs="Times New Roman"/>
          <w:b/>
          <w:sz w:val="24"/>
          <w:szCs w:val="24"/>
        </w:rPr>
        <w:t xml:space="preserve">SISTEM INFORMASI PENYEDIA JASA PELATIHAN DI PT SURYA SAFETY NUSANTARA </w:t>
      </w:r>
      <w:r w:rsidRPr="00E66BAC">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E66BAC" w:rsidRDefault="007B1433" w:rsidP="00E66BAC">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E66BAC" w:rsidTr="001004CF">
        <w:tc>
          <w:tcPr>
            <w:tcW w:w="3964" w:type="dxa"/>
          </w:tcPr>
          <w:p w:rsidR="00DD44D5" w:rsidRPr="00E66BAC" w:rsidRDefault="00DD44D5" w:rsidP="00E66BAC">
            <w:pPr>
              <w:spacing w:line="360" w:lineRule="auto"/>
              <w:jc w:val="both"/>
              <w:rPr>
                <w:rFonts w:ascii="Times New Roman" w:hAnsi="Times New Roman" w:cs="Times New Roman"/>
                <w:b/>
                <w:color w:val="000000" w:themeColor="text1"/>
                <w:sz w:val="28"/>
                <w:szCs w:val="28"/>
              </w:rPr>
            </w:pPr>
          </w:p>
        </w:tc>
        <w:tc>
          <w:tcPr>
            <w:tcW w:w="3964" w:type="dxa"/>
          </w:tcPr>
          <w:p w:rsidR="00DD44D5" w:rsidRPr="00E66BAC" w:rsidRDefault="00DD44D5" w:rsidP="00E66BAC">
            <w:pPr>
              <w:spacing w:line="360" w:lineRule="auto"/>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Semarang,  Agustus 2022</w:t>
            </w:r>
          </w:p>
        </w:tc>
      </w:tr>
      <w:tr w:rsidR="00DD44D5" w:rsidRPr="00E66BAC" w:rsidTr="001004CF">
        <w:tc>
          <w:tcPr>
            <w:tcW w:w="3964" w:type="dxa"/>
          </w:tcPr>
          <w:p w:rsidR="00DD44D5" w:rsidRPr="00E66BAC" w:rsidRDefault="00DD44D5" w:rsidP="00E66BAC">
            <w:pPr>
              <w:spacing w:line="360" w:lineRule="auto"/>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Mahasiswa,</w:t>
            </w:r>
          </w:p>
          <w:p w:rsidR="00DD44D5" w:rsidRPr="00E66BAC" w:rsidRDefault="00DD44D5" w:rsidP="00E66BAC">
            <w:pPr>
              <w:spacing w:line="360" w:lineRule="auto"/>
              <w:jc w:val="both"/>
              <w:rPr>
                <w:rFonts w:ascii="Times New Roman" w:hAnsi="Times New Roman" w:cs="Times New Roman"/>
                <w:color w:val="000000" w:themeColor="text1"/>
                <w:sz w:val="24"/>
                <w:szCs w:val="28"/>
              </w:rPr>
            </w:pPr>
          </w:p>
          <w:p w:rsidR="00DD44D5" w:rsidRPr="00E66BAC" w:rsidRDefault="00DD44D5" w:rsidP="00E66BAC">
            <w:pPr>
              <w:spacing w:line="360" w:lineRule="auto"/>
              <w:jc w:val="both"/>
              <w:rPr>
                <w:rFonts w:ascii="Times New Roman" w:hAnsi="Times New Roman" w:cs="Times New Roman"/>
                <w:color w:val="000000" w:themeColor="text1"/>
                <w:sz w:val="24"/>
                <w:szCs w:val="28"/>
              </w:rPr>
            </w:pPr>
          </w:p>
          <w:p w:rsidR="00DD44D5" w:rsidRPr="00E66BAC" w:rsidRDefault="00DD44D5" w:rsidP="00E66BAC">
            <w:pPr>
              <w:spacing w:line="360" w:lineRule="auto"/>
              <w:jc w:val="both"/>
              <w:rPr>
                <w:rFonts w:ascii="Times New Roman" w:hAnsi="Times New Roman" w:cs="Times New Roman"/>
                <w:color w:val="000000" w:themeColor="text1"/>
                <w:sz w:val="24"/>
                <w:szCs w:val="28"/>
              </w:rPr>
            </w:pPr>
          </w:p>
          <w:p w:rsidR="00DD44D5" w:rsidRPr="00E66BAC" w:rsidRDefault="00DD44D5" w:rsidP="00E66BAC">
            <w:pPr>
              <w:spacing w:line="360" w:lineRule="auto"/>
              <w:jc w:val="both"/>
              <w:rPr>
                <w:rFonts w:ascii="Times New Roman" w:hAnsi="Times New Roman" w:cs="Times New Roman"/>
                <w:color w:val="000000" w:themeColor="text1"/>
                <w:sz w:val="24"/>
                <w:szCs w:val="28"/>
                <w:u w:val="single"/>
              </w:rPr>
            </w:pPr>
            <w:r w:rsidRPr="00E66BAC">
              <w:rPr>
                <w:rFonts w:ascii="Times New Roman" w:hAnsi="Times New Roman" w:cs="Times New Roman"/>
                <w:color w:val="000000" w:themeColor="text1"/>
                <w:sz w:val="24"/>
                <w:szCs w:val="28"/>
                <w:u w:val="single"/>
              </w:rPr>
              <w:t>Agung Dwi Leksono</w:t>
            </w:r>
          </w:p>
          <w:p w:rsidR="00DD44D5" w:rsidRPr="00E66BAC" w:rsidRDefault="00DD44D5" w:rsidP="00E66BAC">
            <w:pPr>
              <w:spacing w:line="360" w:lineRule="auto"/>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NIM 3.34.19.1.01</w:t>
            </w:r>
          </w:p>
        </w:tc>
        <w:tc>
          <w:tcPr>
            <w:tcW w:w="3964" w:type="dxa"/>
          </w:tcPr>
          <w:p w:rsidR="00DD44D5" w:rsidRPr="00E66BAC" w:rsidRDefault="00DD44D5" w:rsidP="00E66BAC">
            <w:pPr>
              <w:spacing w:line="360" w:lineRule="auto"/>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Mahasiswa,</w:t>
            </w:r>
          </w:p>
          <w:p w:rsidR="00DD44D5" w:rsidRPr="00E66BAC" w:rsidRDefault="00DD44D5" w:rsidP="00E66BAC">
            <w:pPr>
              <w:spacing w:line="360" w:lineRule="auto"/>
              <w:jc w:val="both"/>
              <w:rPr>
                <w:rFonts w:ascii="Times New Roman" w:hAnsi="Times New Roman" w:cs="Times New Roman"/>
                <w:color w:val="000000" w:themeColor="text1"/>
                <w:sz w:val="24"/>
                <w:szCs w:val="28"/>
              </w:rPr>
            </w:pPr>
          </w:p>
          <w:p w:rsidR="00DD44D5" w:rsidRPr="00E66BAC" w:rsidRDefault="00DD44D5" w:rsidP="00E66BAC">
            <w:pPr>
              <w:spacing w:line="360" w:lineRule="auto"/>
              <w:jc w:val="both"/>
              <w:rPr>
                <w:rFonts w:ascii="Times New Roman" w:hAnsi="Times New Roman" w:cs="Times New Roman"/>
                <w:color w:val="000000" w:themeColor="text1"/>
                <w:sz w:val="24"/>
                <w:szCs w:val="28"/>
              </w:rPr>
            </w:pPr>
          </w:p>
          <w:p w:rsidR="00DD44D5" w:rsidRPr="00E66BAC" w:rsidRDefault="00DD44D5" w:rsidP="00E66BAC">
            <w:pPr>
              <w:spacing w:line="360" w:lineRule="auto"/>
              <w:jc w:val="both"/>
              <w:rPr>
                <w:rFonts w:ascii="Times New Roman" w:hAnsi="Times New Roman" w:cs="Times New Roman"/>
                <w:color w:val="000000" w:themeColor="text1"/>
                <w:sz w:val="24"/>
                <w:szCs w:val="28"/>
              </w:rPr>
            </w:pPr>
          </w:p>
          <w:p w:rsidR="00DD44D5" w:rsidRPr="00E66BAC" w:rsidRDefault="00DD44D5" w:rsidP="00E66BAC">
            <w:pPr>
              <w:spacing w:line="360" w:lineRule="auto"/>
              <w:jc w:val="both"/>
              <w:rPr>
                <w:rFonts w:ascii="Times New Roman" w:hAnsi="Times New Roman" w:cs="Times New Roman"/>
                <w:color w:val="000000" w:themeColor="text1"/>
                <w:sz w:val="24"/>
                <w:szCs w:val="28"/>
                <w:u w:val="single"/>
              </w:rPr>
            </w:pPr>
            <w:r w:rsidRPr="00E66BAC">
              <w:rPr>
                <w:rFonts w:ascii="Times New Roman" w:hAnsi="Times New Roman" w:cs="Times New Roman"/>
                <w:color w:val="000000" w:themeColor="text1"/>
                <w:sz w:val="24"/>
                <w:szCs w:val="28"/>
                <w:u w:val="single"/>
              </w:rPr>
              <w:t>Zulfan Ahmadi</w:t>
            </w:r>
          </w:p>
          <w:p w:rsidR="00DD44D5" w:rsidRPr="00E66BAC" w:rsidRDefault="00DD44D5" w:rsidP="00E66BAC">
            <w:pPr>
              <w:spacing w:line="360" w:lineRule="auto"/>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NIM 3.34.19.1.26</w:t>
            </w:r>
          </w:p>
        </w:tc>
      </w:tr>
    </w:tbl>
    <w:p w:rsidR="00DD44D5" w:rsidRPr="00E66BAC" w:rsidRDefault="00DD44D5" w:rsidP="00E66BAC">
      <w:pPr>
        <w:spacing w:line="360" w:lineRule="auto"/>
        <w:jc w:val="both"/>
        <w:rPr>
          <w:rFonts w:ascii="Times New Roman" w:hAnsi="Times New Roman" w:cs="Times New Roman"/>
          <w:b/>
          <w:color w:val="000000" w:themeColor="text1"/>
          <w:sz w:val="28"/>
          <w:szCs w:val="28"/>
        </w:rPr>
      </w:pPr>
    </w:p>
    <w:p w:rsidR="00AD29FD" w:rsidRPr="00E66BAC" w:rsidRDefault="00AD29FD" w:rsidP="00E66BAC">
      <w:pPr>
        <w:spacing w:line="360" w:lineRule="auto"/>
        <w:jc w:val="both"/>
        <w:rPr>
          <w:rFonts w:ascii="Times New Roman" w:hAnsi="Times New Roman" w:cs="Times New Roman"/>
          <w:sz w:val="24"/>
          <w:szCs w:val="24"/>
        </w:rPr>
      </w:pPr>
      <w:r w:rsidRPr="00E66BAC">
        <w:rPr>
          <w:rFonts w:ascii="Times New Roman" w:hAnsi="Times New Roman" w:cs="Times New Roman"/>
          <w:b/>
          <w:color w:val="000000" w:themeColor="text1"/>
          <w:sz w:val="28"/>
          <w:szCs w:val="28"/>
        </w:rPr>
        <w:br w:type="page"/>
      </w:r>
    </w:p>
    <w:p w:rsidR="00F8751F" w:rsidRPr="00E66BAC" w:rsidRDefault="00F8751F"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HALAMAN PERSETUJUAN</w:t>
      </w:r>
    </w:p>
    <w:p w:rsidR="00FD55A9" w:rsidRPr="00E66BAC" w:rsidRDefault="00FD55A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Tugas akhir dengan judul </w:t>
      </w:r>
      <w:r w:rsidRPr="00E66BAC">
        <w:rPr>
          <w:rFonts w:ascii="Times New Roman" w:hAnsi="Times New Roman" w:cs="Times New Roman"/>
          <w:b/>
          <w:sz w:val="24"/>
          <w:szCs w:val="24"/>
        </w:rPr>
        <w:t xml:space="preserve">SISTEM INFORMASI PENYEDIA JASA PELATIHAN DI PT SURYA SAFETY NUSANTARA </w:t>
      </w:r>
      <w:r w:rsidRPr="00E66BAC">
        <w:rPr>
          <w:rFonts w:ascii="Times New Roman" w:hAnsi="Times New Roman" w:cs="Times New Roman"/>
          <w:sz w:val="24"/>
          <w:szCs w:val="24"/>
        </w:rPr>
        <w:t>dibuat untuk melengkapi sebagian persyaratan menjadi Ahli Madya pada P</w:t>
      </w:r>
      <w:r w:rsidR="00B6147C" w:rsidRPr="00E66BAC">
        <w:rPr>
          <w:rFonts w:ascii="Times New Roman" w:hAnsi="Times New Roman" w:cs="Times New Roman"/>
          <w:sz w:val="24"/>
          <w:szCs w:val="24"/>
        </w:rPr>
        <w:t>rogram Studi Teknik Informatika</w:t>
      </w:r>
      <w:r w:rsidRPr="00E66BAC">
        <w:rPr>
          <w:rFonts w:ascii="Times New Roman" w:hAnsi="Times New Roman" w:cs="Times New Roman"/>
          <w:sz w:val="24"/>
          <w:szCs w:val="24"/>
        </w:rPr>
        <w:t xml:space="preserve"> Jurusan Teknik Elektro Politeknik Negeri Semarang dan disetujui untuk diajukan dalam sidang ujian Tugas Akhir.</w:t>
      </w:r>
    </w:p>
    <w:p w:rsidR="00723463" w:rsidRPr="00E66BAC" w:rsidRDefault="00723463" w:rsidP="00E66BAC">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E66BAC" w:rsidTr="001004CF">
        <w:tc>
          <w:tcPr>
            <w:tcW w:w="3681" w:type="dxa"/>
          </w:tcPr>
          <w:p w:rsidR="009565E6" w:rsidRPr="00E66BAC" w:rsidRDefault="009565E6" w:rsidP="00E66BAC">
            <w:pPr>
              <w:spacing w:line="360" w:lineRule="auto"/>
              <w:jc w:val="both"/>
              <w:rPr>
                <w:rFonts w:ascii="Times New Roman" w:hAnsi="Times New Roman" w:cs="Times New Roman"/>
                <w:sz w:val="24"/>
                <w:szCs w:val="24"/>
              </w:rPr>
            </w:pPr>
          </w:p>
        </w:tc>
        <w:tc>
          <w:tcPr>
            <w:tcW w:w="4247" w:type="dxa"/>
          </w:tcPr>
          <w:p w:rsidR="009565E6" w:rsidRPr="00E66BAC" w:rsidRDefault="009565E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Semarang,  Agustus 2022</w:t>
            </w:r>
          </w:p>
        </w:tc>
      </w:tr>
      <w:tr w:rsidR="009565E6" w:rsidRPr="00E66BAC" w:rsidTr="001004CF">
        <w:tc>
          <w:tcPr>
            <w:tcW w:w="3681" w:type="dxa"/>
          </w:tcPr>
          <w:p w:rsidR="009565E6" w:rsidRPr="00E66BAC" w:rsidRDefault="009565E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mbimbing I,</w:t>
            </w:r>
          </w:p>
          <w:p w:rsidR="009565E6" w:rsidRPr="00E66BAC" w:rsidRDefault="009565E6"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u w:val="single"/>
              </w:rPr>
            </w:pPr>
            <w:r w:rsidRPr="00E66BAC">
              <w:rPr>
                <w:rFonts w:ascii="Times New Roman" w:hAnsi="Times New Roman" w:cs="Times New Roman"/>
                <w:sz w:val="24"/>
                <w:szCs w:val="24"/>
                <w:u w:val="single"/>
              </w:rPr>
              <w:t>Sukamto, S.Kom., M.T.</w:t>
            </w:r>
          </w:p>
          <w:p w:rsidR="009565E6" w:rsidRPr="00E66BAC" w:rsidRDefault="009565E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NIP. 197101172003121001</w:t>
            </w:r>
          </w:p>
        </w:tc>
        <w:tc>
          <w:tcPr>
            <w:tcW w:w="4247" w:type="dxa"/>
          </w:tcPr>
          <w:p w:rsidR="009565E6" w:rsidRPr="00E66BAC" w:rsidRDefault="009565E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mbimbing II,</w:t>
            </w:r>
          </w:p>
          <w:p w:rsidR="009565E6" w:rsidRPr="00E66BAC" w:rsidRDefault="009565E6"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u w:val="single"/>
              </w:rPr>
            </w:pPr>
            <w:r w:rsidRPr="00E66BAC">
              <w:rPr>
                <w:rFonts w:ascii="Times New Roman" w:hAnsi="Times New Roman" w:cs="Times New Roman"/>
                <w:sz w:val="24"/>
                <w:szCs w:val="24"/>
                <w:u w:val="single"/>
              </w:rPr>
              <w:t>Angga Wahyu Wibowo, S.Kom., M.Eng.</w:t>
            </w:r>
          </w:p>
          <w:p w:rsidR="009565E6" w:rsidRPr="00E66BAC" w:rsidRDefault="009565E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NIP. 199202052019031009</w:t>
            </w:r>
          </w:p>
        </w:tc>
      </w:tr>
      <w:tr w:rsidR="009565E6" w:rsidRPr="00E66BAC" w:rsidTr="001004CF">
        <w:tc>
          <w:tcPr>
            <w:tcW w:w="3681" w:type="dxa"/>
          </w:tcPr>
          <w:p w:rsidR="009565E6" w:rsidRPr="00E66BAC" w:rsidRDefault="009565E6" w:rsidP="00E66BAC">
            <w:pPr>
              <w:spacing w:line="360" w:lineRule="auto"/>
              <w:jc w:val="both"/>
              <w:rPr>
                <w:rFonts w:ascii="Times New Roman" w:hAnsi="Times New Roman" w:cs="Times New Roman"/>
                <w:sz w:val="24"/>
                <w:szCs w:val="24"/>
              </w:rPr>
            </w:pPr>
          </w:p>
        </w:tc>
        <w:tc>
          <w:tcPr>
            <w:tcW w:w="4247" w:type="dxa"/>
          </w:tcPr>
          <w:p w:rsidR="009565E6" w:rsidRPr="00E66BAC" w:rsidRDefault="009565E6" w:rsidP="00E66BAC">
            <w:pPr>
              <w:spacing w:line="360" w:lineRule="auto"/>
              <w:jc w:val="both"/>
              <w:rPr>
                <w:rFonts w:ascii="Times New Roman" w:hAnsi="Times New Roman" w:cs="Times New Roman"/>
                <w:sz w:val="24"/>
                <w:szCs w:val="24"/>
              </w:rPr>
            </w:pPr>
          </w:p>
        </w:tc>
      </w:tr>
      <w:tr w:rsidR="009565E6" w:rsidRPr="00E66BAC" w:rsidTr="001004CF">
        <w:tc>
          <w:tcPr>
            <w:tcW w:w="7928" w:type="dxa"/>
            <w:gridSpan w:val="2"/>
          </w:tcPr>
          <w:p w:rsidR="009565E6" w:rsidRPr="00E66BAC" w:rsidRDefault="009565E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Mengetahui</w:t>
            </w:r>
          </w:p>
          <w:p w:rsidR="009565E6" w:rsidRPr="00E66BAC" w:rsidRDefault="009565E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Ketua Program Studi D3 Teknik Informatika,</w:t>
            </w:r>
          </w:p>
          <w:p w:rsidR="009565E6" w:rsidRPr="00E66BAC" w:rsidRDefault="009565E6" w:rsidP="00E66BAC">
            <w:pPr>
              <w:spacing w:line="360" w:lineRule="auto"/>
              <w:jc w:val="center"/>
              <w:rPr>
                <w:rFonts w:ascii="Times New Roman" w:hAnsi="Times New Roman" w:cs="Times New Roman"/>
                <w:sz w:val="24"/>
                <w:szCs w:val="24"/>
              </w:rPr>
            </w:pPr>
          </w:p>
          <w:p w:rsidR="009565E6" w:rsidRPr="00E66BAC" w:rsidRDefault="009565E6" w:rsidP="00E66BAC">
            <w:pPr>
              <w:spacing w:line="360" w:lineRule="auto"/>
              <w:jc w:val="center"/>
              <w:rPr>
                <w:rFonts w:ascii="Times New Roman" w:hAnsi="Times New Roman" w:cs="Times New Roman"/>
                <w:sz w:val="24"/>
                <w:szCs w:val="24"/>
              </w:rPr>
            </w:pPr>
          </w:p>
          <w:p w:rsidR="009565E6" w:rsidRPr="00E66BAC" w:rsidRDefault="009565E6" w:rsidP="00E66BAC">
            <w:pPr>
              <w:spacing w:line="360" w:lineRule="auto"/>
              <w:jc w:val="center"/>
              <w:rPr>
                <w:rFonts w:ascii="Times New Roman" w:hAnsi="Times New Roman" w:cs="Times New Roman"/>
                <w:sz w:val="24"/>
                <w:szCs w:val="24"/>
              </w:rPr>
            </w:pPr>
          </w:p>
          <w:p w:rsidR="009565E6" w:rsidRPr="00E66BAC" w:rsidRDefault="009565E6" w:rsidP="00E66BAC">
            <w:pPr>
              <w:spacing w:line="360" w:lineRule="auto"/>
              <w:jc w:val="center"/>
              <w:rPr>
                <w:rFonts w:ascii="Times New Roman" w:hAnsi="Times New Roman" w:cs="Times New Roman"/>
                <w:sz w:val="24"/>
                <w:szCs w:val="24"/>
                <w:u w:val="single"/>
              </w:rPr>
            </w:pPr>
            <w:r w:rsidRPr="00E66BAC">
              <w:rPr>
                <w:rFonts w:ascii="Times New Roman" w:hAnsi="Times New Roman" w:cs="Times New Roman"/>
                <w:sz w:val="24"/>
                <w:szCs w:val="24"/>
                <w:u w:val="single"/>
              </w:rPr>
              <w:t>Idhawati Hestiningsih, S.Kom., M.Kom.</w:t>
            </w:r>
          </w:p>
          <w:p w:rsidR="009565E6" w:rsidRPr="00E66BAC" w:rsidRDefault="009565E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 197711192008012013</w:t>
            </w:r>
          </w:p>
        </w:tc>
      </w:tr>
    </w:tbl>
    <w:p w:rsidR="00FD55A9" w:rsidRPr="00E66BAC" w:rsidRDefault="00FD55A9" w:rsidP="00E66BAC">
      <w:pPr>
        <w:spacing w:line="360" w:lineRule="auto"/>
        <w:jc w:val="both"/>
        <w:rPr>
          <w:rFonts w:ascii="Times New Roman" w:hAnsi="Times New Roman" w:cs="Times New Roman"/>
          <w:sz w:val="24"/>
          <w:szCs w:val="24"/>
        </w:rPr>
      </w:pPr>
    </w:p>
    <w:p w:rsidR="009565E6" w:rsidRPr="00E66BAC" w:rsidRDefault="009565E6" w:rsidP="00E66BAC">
      <w:pPr>
        <w:spacing w:line="360" w:lineRule="auto"/>
        <w:jc w:val="both"/>
        <w:rPr>
          <w:rFonts w:ascii="Times New Roman" w:hAnsi="Times New Roman" w:cs="Times New Roman"/>
          <w:sz w:val="24"/>
          <w:szCs w:val="24"/>
        </w:rPr>
      </w:pP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F8751F"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HALAMAN PENGESAHAN</w:t>
      </w:r>
    </w:p>
    <w:p w:rsidR="00792C62" w:rsidRPr="00E66BAC" w:rsidRDefault="00792C62"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Tugas</w:t>
      </w:r>
      <w:r w:rsidR="00D46B3D" w:rsidRPr="00E66BAC">
        <w:rPr>
          <w:rFonts w:ascii="Times New Roman" w:hAnsi="Times New Roman" w:cs="Times New Roman"/>
          <w:sz w:val="24"/>
          <w:szCs w:val="24"/>
        </w:rPr>
        <w:t xml:space="preserve"> akhir dengan judul </w:t>
      </w:r>
      <w:r w:rsidR="00D46B3D" w:rsidRPr="00E66BAC">
        <w:rPr>
          <w:rFonts w:ascii="Times New Roman" w:hAnsi="Times New Roman" w:cs="Times New Roman"/>
          <w:b/>
          <w:sz w:val="24"/>
          <w:szCs w:val="24"/>
        </w:rPr>
        <w:t xml:space="preserve">SISTEM INFORMASI PENYEDIA JASA PELATIHAN DI PT SURYA SAFETY NUSANTARA </w:t>
      </w:r>
      <w:r w:rsidR="00B6147C" w:rsidRPr="00E66BAC">
        <w:rPr>
          <w:rFonts w:ascii="Times New Roman" w:hAnsi="Times New Roman" w:cs="Times New Roman"/>
          <w:sz w:val="24"/>
          <w:szCs w:val="24"/>
        </w:rPr>
        <w:t>t</w:t>
      </w:r>
      <w:r w:rsidR="00D46B3D" w:rsidRPr="00E66BAC">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E66BAC" w:rsidTr="000579D3">
        <w:tc>
          <w:tcPr>
            <w:tcW w:w="7928" w:type="dxa"/>
            <w:gridSpan w:val="4"/>
          </w:tcPr>
          <w:p w:rsidR="000A3F00" w:rsidRPr="00E66BAC" w:rsidRDefault="000A3F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TIM PENGUJI</w:t>
            </w:r>
          </w:p>
        </w:tc>
      </w:tr>
      <w:tr w:rsidR="00745290" w:rsidRPr="00E66BAC" w:rsidTr="000A3F00">
        <w:tc>
          <w:tcPr>
            <w:tcW w:w="2642" w:type="dxa"/>
          </w:tcPr>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Penguji I,</w:t>
            </w: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w:t>
            </w:r>
          </w:p>
        </w:tc>
        <w:tc>
          <w:tcPr>
            <w:tcW w:w="2643" w:type="dxa"/>
            <w:gridSpan w:val="2"/>
          </w:tcPr>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Penguji II,</w:t>
            </w: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w:t>
            </w:r>
          </w:p>
        </w:tc>
        <w:tc>
          <w:tcPr>
            <w:tcW w:w="2643" w:type="dxa"/>
          </w:tcPr>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Penguji III,</w:t>
            </w: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w:t>
            </w:r>
          </w:p>
        </w:tc>
      </w:tr>
      <w:tr w:rsidR="00745290" w:rsidRPr="00E66BAC" w:rsidTr="000579D3">
        <w:tc>
          <w:tcPr>
            <w:tcW w:w="3964" w:type="dxa"/>
            <w:gridSpan w:val="2"/>
          </w:tcPr>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Ketua Penguji,</w:t>
            </w:r>
          </w:p>
          <w:p w:rsidR="00745290" w:rsidRPr="00E66BAC" w:rsidRDefault="00745290"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w:t>
            </w:r>
          </w:p>
        </w:tc>
        <w:tc>
          <w:tcPr>
            <w:tcW w:w="3964" w:type="dxa"/>
            <w:gridSpan w:val="2"/>
          </w:tcPr>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Sekretaris,</w:t>
            </w:r>
          </w:p>
          <w:p w:rsidR="00745290" w:rsidRPr="00E66BAC" w:rsidRDefault="00745290" w:rsidP="00E66BAC">
            <w:pPr>
              <w:spacing w:line="360" w:lineRule="auto"/>
              <w:jc w:val="center"/>
              <w:rPr>
                <w:rFonts w:ascii="Times New Roman" w:hAnsi="Times New Roman" w:cs="Times New Roman"/>
                <w:sz w:val="24"/>
                <w:szCs w:val="24"/>
              </w:rPr>
            </w:pPr>
          </w:p>
          <w:p w:rsidR="004136E7" w:rsidRPr="00E66BAC" w:rsidRDefault="004136E7"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u w:val="single"/>
              </w:rPr>
            </w:pPr>
          </w:p>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w:t>
            </w:r>
          </w:p>
        </w:tc>
      </w:tr>
      <w:tr w:rsidR="00745290" w:rsidRPr="00E66BAC" w:rsidTr="000579D3">
        <w:tc>
          <w:tcPr>
            <w:tcW w:w="7928" w:type="dxa"/>
            <w:gridSpan w:val="4"/>
          </w:tcPr>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Mengesahkan</w:t>
            </w:r>
          </w:p>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Ketua Jurusan Teknik Elektro,</w:t>
            </w:r>
          </w:p>
          <w:p w:rsidR="00745290" w:rsidRPr="00E66BAC" w:rsidRDefault="00745290"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rPr>
            </w:pPr>
          </w:p>
          <w:p w:rsidR="00745290" w:rsidRPr="00E66BAC" w:rsidRDefault="00745290" w:rsidP="00E66BAC">
            <w:pPr>
              <w:spacing w:line="360" w:lineRule="auto"/>
              <w:jc w:val="center"/>
              <w:rPr>
                <w:rFonts w:ascii="Times New Roman" w:hAnsi="Times New Roman" w:cs="Times New Roman"/>
                <w:sz w:val="24"/>
                <w:szCs w:val="24"/>
                <w:u w:val="single"/>
              </w:rPr>
            </w:pPr>
            <w:r w:rsidRPr="00E66BAC">
              <w:rPr>
                <w:rFonts w:ascii="Times New Roman" w:hAnsi="Times New Roman" w:cs="Times New Roman"/>
                <w:sz w:val="24"/>
                <w:szCs w:val="24"/>
                <w:u w:val="single"/>
              </w:rPr>
              <w:t>Yusnan Badruzzaman, S.T., M.Eng.</w:t>
            </w:r>
          </w:p>
          <w:p w:rsidR="00745290" w:rsidRPr="00E66BAC" w:rsidRDefault="0074529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NIP. 197210271999031002</w:t>
            </w:r>
          </w:p>
        </w:tc>
      </w:tr>
    </w:tbl>
    <w:p w:rsidR="000A3F00" w:rsidRPr="00E66BAC" w:rsidRDefault="000A3F00" w:rsidP="00E66BAC">
      <w:pPr>
        <w:spacing w:line="360" w:lineRule="auto"/>
        <w:jc w:val="both"/>
        <w:rPr>
          <w:rFonts w:ascii="Times New Roman" w:hAnsi="Times New Roman" w:cs="Times New Roman"/>
          <w:sz w:val="24"/>
          <w:szCs w:val="24"/>
        </w:rPr>
      </w:pPr>
    </w:p>
    <w:p w:rsidR="000A3F00" w:rsidRPr="00E66BAC" w:rsidRDefault="000A3F00" w:rsidP="00E66BAC">
      <w:pPr>
        <w:spacing w:line="360" w:lineRule="auto"/>
        <w:jc w:val="both"/>
        <w:rPr>
          <w:rFonts w:ascii="Times New Roman" w:hAnsi="Times New Roman" w:cs="Times New Roman"/>
          <w:sz w:val="24"/>
          <w:szCs w:val="24"/>
        </w:rPr>
      </w:pP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ABSTRAK</w:t>
      </w:r>
    </w:p>
    <w:p w:rsidR="004E1B30" w:rsidRPr="00E66BAC" w:rsidRDefault="004E1B30" w:rsidP="00E66BAC">
      <w:pPr>
        <w:spacing w:line="360" w:lineRule="auto"/>
        <w:jc w:val="both"/>
        <w:rPr>
          <w:rFonts w:ascii="Times New Roman" w:hAnsi="Times New Roman" w:cs="Times New Roman"/>
          <w:i/>
          <w:color w:val="000000" w:themeColor="text1"/>
          <w:sz w:val="20"/>
          <w:szCs w:val="24"/>
        </w:rPr>
      </w:pPr>
      <w:r w:rsidRPr="00E66BAC">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E66BAC">
        <w:rPr>
          <w:rFonts w:ascii="Times New Roman" w:hAnsi="Times New Roman" w:cs="Times New Roman"/>
          <w:i/>
          <w:color w:val="000000" w:themeColor="text1"/>
          <w:sz w:val="20"/>
          <w:szCs w:val="24"/>
        </w:rPr>
        <w:t xml:space="preserve">Sukamto, S.Kom., M.T. dan Angga Wahyu Wibowo, S.Kom., M.Eng., Agustus 2022, </w:t>
      </w:r>
      <w:r w:rsidRPr="00E66BAC">
        <w:rPr>
          <w:rFonts w:ascii="Times New Roman" w:hAnsi="Times New Roman" w:cs="Times New Roman"/>
          <w:b/>
          <w:i/>
          <w:color w:val="FF0000"/>
          <w:sz w:val="20"/>
          <w:szCs w:val="24"/>
        </w:rPr>
        <w:t>jumlah hal</w:t>
      </w:r>
      <w:r w:rsidRPr="00E66BAC">
        <w:rPr>
          <w:rFonts w:ascii="Times New Roman" w:hAnsi="Times New Roman" w:cs="Times New Roman"/>
          <w:i/>
          <w:color w:val="000000" w:themeColor="text1"/>
          <w:sz w:val="20"/>
          <w:szCs w:val="24"/>
        </w:rPr>
        <w:t xml:space="preserve"> .</w:t>
      </w:r>
    </w:p>
    <w:p w:rsidR="004E1B30" w:rsidRPr="00E66BAC" w:rsidRDefault="004E1B30" w:rsidP="00E66BAC">
      <w:pPr>
        <w:spacing w:line="360" w:lineRule="auto"/>
        <w:jc w:val="both"/>
        <w:rPr>
          <w:rFonts w:ascii="Times New Roman" w:hAnsi="Times New Roman" w:cs="Times New Roman"/>
          <w:color w:val="000000" w:themeColor="text1"/>
          <w:sz w:val="20"/>
          <w:szCs w:val="24"/>
          <w:shd w:val="clear" w:color="auto" w:fill="FFFFFF"/>
        </w:rPr>
      </w:pPr>
      <w:r w:rsidRPr="00E66BAC">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E66BAC">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w:t>
      </w:r>
      <w:r w:rsidR="00D41413">
        <w:rPr>
          <w:rFonts w:ascii="Times New Roman" w:hAnsi="Times New Roman" w:cs="Times New Roman"/>
          <w:color w:val="000000" w:themeColor="text1"/>
          <w:sz w:val="20"/>
          <w:szCs w:val="24"/>
          <w:shd w:val="clear" w:color="auto" w:fill="FFFFFF"/>
        </w:rPr>
        <w:t>85,6</w:t>
      </w:r>
      <w:r w:rsidR="00B3028D">
        <w:rPr>
          <w:rFonts w:ascii="Times New Roman" w:hAnsi="Times New Roman" w:cs="Times New Roman"/>
          <w:color w:val="000000" w:themeColor="text1"/>
          <w:sz w:val="20"/>
          <w:szCs w:val="24"/>
          <w:shd w:val="clear" w:color="auto" w:fill="FFFFFF"/>
        </w:rPr>
        <w:t xml:space="preserve"> </w:t>
      </w:r>
      <w:r w:rsidRPr="00E66BAC">
        <w:rPr>
          <w:rFonts w:ascii="Times New Roman" w:hAnsi="Times New Roman" w:cs="Times New Roman"/>
          <w:color w:val="000000" w:themeColor="text1"/>
          <w:sz w:val="20"/>
          <w:szCs w:val="24"/>
          <w:shd w:val="clear" w:color="auto" w:fill="FFFFFF"/>
        </w:rPr>
        <w:t>% yang berarti sangat memuaskan.</w:t>
      </w:r>
    </w:p>
    <w:p w:rsidR="00BA25CD" w:rsidRPr="00E66BAC" w:rsidRDefault="004E1B30" w:rsidP="00E66BAC">
      <w:pPr>
        <w:spacing w:line="360" w:lineRule="auto"/>
        <w:jc w:val="both"/>
        <w:rPr>
          <w:rFonts w:ascii="Times New Roman" w:hAnsi="Times New Roman" w:cs="Times New Roman"/>
          <w:color w:val="000000" w:themeColor="text1"/>
          <w:sz w:val="20"/>
          <w:szCs w:val="24"/>
          <w:shd w:val="clear" w:color="auto" w:fill="FFFFFF"/>
        </w:rPr>
      </w:pPr>
      <w:r w:rsidRPr="00E66BAC">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E66BAC" w:rsidRDefault="00BA25CD" w:rsidP="00E66BAC">
      <w:pPr>
        <w:spacing w:line="360" w:lineRule="auto"/>
        <w:rPr>
          <w:rFonts w:ascii="Times New Roman" w:hAnsi="Times New Roman" w:cs="Times New Roman"/>
          <w:shd w:val="clear" w:color="auto" w:fill="FFFFFF"/>
        </w:rPr>
      </w:pPr>
      <w:r w:rsidRPr="00E66BAC">
        <w:rPr>
          <w:rFonts w:ascii="Times New Roman" w:hAnsi="Times New Roman" w:cs="Times New Roman"/>
          <w:shd w:val="clear" w:color="auto" w:fill="FFFFFF"/>
        </w:rPr>
        <w:br w:type="page"/>
      </w:r>
    </w:p>
    <w:p w:rsidR="004E1B30" w:rsidRPr="00E66BAC" w:rsidRDefault="00BA25CD" w:rsidP="00E66BAC">
      <w:pPr>
        <w:spacing w:line="360" w:lineRule="auto"/>
        <w:jc w:val="center"/>
        <w:rPr>
          <w:rFonts w:ascii="Times New Roman" w:hAnsi="Times New Roman" w:cs="Times New Roman"/>
          <w:b/>
          <w:sz w:val="28"/>
          <w:szCs w:val="28"/>
        </w:rPr>
      </w:pPr>
      <w:r w:rsidRPr="00E66BAC">
        <w:rPr>
          <w:rFonts w:ascii="Times New Roman" w:hAnsi="Times New Roman" w:cs="Times New Roman"/>
          <w:b/>
          <w:sz w:val="28"/>
          <w:szCs w:val="28"/>
        </w:rPr>
        <w:lastRenderedPageBreak/>
        <w:t>ABSTRACT</w:t>
      </w:r>
    </w:p>
    <w:p w:rsidR="00BA25CD" w:rsidRPr="00E66BAC" w:rsidRDefault="00BA25CD" w:rsidP="00E66BAC">
      <w:pPr>
        <w:spacing w:line="360" w:lineRule="auto"/>
        <w:jc w:val="both"/>
        <w:rPr>
          <w:rFonts w:ascii="Times New Roman" w:eastAsia="Yu Gothic Light" w:hAnsi="Times New Roman" w:cs="Times New Roman"/>
          <w:i/>
          <w:color w:val="000000" w:themeColor="text1"/>
          <w:sz w:val="20"/>
          <w:szCs w:val="24"/>
          <w:lang w:val="id-ID"/>
        </w:rPr>
      </w:pPr>
      <w:r w:rsidRPr="00E66BAC">
        <w:rPr>
          <w:rFonts w:ascii="Times New Roman" w:eastAsia="Yu Gothic Light" w:hAnsi="Times New Roman" w:cs="Times New Roman"/>
          <w:i/>
          <w:color w:val="000000" w:themeColor="text1"/>
          <w:sz w:val="20"/>
          <w:szCs w:val="24"/>
          <w:lang w:val="id-ID"/>
        </w:rPr>
        <w:t>Agung Dwi Leksono and Zulfan Ahmadi. “</w:t>
      </w:r>
      <w:r w:rsidRPr="00E66BAC">
        <w:rPr>
          <w:rFonts w:ascii="Times New Roman" w:eastAsia="Yu Gothic Light" w:hAnsi="Times New Roman" w:cs="Times New Roman"/>
          <w:i/>
          <w:color w:val="000000" w:themeColor="text1"/>
          <w:sz w:val="20"/>
          <w:szCs w:val="24"/>
        </w:rPr>
        <w:t>Sistem Informasi Penyedia Jasa Pelatihan di</w:t>
      </w:r>
      <w:r w:rsidRPr="00E66BAC">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E66BAC">
        <w:rPr>
          <w:rFonts w:ascii="Times New Roman" w:eastAsia="Yu Gothic Light" w:hAnsi="Times New Roman" w:cs="Times New Roman"/>
          <w:i/>
          <w:color w:val="000000" w:themeColor="text1"/>
          <w:sz w:val="20"/>
          <w:szCs w:val="24"/>
        </w:rPr>
        <w:t xml:space="preserve"> </w:t>
      </w:r>
      <w:r w:rsidRPr="00E66BAC">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E66BAC">
        <w:rPr>
          <w:rFonts w:ascii="Times New Roman" w:eastAsia="Yu Gothic Light" w:hAnsi="Times New Roman" w:cs="Times New Roman"/>
          <w:i/>
          <w:color w:val="000000" w:themeColor="text1"/>
          <w:sz w:val="20"/>
          <w:szCs w:val="24"/>
        </w:rPr>
        <w:t xml:space="preserve"> </w:t>
      </w:r>
      <w:r w:rsidRPr="00E66BAC">
        <w:rPr>
          <w:rFonts w:ascii="Times New Roman" w:hAnsi="Times New Roman" w:cs="Times New Roman"/>
          <w:b/>
          <w:i/>
          <w:color w:val="FF0000"/>
          <w:sz w:val="20"/>
          <w:szCs w:val="24"/>
        </w:rPr>
        <w:t>jumlah hal</w:t>
      </w:r>
      <w:r w:rsidRPr="00E66BAC">
        <w:rPr>
          <w:rFonts w:ascii="Times New Roman" w:eastAsia="Yu Gothic Light" w:hAnsi="Times New Roman" w:cs="Times New Roman"/>
          <w:i/>
          <w:color w:val="000000" w:themeColor="text1"/>
          <w:sz w:val="20"/>
          <w:szCs w:val="24"/>
          <w:lang w:val="id-ID"/>
        </w:rPr>
        <w:t>.</w:t>
      </w:r>
    </w:p>
    <w:p w:rsidR="00BA25CD" w:rsidRPr="00E66BAC" w:rsidRDefault="00BA25CD" w:rsidP="00E66BAC">
      <w:pPr>
        <w:spacing w:line="360" w:lineRule="auto"/>
        <w:jc w:val="both"/>
        <w:rPr>
          <w:rFonts w:ascii="Times New Roman" w:eastAsia="Yu Gothic Light" w:hAnsi="Times New Roman" w:cs="Times New Roman"/>
          <w:color w:val="000000" w:themeColor="text1"/>
          <w:sz w:val="20"/>
          <w:szCs w:val="24"/>
          <w:lang w:val="id-ID"/>
        </w:rPr>
      </w:pPr>
      <w:r w:rsidRPr="00E66BAC">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00A92F7D">
        <w:rPr>
          <w:rFonts w:ascii="Times New Roman" w:eastAsia="Yu Gothic Light" w:hAnsi="Times New Roman" w:cs="Times New Roman"/>
          <w:color w:val="000000" w:themeColor="text1"/>
          <w:sz w:val="20"/>
          <w:szCs w:val="24"/>
        </w:rPr>
        <w:t xml:space="preserve">85,6 </w:t>
      </w:r>
      <w:r w:rsidRPr="00E66BAC">
        <w:rPr>
          <w:rFonts w:ascii="Times New Roman" w:eastAsia="Yu Gothic Light" w:hAnsi="Times New Roman" w:cs="Times New Roman"/>
          <w:color w:val="000000" w:themeColor="text1"/>
          <w:sz w:val="20"/>
          <w:szCs w:val="24"/>
          <w:lang w:val="id-ID"/>
        </w:rPr>
        <w:t>% user satisfaction percentage, which means very satisfying.</w:t>
      </w:r>
    </w:p>
    <w:p w:rsidR="00BA25CD" w:rsidRPr="00E66BAC" w:rsidRDefault="00BA25CD" w:rsidP="00E66BAC">
      <w:pPr>
        <w:spacing w:line="360" w:lineRule="auto"/>
        <w:rPr>
          <w:rFonts w:ascii="Times New Roman" w:hAnsi="Times New Roman" w:cs="Times New Roman"/>
          <w:b/>
          <w:sz w:val="28"/>
          <w:szCs w:val="28"/>
        </w:rPr>
      </w:pPr>
      <w:r w:rsidRPr="00E66BAC">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KATA PENGANTAR</w:t>
      </w:r>
    </w:p>
    <w:p w:rsidR="00194D4E" w:rsidRPr="00E66BAC" w:rsidRDefault="00194D4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E66BAC">
        <w:rPr>
          <w:rFonts w:ascii="Times New Roman" w:hAnsi="Times New Roman" w:cs="Times New Roman"/>
          <w:b/>
          <w:sz w:val="24"/>
          <w:szCs w:val="24"/>
        </w:rPr>
        <w:t xml:space="preserve">SISTEM INFORMASI PENYEDIA JASA PELATIHAN DI PT SURYA SAFETY NUSANTARA </w:t>
      </w:r>
      <w:r w:rsidRPr="00E66BAC">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E66BAC" w:rsidRDefault="00194D4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kesempatan ini penulis menyampaikan terimakasih kepada :</w:t>
      </w:r>
    </w:p>
    <w:p w:rsidR="00194D4E" w:rsidRPr="00E66BAC" w:rsidRDefault="00194D4E" w:rsidP="00E66BAC">
      <w:pPr>
        <w:pStyle w:val="ListParagraph"/>
        <w:numPr>
          <w:ilvl w:val="0"/>
          <w:numId w:val="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Bapak Prof. Dr. Totok Prasetyo, B.Eng. (Hons), M.T., IPU, ACPE selaku Direktur Politeknik Negeri Semarang.</w:t>
      </w:r>
    </w:p>
    <w:p w:rsidR="00194D4E" w:rsidRPr="00E66BAC" w:rsidRDefault="00194D4E" w:rsidP="00E66BAC">
      <w:pPr>
        <w:pStyle w:val="ListParagraph"/>
        <w:numPr>
          <w:ilvl w:val="0"/>
          <w:numId w:val="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Bapak Yusnan Badruzzaman, S.</w:t>
      </w:r>
      <w:r w:rsidR="00EC12E5" w:rsidRPr="00E66BAC">
        <w:rPr>
          <w:rFonts w:ascii="Times New Roman" w:hAnsi="Times New Roman" w:cs="Times New Roman"/>
          <w:sz w:val="24"/>
          <w:szCs w:val="24"/>
        </w:rPr>
        <w:t>T</w:t>
      </w:r>
      <w:r w:rsidRPr="00E66BAC">
        <w:rPr>
          <w:rFonts w:ascii="Times New Roman" w:hAnsi="Times New Roman" w:cs="Times New Roman"/>
          <w:sz w:val="24"/>
          <w:szCs w:val="24"/>
        </w:rPr>
        <w:t>.</w:t>
      </w:r>
      <w:r w:rsidR="00EC12E5" w:rsidRPr="00E66BAC">
        <w:rPr>
          <w:rFonts w:ascii="Times New Roman" w:hAnsi="Times New Roman" w:cs="Times New Roman"/>
          <w:sz w:val="24"/>
          <w:szCs w:val="24"/>
        </w:rPr>
        <w:t>, M.Eng.</w:t>
      </w:r>
      <w:r w:rsidRPr="00E66BAC">
        <w:rPr>
          <w:rFonts w:ascii="Times New Roman" w:hAnsi="Times New Roman" w:cs="Times New Roman"/>
          <w:sz w:val="24"/>
          <w:szCs w:val="24"/>
        </w:rPr>
        <w:t xml:space="preserve"> selaku Ketua Jurusan Teknik Elektro.</w:t>
      </w:r>
    </w:p>
    <w:p w:rsidR="00194D4E" w:rsidRPr="00E66BAC" w:rsidRDefault="00194D4E" w:rsidP="00E66BAC">
      <w:pPr>
        <w:pStyle w:val="ListParagraph"/>
        <w:numPr>
          <w:ilvl w:val="0"/>
          <w:numId w:val="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Ibu Idhawati Hestiningsih, S.Kom.</w:t>
      </w:r>
      <w:r w:rsidR="001E1B96" w:rsidRPr="00E66BAC">
        <w:rPr>
          <w:rFonts w:ascii="Times New Roman" w:hAnsi="Times New Roman" w:cs="Times New Roman"/>
          <w:sz w:val="24"/>
          <w:szCs w:val="24"/>
        </w:rPr>
        <w:t>,</w:t>
      </w:r>
      <w:r w:rsidRPr="00E66BAC">
        <w:rPr>
          <w:rFonts w:ascii="Times New Roman" w:hAnsi="Times New Roman" w:cs="Times New Roman"/>
          <w:sz w:val="24"/>
          <w:szCs w:val="24"/>
        </w:rPr>
        <w:t xml:space="preserve"> M.Kom. selaku Ketua Program Studi DIII Teknik Informatika.</w:t>
      </w:r>
    </w:p>
    <w:p w:rsidR="00194D4E" w:rsidRPr="00E66BAC" w:rsidRDefault="00194D4E" w:rsidP="00E66BAC">
      <w:pPr>
        <w:pStyle w:val="ListParagraph"/>
        <w:numPr>
          <w:ilvl w:val="0"/>
          <w:numId w:val="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E66BAC" w:rsidRDefault="008D3D53" w:rsidP="00E66BAC">
      <w:pPr>
        <w:pStyle w:val="ListParagraph"/>
        <w:numPr>
          <w:ilvl w:val="0"/>
          <w:numId w:val="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E66BAC" w:rsidRDefault="008D3D53" w:rsidP="00E66BAC">
      <w:pPr>
        <w:pStyle w:val="ListParagraph"/>
        <w:numPr>
          <w:ilvl w:val="0"/>
          <w:numId w:val="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Teman-teman Kelas IK-3B yang telah membantu dan mendukung penulis.</w:t>
      </w:r>
    </w:p>
    <w:p w:rsidR="00157DD0" w:rsidRPr="00E66BAC" w:rsidRDefault="00157DD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E66BAC" w:rsidTr="007C243E">
        <w:tc>
          <w:tcPr>
            <w:tcW w:w="3964" w:type="dxa"/>
          </w:tcPr>
          <w:p w:rsidR="00157DD0" w:rsidRPr="00E66BAC" w:rsidRDefault="00157DD0" w:rsidP="00E66BAC">
            <w:pPr>
              <w:spacing w:line="360" w:lineRule="auto"/>
              <w:jc w:val="both"/>
              <w:rPr>
                <w:rFonts w:ascii="Times New Roman" w:hAnsi="Times New Roman" w:cs="Times New Roman"/>
                <w:sz w:val="24"/>
                <w:szCs w:val="24"/>
              </w:rPr>
            </w:pPr>
          </w:p>
        </w:tc>
        <w:tc>
          <w:tcPr>
            <w:tcW w:w="3964" w:type="dxa"/>
          </w:tcPr>
          <w:p w:rsidR="00157DD0" w:rsidRPr="00E66BAC" w:rsidRDefault="00157DD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Semarang,  Agustus 2022</w:t>
            </w:r>
          </w:p>
        </w:tc>
      </w:tr>
      <w:tr w:rsidR="00157DD0" w:rsidRPr="00E66BAC" w:rsidTr="007C243E">
        <w:tc>
          <w:tcPr>
            <w:tcW w:w="3964" w:type="dxa"/>
          </w:tcPr>
          <w:p w:rsidR="00157DD0" w:rsidRPr="00E66BAC" w:rsidRDefault="00157DD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Mahasiswa I,</w:t>
            </w:r>
          </w:p>
          <w:p w:rsidR="00157DD0" w:rsidRPr="00E66BAC" w:rsidRDefault="00157DD0" w:rsidP="00E66BAC">
            <w:pPr>
              <w:spacing w:line="360" w:lineRule="auto"/>
              <w:jc w:val="both"/>
              <w:rPr>
                <w:rFonts w:ascii="Times New Roman" w:hAnsi="Times New Roman" w:cs="Times New Roman"/>
                <w:sz w:val="24"/>
                <w:szCs w:val="24"/>
              </w:rPr>
            </w:pPr>
          </w:p>
          <w:p w:rsidR="00157DD0" w:rsidRPr="00E66BAC" w:rsidRDefault="00157DD0" w:rsidP="00E66BAC">
            <w:pPr>
              <w:spacing w:line="360" w:lineRule="auto"/>
              <w:jc w:val="both"/>
              <w:rPr>
                <w:rFonts w:ascii="Times New Roman" w:hAnsi="Times New Roman" w:cs="Times New Roman"/>
                <w:sz w:val="24"/>
                <w:szCs w:val="24"/>
              </w:rPr>
            </w:pPr>
          </w:p>
          <w:p w:rsidR="00157DD0" w:rsidRPr="00E66BAC" w:rsidRDefault="00157DD0" w:rsidP="00E66BAC">
            <w:pPr>
              <w:spacing w:line="360" w:lineRule="auto"/>
              <w:jc w:val="both"/>
              <w:rPr>
                <w:rFonts w:ascii="Times New Roman" w:hAnsi="Times New Roman" w:cs="Times New Roman"/>
                <w:sz w:val="24"/>
                <w:szCs w:val="24"/>
                <w:u w:val="single"/>
              </w:rPr>
            </w:pPr>
            <w:r w:rsidRPr="00E66BAC">
              <w:rPr>
                <w:rFonts w:ascii="Times New Roman" w:hAnsi="Times New Roman" w:cs="Times New Roman"/>
                <w:sz w:val="24"/>
                <w:szCs w:val="24"/>
                <w:u w:val="single"/>
              </w:rPr>
              <w:t>Agung Dwi Leksono</w:t>
            </w:r>
          </w:p>
          <w:p w:rsidR="00157DD0" w:rsidRPr="00E66BAC" w:rsidRDefault="00157DD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NIM 3.34.19.1.01</w:t>
            </w:r>
          </w:p>
        </w:tc>
        <w:tc>
          <w:tcPr>
            <w:tcW w:w="3964" w:type="dxa"/>
          </w:tcPr>
          <w:p w:rsidR="00157DD0" w:rsidRPr="00E66BAC" w:rsidRDefault="00157DD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Mahasiswa II,</w:t>
            </w:r>
          </w:p>
          <w:p w:rsidR="00157DD0" w:rsidRPr="00E66BAC" w:rsidRDefault="00157DD0" w:rsidP="00E66BAC">
            <w:pPr>
              <w:spacing w:line="360" w:lineRule="auto"/>
              <w:jc w:val="both"/>
              <w:rPr>
                <w:rFonts w:ascii="Times New Roman" w:hAnsi="Times New Roman" w:cs="Times New Roman"/>
                <w:sz w:val="24"/>
                <w:szCs w:val="24"/>
              </w:rPr>
            </w:pPr>
          </w:p>
          <w:p w:rsidR="00157DD0" w:rsidRPr="00E66BAC" w:rsidRDefault="00157DD0" w:rsidP="00E66BAC">
            <w:pPr>
              <w:spacing w:line="360" w:lineRule="auto"/>
              <w:jc w:val="both"/>
              <w:rPr>
                <w:rFonts w:ascii="Times New Roman" w:hAnsi="Times New Roman" w:cs="Times New Roman"/>
                <w:sz w:val="24"/>
                <w:szCs w:val="24"/>
              </w:rPr>
            </w:pPr>
          </w:p>
          <w:p w:rsidR="00157DD0" w:rsidRPr="00E66BAC" w:rsidRDefault="00157DD0" w:rsidP="00E66BAC">
            <w:pPr>
              <w:spacing w:line="360" w:lineRule="auto"/>
              <w:jc w:val="both"/>
              <w:rPr>
                <w:rFonts w:ascii="Times New Roman" w:hAnsi="Times New Roman" w:cs="Times New Roman"/>
                <w:sz w:val="24"/>
                <w:szCs w:val="24"/>
                <w:u w:val="single"/>
              </w:rPr>
            </w:pPr>
            <w:r w:rsidRPr="00E66BAC">
              <w:rPr>
                <w:rFonts w:ascii="Times New Roman" w:hAnsi="Times New Roman" w:cs="Times New Roman"/>
                <w:sz w:val="24"/>
                <w:szCs w:val="24"/>
                <w:u w:val="single"/>
              </w:rPr>
              <w:t>Zulfan Ahmadi</w:t>
            </w:r>
          </w:p>
          <w:p w:rsidR="00157DD0" w:rsidRPr="00E66BAC" w:rsidRDefault="00157DD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NIM 3.34.19.1.26</w:t>
            </w:r>
          </w:p>
        </w:tc>
      </w:tr>
    </w:tbl>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1C6176"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DAFTAR ISI</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DAFTAR GAMBAR</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DAFTAR TABEL</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DAFTAR LAMPIRAN</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BAB I PENDAHULUAN</w:t>
      </w:r>
    </w:p>
    <w:p w:rsidR="00403AE8" w:rsidRPr="00E66BAC" w:rsidRDefault="00403AE8" w:rsidP="00E66BAC">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Latar Belakang</w:t>
      </w:r>
    </w:p>
    <w:p w:rsidR="00295854" w:rsidRPr="00E66BAC" w:rsidRDefault="008B3446" w:rsidP="00E66BAC">
      <w:pPr>
        <w:spacing w:line="360" w:lineRule="auto"/>
        <w:jc w:val="both"/>
        <w:rPr>
          <w:rFonts w:ascii="Times New Roman" w:hAnsi="Times New Roman" w:cs="Times New Roman"/>
          <w:color w:val="000000" w:themeColor="text1"/>
          <w:sz w:val="24"/>
          <w:szCs w:val="24"/>
          <w:shd w:val="clear" w:color="auto" w:fill="FFFFFF"/>
        </w:rPr>
      </w:pPr>
      <w:r w:rsidRPr="00E66BAC">
        <w:rPr>
          <w:rFonts w:ascii="Times New Roman" w:eastAsia="Malgun Gothic" w:hAnsi="Times New Roman" w:cs="Times New Roman"/>
          <w:color w:val="000000" w:themeColor="text1"/>
          <w:sz w:val="24"/>
          <w:szCs w:val="24"/>
          <w:shd w:val="clear" w:color="auto" w:fill="FFFFFF"/>
        </w:rPr>
        <w:t>Dalam rangka mengubah perilaku</w:t>
      </w:r>
      <w:r w:rsidR="007028EC" w:rsidRPr="00E66BAC">
        <w:rPr>
          <w:rFonts w:ascii="Times New Roman" w:eastAsia="Malgun Gothic" w:hAnsi="Times New Roman" w:cs="Times New Roman"/>
          <w:color w:val="000000" w:themeColor="text1"/>
          <w:sz w:val="24"/>
          <w:szCs w:val="24"/>
          <w:shd w:val="clear" w:color="auto" w:fill="FFFFFF"/>
        </w:rPr>
        <w:t xml:space="preserve"> karyawan guna meningkatkan tujuan-</w:t>
      </w:r>
      <w:r w:rsidRPr="00E66BAC">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E66BAC">
        <w:rPr>
          <w:rFonts w:ascii="Times New Roman" w:eastAsia="Malgun Gothic" w:hAnsi="Times New Roman" w:cs="Times New Roman"/>
          <w:color w:val="000000" w:themeColor="text1"/>
          <w:sz w:val="24"/>
          <w:szCs w:val="24"/>
          <w:shd w:val="clear" w:color="auto" w:fill="FFFFFF"/>
        </w:rPr>
        <w:t>perlu diadakan</w:t>
      </w:r>
      <w:r w:rsidRPr="00E66BAC">
        <w:rPr>
          <w:rFonts w:ascii="Times New Roman" w:eastAsia="Malgun Gothic" w:hAnsi="Times New Roman" w:cs="Times New Roman"/>
          <w:color w:val="000000" w:themeColor="text1"/>
          <w:sz w:val="24"/>
          <w:szCs w:val="24"/>
          <w:shd w:val="clear" w:color="auto" w:fill="FFFFFF"/>
        </w:rPr>
        <w:t xml:space="preserve"> pelatihan. Sehingga </w:t>
      </w:r>
      <w:r w:rsidR="00362DDA" w:rsidRPr="00E66BAC">
        <w:rPr>
          <w:rFonts w:ascii="Times New Roman" w:eastAsia="Malgun Gothic" w:hAnsi="Times New Roman" w:cs="Times New Roman"/>
          <w:color w:val="000000" w:themeColor="text1"/>
          <w:sz w:val="24"/>
          <w:szCs w:val="24"/>
          <w:shd w:val="clear" w:color="auto" w:fill="FFFFFF"/>
        </w:rPr>
        <w:t xml:space="preserve">dapat </w:t>
      </w:r>
      <w:r w:rsidRPr="00E66BAC">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E66BAC">
        <w:rPr>
          <w:rFonts w:ascii="Times New Roman" w:eastAsia="Malgun Gothic" w:hAnsi="Times New Roman" w:cs="Times New Roman"/>
          <w:color w:val="000000" w:themeColor="text1"/>
          <w:sz w:val="24"/>
          <w:szCs w:val="24"/>
          <w:shd w:val="clear" w:color="auto" w:fill="FFFFFF"/>
        </w:rPr>
        <w:t xml:space="preserve">kinerja </w:t>
      </w:r>
      <w:r w:rsidRPr="00E66BAC">
        <w:rPr>
          <w:rFonts w:ascii="Times New Roman" w:eastAsia="Malgun Gothic" w:hAnsi="Times New Roman" w:cs="Times New Roman"/>
          <w:color w:val="000000" w:themeColor="text1"/>
          <w:sz w:val="24"/>
          <w:szCs w:val="24"/>
          <w:shd w:val="clear" w:color="auto" w:fill="FFFFFF"/>
        </w:rPr>
        <w:t xml:space="preserve">karyawan. </w:t>
      </w:r>
      <w:r w:rsidR="0080516C" w:rsidRPr="00E66BAC">
        <w:rPr>
          <w:rFonts w:ascii="Times New Roman" w:eastAsia="Malgun Gothic" w:hAnsi="Times New Roman" w:cs="Times New Roman"/>
          <w:color w:val="000000" w:themeColor="text1"/>
          <w:sz w:val="24"/>
          <w:szCs w:val="24"/>
          <w:shd w:val="clear" w:color="auto" w:fill="FFFFFF"/>
        </w:rPr>
        <w:t>P</w:t>
      </w:r>
      <w:r w:rsidR="007D6369" w:rsidRPr="00E66BAC">
        <w:rPr>
          <w:rFonts w:ascii="Times New Roman" w:eastAsia="Malgun Gothic" w:hAnsi="Times New Roman" w:cs="Times New Roman"/>
          <w:color w:val="000000" w:themeColor="text1"/>
          <w:sz w:val="24"/>
          <w:szCs w:val="24"/>
          <w:shd w:val="clear" w:color="auto" w:fill="FFFFFF"/>
        </w:rPr>
        <w:t>elatihan</w:t>
      </w:r>
      <w:r w:rsidR="007028EC" w:rsidRPr="00E66BAC">
        <w:rPr>
          <w:rFonts w:ascii="Times New Roman" w:eastAsia="Malgun Gothic" w:hAnsi="Times New Roman" w:cs="Times New Roman"/>
          <w:color w:val="000000" w:themeColor="text1"/>
          <w:sz w:val="24"/>
          <w:szCs w:val="24"/>
          <w:shd w:val="clear" w:color="auto" w:fill="FFFFFF"/>
        </w:rPr>
        <w:t xml:space="preserve"> </w:t>
      </w:r>
      <w:r w:rsidR="007D6369" w:rsidRPr="00E66BAC">
        <w:rPr>
          <w:rFonts w:ascii="Times New Roman" w:eastAsia="Malgun Gothic" w:hAnsi="Times New Roman" w:cs="Times New Roman"/>
          <w:color w:val="000000" w:themeColor="text1"/>
          <w:sz w:val="24"/>
          <w:szCs w:val="24"/>
          <w:shd w:val="clear" w:color="auto" w:fill="FFFFFF"/>
        </w:rPr>
        <w:t>ber</w:t>
      </w:r>
      <w:r w:rsidRPr="00E66BAC">
        <w:rPr>
          <w:rFonts w:ascii="Times New Roman" w:eastAsia="Malgun Gothic" w:hAnsi="Times New Roman" w:cs="Times New Roman"/>
          <w:color w:val="000000" w:themeColor="text1"/>
          <w:sz w:val="24"/>
          <w:szCs w:val="24"/>
          <w:shd w:val="clear" w:color="auto" w:fill="FFFFFF"/>
        </w:rPr>
        <w:t>tujuan</w:t>
      </w:r>
      <w:r w:rsidR="007D6369" w:rsidRPr="00E66BAC">
        <w:rPr>
          <w:rFonts w:ascii="Times New Roman" w:eastAsia="Malgun Gothic" w:hAnsi="Times New Roman" w:cs="Times New Roman"/>
          <w:color w:val="000000" w:themeColor="text1"/>
          <w:sz w:val="24"/>
          <w:szCs w:val="24"/>
          <w:shd w:val="clear" w:color="auto" w:fill="FFFFFF"/>
        </w:rPr>
        <w:t xml:space="preserve"> agar</w:t>
      </w:r>
      <w:r w:rsidRPr="00E66BAC">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E66BAC">
        <w:rPr>
          <w:rFonts w:ascii="Times New Roman" w:eastAsia="Malgun Gothic" w:hAnsi="Times New Roman" w:cs="Times New Roman"/>
          <w:color w:val="000000" w:themeColor="text1"/>
          <w:sz w:val="24"/>
          <w:szCs w:val="24"/>
          <w:shd w:val="clear" w:color="auto" w:fill="FFFFFF"/>
        </w:rPr>
        <w:t xml:space="preserve">dengan </w:t>
      </w:r>
      <w:r w:rsidRPr="00E66BAC">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E66BAC">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E66BAC">
        <w:rPr>
          <w:rFonts w:ascii="Times New Roman" w:eastAsia="Malgun Gothic" w:hAnsi="Times New Roman" w:cs="Times New Roman"/>
          <w:color w:val="000000" w:themeColor="text1"/>
          <w:sz w:val="24"/>
          <w:szCs w:val="24"/>
          <w:shd w:val="clear" w:color="auto" w:fill="FFFFFF"/>
        </w:rPr>
        <w:t xml:space="preserve"> Dalam hal </w:t>
      </w:r>
      <w:r w:rsidR="007028EC" w:rsidRPr="00E66BAC">
        <w:rPr>
          <w:rFonts w:ascii="Times New Roman" w:eastAsia="Malgun Gothic" w:hAnsi="Times New Roman" w:cs="Times New Roman"/>
          <w:color w:val="000000" w:themeColor="text1"/>
          <w:sz w:val="24"/>
          <w:szCs w:val="24"/>
          <w:shd w:val="clear" w:color="auto" w:fill="FFFFFF"/>
        </w:rPr>
        <w:t>tersebut</w:t>
      </w:r>
      <w:r w:rsidR="00512C11" w:rsidRPr="00E66BAC">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w:t>
      </w:r>
      <w:r w:rsidR="00787A35" w:rsidRPr="00E66BAC">
        <w:rPr>
          <w:rFonts w:ascii="Times New Roman" w:eastAsia="Malgun Gothic" w:hAnsi="Times New Roman" w:cs="Times New Roman"/>
          <w:color w:val="000000" w:themeColor="text1"/>
          <w:sz w:val="24"/>
          <w:szCs w:val="24"/>
          <w:shd w:val="clear" w:color="auto" w:fill="FFFFFF"/>
        </w:rPr>
        <w:t>ta</w:t>
      </w:r>
      <w:r w:rsidR="00512C11" w:rsidRPr="00E66BAC">
        <w:rPr>
          <w:rFonts w:ascii="Times New Roman" w:eastAsia="Malgun Gothic" w:hAnsi="Times New Roman" w:cs="Times New Roman"/>
          <w:color w:val="000000" w:themeColor="text1"/>
          <w:sz w:val="24"/>
          <w:szCs w:val="24"/>
          <w:shd w:val="clear" w:color="auto" w:fill="FFFFFF"/>
        </w:rPr>
        <w:t>n dan kesehatan kerja atau PJK3. Sesuai dengan Peraturan Menteri Tenaga Kerja Nomor 4 Tahun 1995 tentang perusahaan jasa keselamatan dan kesehatan kerja yang bertujuan untuk pelaksanaan pemenuhan syarat</w:t>
      </w:r>
      <w:r w:rsidR="007028EC" w:rsidRPr="00E66BAC">
        <w:rPr>
          <w:rFonts w:ascii="Times New Roman" w:eastAsia="Malgun Gothic" w:hAnsi="Times New Roman" w:cs="Times New Roman"/>
          <w:color w:val="000000" w:themeColor="text1"/>
          <w:sz w:val="24"/>
          <w:szCs w:val="24"/>
          <w:shd w:val="clear" w:color="auto" w:fill="FFFFFF"/>
        </w:rPr>
        <w:t>-</w:t>
      </w:r>
      <w:r w:rsidR="00512C11" w:rsidRPr="00E66BAC">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E66BAC">
        <w:rPr>
          <w:rFonts w:ascii="Times New Roman" w:eastAsia="Malgun Gothic" w:hAnsi="Times New Roman" w:cs="Times New Roman"/>
          <w:color w:val="000000" w:themeColor="text1"/>
          <w:sz w:val="24"/>
          <w:szCs w:val="24"/>
          <w:shd w:val="clear" w:color="auto" w:fill="FFFFFF"/>
        </w:rPr>
        <w:t xml:space="preserve"> </w:t>
      </w:r>
      <w:r w:rsidR="007028EC" w:rsidRPr="00E66BAC">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E66BAC">
        <w:rPr>
          <w:rFonts w:ascii="Times New Roman" w:hAnsi="Times New Roman" w:cs="Times New Roman"/>
          <w:color w:val="000000" w:themeColor="text1"/>
          <w:sz w:val="24"/>
          <w:szCs w:val="24"/>
          <w:shd w:val="clear" w:color="auto" w:fill="FFFFFF"/>
        </w:rPr>
        <w:t>mua</w:t>
      </w:r>
      <w:r w:rsidR="007028EC" w:rsidRPr="00E66BAC">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E66BAC">
        <w:rPr>
          <w:rFonts w:ascii="Times New Roman" w:hAnsi="Times New Roman" w:cs="Times New Roman"/>
          <w:iCs/>
          <w:color w:val="000000" w:themeColor="text1"/>
          <w:sz w:val="24"/>
          <w:szCs w:val="24"/>
          <w:shd w:val="clear" w:color="auto" w:fill="FFFFFF"/>
        </w:rPr>
        <w:t>peserta pelatihan</w:t>
      </w:r>
      <w:r w:rsidR="007028EC" w:rsidRPr="00E66BAC">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E66BAC" w:rsidRDefault="00295854" w:rsidP="00E66BAC">
      <w:pPr>
        <w:spacing w:line="360" w:lineRule="auto"/>
        <w:jc w:val="both"/>
        <w:rPr>
          <w:rFonts w:ascii="Times New Roman" w:hAnsi="Times New Roman" w:cs="Times New Roman"/>
          <w:color w:val="000000" w:themeColor="text1"/>
          <w:sz w:val="24"/>
          <w:szCs w:val="24"/>
          <w:shd w:val="clear" w:color="auto" w:fill="FFFFFF"/>
        </w:rPr>
      </w:pPr>
      <w:r w:rsidRPr="00E66BAC">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E66BAC">
        <w:rPr>
          <w:rFonts w:ascii="Times New Roman" w:hAnsi="Times New Roman" w:cs="Times New Roman"/>
          <w:color w:val="000000" w:themeColor="text1"/>
          <w:sz w:val="24"/>
          <w:szCs w:val="24"/>
        </w:rPr>
        <w:t xml:space="preserve">Penelitian </w:t>
      </w:r>
      <w:r w:rsidR="00846BFD" w:rsidRPr="00E66BAC">
        <w:rPr>
          <w:rFonts w:ascii="Times New Roman" w:hAnsi="Times New Roman" w:cs="Times New Roman"/>
          <w:color w:val="000000" w:themeColor="text1"/>
          <w:sz w:val="24"/>
          <w:szCs w:val="24"/>
        </w:rPr>
        <w:fldChar w:fldCharType="begin" w:fldLock="1"/>
      </w:r>
      <w:r w:rsidR="00846BFD" w:rsidRPr="00E66BAC">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E66BAC">
        <w:rPr>
          <w:rFonts w:ascii="Times New Roman" w:hAnsi="Times New Roman" w:cs="Times New Roman"/>
          <w:color w:val="000000" w:themeColor="text1"/>
          <w:sz w:val="24"/>
          <w:szCs w:val="24"/>
        </w:rPr>
        <w:fldChar w:fldCharType="separate"/>
      </w:r>
      <w:r w:rsidR="00846BFD" w:rsidRPr="00E66BAC">
        <w:rPr>
          <w:rFonts w:ascii="Times New Roman" w:hAnsi="Times New Roman" w:cs="Times New Roman"/>
          <w:noProof/>
          <w:color w:val="000000" w:themeColor="text1"/>
          <w:sz w:val="24"/>
          <w:szCs w:val="24"/>
        </w:rPr>
        <w:t>(Mulyadi et al., 2018)</w:t>
      </w:r>
      <w:r w:rsidR="00846BFD" w:rsidRPr="00E66BAC">
        <w:rPr>
          <w:rFonts w:ascii="Times New Roman" w:hAnsi="Times New Roman" w:cs="Times New Roman"/>
          <w:color w:val="000000" w:themeColor="text1"/>
          <w:sz w:val="24"/>
          <w:szCs w:val="24"/>
        </w:rPr>
        <w:fldChar w:fldCharType="end"/>
      </w:r>
      <w:r w:rsidR="00846BFD" w:rsidRPr="00E66BAC">
        <w:rPr>
          <w:rFonts w:ascii="Times New Roman" w:hAnsi="Times New Roman" w:cs="Times New Roman"/>
          <w:color w:val="000000" w:themeColor="text1"/>
          <w:sz w:val="24"/>
          <w:szCs w:val="24"/>
        </w:rPr>
        <w:t xml:space="preserve"> menghasilkan sistem pendaftaran kursus musik. Penelitian </w:t>
      </w:r>
      <w:r w:rsidR="00846BFD" w:rsidRPr="00E66BAC">
        <w:rPr>
          <w:rFonts w:ascii="Times New Roman" w:hAnsi="Times New Roman" w:cs="Times New Roman"/>
          <w:color w:val="000000" w:themeColor="text1"/>
          <w:sz w:val="24"/>
          <w:szCs w:val="24"/>
        </w:rPr>
        <w:fldChar w:fldCharType="begin" w:fldLock="1"/>
      </w:r>
      <w:r w:rsidR="00846BFD" w:rsidRPr="00E66BAC">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E66BAC">
        <w:rPr>
          <w:rFonts w:ascii="Times New Roman" w:hAnsi="Times New Roman" w:cs="Times New Roman"/>
          <w:color w:val="000000" w:themeColor="text1"/>
          <w:sz w:val="24"/>
          <w:szCs w:val="24"/>
        </w:rPr>
        <w:fldChar w:fldCharType="separate"/>
      </w:r>
      <w:r w:rsidR="00846BFD" w:rsidRPr="00E66BAC">
        <w:rPr>
          <w:rFonts w:ascii="Times New Roman" w:hAnsi="Times New Roman" w:cs="Times New Roman"/>
          <w:noProof/>
          <w:color w:val="000000" w:themeColor="text1"/>
          <w:sz w:val="24"/>
          <w:szCs w:val="24"/>
        </w:rPr>
        <w:t>(Yugus, 2017)</w:t>
      </w:r>
      <w:r w:rsidR="00846BFD" w:rsidRPr="00E66BAC">
        <w:rPr>
          <w:rFonts w:ascii="Times New Roman" w:hAnsi="Times New Roman" w:cs="Times New Roman"/>
          <w:color w:val="000000" w:themeColor="text1"/>
          <w:sz w:val="24"/>
          <w:szCs w:val="24"/>
        </w:rPr>
        <w:fldChar w:fldCharType="end"/>
      </w:r>
      <w:r w:rsidR="00846BFD" w:rsidRPr="00E66BAC">
        <w:rPr>
          <w:rFonts w:ascii="Times New Roman" w:hAnsi="Times New Roman" w:cs="Times New Roman"/>
          <w:color w:val="000000" w:themeColor="text1"/>
          <w:sz w:val="24"/>
          <w:szCs w:val="24"/>
        </w:rPr>
        <w:t xml:space="preserve">, menghasilkan sistem informasi kursus mengemudi. Penelitian </w:t>
      </w:r>
      <w:r w:rsidR="00846BFD" w:rsidRPr="00E66BAC">
        <w:rPr>
          <w:rFonts w:ascii="Times New Roman" w:hAnsi="Times New Roman" w:cs="Times New Roman"/>
          <w:color w:val="000000" w:themeColor="text1"/>
          <w:sz w:val="24"/>
          <w:szCs w:val="24"/>
        </w:rPr>
        <w:fldChar w:fldCharType="begin" w:fldLock="1"/>
      </w:r>
      <w:r w:rsidR="00846BFD" w:rsidRPr="00E66BAC">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E66BAC">
        <w:rPr>
          <w:rFonts w:ascii="Times New Roman" w:hAnsi="Times New Roman" w:cs="Times New Roman"/>
          <w:color w:val="000000" w:themeColor="text1"/>
          <w:sz w:val="24"/>
          <w:szCs w:val="24"/>
        </w:rPr>
        <w:fldChar w:fldCharType="separate"/>
      </w:r>
      <w:r w:rsidR="00846BFD" w:rsidRPr="00E66BAC">
        <w:rPr>
          <w:rFonts w:ascii="Times New Roman" w:hAnsi="Times New Roman" w:cs="Times New Roman"/>
          <w:noProof/>
          <w:color w:val="000000" w:themeColor="text1"/>
          <w:sz w:val="24"/>
          <w:szCs w:val="24"/>
        </w:rPr>
        <w:t>(Achmadi Prasita Nugroho, 2016)</w:t>
      </w:r>
      <w:r w:rsidR="00846BFD" w:rsidRPr="00E66BAC">
        <w:rPr>
          <w:rFonts w:ascii="Times New Roman" w:hAnsi="Times New Roman" w:cs="Times New Roman"/>
          <w:color w:val="000000" w:themeColor="text1"/>
          <w:sz w:val="24"/>
          <w:szCs w:val="24"/>
        </w:rPr>
        <w:fldChar w:fldCharType="end"/>
      </w:r>
      <w:r w:rsidR="00846BFD" w:rsidRPr="00E66BAC">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E66BAC">
        <w:rPr>
          <w:rFonts w:ascii="Times New Roman" w:hAnsi="Times New Roman" w:cs="Times New Roman"/>
          <w:color w:val="000000" w:themeColor="text1"/>
          <w:sz w:val="24"/>
          <w:szCs w:val="24"/>
        </w:rPr>
        <w:fldChar w:fldCharType="begin" w:fldLock="1"/>
      </w:r>
      <w:r w:rsidR="00846BFD" w:rsidRPr="00E66BAC">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E66BAC">
        <w:rPr>
          <w:rFonts w:ascii="Times New Roman" w:hAnsi="Times New Roman" w:cs="Times New Roman"/>
          <w:color w:val="000000" w:themeColor="text1"/>
          <w:sz w:val="24"/>
          <w:szCs w:val="24"/>
        </w:rPr>
        <w:fldChar w:fldCharType="separate"/>
      </w:r>
      <w:r w:rsidR="00846BFD" w:rsidRPr="00E66BAC">
        <w:rPr>
          <w:rFonts w:ascii="Times New Roman" w:hAnsi="Times New Roman" w:cs="Times New Roman"/>
          <w:noProof/>
          <w:color w:val="000000" w:themeColor="text1"/>
          <w:sz w:val="24"/>
          <w:szCs w:val="24"/>
        </w:rPr>
        <w:t>(Sujono &amp; Nugroho, 2015)</w:t>
      </w:r>
      <w:r w:rsidR="00846BFD" w:rsidRPr="00E66BAC">
        <w:rPr>
          <w:rFonts w:ascii="Times New Roman" w:hAnsi="Times New Roman" w:cs="Times New Roman"/>
          <w:color w:val="000000" w:themeColor="text1"/>
          <w:sz w:val="24"/>
          <w:szCs w:val="24"/>
        </w:rPr>
        <w:fldChar w:fldCharType="end"/>
      </w:r>
      <w:r w:rsidR="00846BFD" w:rsidRPr="00E66BAC">
        <w:rPr>
          <w:rFonts w:ascii="Times New Roman" w:hAnsi="Times New Roman" w:cs="Times New Roman"/>
          <w:color w:val="000000" w:themeColor="text1"/>
          <w:sz w:val="24"/>
          <w:szCs w:val="24"/>
        </w:rPr>
        <w:t xml:space="preserve">, menghasilkan sistem administrasi berbasis </w:t>
      </w:r>
      <w:r w:rsidR="00E2165F" w:rsidRPr="00E66BAC">
        <w:rPr>
          <w:rFonts w:ascii="Times New Roman" w:hAnsi="Times New Roman" w:cs="Times New Roman"/>
          <w:i/>
          <w:color w:val="000000" w:themeColor="text1"/>
          <w:sz w:val="24"/>
          <w:szCs w:val="24"/>
        </w:rPr>
        <w:t>website</w:t>
      </w:r>
      <w:r w:rsidR="00846BFD" w:rsidRPr="00E66BAC">
        <w:rPr>
          <w:rFonts w:ascii="Times New Roman" w:hAnsi="Times New Roman" w:cs="Times New Roman"/>
          <w:color w:val="000000" w:themeColor="text1"/>
          <w:sz w:val="24"/>
          <w:szCs w:val="24"/>
        </w:rPr>
        <w:t>.</w:t>
      </w:r>
      <w:r w:rsidR="00F80817" w:rsidRPr="00E66BAC">
        <w:rPr>
          <w:rFonts w:ascii="Times New Roman" w:hAnsi="Times New Roman" w:cs="Times New Roman"/>
          <w:color w:val="000000" w:themeColor="text1"/>
          <w:sz w:val="24"/>
          <w:szCs w:val="24"/>
        </w:rPr>
        <w:t xml:space="preserve"> </w:t>
      </w:r>
      <w:r w:rsidR="00F80817" w:rsidRPr="00E66BAC">
        <w:rPr>
          <w:rFonts w:ascii="Times New Roman" w:hAnsi="Times New Roman" w:cs="Times New Roman"/>
          <w:color w:val="000000" w:themeColor="text1"/>
          <w:sz w:val="24"/>
          <w:szCs w:val="24"/>
          <w:shd w:val="clear" w:color="auto" w:fill="FFFFFF"/>
        </w:rPr>
        <w:t>Namun, dari sistem yang</w:t>
      </w:r>
      <w:r w:rsidR="00F80817" w:rsidRPr="00E66BAC">
        <w:rPr>
          <w:rFonts w:ascii="Times New Roman" w:hAnsi="Times New Roman" w:cs="Times New Roman"/>
          <w:color w:val="000000" w:themeColor="text1"/>
          <w:sz w:val="24"/>
          <w:szCs w:val="24"/>
        </w:rPr>
        <w:t xml:space="preserve"> </w:t>
      </w:r>
      <w:r w:rsidR="00F80817" w:rsidRPr="00E66BAC">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E66BAC">
        <w:rPr>
          <w:rFonts w:ascii="Times New Roman" w:hAnsi="Times New Roman" w:cs="Times New Roman"/>
          <w:color w:val="000000" w:themeColor="text1"/>
          <w:sz w:val="24"/>
          <w:szCs w:val="24"/>
        </w:rPr>
        <w:t xml:space="preserve"> </w:t>
      </w:r>
      <w:r w:rsidR="00F80817" w:rsidRPr="00E66BAC">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E66BAC" w:rsidRDefault="00295854" w:rsidP="00E66BAC">
      <w:pPr>
        <w:spacing w:line="360" w:lineRule="auto"/>
        <w:jc w:val="both"/>
        <w:rPr>
          <w:rFonts w:ascii="Times New Roman" w:eastAsia="Malgun Gothic" w:hAnsi="Times New Roman" w:cs="Times New Roman"/>
          <w:color w:val="000000" w:themeColor="text1"/>
          <w:sz w:val="24"/>
          <w:szCs w:val="24"/>
          <w:shd w:val="clear" w:color="auto" w:fill="FFFFFF"/>
        </w:rPr>
      </w:pPr>
      <w:r w:rsidRPr="00E66BAC">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E66BAC">
        <w:rPr>
          <w:rFonts w:ascii="Times New Roman" w:eastAsia="Malgun Gothic" w:hAnsi="Times New Roman" w:cs="Times New Roman"/>
          <w:color w:val="000000" w:themeColor="text1"/>
          <w:sz w:val="24"/>
          <w:szCs w:val="24"/>
          <w:shd w:val="clear" w:color="auto" w:fill="FFFFFF"/>
        </w:rPr>
        <w:t xml:space="preserve">terpadu dan terintegrasi antara </w:t>
      </w:r>
      <w:r w:rsidR="00787A35" w:rsidRPr="00E66BAC">
        <w:rPr>
          <w:rFonts w:ascii="Times New Roman" w:eastAsia="Malgun Gothic" w:hAnsi="Times New Roman" w:cs="Times New Roman"/>
          <w:i/>
          <w:color w:val="000000" w:themeColor="text1"/>
          <w:sz w:val="24"/>
          <w:szCs w:val="24"/>
          <w:shd w:val="clear" w:color="auto" w:fill="FFFFFF"/>
        </w:rPr>
        <w:t>cutomers</w:t>
      </w:r>
      <w:r w:rsidR="00D829D5" w:rsidRPr="00E66BAC">
        <w:rPr>
          <w:rFonts w:ascii="Times New Roman" w:eastAsia="Malgun Gothic" w:hAnsi="Times New Roman" w:cs="Times New Roman"/>
          <w:color w:val="000000" w:themeColor="text1"/>
          <w:sz w:val="24"/>
          <w:szCs w:val="24"/>
          <w:shd w:val="clear" w:color="auto" w:fill="FFFFFF"/>
        </w:rPr>
        <w:t xml:space="preserve">, </w:t>
      </w:r>
      <w:r w:rsidR="00787A35" w:rsidRPr="00E66BAC">
        <w:rPr>
          <w:rFonts w:ascii="Times New Roman" w:eastAsia="Malgun Gothic" w:hAnsi="Times New Roman" w:cs="Times New Roman"/>
          <w:i/>
          <w:color w:val="000000" w:themeColor="text1"/>
          <w:sz w:val="24"/>
          <w:szCs w:val="24"/>
          <w:shd w:val="clear" w:color="auto" w:fill="FFFFFF"/>
        </w:rPr>
        <w:t>administrator</w:t>
      </w:r>
      <w:r w:rsidR="00787A35" w:rsidRPr="00E66BAC">
        <w:rPr>
          <w:rFonts w:ascii="Times New Roman" w:eastAsia="Malgun Gothic" w:hAnsi="Times New Roman" w:cs="Times New Roman"/>
          <w:color w:val="000000" w:themeColor="text1"/>
          <w:sz w:val="24"/>
          <w:szCs w:val="24"/>
          <w:shd w:val="clear" w:color="auto" w:fill="FFFFFF"/>
        </w:rPr>
        <w:t xml:space="preserve"> </w:t>
      </w:r>
      <w:r w:rsidRPr="00E66BAC">
        <w:rPr>
          <w:rFonts w:ascii="Times New Roman" w:eastAsia="Malgun Gothic" w:hAnsi="Times New Roman" w:cs="Times New Roman"/>
          <w:color w:val="000000" w:themeColor="text1"/>
          <w:sz w:val="24"/>
          <w:szCs w:val="24"/>
          <w:shd w:val="clear" w:color="auto" w:fill="FFFFFF"/>
        </w:rPr>
        <w:t xml:space="preserve">dan </w:t>
      </w:r>
      <w:r w:rsidR="00124D41" w:rsidRPr="00E66BAC">
        <w:rPr>
          <w:rFonts w:ascii="Times New Roman" w:eastAsia="Malgun Gothic" w:hAnsi="Times New Roman" w:cs="Times New Roman"/>
          <w:i/>
          <w:color w:val="000000" w:themeColor="text1"/>
          <w:sz w:val="24"/>
          <w:szCs w:val="24"/>
          <w:shd w:val="clear" w:color="auto" w:fill="FFFFFF"/>
        </w:rPr>
        <w:t>trainers</w:t>
      </w:r>
      <w:r w:rsidR="00D829D5" w:rsidRPr="00E66BAC">
        <w:rPr>
          <w:rFonts w:ascii="Times New Roman" w:eastAsia="Malgun Gothic" w:hAnsi="Times New Roman" w:cs="Times New Roman"/>
          <w:color w:val="000000" w:themeColor="text1"/>
          <w:sz w:val="24"/>
          <w:szCs w:val="24"/>
          <w:shd w:val="clear" w:color="auto" w:fill="FFFFFF"/>
        </w:rPr>
        <w:t xml:space="preserve">. </w:t>
      </w:r>
      <w:r w:rsidR="00616764" w:rsidRPr="00E66BAC">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E66BAC">
        <w:rPr>
          <w:rFonts w:ascii="Times New Roman" w:eastAsia="Malgun Gothic" w:hAnsi="Times New Roman" w:cs="Times New Roman"/>
          <w:i/>
          <w:color w:val="000000" w:themeColor="text1"/>
          <w:sz w:val="24"/>
          <w:szCs w:val="24"/>
          <w:shd w:val="clear" w:color="auto" w:fill="FFFFFF"/>
        </w:rPr>
        <w:t>mobile</w:t>
      </w:r>
      <w:r w:rsidR="00616764" w:rsidRPr="00E66BAC">
        <w:rPr>
          <w:rFonts w:ascii="Times New Roman" w:eastAsia="Malgun Gothic" w:hAnsi="Times New Roman" w:cs="Times New Roman"/>
          <w:color w:val="000000" w:themeColor="text1"/>
          <w:sz w:val="24"/>
          <w:szCs w:val="24"/>
          <w:shd w:val="clear" w:color="auto" w:fill="FFFFFF"/>
        </w:rPr>
        <w:t xml:space="preserve"> untuk </w:t>
      </w:r>
      <w:r w:rsidR="00787A35" w:rsidRPr="00E66BAC">
        <w:rPr>
          <w:rFonts w:ascii="Times New Roman" w:eastAsia="Malgun Gothic" w:hAnsi="Times New Roman" w:cs="Times New Roman"/>
          <w:i/>
          <w:color w:val="000000" w:themeColor="text1"/>
          <w:sz w:val="24"/>
          <w:szCs w:val="24"/>
          <w:shd w:val="clear" w:color="auto" w:fill="FFFFFF"/>
        </w:rPr>
        <w:t>customers</w:t>
      </w:r>
      <w:r w:rsidR="00787A35" w:rsidRPr="00E66BAC">
        <w:rPr>
          <w:rFonts w:ascii="Times New Roman" w:eastAsia="Malgun Gothic" w:hAnsi="Times New Roman" w:cs="Times New Roman"/>
          <w:color w:val="000000" w:themeColor="text1"/>
          <w:sz w:val="24"/>
          <w:szCs w:val="24"/>
          <w:shd w:val="clear" w:color="auto" w:fill="FFFFFF"/>
        </w:rPr>
        <w:t xml:space="preserve"> </w:t>
      </w:r>
      <w:r w:rsidR="00616764" w:rsidRPr="00E66BAC">
        <w:rPr>
          <w:rFonts w:ascii="Times New Roman" w:eastAsia="Malgun Gothic" w:hAnsi="Times New Roman" w:cs="Times New Roman"/>
          <w:color w:val="000000" w:themeColor="text1"/>
          <w:sz w:val="24"/>
          <w:szCs w:val="24"/>
          <w:shd w:val="clear" w:color="auto" w:fill="FFFFFF"/>
        </w:rPr>
        <w:t xml:space="preserve">dan </w:t>
      </w:r>
      <w:r w:rsidR="00E2165F" w:rsidRPr="00E66BAC">
        <w:rPr>
          <w:rFonts w:ascii="Times New Roman" w:eastAsia="Malgun Gothic" w:hAnsi="Times New Roman" w:cs="Times New Roman"/>
          <w:i/>
          <w:color w:val="000000" w:themeColor="text1"/>
          <w:sz w:val="24"/>
          <w:szCs w:val="24"/>
          <w:shd w:val="clear" w:color="auto" w:fill="FFFFFF"/>
        </w:rPr>
        <w:t>website</w:t>
      </w:r>
      <w:r w:rsidR="00616764" w:rsidRPr="00E66BAC">
        <w:rPr>
          <w:rFonts w:ascii="Times New Roman" w:eastAsia="Malgun Gothic" w:hAnsi="Times New Roman" w:cs="Times New Roman"/>
          <w:i/>
          <w:color w:val="000000" w:themeColor="text1"/>
          <w:sz w:val="24"/>
          <w:szCs w:val="24"/>
          <w:shd w:val="clear" w:color="auto" w:fill="FFFFFF"/>
        </w:rPr>
        <w:t xml:space="preserve"> </w:t>
      </w:r>
      <w:r w:rsidR="00616764" w:rsidRPr="00E66BAC">
        <w:rPr>
          <w:rFonts w:ascii="Times New Roman" w:eastAsia="Malgun Gothic" w:hAnsi="Times New Roman" w:cs="Times New Roman"/>
          <w:color w:val="000000" w:themeColor="text1"/>
          <w:sz w:val="24"/>
          <w:szCs w:val="24"/>
          <w:shd w:val="clear" w:color="auto" w:fill="FFFFFF"/>
        </w:rPr>
        <w:t xml:space="preserve">untuk </w:t>
      </w:r>
      <w:r w:rsidR="00787A35" w:rsidRPr="00E66BAC">
        <w:rPr>
          <w:rFonts w:ascii="Times New Roman" w:eastAsia="Malgun Gothic" w:hAnsi="Times New Roman" w:cs="Times New Roman"/>
          <w:i/>
          <w:color w:val="000000" w:themeColor="text1"/>
          <w:sz w:val="24"/>
          <w:szCs w:val="24"/>
          <w:shd w:val="clear" w:color="auto" w:fill="FFFFFF"/>
        </w:rPr>
        <w:t>administrator</w:t>
      </w:r>
      <w:r w:rsidR="00787A35" w:rsidRPr="00E66BAC">
        <w:rPr>
          <w:rFonts w:ascii="Times New Roman" w:eastAsia="Malgun Gothic" w:hAnsi="Times New Roman" w:cs="Times New Roman"/>
          <w:color w:val="000000" w:themeColor="text1"/>
          <w:sz w:val="24"/>
          <w:szCs w:val="24"/>
          <w:shd w:val="clear" w:color="auto" w:fill="FFFFFF"/>
        </w:rPr>
        <w:t xml:space="preserve"> </w:t>
      </w:r>
      <w:r w:rsidR="00616764" w:rsidRPr="00E66BAC">
        <w:rPr>
          <w:rFonts w:ascii="Times New Roman" w:eastAsia="Malgun Gothic" w:hAnsi="Times New Roman" w:cs="Times New Roman"/>
          <w:color w:val="000000" w:themeColor="text1"/>
          <w:sz w:val="24"/>
          <w:szCs w:val="24"/>
          <w:shd w:val="clear" w:color="auto" w:fill="FFFFFF"/>
        </w:rPr>
        <w:t xml:space="preserve">dan </w:t>
      </w:r>
      <w:r w:rsidR="00124D41" w:rsidRPr="00E66BAC">
        <w:rPr>
          <w:rFonts w:ascii="Times New Roman" w:eastAsia="Malgun Gothic" w:hAnsi="Times New Roman" w:cs="Times New Roman"/>
          <w:i/>
          <w:color w:val="000000" w:themeColor="text1"/>
          <w:sz w:val="24"/>
          <w:szCs w:val="24"/>
          <w:shd w:val="clear" w:color="auto" w:fill="FFFFFF"/>
        </w:rPr>
        <w:t>trainers</w:t>
      </w:r>
      <w:r w:rsidR="00616764" w:rsidRPr="00E66BAC">
        <w:rPr>
          <w:rFonts w:ascii="Times New Roman" w:eastAsia="Malgun Gothic" w:hAnsi="Times New Roman" w:cs="Times New Roman"/>
          <w:color w:val="000000" w:themeColor="text1"/>
          <w:sz w:val="24"/>
          <w:szCs w:val="24"/>
          <w:shd w:val="clear" w:color="auto" w:fill="FFFFFF"/>
        </w:rPr>
        <w:t>.</w:t>
      </w:r>
      <w:r w:rsidR="00616764" w:rsidRPr="00E66BAC">
        <w:rPr>
          <w:rFonts w:ascii="Times New Roman" w:eastAsia="Malgun Gothic" w:hAnsi="Times New Roman" w:cs="Times New Roman"/>
          <w:i/>
          <w:color w:val="000000" w:themeColor="text1"/>
          <w:sz w:val="24"/>
          <w:szCs w:val="24"/>
          <w:shd w:val="clear" w:color="auto" w:fill="FFFFFF"/>
        </w:rPr>
        <w:t xml:space="preserve"> </w:t>
      </w:r>
      <w:r w:rsidR="00D829D5" w:rsidRPr="00E66BAC">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E66BAC">
        <w:rPr>
          <w:rFonts w:ascii="Times New Roman" w:eastAsia="Malgun Gothic" w:hAnsi="Times New Roman" w:cs="Times New Roman"/>
          <w:color w:val="000000" w:themeColor="text1"/>
          <w:sz w:val="24"/>
          <w:szCs w:val="24"/>
          <w:shd w:val="clear" w:color="auto" w:fill="FFFFFF"/>
        </w:rPr>
        <w:t>alam mencari lowongan pekerjaan.</w:t>
      </w:r>
    </w:p>
    <w:p w:rsidR="00403AE8" w:rsidRPr="00E66BAC" w:rsidRDefault="00403AE8" w:rsidP="00E66BAC">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Perumusan Masalah</w:t>
      </w:r>
    </w:p>
    <w:p w:rsidR="00E03F8E" w:rsidRPr="00E66BAC" w:rsidRDefault="00E03F8E"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Berdasarkan latar belakang yang telah dijelaskan, </w:t>
      </w:r>
      <w:r w:rsidR="00FD13B8" w:rsidRPr="00E66BAC">
        <w:rPr>
          <w:rFonts w:ascii="Times New Roman" w:hAnsi="Times New Roman" w:cs="Times New Roman"/>
          <w:color w:val="000000" w:themeColor="text1"/>
          <w:sz w:val="24"/>
          <w:szCs w:val="24"/>
        </w:rPr>
        <w:t>rumusan masalah pada laporan Tugas Akhir ini adalah sebagai berikut</w:t>
      </w:r>
      <w:r w:rsidRPr="00E66BAC">
        <w:rPr>
          <w:rFonts w:ascii="Times New Roman" w:hAnsi="Times New Roman" w:cs="Times New Roman"/>
          <w:color w:val="000000" w:themeColor="text1"/>
          <w:sz w:val="24"/>
          <w:szCs w:val="24"/>
        </w:rPr>
        <w:t xml:space="preserve"> :</w:t>
      </w:r>
    </w:p>
    <w:p w:rsidR="00AD0D77" w:rsidRPr="00E66BAC" w:rsidRDefault="00E03F8E" w:rsidP="00E66BAC">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Bagaimana membuat sistem untuk memudahkan </w:t>
      </w:r>
      <w:r w:rsidR="00787A35" w:rsidRPr="00E66BAC">
        <w:rPr>
          <w:rFonts w:ascii="Times New Roman" w:hAnsi="Times New Roman" w:cs="Times New Roman"/>
          <w:i/>
          <w:color w:val="000000" w:themeColor="text1"/>
          <w:sz w:val="24"/>
          <w:szCs w:val="24"/>
        </w:rPr>
        <w:t>customers</w:t>
      </w:r>
      <w:r w:rsidRPr="00E66BAC">
        <w:rPr>
          <w:rFonts w:ascii="Times New Roman" w:hAnsi="Times New Roman" w:cs="Times New Roman"/>
          <w:color w:val="000000" w:themeColor="text1"/>
          <w:sz w:val="24"/>
          <w:szCs w:val="24"/>
        </w:rPr>
        <w:t xml:space="preserve"> dalam m</w:t>
      </w:r>
      <w:r w:rsidR="00785F09" w:rsidRPr="00E66BAC">
        <w:rPr>
          <w:rFonts w:ascii="Times New Roman" w:hAnsi="Times New Roman" w:cs="Times New Roman"/>
          <w:color w:val="000000" w:themeColor="text1"/>
          <w:sz w:val="24"/>
          <w:szCs w:val="24"/>
        </w:rPr>
        <w:t>elakukan proses administrasi,</w:t>
      </w:r>
      <w:r w:rsidRPr="00E66BAC">
        <w:rPr>
          <w:rFonts w:ascii="Times New Roman" w:hAnsi="Times New Roman" w:cs="Times New Roman"/>
          <w:color w:val="000000" w:themeColor="text1"/>
          <w:sz w:val="24"/>
          <w:szCs w:val="24"/>
        </w:rPr>
        <w:t xml:space="preserve"> mengakses informasi pelatihan</w:t>
      </w:r>
      <w:r w:rsidR="00785F09" w:rsidRPr="00E66BAC">
        <w:rPr>
          <w:rFonts w:ascii="Times New Roman" w:hAnsi="Times New Roman" w:cs="Times New Roman"/>
          <w:color w:val="000000" w:themeColor="text1"/>
          <w:sz w:val="24"/>
          <w:szCs w:val="24"/>
        </w:rPr>
        <w:t xml:space="preserve">, dan memberikan informasi mengenai lowongan pekerjaan kepada </w:t>
      </w:r>
      <w:r w:rsidR="00787A35" w:rsidRPr="00E66BAC">
        <w:rPr>
          <w:rFonts w:ascii="Times New Roman" w:hAnsi="Times New Roman" w:cs="Times New Roman"/>
          <w:i/>
          <w:color w:val="000000" w:themeColor="text1"/>
          <w:sz w:val="24"/>
          <w:szCs w:val="24"/>
        </w:rPr>
        <w:t>customers</w:t>
      </w:r>
      <w:r w:rsidR="00787A35" w:rsidRPr="00E66BAC">
        <w:rPr>
          <w:rFonts w:ascii="Times New Roman" w:hAnsi="Times New Roman" w:cs="Times New Roman"/>
          <w:color w:val="000000" w:themeColor="text1"/>
          <w:sz w:val="24"/>
          <w:szCs w:val="24"/>
        </w:rPr>
        <w:t xml:space="preserve"> </w:t>
      </w:r>
      <w:r w:rsidRPr="00E66BAC">
        <w:rPr>
          <w:rFonts w:ascii="Times New Roman" w:hAnsi="Times New Roman" w:cs="Times New Roman"/>
          <w:color w:val="000000" w:themeColor="text1"/>
          <w:sz w:val="24"/>
          <w:szCs w:val="24"/>
        </w:rPr>
        <w:t>?</w:t>
      </w:r>
    </w:p>
    <w:p w:rsidR="001F003C" w:rsidRPr="00E66BAC" w:rsidRDefault="001F003C" w:rsidP="00E66BAC">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Bagaimana membuat sistem untuk memudahkan </w:t>
      </w:r>
      <w:r w:rsidR="00E16853" w:rsidRPr="00E66BAC">
        <w:rPr>
          <w:rFonts w:ascii="Times New Roman" w:hAnsi="Times New Roman" w:cs="Times New Roman"/>
          <w:i/>
          <w:color w:val="000000" w:themeColor="text1"/>
          <w:sz w:val="24"/>
          <w:szCs w:val="24"/>
        </w:rPr>
        <w:t>trainers</w:t>
      </w:r>
      <w:r w:rsidRPr="00E66BAC">
        <w:rPr>
          <w:rFonts w:ascii="Times New Roman" w:hAnsi="Times New Roman" w:cs="Times New Roman"/>
          <w:color w:val="000000" w:themeColor="text1"/>
          <w:sz w:val="24"/>
          <w:szCs w:val="24"/>
        </w:rPr>
        <w:t xml:space="preserve"> dalam mengakses informasi pelatihan di PT Surya Safety Nusantara ?</w:t>
      </w:r>
    </w:p>
    <w:p w:rsidR="00E03F8E" w:rsidRPr="00E66BAC" w:rsidRDefault="00E03F8E" w:rsidP="00E66BAC">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Bagaimana membuat sistem untuk memudahkan administrator dalam mengelola pelatihan </w:t>
      </w:r>
      <w:r w:rsidR="00F835B8" w:rsidRPr="00E66BAC">
        <w:rPr>
          <w:rFonts w:ascii="Times New Roman" w:hAnsi="Times New Roman" w:cs="Times New Roman"/>
          <w:color w:val="000000" w:themeColor="text1"/>
          <w:sz w:val="24"/>
          <w:szCs w:val="24"/>
        </w:rPr>
        <w:t xml:space="preserve">dan lowongan pekerjaan </w:t>
      </w:r>
      <w:r w:rsidRPr="00E66BAC">
        <w:rPr>
          <w:rFonts w:ascii="Times New Roman" w:hAnsi="Times New Roman" w:cs="Times New Roman"/>
          <w:color w:val="000000" w:themeColor="text1"/>
          <w:sz w:val="24"/>
          <w:szCs w:val="24"/>
        </w:rPr>
        <w:t>di PT Surya Safety Nusantara ?</w:t>
      </w:r>
    </w:p>
    <w:p w:rsidR="009A1223" w:rsidRPr="00E66BAC" w:rsidRDefault="00E03F8E" w:rsidP="00E66BAC">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Bagaimana merancang dan membangun sistem informasi pelayanan pelatihan berbasis </w:t>
      </w:r>
      <w:r w:rsidR="00E2165F" w:rsidRPr="00E66BAC">
        <w:rPr>
          <w:rFonts w:ascii="Times New Roman" w:hAnsi="Times New Roman" w:cs="Times New Roman"/>
          <w:i/>
          <w:color w:val="000000" w:themeColor="text1"/>
          <w:sz w:val="24"/>
          <w:szCs w:val="24"/>
        </w:rPr>
        <w:t>website</w:t>
      </w:r>
      <w:r w:rsidRPr="00E66BAC">
        <w:rPr>
          <w:rFonts w:ascii="Times New Roman" w:hAnsi="Times New Roman" w:cs="Times New Roman"/>
          <w:color w:val="000000" w:themeColor="text1"/>
          <w:sz w:val="24"/>
          <w:szCs w:val="24"/>
        </w:rPr>
        <w:t xml:space="preserve"> dan aplikasi </w:t>
      </w:r>
      <w:r w:rsidRPr="00E66BAC">
        <w:rPr>
          <w:rFonts w:ascii="Times New Roman" w:hAnsi="Times New Roman" w:cs="Times New Roman"/>
          <w:i/>
          <w:color w:val="000000" w:themeColor="text1"/>
          <w:sz w:val="24"/>
          <w:szCs w:val="24"/>
        </w:rPr>
        <w:t xml:space="preserve">mobile </w:t>
      </w:r>
      <w:r w:rsidRPr="00E66BAC">
        <w:rPr>
          <w:rFonts w:ascii="Times New Roman" w:hAnsi="Times New Roman" w:cs="Times New Roman"/>
          <w:color w:val="000000" w:themeColor="text1"/>
          <w:sz w:val="24"/>
          <w:szCs w:val="24"/>
        </w:rPr>
        <w:t>di PT Surya Safety Nusa</w:t>
      </w:r>
      <w:r w:rsidR="00AD0D77" w:rsidRPr="00E66BAC">
        <w:rPr>
          <w:rFonts w:ascii="Times New Roman" w:hAnsi="Times New Roman" w:cs="Times New Roman"/>
          <w:color w:val="000000" w:themeColor="text1"/>
          <w:sz w:val="24"/>
          <w:szCs w:val="24"/>
        </w:rPr>
        <w:t>natara ?</w:t>
      </w:r>
    </w:p>
    <w:p w:rsidR="00403AE8" w:rsidRPr="00E66BAC" w:rsidRDefault="00403AE8" w:rsidP="00E66BAC">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Tujuan</w:t>
      </w:r>
    </w:p>
    <w:p w:rsidR="007F5E0E" w:rsidRPr="00E66BAC" w:rsidRDefault="005E0E69"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Pembuatan pembuatan aplikasi ini adalah :</w:t>
      </w:r>
    </w:p>
    <w:p w:rsidR="005E0E69" w:rsidRPr="00E66BAC" w:rsidRDefault="005E0E69" w:rsidP="00E66BAC">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Membuat sistem untuk memudahkan </w:t>
      </w:r>
      <w:r w:rsidR="005D10A6" w:rsidRPr="00E66BAC">
        <w:rPr>
          <w:rFonts w:ascii="Times New Roman" w:hAnsi="Times New Roman" w:cs="Times New Roman"/>
          <w:i/>
          <w:color w:val="000000" w:themeColor="text1"/>
          <w:sz w:val="24"/>
          <w:szCs w:val="24"/>
        </w:rPr>
        <w:t>customers</w:t>
      </w:r>
      <w:r w:rsidRPr="00E66BAC">
        <w:rPr>
          <w:rFonts w:ascii="Times New Roman" w:hAnsi="Times New Roman" w:cs="Times New Roman"/>
          <w:color w:val="000000" w:themeColor="text1"/>
          <w:sz w:val="24"/>
          <w:szCs w:val="24"/>
        </w:rPr>
        <w:t xml:space="preserve"> dalam m</w:t>
      </w:r>
      <w:r w:rsidR="00792764" w:rsidRPr="00E66BAC">
        <w:rPr>
          <w:rFonts w:ascii="Times New Roman" w:hAnsi="Times New Roman" w:cs="Times New Roman"/>
          <w:color w:val="000000" w:themeColor="text1"/>
          <w:sz w:val="24"/>
          <w:szCs w:val="24"/>
        </w:rPr>
        <w:t>elakukan proses administrasi,</w:t>
      </w:r>
      <w:r w:rsidRPr="00E66BAC">
        <w:rPr>
          <w:rFonts w:ascii="Times New Roman" w:hAnsi="Times New Roman" w:cs="Times New Roman"/>
          <w:color w:val="000000" w:themeColor="text1"/>
          <w:sz w:val="24"/>
          <w:szCs w:val="24"/>
        </w:rPr>
        <w:t xml:space="preserve"> mengakses informasi pelatihan</w:t>
      </w:r>
      <w:r w:rsidR="00792764" w:rsidRPr="00E66BAC">
        <w:rPr>
          <w:rFonts w:ascii="Times New Roman" w:hAnsi="Times New Roman" w:cs="Times New Roman"/>
          <w:color w:val="000000" w:themeColor="text1"/>
          <w:sz w:val="24"/>
          <w:szCs w:val="24"/>
        </w:rPr>
        <w:t>, dan memberikan informasi mengenai lowongan pekerjaan</w:t>
      </w:r>
      <w:r w:rsidRPr="00E66BAC">
        <w:rPr>
          <w:rFonts w:ascii="Times New Roman" w:hAnsi="Times New Roman" w:cs="Times New Roman"/>
          <w:color w:val="000000" w:themeColor="text1"/>
          <w:sz w:val="24"/>
          <w:szCs w:val="24"/>
        </w:rPr>
        <w:t>.</w:t>
      </w:r>
    </w:p>
    <w:p w:rsidR="00BD2E09" w:rsidRPr="00E66BAC" w:rsidRDefault="00F4165E" w:rsidP="00E66BAC">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M</w:t>
      </w:r>
      <w:r w:rsidR="005E0E69" w:rsidRPr="00E66BAC">
        <w:rPr>
          <w:rFonts w:ascii="Times New Roman" w:hAnsi="Times New Roman" w:cs="Times New Roman"/>
          <w:color w:val="000000" w:themeColor="text1"/>
          <w:sz w:val="24"/>
          <w:szCs w:val="24"/>
        </w:rPr>
        <w:t xml:space="preserve">embuat sistem untuk memudahkan </w:t>
      </w:r>
      <w:r w:rsidR="00E16853" w:rsidRPr="00E66BAC">
        <w:rPr>
          <w:rFonts w:ascii="Times New Roman" w:hAnsi="Times New Roman" w:cs="Times New Roman"/>
          <w:i/>
          <w:color w:val="000000" w:themeColor="text1"/>
          <w:sz w:val="24"/>
          <w:szCs w:val="24"/>
        </w:rPr>
        <w:t>trainers</w:t>
      </w:r>
      <w:r w:rsidR="005E0E69" w:rsidRPr="00E66BAC">
        <w:rPr>
          <w:rFonts w:ascii="Times New Roman" w:hAnsi="Times New Roman" w:cs="Times New Roman"/>
          <w:color w:val="000000" w:themeColor="text1"/>
          <w:sz w:val="24"/>
          <w:szCs w:val="24"/>
        </w:rPr>
        <w:t xml:space="preserve"> dalam mengakses informasi pelatihan di PT Surya Safety Nusantara</w:t>
      </w:r>
      <w:r w:rsidRPr="00E66BAC">
        <w:rPr>
          <w:rFonts w:ascii="Times New Roman" w:hAnsi="Times New Roman" w:cs="Times New Roman"/>
          <w:color w:val="000000" w:themeColor="text1"/>
          <w:sz w:val="24"/>
          <w:szCs w:val="24"/>
        </w:rPr>
        <w:t>.</w:t>
      </w:r>
    </w:p>
    <w:p w:rsidR="005E0E69" w:rsidRPr="00E66BAC" w:rsidRDefault="00D05492" w:rsidP="00E66BAC">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M</w:t>
      </w:r>
      <w:r w:rsidR="005E0E69" w:rsidRPr="00E66BAC">
        <w:rPr>
          <w:rFonts w:ascii="Times New Roman" w:hAnsi="Times New Roman" w:cs="Times New Roman"/>
          <w:color w:val="000000" w:themeColor="text1"/>
          <w:sz w:val="24"/>
          <w:szCs w:val="24"/>
        </w:rPr>
        <w:t xml:space="preserve">embuat sistem untuk memudahkan </w:t>
      </w:r>
      <w:r w:rsidR="005E0E69" w:rsidRPr="00E66BAC">
        <w:rPr>
          <w:rFonts w:ascii="Times New Roman" w:hAnsi="Times New Roman" w:cs="Times New Roman"/>
          <w:i/>
          <w:color w:val="000000" w:themeColor="text1"/>
          <w:sz w:val="24"/>
          <w:szCs w:val="24"/>
        </w:rPr>
        <w:t>administrator</w:t>
      </w:r>
      <w:r w:rsidR="005E0E69" w:rsidRPr="00E66BAC">
        <w:rPr>
          <w:rFonts w:ascii="Times New Roman" w:hAnsi="Times New Roman" w:cs="Times New Roman"/>
          <w:color w:val="000000" w:themeColor="text1"/>
          <w:sz w:val="24"/>
          <w:szCs w:val="24"/>
        </w:rPr>
        <w:t xml:space="preserve"> dalam mengelola pelatiha</w:t>
      </w:r>
      <w:r w:rsidRPr="00E66BAC">
        <w:rPr>
          <w:rFonts w:ascii="Times New Roman" w:hAnsi="Times New Roman" w:cs="Times New Roman"/>
          <w:color w:val="000000" w:themeColor="text1"/>
          <w:sz w:val="24"/>
          <w:szCs w:val="24"/>
        </w:rPr>
        <w:t>n di PT Surya Safety Nusantara.</w:t>
      </w:r>
    </w:p>
    <w:p w:rsidR="005E0E69" w:rsidRPr="00E66BAC" w:rsidRDefault="00355C2B" w:rsidP="00E66BAC">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M</w:t>
      </w:r>
      <w:r w:rsidR="005E0E69" w:rsidRPr="00E66BAC">
        <w:rPr>
          <w:rFonts w:ascii="Times New Roman" w:hAnsi="Times New Roman" w:cs="Times New Roman"/>
          <w:color w:val="000000" w:themeColor="text1"/>
          <w:sz w:val="24"/>
          <w:szCs w:val="24"/>
        </w:rPr>
        <w:t xml:space="preserve">embangun sistem informasi </w:t>
      </w:r>
      <w:r w:rsidRPr="00E66BAC">
        <w:rPr>
          <w:rFonts w:ascii="Times New Roman" w:hAnsi="Times New Roman" w:cs="Times New Roman"/>
          <w:color w:val="000000" w:themeColor="text1"/>
          <w:sz w:val="24"/>
          <w:szCs w:val="24"/>
        </w:rPr>
        <w:t>jasa</w:t>
      </w:r>
      <w:r w:rsidR="005E0E69" w:rsidRPr="00E66BAC">
        <w:rPr>
          <w:rFonts w:ascii="Times New Roman" w:hAnsi="Times New Roman" w:cs="Times New Roman"/>
          <w:color w:val="000000" w:themeColor="text1"/>
          <w:sz w:val="24"/>
          <w:szCs w:val="24"/>
        </w:rPr>
        <w:t xml:space="preserve"> pelatihan berbasis </w:t>
      </w:r>
      <w:r w:rsidR="00E2165F" w:rsidRPr="00E66BAC">
        <w:rPr>
          <w:rFonts w:ascii="Times New Roman" w:hAnsi="Times New Roman" w:cs="Times New Roman"/>
          <w:i/>
          <w:color w:val="000000" w:themeColor="text1"/>
          <w:sz w:val="24"/>
          <w:szCs w:val="24"/>
        </w:rPr>
        <w:t>website</w:t>
      </w:r>
      <w:r w:rsidR="005E0E69" w:rsidRPr="00E66BAC">
        <w:rPr>
          <w:rFonts w:ascii="Times New Roman" w:hAnsi="Times New Roman" w:cs="Times New Roman"/>
          <w:color w:val="000000" w:themeColor="text1"/>
          <w:sz w:val="24"/>
          <w:szCs w:val="24"/>
        </w:rPr>
        <w:t xml:space="preserve"> dan aplikasi </w:t>
      </w:r>
      <w:r w:rsidR="005E0E69" w:rsidRPr="00E66BAC">
        <w:rPr>
          <w:rFonts w:ascii="Times New Roman" w:hAnsi="Times New Roman" w:cs="Times New Roman"/>
          <w:i/>
          <w:color w:val="000000" w:themeColor="text1"/>
          <w:sz w:val="24"/>
          <w:szCs w:val="24"/>
        </w:rPr>
        <w:t xml:space="preserve">mobile </w:t>
      </w:r>
      <w:r w:rsidR="005E0E69" w:rsidRPr="00E66BAC">
        <w:rPr>
          <w:rFonts w:ascii="Times New Roman" w:hAnsi="Times New Roman" w:cs="Times New Roman"/>
          <w:color w:val="000000" w:themeColor="text1"/>
          <w:sz w:val="24"/>
          <w:szCs w:val="24"/>
        </w:rPr>
        <w:t>di PT Surya Safety Nusa</w:t>
      </w:r>
      <w:r w:rsidRPr="00E66BAC">
        <w:rPr>
          <w:rFonts w:ascii="Times New Roman" w:hAnsi="Times New Roman" w:cs="Times New Roman"/>
          <w:color w:val="000000" w:themeColor="text1"/>
          <w:sz w:val="24"/>
          <w:szCs w:val="24"/>
        </w:rPr>
        <w:t>natara</w:t>
      </w:r>
      <w:r w:rsidR="00F835B8" w:rsidRPr="00E66BAC">
        <w:rPr>
          <w:rFonts w:ascii="Times New Roman" w:hAnsi="Times New Roman" w:cs="Times New Roman"/>
          <w:color w:val="000000" w:themeColor="text1"/>
          <w:sz w:val="24"/>
          <w:szCs w:val="24"/>
        </w:rPr>
        <w:t>.</w:t>
      </w:r>
    </w:p>
    <w:p w:rsidR="00403AE8" w:rsidRPr="00E66BAC" w:rsidRDefault="00403AE8" w:rsidP="00E66BAC">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lastRenderedPageBreak/>
        <w:t>Manfaat</w:t>
      </w:r>
    </w:p>
    <w:p w:rsidR="00147746" w:rsidRPr="00E66BAC" w:rsidRDefault="0062022F"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Manfaat pembuatan aplikasi ini adalah :</w:t>
      </w:r>
    </w:p>
    <w:p w:rsidR="00147746" w:rsidRPr="00E66BAC" w:rsidRDefault="00A7221E" w:rsidP="00E66BAC">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Memudahkan </w:t>
      </w:r>
      <w:r w:rsidR="000B3D0C" w:rsidRPr="00E66BAC">
        <w:rPr>
          <w:rFonts w:ascii="Times New Roman" w:hAnsi="Times New Roman" w:cs="Times New Roman"/>
          <w:i/>
          <w:color w:val="000000" w:themeColor="text1"/>
          <w:sz w:val="24"/>
          <w:szCs w:val="24"/>
        </w:rPr>
        <w:t>customers</w:t>
      </w:r>
      <w:r w:rsidR="000B3D0C" w:rsidRPr="00E66BAC">
        <w:rPr>
          <w:rFonts w:ascii="Times New Roman" w:hAnsi="Times New Roman" w:cs="Times New Roman"/>
          <w:color w:val="000000" w:themeColor="text1"/>
          <w:sz w:val="24"/>
          <w:szCs w:val="24"/>
        </w:rPr>
        <w:t xml:space="preserve"> </w:t>
      </w:r>
      <w:r w:rsidRPr="00E66BAC">
        <w:rPr>
          <w:rFonts w:ascii="Times New Roman" w:hAnsi="Times New Roman" w:cs="Times New Roman"/>
          <w:color w:val="000000" w:themeColor="text1"/>
          <w:sz w:val="24"/>
          <w:szCs w:val="24"/>
        </w:rPr>
        <w:t>dalam me</w:t>
      </w:r>
      <w:r w:rsidR="006F1EA2" w:rsidRPr="00E66BAC">
        <w:rPr>
          <w:rFonts w:ascii="Times New Roman" w:hAnsi="Times New Roman" w:cs="Times New Roman"/>
          <w:color w:val="000000" w:themeColor="text1"/>
          <w:sz w:val="24"/>
          <w:szCs w:val="24"/>
        </w:rPr>
        <w:t xml:space="preserve">lakukan proses administrasi, </w:t>
      </w:r>
      <w:r w:rsidRPr="00E66BAC">
        <w:rPr>
          <w:rFonts w:ascii="Times New Roman" w:hAnsi="Times New Roman" w:cs="Times New Roman"/>
          <w:color w:val="000000" w:themeColor="text1"/>
          <w:sz w:val="24"/>
          <w:szCs w:val="24"/>
        </w:rPr>
        <w:t>mengakses informasi pelatihan</w:t>
      </w:r>
      <w:r w:rsidR="006F1EA2" w:rsidRPr="00E66BAC">
        <w:rPr>
          <w:rFonts w:ascii="Times New Roman" w:hAnsi="Times New Roman" w:cs="Times New Roman"/>
          <w:color w:val="000000" w:themeColor="text1"/>
          <w:sz w:val="24"/>
          <w:szCs w:val="24"/>
        </w:rPr>
        <w:t>, dan memberikan informasi mengenai lowongan pekerjaan</w:t>
      </w:r>
      <w:r w:rsidRPr="00E66BAC">
        <w:rPr>
          <w:rFonts w:ascii="Times New Roman" w:hAnsi="Times New Roman" w:cs="Times New Roman"/>
          <w:color w:val="000000" w:themeColor="text1"/>
          <w:sz w:val="24"/>
          <w:szCs w:val="24"/>
        </w:rPr>
        <w:t>.</w:t>
      </w:r>
    </w:p>
    <w:p w:rsidR="00147746" w:rsidRPr="00E66BAC" w:rsidRDefault="00A7221E" w:rsidP="00E66BAC">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Memudahkan </w:t>
      </w:r>
      <w:r w:rsidR="00BF2C86" w:rsidRPr="00E66BAC">
        <w:rPr>
          <w:rFonts w:ascii="Times New Roman" w:hAnsi="Times New Roman" w:cs="Times New Roman"/>
          <w:i/>
          <w:color w:val="000000" w:themeColor="text1"/>
          <w:sz w:val="24"/>
          <w:szCs w:val="24"/>
        </w:rPr>
        <w:t>trainers</w:t>
      </w:r>
      <w:r w:rsidRPr="00E66BAC">
        <w:rPr>
          <w:rFonts w:ascii="Times New Roman" w:hAnsi="Times New Roman" w:cs="Times New Roman"/>
          <w:color w:val="000000" w:themeColor="text1"/>
          <w:sz w:val="24"/>
          <w:szCs w:val="24"/>
        </w:rPr>
        <w:t xml:space="preserve"> dalam mengakses informasi pelatihan.</w:t>
      </w:r>
    </w:p>
    <w:p w:rsidR="00D17944" w:rsidRPr="00E66BAC" w:rsidRDefault="00831333" w:rsidP="00E66BAC">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M</w:t>
      </w:r>
      <w:r w:rsidR="00A7221E" w:rsidRPr="00E66BAC">
        <w:rPr>
          <w:rFonts w:ascii="Times New Roman" w:hAnsi="Times New Roman" w:cs="Times New Roman"/>
          <w:color w:val="000000" w:themeColor="text1"/>
          <w:sz w:val="24"/>
          <w:szCs w:val="24"/>
        </w:rPr>
        <w:t xml:space="preserve">emudahkan </w:t>
      </w:r>
      <w:r w:rsidR="00A7221E" w:rsidRPr="00E66BAC">
        <w:rPr>
          <w:rFonts w:ascii="Times New Roman" w:hAnsi="Times New Roman" w:cs="Times New Roman"/>
          <w:i/>
          <w:color w:val="000000" w:themeColor="text1"/>
          <w:sz w:val="24"/>
          <w:szCs w:val="24"/>
        </w:rPr>
        <w:t>administrator</w:t>
      </w:r>
      <w:r w:rsidR="00A7221E" w:rsidRPr="00E66BAC">
        <w:rPr>
          <w:rFonts w:ascii="Times New Roman" w:hAnsi="Times New Roman" w:cs="Times New Roman"/>
          <w:color w:val="000000" w:themeColor="text1"/>
          <w:sz w:val="24"/>
          <w:szCs w:val="24"/>
        </w:rPr>
        <w:t xml:space="preserve"> dalam mengelola pelatihan </w:t>
      </w:r>
      <w:r w:rsidR="000B3D0C" w:rsidRPr="00E66BAC">
        <w:rPr>
          <w:rFonts w:ascii="Times New Roman" w:hAnsi="Times New Roman" w:cs="Times New Roman"/>
          <w:color w:val="000000" w:themeColor="text1"/>
          <w:sz w:val="24"/>
          <w:szCs w:val="24"/>
        </w:rPr>
        <w:t xml:space="preserve">dan lowongan pekerjaan </w:t>
      </w:r>
      <w:r w:rsidR="00A7221E" w:rsidRPr="00E66BAC">
        <w:rPr>
          <w:rFonts w:ascii="Times New Roman" w:hAnsi="Times New Roman" w:cs="Times New Roman"/>
          <w:color w:val="000000" w:themeColor="text1"/>
          <w:sz w:val="24"/>
          <w:szCs w:val="24"/>
        </w:rPr>
        <w:t>di PT Surya Safety Nusantara.</w:t>
      </w:r>
    </w:p>
    <w:p w:rsidR="00147746" w:rsidRPr="00E66BAC" w:rsidRDefault="00147746" w:rsidP="00E66BAC">
      <w:pPr>
        <w:pStyle w:val="ListParagraph"/>
        <w:spacing w:line="360" w:lineRule="auto"/>
        <w:ind w:left="426"/>
        <w:jc w:val="both"/>
        <w:rPr>
          <w:rFonts w:ascii="Times New Roman" w:hAnsi="Times New Roman" w:cs="Times New Roman"/>
          <w:color w:val="000000" w:themeColor="text1"/>
          <w:sz w:val="24"/>
          <w:szCs w:val="24"/>
        </w:rPr>
      </w:pPr>
    </w:p>
    <w:p w:rsidR="00403AE8" w:rsidRPr="00E66BAC" w:rsidRDefault="00403AE8" w:rsidP="00E66BAC">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Batasan Masalah</w:t>
      </w:r>
    </w:p>
    <w:p w:rsidR="00124D41" w:rsidRPr="00E66BAC" w:rsidRDefault="00124D41"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Dalam pembuatan Tugas Akhir ini, masalah yang akan dibahas terbatas pada :</w:t>
      </w:r>
    </w:p>
    <w:p w:rsidR="00124D41" w:rsidRPr="00E66BAC" w:rsidRDefault="00E2165F" w:rsidP="00E66BAC">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Website</w:t>
      </w:r>
      <w:r w:rsidR="00124D41" w:rsidRPr="00E66BAC">
        <w:rPr>
          <w:rFonts w:ascii="Times New Roman" w:hAnsi="Times New Roman" w:cs="Times New Roman"/>
          <w:color w:val="000000" w:themeColor="text1"/>
          <w:sz w:val="24"/>
          <w:szCs w:val="24"/>
        </w:rPr>
        <w:t xml:space="preserve"> </w:t>
      </w:r>
      <w:r w:rsidR="00124D41" w:rsidRPr="00E66BAC">
        <w:rPr>
          <w:rFonts w:ascii="Times New Roman" w:hAnsi="Times New Roman" w:cs="Times New Roman"/>
          <w:i/>
          <w:color w:val="000000" w:themeColor="text1"/>
          <w:sz w:val="24"/>
          <w:szCs w:val="24"/>
        </w:rPr>
        <w:t>administrator</w:t>
      </w:r>
      <w:r w:rsidR="00124D41" w:rsidRPr="00E66BAC">
        <w:rPr>
          <w:rFonts w:ascii="Times New Roman" w:hAnsi="Times New Roman" w:cs="Times New Roman"/>
          <w:color w:val="000000" w:themeColor="text1"/>
          <w:sz w:val="24"/>
          <w:szCs w:val="24"/>
        </w:rPr>
        <w:t xml:space="preserve"> digunakan untuk mengelola pelatihan </w:t>
      </w:r>
      <w:r w:rsidR="000B3D0C" w:rsidRPr="00E66BAC">
        <w:rPr>
          <w:rFonts w:ascii="Times New Roman" w:hAnsi="Times New Roman" w:cs="Times New Roman"/>
          <w:color w:val="000000" w:themeColor="text1"/>
          <w:sz w:val="24"/>
          <w:szCs w:val="24"/>
        </w:rPr>
        <w:t xml:space="preserve">dan lowongan pekerjaan </w:t>
      </w:r>
      <w:r w:rsidR="00124D41" w:rsidRPr="00E66BAC">
        <w:rPr>
          <w:rFonts w:ascii="Times New Roman" w:hAnsi="Times New Roman" w:cs="Times New Roman"/>
          <w:color w:val="000000" w:themeColor="text1"/>
          <w:sz w:val="24"/>
          <w:szCs w:val="24"/>
        </w:rPr>
        <w:t>di PT Surya Safety Nusanatara.</w:t>
      </w:r>
    </w:p>
    <w:p w:rsidR="00895927" w:rsidRPr="00E66BAC" w:rsidRDefault="00E2165F" w:rsidP="00E66BAC">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Website</w:t>
      </w:r>
      <w:r w:rsidR="00124D41" w:rsidRPr="00E66BAC">
        <w:rPr>
          <w:rFonts w:ascii="Times New Roman" w:hAnsi="Times New Roman" w:cs="Times New Roman"/>
          <w:color w:val="000000" w:themeColor="text1"/>
          <w:sz w:val="24"/>
          <w:szCs w:val="24"/>
        </w:rPr>
        <w:t xml:space="preserve"> </w:t>
      </w:r>
      <w:r w:rsidR="00895927" w:rsidRPr="00E66BAC">
        <w:rPr>
          <w:rFonts w:ascii="Times New Roman" w:hAnsi="Times New Roman" w:cs="Times New Roman"/>
          <w:i/>
          <w:color w:val="000000" w:themeColor="text1"/>
          <w:sz w:val="24"/>
          <w:szCs w:val="24"/>
        </w:rPr>
        <w:t xml:space="preserve">trainers </w:t>
      </w:r>
      <w:r w:rsidR="00895927" w:rsidRPr="00E66BAC">
        <w:rPr>
          <w:rFonts w:ascii="Times New Roman" w:hAnsi="Times New Roman" w:cs="Times New Roman"/>
          <w:color w:val="000000" w:themeColor="text1"/>
          <w:sz w:val="24"/>
          <w:szCs w:val="24"/>
        </w:rPr>
        <w:t>digunakan untuk mengakses informasi pelatihan di PT Surya Safety Nusantara</w:t>
      </w:r>
      <w:r w:rsidR="000C1DB3" w:rsidRPr="00E66BAC">
        <w:rPr>
          <w:rFonts w:ascii="Times New Roman" w:hAnsi="Times New Roman" w:cs="Times New Roman"/>
          <w:color w:val="000000" w:themeColor="text1"/>
          <w:sz w:val="24"/>
          <w:szCs w:val="24"/>
        </w:rPr>
        <w:t>.</w:t>
      </w:r>
    </w:p>
    <w:p w:rsidR="00362C0A" w:rsidRPr="00E66BAC" w:rsidRDefault="00124D41" w:rsidP="00E66BAC">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Aplikasi </w:t>
      </w:r>
      <w:r w:rsidRPr="00E66BAC">
        <w:rPr>
          <w:rFonts w:ascii="Times New Roman" w:hAnsi="Times New Roman" w:cs="Times New Roman"/>
          <w:i/>
          <w:color w:val="000000" w:themeColor="text1"/>
          <w:sz w:val="24"/>
          <w:szCs w:val="24"/>
        </w:rPr>
        <w:t>mobile</w:t>
      </w:r>
      <w:r w:rsidRPr="00E66BAC">
        <w:rPr>
          <w:rFonts w:ascii="Times New Roman" w:hAnsi="Times New Roman" w:cs="Times New Roman"/>
          <w:color w:val="000000" w:themeColor="text1"/>
          <w:sz w:val="24"/>
          <w:szCs w:val="24"/>
        </w:rPr>
        <w:t xml:space="preserve"> digunakan oleh</w:t>
      </w:r>
      <w:r w:rsidRPr="00E66BAC">
        <w:rPr>
          <w:rFonts w:ascii="Times New Roman" w:hAnsi="Times New Roman" w:cs="Times New Roman"/>
          <w:i/>
          <w:iCs/>
          <w:color w:val="000000" w:themeColor="text1"/>
          <w:sz w:val="24"/>
          <w:szCs w:val="24"/>
        </w:rPr>
        <w:t xml:space="preserve"> </w:t>
      </w:r>
      <w:r w:rsidR="000B3D0C" w:rsidRPr="00E66BAC">
        <w:rPr>
          <w:rFonts w:ascii="Times New Roman" w:hAnsi="Times New Roman" w:cs="Times New Roman"/>
          <w:i/>
          <w:iCs/>
          <w:color w:val="000000" w:themeColor="text1"/>
          <w:sz w:val="24"/>
          <w:szCs w:val="24"/>
        </w:rPr>
        <w:t>customers</w:t>
      </w:r>
      <w:r w:rsidR="000B3D0C" w:rsidRPr="00E66BAC">
        <w:rPr>
          <w:rFonts w:ascii="Times New Roman" w:hAnsi="Times New Roman" w:cs="Times New Roman"/>
          <w:iCs/>
          <w:color w:val="000000" w:themeColor="text1"/>
          <w:sz w:val="24"/>
          <w:szCs w:val="24"/>
        </w:rPr>
        <w:t xml:space="preserve"> </w:t>
      </w:r>
      <w:r w:rsidRPr="00E66BAC">
        <w:rPr>
          <w:rFonts w:ascii="Times New Roman" w:hAnsi="Times New Roman" w:cs="Times New Roman"/>
          <w:color w:val="000000" w:themeColor="text1"/>
          <w:sz w:val="24"/>
          <w:szCs w:val="24"/>
        </w:rPr>
        <w:t xml:space="preserve">untuk melakukan </w:t>
      </w:r>
      <w:r w:rsidR="003E4DB3" w:rsidRPr="00E66BAC">
        <w:rPr>
          <w:rFonts w:ascii="Times New Roman" w:hAnsi="Times New Roman" w:cs="Times New Roman"/>
          <w:color w:val="000000" w:themeColor="text1"/>
          <w:sz w:val="24"/>
          <w:szCs w:val="24"/>
        </w:rPr>
        <w:t>proses administrasi, mengakses informasi pelatihan, dan memberikan informasi mengenai lowongan pekerjaan</w:t>
      </w:r>
      <w:r w:rsidR="000C1DB3" w:rsidRPr="00E66BAC">
        <w:rPr>
          <w:rFonts w:ascii="Times New Roman" w:hAnsi="Times New Roman" w:cs="Times New Roman"/>
          <w:color w:val="000000" w:themeColor="text1"/>
          <w:sz w:val="24"/>
          <w:szCs w:val="24"/>
        </w:rPr>
        <w:t>.</w:t>
      </w:r>
    </w:p>
    <w:p w:rsidR="00362C0A" w:rsidRPr="00E66BAC" w:rsidRDefault="00362C0A" w:rsidP="00E66BAC">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Sistem ini menggunakan </w:t>
      </w:r>
      <w:r w:rsidRPr="00E66BAC">
        <w:rPr>
          <w:rFonts w:ascii="Times New Roman" w:hAnsi="Times New Roman" w:cs="Times New Roman"/>
          <w:i/>
          <w:iCs/>
          <w:color w:val="000000" w:themeColor="text1"/>
          <w:sz w:val="24"/>
          <w:szCs w:val="24"/>
        </w:rPr>
        <w:t xml:space="preserve">framework </w:t>
      </w:r>
      <w:r w:rsidRPr="00E66BAC">
        <w:rPr>
          <w:rFonts w:ascii="Times New Roman" w:hAnsi="Times New Roman" w:cs="Times New Roman"/>
          <w:color w:val="000000" w:themeColor="text1"/>
          <w:sz w:val="24"/>
          <w:szCs w:val="24"/>
        </w:rPr>
        <w:t xml:space="preserve">Laravel dengan DBMS yang digunakan yaitu MySQL serta menerapkan RestfulAPI untuk mengintegrasikan </w:t>
      </w:r>
      <w:r w:rsidRPr="00E66BAC">
        <w:rPr>
          <w:rFonts w:ascii="Times New Roman" w:hAnsi="Times New Roman" w:cs="Times New Roman"/>
          <w:i/>
          <w:iCs/>
          <w:color w:val="000000" w:themeColor="text1"/>
          <w:sz w:val="24"/>
          <w:szCs w:val="24"/>
        </w:rPr>
        <w:t xml:space="preserve">backend </w:t>
      </w:r>
      <w:r w:rsidRPr="00E66BAC">
        <w:rPr>
          <w:rFonts w:ascii="Times New Roman" w:hAnsi="Times New Roman" w:cs="Times New Roman"/>
          <w:color w:val="000000" w:themeColor="text1"/>
          <w:sz w:val="24"/>
          <w:szCs w:val="24"/>
        </w:rPr>
        <w:t xml:space="preserve">dan </w:t>
      </w:r>
      <w:r w:rsidRPr="00E66BAC">
        <w:rPr>
          <w:rFonts w:ascii="Times New Roman" w:hAnsi="Times New Roman" w:cs="Times New Roman"/>
          <w:iCs/>
          <w:color w:val="000000" w:themeColor="text1"/>
          <w:sz w:val="24"/>
          <w:szCs w:val="24"/>
        </w:rPr>
        <w:t>aplikasi</w:t>
      </w:r>
      <w:r w:rsidRPr="00E66BAC">
        <w:rPr>
          <w:rFonts w:ascii="Times New Roman" w:hAnsi="Times New Roman" w:cs="Times New Roman"/>
          <w:i/>
          <w:iCs/>
          <w:color w:val="000000" w:themeColor="text1"/>
          <w:sz w:val="24"/>
          <w:szCs w:val="24"/>
        </w:rPr>
        <w:t xml:space="preserve"> mobile.</w:t>
      </w:r>
    </w:p>
    <w:p w:rsidR="00124D41" w:rsidRPr="00E66BAC" w:rsidRDefault="00362C0A" w:rsidP="00E66BAC">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Proses perancangan aplikasi </w:t>
      </w:r>
      <w:r w:rsidRPr="00E66BAC">
        <w:rPr>
          <w:rFonts w:ascii="Times New Roman" w:hAnsi="Times New Roman" w:cs="Times New Roman"/>
          <w:i/>
          <w:iCs/>
          <w:color w:val="000000" w:themeColor="text1"/>
          <w:sz w:val="24"/>
          <w:szCs w:val="24"/>
        </w:rPr>
        <w:t>mobile</w:t>
      </w:r>
      <w:r w:rsidRPr="00E66BAC">
        <w:rPr>
          <w:rFonts w:ascii="Times New Roman" w:hAnsi="Times New Roman" w:cs="Times New Roman"/>
          <w:color w:val="000000" w:themeColor="text1"/>
          <w:sz w:val="24"/>
          <w:szCs w:val="24"/>
        </w:rPr>
        <w:t xml:space="preserve"> menggunakan bahasa pemrograman Kotlin.</w:t>
      </w:r>
      <w:r w:rsidR="003E4DB3" w:rsidRPr="00E66BAC">
        <w:rPr>
          <w:rFonts w:ascii="Times New Roman" w:hAnsi="Times New Roman" w:cs="Times New Roman"/>
          <w:color w:val="000000" w:themeColor="text1"/>
          <w:sz w:val="24"/>
          <w:szCs w:val="24"/>
        </w:rPr>
        <w:t>.</w:t>
      </w:r>
    </w:p>
    <w:p w:rsidR="00124D41" w:rsidRPr="00E66BAC" w:rsidRDefault="00124D41" w:rsidP="00E66BAC">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Tempat yang menjadi objek penelitian adalah PT Surya Safety Nusantara.</w:t>
      </w:r>
    </w:p>
    <w:p w:rsidR="00521210" w:rsidRPr="00E66BAC" w:rsidRDefault="00521210" w:rsidP="00E66BAC">
      <w:pPr>
        <w:spacing w:line="360" w:lineRule="auto"/>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br w:type="page"/>
      </w:r>
    </w:p>
    <w:p w:rsidR="00403AE8" w:rsidRPr="00E66BAC" w:rsidRDefault="00BC6209" w:rsidP="00E66BAC">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lastRenderedPageBreak/>
        <w:t>S</w:t>
      </w:r>
      <w:r w:rsidR="00403AE8" w:rsidRPr="00E66BAC">
        <w:rPr>
          <w:rFonts w:ascii="Times New Roman" w:hAnsi="Times New Roman" w:cs="Times New Roman"/>
          <w:b/>
          <w:color w:val="000000" w:themeColor="text1"/>
          <w:sz w:val="24"/>
          <w:szCs w:val="24"/>
        </w:rPr>
        <w:t>istematika</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rPr>
        <w:t>BAB I PENDAHULUAN</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lang w:val="id-ID"/>
        </w:rPr>
        <w:t>BAB II TINJAUAN PUSTAKA</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E66BAC">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lang w:val="id-ID"/>
        </w:rPr>
        <w:t>BAB III KEGIATAN PELAKSANAAN</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lang w:val="id-ID"/>
        </w:rPr>
        <w:t>Berisi kegiatan pelaksanaan pembuatan sistem menggunakan metode Scrum</w:t>
      </w:r>
      <w:r w:rsidRPr="00E66BAC">
        <w:rPr>
          <w:rFonts w:ascii="Times New Roman" w:eastAsia="Calibri" w:hAnsi="Times New Roman" w:cs="Times New Roman"/>
          <w:color w:val="000000" w:themeColor="text1"/>
          <w:sz w:val="24"/>
          <w:szCs w:val="24"/>
        </w:rPr>
        <w:t xml:space="preserve">, aktivitas pembuatan dan implementasinya. </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lang w:val="id-ID"/>
        </w:rPr>
        <w:t>BAB IV ANALISIS DAN PEMBAHASAN</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lang w:val="id-ID"/>
        </w:rPr>
        <w:t>BAB V KESIMPULAN</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lang w:val="id-ID"/>
        </w:rPr>
        <w:t>Berisi kesimpulan dibuatnya laporan Tugas Akhir.</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lang w:val="id-ID"/>
        </w:rPr>
        <w:t>DAFTAR PUSTAKA</w:t>
      </w:r>
      <w:r w:rsidRPr="00E66BAC">
        <w:rPr>
          <w:rFonts w:ascii="Times New Roman" w:eastAsia="Calibri" w:hAnsi="Times New Roman" w:cs="Times New Roman"/>
          <w:color w:val="000000" w:themeColor="text1"/>
          <w:sz w:val="24"/>
          <w:szCs w:val="24"/>
          <w:lang w:val="id-ID"/>
        </w:rPr>
        <w:tab/>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b/>
          <w:color w:val="000000" w:themeColor="text1"/>
          <w:sz w:val="24"/>
          <w:szCs w:val="24"/>
          <w:lang w:val="id-ID"/>
        </w:rPr>
        <w:t>LAMPIRAN</w:t>
      </w:r>
      <w:bookmarkStart w:id="0" w:name="_Toc329796129"/>
    </w:p>
    <w:p w:rsidR="00222309" w:rsidRPr="00E66BAC" w:rsidRDefault="00222309" w:rsidP="00E66BAC">
      <w:pPr>
        <w:spacing w:line="360" w:lineRule="auto"/>
        <w:jc w:val="both"/>
        <w:rPr>
          <w:rFonts w:ascii="Times New Roman" w:hAnsi="Times New Roman" w:cs="Times New Roman"/>
          <w:color w:val="000000" w:themeColor="text1"/>
          <w:sz w:val="24"/>
          <w:szCs w:val="24"/>
        </w:rPr>
      </w:pPr>
      <w:r w:rsidRPr="00E66BAC">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E66BAC">
        <w:rPr>
          <w:rFonts w:ascii="Times New Roman" w:eastAsia="Calibri" w:hAnsi="Times New Roman" w:cs="Times New Roman"/>
          <w:color w:val="000000" w:themeColor="text1"/>
          <w:sz w:val="24"/>
          <w:szCs w:val="24"/>
          <w:shd w:val="clear" w:color="auto" w:fill="FFFFFF"/>
          <w:lang w:val="id-ID"/>
        </w:rPr>
        <w:t>Tugas Akhir.</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BAB II TINJAUAN PUSTAKA</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E66BAC">
        <w:rPr>
          <w:rFonts w:ascii="Times New Roman" w:hAnsi="Times New Roman" w:cs="Times New Roman"/>
          <w:color w:val="000000" w:themeColor="text1"/>
          <w:sz w:val="24"/>
          <w:szCs w:val="24"/>
        </w:rPr>
        <w:t xml:space="preserve">m juga dipaparkan dalam bab </w:t>
      </w:r>
      <w:r w:rsidRPr="00E66BAC">
        <w:rPr>
          <w:rFonts w:ascii="Times New Roman" w:hAnsi="Times New Roman" w:cs="Times New Roman"/>
          <w:color w:val="000000" w:themeColor="text1"/>
          <w:sz w:val="24"/>
          <w:szCs w:val="24"/>
        </w:rPr>
        <w:t>ini.</w:t>
      </w:r>
    </w:p>
    <w:p w:rsidR="00996934" w:rsidRPr="00E66BAC" w:rsidRDefault="00403AE8" w:rsidP="00E66BAC">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Penelitian Terkait</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Mulyadi et al., 2018)</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w:t>
      </w:r>
      <w:r w:rsidRPr="00E66BAC">
        <w:rPr>
          <w:rFonts w:ascii="Times New Roman" w:hAnsi="Times New Roman" w:cs="Times New Roman"/>
          <w:i/>
          <w:sz w:val="24"/>
          <w:szCs w:val="24"/>
        </w:rPr>
        <w:t>administrator</w:t>
      </w:r>
      <w:r w:rsidRPr="00E66BAC">
        <w:rPr>
          <w:rFonts w:ascii="Times New Roman" w:hAnsi="Times New Roman" w:cs="Times New Roman"/>
          <w:sz w:val="24"/>
          <w:szCs w:val="24"/>
        </w:rPr>
        <w:t xml:space="preserve"> dan siswa. Untuk administrator mengelola cara pendaftaran siswa, data pengajar, pembayaran, jurusan, dan jadwal. Sedangkan untuk siswa dapat melakukan pendaftaran, profil siswa, pembayaran, dan melihat jadwal. Namun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n informasi siswa.</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Yugus, 2017)</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w:t>
      </w:r>
      <w:r w:rsidRPr="00E66BAC">
        <w:rPr>
          <w:rFonts w:ascii="Times New Roman" w:hAnsi="Times New Roman" w:cs="Times New Roman"/>
          <w:i/>
          <w:sz w:val="24"/>
          <w:szCs w:val="24"/>
        </w:rPr>
        <w:t>administrator</w:t>
      </w:r>
      <w:r w:rsidRPr="00E66BAC">
        <w:rPr>
          <w:rFonts w:ascii="Times New Roman" w:hAnsi="Times New Roman" w:cs="Times New Roman"/>
          <w:sz w:val="24"/>
          <w:szCs w:val="24"/>
        </w:rPr>
        <w:t xml:space="preserve">, instruktur, atasan, dan siswa. Sistem informasi ini memiliki beberapa fitur seperti registrasi, jadwal, dan informasi siswa. Namun penele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n informasi siswa.</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Achmadi Prasita Nugroho, 2016)</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E66BAC">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ujono &amp; Nugroho, 2015)</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administrasi berbasis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istem tersebut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E66BAC">
        <w:rPr>
          <w:rFonts w:ascii="Times New Roman" w:hAnsi="Times New Roman" w:cs="Times New Roman"/>
          <w:i/>
          <w:iCs/>
          <w:sz w:val="24"/>
          <w:szCs w:val="24"/>
        </w:rPr>
        <w:t>workflow</w:t>
      </w:r>
      <w:r w:rsidRPr="00E66BAC">
        <w:rPr>
          <w:rFonts w:ascii="Times New Roman" w:hAnsi="Times New Roman" w:cs="Times New Roman"/>
          <w:sz w:val="24"/>
          <w:szCs w:val="24"/>
        </w:rPr>
        <w:t xml:space="preserve"> berbasis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Liliana et al., 2019)</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menghasilkan sistem informasi les private. Metode yang digunakan dalam pengembangan sistem ini yaitu SDLC (</w:t>
      </w:r>
      <w:r w:rsidRPr="00E66BAC">
        <w:rPr>
          <w:rFonts w:ascii="Times New Roman" w:hAnsi="Times New Roman" w:cs="Times New Roman"/>
          <w:i/>
          <w:iCs/>
          <w:sz w:val="24"/>
          <w:szCs w:val="24"/>
        </w:rPr>
        <w:t>Software Development Life Cycle</w:t>
      </w:r>
      <w:r w:rsidRPr="00E66BAC">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Disamping itu sistem ini juga belum menyediakan fitur untuk mengakses materi, mengumpulkan tugas, dan pemberian sertifikat.</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Mahmudah et al., n.d.)</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n informasi user.</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lastRenderedPageBreak/>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Dan et al., 2012)</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menghasilkan sistem informasi akademik. Sistem ini dibuat untuk menyelesaikan</w:t>
      </w:r>
      <w:r w:rsidRPr="00E66BAC">
        <w:rPr>
          <w:rFonts w:ascii="Times New Roman" w:hAnsi="Times New Roman" w:cs="Times New Roman"/>
        </w:rPr>
        <w:t xml:space="preserve"> </w:t>
      </w:r>
      <w:r w:rsidRPr="00E66BAC">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ova &amp; Rahayu, 2019)</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informasi berbasis </w:t>
      </w:r>
      <w:r w:rsidRPr="00E66BAC">
        <w:rPr>
          <w:rFonts w:ascii="Times New Roman" w:hAnsi="Times New Roman" w:cs="Times New Roman"/>
          <w:i/>
          <w:sz w:val="24"/>
          <w:szCs w:val="24"/>
        </w:rPr>
        <w:t>website</w:t>
      </w:r>
      <w:r w:rsidRPr="00E66BAC">
        <w:rPr>
          <w:rFonts w:ascii="Times New Roman" w:hAnsi="Times New Roman" w:cs="Times New Roman"/>
          <w:sz w:val="24"/>
          <w:szCs w:val="24"/>
        </w:rPr>
        <w:t>. Metode yang digunakan dalam pengembangan sistem ini yaitu SDLC (</w:t>
      </w:r>
      <w:r w:rsidRPr="00E66BAC">
        <w:rPr>
          <w:rFonts w:ascii="Times New Roman" w:hAnsi="Times New Roman" w:cs="Times New Roman"/>
          <w:i/>
          <w:iCs/>
          <w:sz w:val="24"/>
          <w:szCs w:val="24"/>
        </w:rPr>
        <w:t>Software Development Life Cycle</w:t>
      </w:r>
      <w:r w:rsidRPr="00E66BAC">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 informasi dan pendaftaran. Selain itu, dalam pengelolaan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Gunawan et al., 2014)</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pencatatan semua transaksi. Namum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antana et al., 2012)</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informasi akademik. Sistem tersebut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E66BAC">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n informasi siswa.</w:t>
      </w:r>
    </w:p>
    <w:p w:rsidR="00135885" w:rsidRPr="00E66BAC" w:rsidRDefault="00135885"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antana et al., 2012)</w:t>
      </w:r>
      <w:r w:rsidRPr="00E66BAC">
        <w:rPr>
          <w:rFonts w:ascii="Times New Roman" w:hAnsi="Times New Roman" w:cs="Times New Roman"/>
          <w:sz w:val="24"/>
          <w:szCs w:val="24"/>
        </w:rPr>
        <w:fldChar w:fldCharType="end"/>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impony et al., 2020)</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n informasi siswa.</w:t>
      </w:r>
    </w:p>
    <w:p w:rsidR="00E2165F" w:rsidRPr="00E66BAC" w:rsidRDefault="00E2165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Kurniawan et al., 2019)</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nghasilkan sistem informasi kursus. Sistem ini hanya diakses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E66BAC">
        <w:rPr>
          <w:rFonts w:ascii="Times New Roman" w:hAnsi="Times New Roman" w:cs="Times New Roman"/>
          <w:i/>
          <w:sz w:val="24"/>
          <w:szCs w:val="24"/>
        </w:rPr>
        <w:t>website</w:t>
      </w:r>
      <w:r w:rsidRPr="00E66BAC">
        <w:rPr>
          <w:rFonts w:ascii="Times New Roman" w:hAnsi="Times New Roman" w:cs="Times New Roman"/>
          <w:sz w:val="24"/>
          <w:szCs w:val="24"/>
        </w:rPr>
        <w:t xml:space="preserve"> dan belum menggunakan platform android sebagai saranan informasi siswa.</w:t>
      </w:r>
    </w:p>
    <w:p w:rsidR="0046050C" w:rsidRPr="00E66BAC" w:rsidRDefault="0046050C" w:rsidP="00E66BAC">
      <w:pPr>
        <w:spacing w:line="360" w:lineRule="auto"/>
        <w:jc w:val="both"/>
        <w:rPr>
          <w:rFonts w:ascii="Times New Roman" w:hAnsi="Times New Roman" w:cs="Times New Roman"/>
          <w:sz w:val="24"/>
          <w:szCs w:val="24"/>
        </w:rPr>
      </w:pPr>
    </w:p>
    <w:p w:rsidR="0046050C" w:rsidRPr="00E66BAC" w:rsidRDefault="0046050C" w:rsidP="00E66BAC">
      <w:pPr>
        <w:spacing w:line="360" w:lineRule="auto"/>
        <w:jc w:val="both"/>
        <w:rPr>
          <w:rFonts w:ascii="Times New Roman" w:hAnsi="Times New Roman" w:cs="Times New Roman"/>
          <w:sz w:val="24"/>
          <w:szCs w:val="24"/>
        </w:rPr>
      </w:pPr>
    </w:p>
    <w:p w:rsidR="0046050C" w:rsidRPr="00E66BAC" w:rsidRDefault="0046050C" w:rsidP="00E66BAC">
      <w:pPr>
        <w:spacing w:line="360" w:lineRule="auto"/>
        <w:jc w:val="both"/>
        <w:rPr>
          <w:rFonts w:ascii="Times New Roman" w:hAnsi="Times New Roman" w:cs="Times New Roman"/>
          <w:sz w:val="24"/>
          <w:szCs w:val="24"/>
        </w:rPr>
      </w:pPr>
    </w:p>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lastRenderedPageBreak/>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E66BAC" w:rsidTr="000579D3">
        <w:tc>
          <w:tcPr>
            <w:tcW w:w="511" w:type="dxa"/>
            <w:vMerge w:val="restart"/>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No</w:t>
            </w:r>
          </w:p>
        </w:tc>
        <w:tc>
          <w:tcPr>
            <w:tcW w:w="4066" w:type="dxa"/>
            <w:vMerge w:val="restart"/>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Judul</w:t>
            </w:r>
          </w:p>
        </w:tc>
        <w:tc>
          <w:tcPr>
            <w:tcW w:w="3355" w:type="dxa"/>
            <w:gridSpan w:val="8"/>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Fitur</w:t>
            </w:r>
          </w:p>
        </w:tc>
      </w:tr>
      <w:tr w:rsidR="00F83F1E" w:rsidRPr="00E66BAC" w:rsidTr="000579D3">
        <w:tc>
          <w:tcPr>
            <w:tcW w:w="511" w:type="dxa"/>
            <w:vMerge/>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422" w:type="dxa"/>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423" w:type="dxa"/>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422" w:type="dxa"/>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422" w:type="dxa"/>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416" w:type="dxa"/>
            <w:vAlign w:val="center"/>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6</w:t>
            </w:r>
          </w:p>
        </w:tc>
        <w:tc>
          <w:tcPr>
            <w:tcW w:w="416" w:type="dxa"/>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7</w:t>
            </w:r>
          </w:p>
        </w:tc>
        <w:tc>
          <w:tcPr>
            <w:tcW w:w="412" w:type="dxa"/>
          </w:tcPr>
          <w:p w:rsidR="00F83F1E" w:rsidRPr="00E66BAC" w:rsidRDefault="00F83F1E"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1</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Mulyadi et al., 2018)</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2</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Yugus, 2017)</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3</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Achmadi Prasita Nugroho, 2016)</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4</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ujono &amp; Nugroho, 2015)</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5</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Liliana et al., 2019)</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6</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Mahmudah et al., n.d.)</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7</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Dan et al., 2012)</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8</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ova &amp; Rahayu, 2019)</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9</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Gunawan et al., 2014)</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10</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antana et al., 2012)</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11</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impony et al., 2020)</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12</w:t>
            </w:r>
          </w:p>
        </w:tc>
        <w:tc>
          <w:tcPr>
            <w:tcW w:w="4066" w:type="dxa"/>
          </w:tcPr>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elitian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Kurniawan et al., 2019)</w:t>
            </w:r>
            <w:r w:rsidRPr="00E66BAC">
              <w:rPr>
                <w:rFonts w:ascii="Times New Roman" w:hAnsi="Times New Roman" w:cs="Times New Roman"/>
                <w:sz w:val="24"/>
                <w:szCs w:val="24"/>
              </w:rPr>
              <w:fldChar w:fldCharType="end"/>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r w:rsidR="00F83F1E" w:rsidRPr="00E66BAC" w:rsidTr="000579D3">
        <w:tc>
          <w:tcPr>
            <w:tcW w:w="511"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13</w:t>
            </w:r>
          </w:p>
        </w:tc>
        <w:tc>
          <w:tcPr>
            <w:tcW w:w="406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Sistem Inf</w:t>
            </w:r>
            <w:r w:rsidR="00910058" w:rsidRPr="00E66BAC">
              <w:rPr>
                <w:rFonts w:ascii="Times New Roman" w:hAnsi="Times New Roman" w:cs="Times New Roman"/>
                <w:sz w:val="24"/>
                <w:szCs w:val="24"/>
              </w:rPr>
              <w:t>ormasi Penyedia Jasa Pelatihan d</w:t>
            </w:r>
            <w:r w:rsidRPr="00E66BAC">
              <w:rPr>
                <w:rFonts w:ascii="Times New Roman" w:hAnsi="Times New Roman" w:cs="Times New Roman"/>
                <w:sz w:val="24"/>
                <w:szCs w:val="24"/>
              </w:rPr>
              <w:t>i PT Surya Safety Nusantara</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3"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2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6"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c>
          <w:tcPr>
            <w:tcW w:w="412" w:type="dxa"/>
          </w:tcPr>
          <w:p w:rsidR="00F83F1E" w:rsidRPr="00E66BAC" w:rsidRDefault="00F83F1E"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w:t>
            </w:r>
          </w:p>
        </w:tc>
      </w:tr>
    </w:tbl>
    <w:p w:rsidR="00F83F1E" w:rsidRPr="00E66BAC" w:rsidRDefault="00F83F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br/>
        <w:t>Keterangan :</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Multiplatform</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Multi-roles (sistem dapat diakses oleh lebih dari satu role)</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Memiliki fitur transaksi pembayaran</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Fitur list dan detail pelatihan</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Fitur mengakses materi dan form mengumpulkan tugas pelatihan</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Fitur download sertifikat pelatihan dan kompetensi</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Fitur melihat riwayat pelatihan</w:t>
      </w:r>
    </w:p>
    <w:p w:rsidR="00F83F1E" w:rsidRPr="00E66BAC" w:rsidRDefault="00F83F1E" w:rsidP="00E66BAC">
      <w:pPr>
        <w:pStyle w:val="ListParagraph"/>
        <w:numPr>
          <w:ilvl w:val="0"/>
          <w:numId w:val="14"/>
        </w:numPr>
        <w:spacing w:line="360" w:lineRule="auto"/>
        <w:ind w:left="709" w:hanging="425"/>
        <w:jc w:val="both"/>
        <w:rPr>
          <w:rFonts w:ascii="Times New Roman" w:hAnsi="Times New Roman" w:cs="Times New Roman"/>
          <w:sz w:val="24"/>
          <w:szCs w:val="24"/>
        </w:rPr>
      </w:pPr>
      <w:r w:rsidRPr="00E66BAC">
        <w:rPr>
          <w:rFonts w:ascii="Times New Roman" w:hAnsi="Times New Roman" w:cs="Times New Roman"/>
          <w:sz w:val="24"/>
          <w:szCs w:val="24"/>
        </w:rPr>
        <w:t>Fitur informasi lowongan pekerjaan</w:t>
      </w:r>
    </w:p>
    <w:p w:rsidR="00EF77AE" w:rsidRPr="00E66BAC" w:rsidRDefault="003B32F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E66BAC">
        <w:rPr>
          <w:rFonts w:ascii="Times New Roman" w:hAnsi="Times New Roman" w:cs="Times New Roman"/>
          <w:sz w:val="24"/>
          <w:szCs w:val="24"/>
        </w:rPr>
        <w:lastRenderedPageBreak/>
        <w:t>bisa melakukan pendaftaran secara terpusat melalui platform android, peserta juga mendapatkan benefit lain seperti fitur untuk mendownload sertifikat, materi, dan mendapatkan informasi lowongan pekerjaan. Selain itu, sistem ini dile</w:t>
      </w:r>
      <w:r w:rsidR="00E414D7" w:rsidRPr="00E66BAC">
        <w:rPr>
          <w:rFonts w:ascii="Times New Roman" w:hAnsi="Times New Roman" w:cs="Times New Roman"/>
          <w:sz w:val="24"/>
          <w:szCs w:val="24"/>
        </w:rPr>
        <w:t>ngkapi dengan website manajemen</w:t>
      </w:r>
      <w:r w:rsidRPr="00E66BAC">
        <w:rPr>
          <w:rFonts w:ascii="Times New Roman" w:hAnsi="Times New Roman" w:cs="Times New Roman"/>
          <w:sz w:val="24"/>
          <w:szCs w:val="24"/>
        </w:rPr>
        <w:t xml:space="preserve"> untuk </w:t>
      </w:r>
      <w:r w:rsidRPr="00E66BAC">
        <w:rPr>
          <w:rFonts w:ascii="Times New Roman" w:hAnsi="Times New Roman" w:cs="Times New Roman"/>
          <w:i/>
          <w:sz w:val="24"/>
          <w:szCs w:val="24"/>
        </w:rPr>
        <w:t>admin</w:t>
      </w:r>
      <w:r w:rsidR="00E414D7" w:rsidRPr="00E66BAC">
        <w:rPr>
          <w:rFonts w:ascii="Times New Roman" w:hAnsi="Times New Roman" w:cs="Times New Roman"/>
          <w:i/>
          <w:sz w:val="24"/>
          <w:szCs w:val="24"/>
        </w:rPr>
        <w:t>istrator</w:t>
      </w:r>
      <w:r w:rsidRPr="00E66BAC">
        <w:rPr>
          <w:rFonts w:ascii="Times New Roman" w:hAnsi="Times New Roman" w:cs="Times New Roman"/>
          <w:sz w:val="24"/>
          <w:szCs w:val="24"/>
        </w:rPr>
        <w:t xml:space="preserve"> dan </w:t>
      </w:r>
      <w:r w:rsidRPr="00E66BAC">
        <w:rPr>
          <w:rFonts w:ascii="Times New Roman" w:hAnsi="Times New Roman" w:cs="Times New Roman"/>
          <w:i/>
          <w:sz w:val="24"/>
          <w:szCs w:val="24"/>
        </w:rPr>
        <w:t>trainer</w:t>
      </w:r>
      <w:r w:rsidR="00E414D7" w:rsidRPr="00E66BAC">
        <w:rPr>
          <w:rFonts w:ascii="Times New Roman" w:hAnsi="Times New Roman" w:cs="Times New Roman"/>
          <w:i/>
          <w:sz w:val="24"/>
          <w:szCs w:val="24"/>
        </w:rPr>
        <w:t>s</w:t>
      </w:r>
      <w:r w:rsidRPr="00E66BAC">
        <w:rPr>
          <w:rFonts w:ascii="Times New Roman" w:hAnsi="Times New Roman" w:cs="Times New Roman"/>
          <w:sz w:val="24"/>
          <w:szCs w:val="24"/>
        </w:rPr>
        <w:t xml:space="preserve"> mengelola pelatihan.</w:t>
      </w:r>
    </w:p>
    <w:p w:rsidR="004A4E6E" w:rsidRPr="00E66BAC" w:rsidRDefault="004A4E6E" w:rsidP="00E66BAC">
      <w:pPr>
        <w:spacing w:line="360" w:lineRule="auto"/>
        <w:jc w:val="both"/>
        <w:rPr>
          <w:rFonts w:ascii="Times New Roman" w:hAnsi="Times New Roman" w:cs="Times New Roman"/>
          <w:sz w:val="24"/>
          <w:szCs w:val="24"/>
        </w:rPr>
      </w:pPr>
    </w:p>
    <w:p w:rsidR="00403AE8" w:rsidRPr="00E66BAC" w:rsidRDefault="00403AE8" w:rsidP="00E66BAC">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Teknologi yang digunakan</w:t>
      </w:r>
    </w:p>
    <w:p w:rsidR="00F8751F" w:rsidRPr="00E66BAC" w:rsidRDefault="00E5054C" w:rsidP="00E66BAC">
      <w:pPr>
        <w:spacing w:line="360" w:lineRule="auto"/>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 xml:space="preserve">Pada bagian ini membahas tentang teknologi yang digunakan dalam mengembangkan </w:t>
      </w:r>
      <w:r w:rsidRPr="00E66BAC">
        <w:rPr>
          <w:rFonts w:ascii="Times New Roman" w:hAnsi="Times New Roman" w:cs="Times New Roman"/>
          <w:sz w:val="24"/>
          <w:szCs w:val="24"/>
        </w:rPr>
        <w:t>Sistem Informasi Penyedia Jasa Pelatihan di PT Surya Safety Nusantara yang diantaranya sebagai berikut.</w:t>
      </w:r>
    </w:p>
    <w:p w:rsidR="00403D54"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Metode Agile</w:t>
      </w:r>
    </w:p>
    <w:p w:rsidR="00E414D7" w:rsidRPr="00E66BAC" w:rsidRDefault="00135885" w:rsidP="00E66BAC">
      <w:pPr>
        <w:tabs>
          <w:tab w:val="center" w:pos="3968"/>
        </w:tabs>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Sommerville (2011)</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metode </w:t>
      </w:r>
      <w:r w:rsidRPr="00E66BAC">
        <w:rPr>
          <w:rFonts w:ascii="Times New Roman" w:hAnsi="Times New Roman" w:cs="Times New Roman"/>
          <w:i/>
          <w:iCs/>
          <w:sz w:val="24"/>
          <w:szCs w:val="24"/>
        </w:rPr>
        <w:t>Agile</w:t>
      </w:r>
      <w:r w:rsidRPr="00E66BAC">
        <w:rPr>
          <w:rFonts w:ascii="Times New Roman" w:hAnsi="Times New Roman" w:cs="Times New Roman"/>
          <w:sz w:val="24"/>
          <w:szCs w:val="24"/>
        </w:rPr>
        <w:t xml:space="preserve"> merupakan metode pengembangan </w:t>
      </w:r>
      <w:r w:rsidRPr="00E66BAC">
        <w:rPr>
          <w:rFonts w:ascii="Times New Roman" w:hAnsi="Times New Roman" w:cs="Times New Roman"/>
          <w:i/>
          <w:iCs/>
          <w:sz w:val="24"/>
          <w:szCs w:val="24"/>
        </w:rPr>
        <w:t>incremental</w:t>
      </w:r>
      <w:r w:rsidRPr="00E66BAC">
        <w:rPr>
          <w:rFonts w:ascii="Times New Roman" w:hAnsi="Times New Roman" w:cs="Times New Roman"/>
          <w:sz w:val="24"/>
          <w:szCs w:val="24"/>
        </w:rPr>
        <w:t xml:space="preserve"> yang fokus pada perkembangan yang cepat, perangkat lunak yang dirilis bertahap, mengurangi </w:t>
      </w:r>
      <w:r w:rsidRPr="00E66BAC">
        <w:rPr>
          <w:rFonts w:ascii="Times New Roman" w:hAnsi="Times New Roman" w:cs="Times New Roman"/>
          <w:i/>
          <w:iCs/>
          <w:sz w:val="24"/>
          <w:szCs w:val="24"/>
        </w:rPr>
        <w:t>overhead</w:t>
      </w:r>
      <w:r w:rsidRPr="00E66BAC">
        <w:rPr>
          <w:rFonts w:ascii="Times New Roman" w:hAnsi="Times New Roman" w:cs="Times New Roman"/>
          <w:sz w:val="24"/>
          <w:szCs w:val="24"/>
        </w:rPr>
        <w:t xml:space="preserve"> proses, dan menghasilkan kode berkualitas tinggi dan pada proses perkembangannya melibatkan pelanggan secara langsung. Karena </w:t>
      </w:r>
      <w:r w:rsidRPr="00E66BAC">
        <w:rPr>
          <w:rFonts w:ascii="Times New Roman" w:hAnsi="Times New Roman" w:cs="Times New Roman"/>
          <w:i/>
          <w:iCs/>
          <w:sz w:val="24"/>
          <w:szCs w:val="24"/>
        </w:rPr>
        <w:t xml:space="preserve">Agile </w:t>
      </w:r>
      <w:r w:rsidRPr="00E66BAC">
        <w:rPr>
          <w:rFonts w:ascii="Times New Roman" w:hAnsi="Times New Roman" w:cs="Times New Roman"/>
          <w:sz w:val="24"/>
          <w:szCs w:val="24"/>
        </w:rPr>
        <w:t xml:space="preserve">sebuah sifat, maka perlu kerangka kerja untuk mewujudkan sifat-sifat yang terdapat pada metode </w:t>
      </w:r>
      <w:r w:rsidRPr="00E66BAC">
        <w:rPr>
          <w:rFonts w:ascii="Times New Roman" w:hAnsi="Times New Roman" w:cs="Times New Roman"/>
          <w:i/>
          <w:iCs/>
          <w:sz w:val="24"/>
          <w:szCs w:val="24"/>
        </w:rPr>
        <w:t>Agile</w:t>
      </w:r>
      <w:r w:rsidRPr="00E66BAC">
        <w:rPr>
          <w:rFonts w:ascii="Times New Roman" w:hAnsi="Times New Roman" w:cs="Times New Roman"/>
          <w:sz w:val="24"/>
          <w:szCs w:val="24"/>
        </w:rPr>
        <w:t xml:space="preserve"> menjadi langkah-langkah yaitu menggunakan model </w:t>
      </w:r>
      <w:r w:rsidRPr="00E66BAC">
        <w:rPr>
          <w:rFonts w:ascii="Times New Roman" w:hAnsi="Times New Roman" w:cs="Times New Roman"/>
          <w:i/>
          <w:iCs/>
          <w:sz w:val="24"/>
          <w:szCs w:val="24"/>
        </w:rPr>
        <w:t>Scrum</w:t>
      </w:r>
      <w:r w:rsidRPr="00E66BAC">
        <w:rPr>
          <w:rFonts w:ascii="Times New Roman" w:hAnsi="Times New Roman" w:cs="Times New Roman"/>
          <w:sz w:val="24"/>
          <w:szCs w:val="24"/>
        </w:rPr>
        <w:t xml:space="preserve">. </w:t>
      </w:r>
      <w:r w:rsidRPr="00E66BAC">
        <w:rPr>
          <w:rFonts w:ascii="Times New Roman" w:hAnsi="Times New Roman" w:cs="Times New Roman"/>
          <w:i/>
          <w:iCs/>
          <w:sz w:val="24"/>
          <w:szCs w:val="24"/>
        </w:rPr>
        <w:t xml:space="preserve">Scrum </w:t>
      </w:r>
      <w:r w:rsidRPr="00E66BAC">
        <w:rPr>
          <w:rFonts w:ascii="Times New Roman" w:hAnsi="Times New Roman" w:cs="Times New Roman"/>
          <w:sz w:val="24"/>
          <w:szCs w:val="24"/>
        </w:rPr>
        <w:t xml:space="preserve">adalah salah satu metode rekayasa perangkat lunak dengan menggunakan prinsip-prinsip pendekatan </w:t>
      </w:r>
      <w:r w:rsidRPr="00E66BAC">
        <w:rPr>
          <w:rFonts w:ascii="Times New Roman" w:hAnsi="Times New Roman" w:cs="Times New Roman"/>
          <w:i/>
          <w:iCs/>
          <w:sz w:val="24"/>
          <w:szCs w:val="24"/>
        </w:rPr>
        <w:t>Agile</w:t>
      </w:r>
      <w:r w:rsidRPr="00E66BAC">
        <w:rPr>
          <w:rFonts w:ascii="Times New Roman" w:hAnsi="Times New Roman" w:cs="Times New Roman"/>
          <w:sz w:val="24"/>
          <w:szCs w:val="24"/>
        </w:rPr>
        <w:t xml:space="preserve">, yang bertumpu pada kekuatan kolaborasi tim, </w:t>
      </w:r>
      <w:r w:rsidRPr="00E66BAC">
        <w:rPr>
          <w:rFonts w:ascii="Times New Roman" w:hAnsi="Times New Roman" w:cs="Times New Roman"/>
          <w:i/>
          <w:iCs/>
          <w:sz w:val="24"/>
          <w:szCs w:val="24"/>
        </w:rPr>
        <w:t>incremental product</w:t>
      </w:r>
      <w:r w:rsidRPr="00E66BAC">
        <w:rPr>
          <w:rFonts w:ascii="Times New Roman" w:hAnsi="Times New Roman" w:cs="Times New Roman"/>
          <w:sz w:val="24"/>
          <w:szCs w:val="24"/>
        </w:rPr>
        <w:t xml:space="preserve"> dan proses iterasi untuk mewujudkan hasil akhir</w:t>
      </w:r>
      <w:r w:rsidRPr="00E66BAC">
        <w:rPr>
          <w:rFonts w:ascii="Times New Roman" w:hAnsi="Times New Roman" w:cs="Times New Roman"/>
        </w:rPr>
        <w:t>.</w:t>
      </w:r>
      <w:r w:rsidR="00E414D7" w:rsidRPr="00E66BAC">
        <w:rPr>
          <w:rFonts w:ascii="Times New Roman" w:hAnsi="Times New Roman" w:cs="Times New Roman"/>
          <w:i/>
          <w:sz w:val="24"/>
          <w:szCs w:val="24"/>
        </w:rPr>
        <w:t xml:space="preserve"> </w:t>
      </w:r>
      <w:r w:rsidR="0053724C" w:rsidRPr="00E66BAC">
        <w:rPr>
          <w:rFonts w:ascii="Times New Roman" w:hAnsi="Times New Roman" w:cs="Times New Roman"/>
          <w:sz w:val="24"/>
          <w:szCs w:val="24"/>
        </w:rPr>
        <w:t xml:space="preserve">Dalam penelitian ini metode </w:t>
      </w:r>
      <w:r w:rsidR="0053724C" w:rsidRPr="00E66BAC">
        <w:rPr>
          <w:rFonts w:ascii="Times New Roman" w:hAnsi="Times New Roman" w:cs="Times New Roman"/>
          <w:i/>
          <w:sz w:val="24"/>
          <w:szCs w:val="24"/>
        </w:rPr>
        <w:t>Agile</w:t>
      </w:r>
      <w:r w:rsidR="0053724C" w:rsidRPr="00E66BAC">
        <w:rPr>
          <w:rFonts w:ascii="Times New Roman" w:hAnsi="Times New Roman" w:cs="Times New Roman"/>
          <w:sz w:val="24"/>
          <w:szCs w:val="24"/>
        </w:rPr>
        <w:t xml:space="preserve"> digunakan sebagai metode dalam mengembangkan sistem. </w:t>
      </w:r>
    </w:p>
    <w:p w:rsidR="00E414D7" w:rsidRPr="00E66BAC" w:rsidRDefault="00E414D7" w:rsidP="00E66BAC">
      <w:pPr>
        <w:spacing w:line="360" w:lineRule="auto"/>
        <w:jc w:val="center"/>
        <w:rPr>
          <w:rFonts w:ascii="Times New Roman" w:hAnsi="Times New Roman" w:cs="Times New Roman"/>
          <w:i/>
          <w:iCs/>
          <w:sz w:val="24"/>
          <w:szCs w:val="24"/>
        </w:rPr>
      </w:pPr>
      <w:r w:rsidRPr="00E66BAC">
        <w:rPr>
          <w:rFonts w:ascii="Times New Roman" w:hAnsi="Times New Roman" w:cs="Times New Roman"/>
          <w:noProof/>
          <w:sz w:val="24"/>
          <w:szCs w:val="24"/>
        </w:rPr>
        <w:drawing>
          <wp:inline distT="0" distB="0" distL="0" distR="0" wp14:anchorId="1C60E62B" wp14:editId="4C6AB2DF">
            <wp:extent cx="4124325" cy="2219325"/>
            <wp:effectExtent l="0" t="0" r="9525"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t="11318" r="6678"/>
                    <a:stretch/>
                  </pic:blipFill>
                  <pic:spPr bwMode="auto">
                    <a:xfrm>
                      <a:off x="0" y="0"/>
                      <a:ext cx="4124325" cy="2219325"/>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Toc52966048"/>
      <w:bookmarkStart w:id="2" w:name="_Toc52966261"/>
      <w:bookmarkStart w:id="3" w:name="_Toc53354672"/>
      <w:bookmarkStart w:id="4" w:name="_Toc53355097"/>
      <w:bookmarkStart w:id="5" w:name="_Toc53760951"/>
      <w:bookmarkStart w:id="6" w:name="_Toc54723362"/>
      <w:bookmarkStart w:id="7" w:name="_Toc81556959"/>
      <w:bookmarkStart w:id="8" w:name="_Toc82477710"/>
      <w:r w:rsidRPr="00E66BAC">
        <w:rPr>
          <w:rFonts w:ascii="Times New Roman" w:hAnsi="Times New Roman" w:cs="Times New Roman"/>
          <w:i/>
          <w:sz w:val="24"/>
          <w:szCs w:val="24"/>
        </w:rPr>
        <w:br/>
      </w:r>
      <w:r w:rsidRPr="00E66BAC">
        <w:rPr>
          <w:rFonts w:ascii="Times New Roman" w:hAnsi="Times New Roman" w:cs="Times New Roman"/>
          <w:sz w:val="24"/>
          <w:szCs w:val="24"/>
        </w:rPr>
        <w:t xml:space="preserve">Gambar 3.1. Cara kerja </w:t>
      </w:r>
      <w:r w:rsidRPr="00E66BAC">
        <w:rPr>
          <w:rFonts w:ascii="Times New Roman" w:hAnsi="Times New Roman" w:cs="Times New Roman"/>
          <w:i/>
          <w:iCs/>
          <w:sz w:val="24"/>
          <w:szCs w:val="24"/>
        </w:rPr>
        <w:t>Scrum</w:t>
      </w:r>
      <w:r w:rsidRPr="00E66BAC">
        <w:rPr>
          <w:rFonts w:ascii="Times New Roman" w:hAnsi="Times New Roman" w:cs="Times New Roman"/>
          <w:sz w:val="24"/>
          <w:szCs w:val="24"/>
        </w:rPr>
        <w:t xml:space="preserve"> menggunakan metode </w:t>
      </w:r>
      <w:r w:rsidRPr="00E66BAC">
        <w:rPr>
          <w:rFonts w:ascii="Times New Roman" w:hAnsi="Times New Roman" w:cs="Times New Roman"/>
          <w:i/>
          <w:iCs/>
          <w:sz w:val="24"/>
          <w:szCs w:val="24"/>
        </w:rPr>
        <w:t>Agile</w:t>
      </w:r>
      <w:bookmarkEnd w:id="1"/>
      <w:bookmarkEnd w:id="2"/>
      <w:bookmarkEnd w:id="3"/>
      <w:bookmarkEnd w:id="4"/>
      <w:bookmarkEnd w:id="5"/>
      <w:bookmarkEnd w:id="6"/>
      <w:bookmarkEnd w:id="7"/>
      <w:bookmarkEnd w:id="8"/>
    </w:p>
    <w:p w:rsidR="0089495F" w:rsidRPr="00E66BAC" w:rsidRDefault="00D66EA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lastRenderedPageBreak/>
        <w:t xml:space="preserve">Pada Gambar 3.1 terdapat tahapan-tahapan yang dilakukan dalam pengembangan sistem menggunakan metode </w:t>
      </w:r>
      <w:r w:rsidRPr="00E66BAC">
        <w:rPr>
          <w:rFonts w:ascii="Times New Roman" w:hAnsi="Times New Roman" w:cs="Times New Roman"/>
          <w:i/>
          <w:iCs/>
          <w:sz w:val="24"/>
          <w:szCs w:val="24"/>
        </w:rPr>
        <w:t>Scrum</w:t>
      </w:r>
      <w:r w:rsidRPr="00E66BAC">
        <w:rPr>
          <w:rFonts w:ascii="Times New Roman" w:hAnsi="Times New Roman" w:cs="Times New Roman"/>
          <w:sz w:val="24"/>
          <w:szCs w:val="24"/>
        </w:rPr>
        <w:t xml:space="preserve">. Tahapan-tahapannya antara lain: </w:t>
      </w:r>
      <w:r w:rsidRPr="00E66BAC">
        <w:rPr>
          <w:rFonts w:ascii="Times New Roman" w:hAnsi="Times New Roman" w:cs="Times New Roman"/>
          <w:i/>
          <w:iCs/>
          <w:sz w:val="24"/>
          <w:szCs w:val="24"/>
        </w:rPr>
        <w:t>product backlog, sprint planning meeting, sprint backlog, sprint execution, finished work</w:t>
      </w:r>
      <w:r w:rsidRPr="00E66BAC">
        <w:rPr>
          <w:rFonts w:ascii="Times New Roman" w:hAnsi="Times New Roman" w:cs="Times New Roman"/>
          <w:sz w:val="24"/>
          <w:szCs w:val="24"/>
        </w:rPr>
        <w:t>.</w:t>
      </w:r>
    </w:p>
    <w:p w:rsidR="00CE7652"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Block Diagram</w:t>
      </w:r>
    </w:p>
    <w:p w:rsidR="007839B3" w:rsidRPr="00E66BAC" w:rsidRDefault="00091F3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BA18D5" w:rsidRPr="00E66BAC">
        <w:rPr>
          <w:rFonts w:ascii="Times New Roman" w:hAnsi="Times New Roman" w:cs="Times New Roman"/>
          <w:sz w:val="24"/>
          <w:szCs w:val="24"/>
        </w:rPr>
        <w:fldChar w:fldCharType="begin" w:fldLock="1"/>
      </w:r>
      <w:r w:rsidR="00BA18D5"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A18D5" w:rsidRPr="00E66BAC">
        <w:rPr>
          <w:rFonts w:ascii="Times New Roman" w:hAnsi="Times New Roman" w:cs="Times New Roman"/>
          <w:sz w:val="24"/>
          <w:szCs w:val="24"/>
        </w:rPr>
        <w:fldChar w:fldCharType="separate"/>
      </w:r>
      <w:r w:rsidR="00BA18D5" w:rsidRPr="00E66BAC">
        <w:rPr>
          <w:rFonts w:ascii="Times New Roman" w:hAnsi="Times New Roman" w:cs="Times New Roman"/>
          <w:noProof/>
          <w:sz w:val="24"/>
          <w:szCs w:val="24"/>
        </w:rPr>
        <w:t>Ebeling (1997)</w:t>
      </w:r>
      <w:r w:rsidR="00BA18D5"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reliability block diagram merupakan sebuah metode untuk melakukan analisa kehandalan sistem dan ketersediaan pada sistem besar dan kompleks serta menggunakan diagram blok sistem. </w:t>
      </w:r>
      <w:r w:rsidR="00B33E62" w:rsidRPr="00E66BAC">
        <w:rPr>
          <w:rFonts w:ascii="Times New Roman" w:hAnsi="Times New Roman" w:cs="Times New Roman"/>
          <w:sz w:val="24"/>
          <w:szCs w:val="24"/>
        </w:rPr>
        <w:t>Block diagram ber</w:t>
      </w:r>
      <w:r w:rsidR="0046050C" w:rsidRPr="00E66BAC">
        <w:rPr>
          <w:rFonts w:ascii="Times New Roman" w:hAnsi="Times New Roman" w:cs="Times New Roman"/>
          <w:sz w:val="24"/>
          <w:szCs w:val="24"/>
        </w:rPr>
        <w:t xml:space="preserve">tujuan agar </w:t>
      </w:r>
      <w:r w:rsidR="00B33E62" w:rsidRPr="00E66BAC">
        <w:rPr>
          <w:rFonts w:ascii="Times New Roman" w:hAnsi="Times New Roman" w:cs="Times New Roman"/>
          <w:sz w:val="24"/>
          <w:szCs w:val="24"/>
        </w:rPr>
        <w:t xml:space="preserve">sistem dapat </w:t>
      </w:r>
      <w:r w:rsidR="0046050C" w:rsidRPr="00E66BAC">
        <w:rPr>
          <w:rFonts w:ascii="Times New Roman" w:hAnsi="Times New Roman" w:cs="Times New Roman"/>
          <w:sz w:val="24"/>
          <w:szCs w:val="24"/>
        </w:rPr>
        <w:t xml:space="preserve">lebih mudah dimengerti dan dipahami. </w:t>
      </w:r>
      <w:r w:rsidR="0060621C" w:rsidRPr="00E66BAC">
        <w:rPr>
          <w:rFonts w:ascii="Times New Roman" w:hAnsi="Times New Roman" w:cs="Times New Roman"/>
          <w:sz w:val="24"/>
          <w:szCs w:val="24"/>
        </w:rPr>
        <w:t>Dalam penelitian ini block diagram digunakan sebagai rancangan awal sistem.</w:t>
      </w:r>
    </w:p>
    <w:p w:rsidR="00C73099"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Use Case Diagram</w:t>
      </w:r>
    </w:p>
    <w:p w:rsidR="0072610D" w:rsidRPr="00E66BAC" w:rsidRDefault="00B577DD"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425497" w:rsidRPr="00E66BAC">
        <w:rPr>
          <w:rFonts w:ascii="Times New Roman" w:hAnsi="Times New Roman" w:cs="Times New Roman"/>
          <w:sz w:val="24"/>
          <w:szCs w:val="24"/>
        </w:rPr>
        <w:fldChar w:fldCharType="begin" w:fldLock="1"/>
      </w:r>
      <w:r w:rsidR="00425497"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425497" w:rsidRPr="00E66BAC">
        <w:rPr>
          <w:rFonts w:ascii="Times New Roman" w:hAnsi="Times New Roman" w:cs="Times New Roman"/>
          <w:sz w:val="24"/>
          <w:szCs w:val="24"/>
        </w:rPr>
        <w:fldChar w:fldCharType="separate"/>
      </w:r>
      <w:r w:rsidR="00425497" w:rsidRPr="00E66BAC">
        <w:rPr>
          <w:rFonts w:ascii="Times New Roman" w:hAnsi="Times New Roman" w:cs="Times New Roman"/>
          <w:noProof/>
          <w:sz w:val="24"/>
          <w:szCs w:val="24"/>
        </w:rPr>
        <w:t>Tohari (2014:47)</w:t>
      </w:r>
      <w:r w:rsidR="00425497" w:rsidRPr="00E66BAC">
        <w:rPr>
          <w:rFonts w:ascii="Times New Roman" w:hAnsi="Times New Roman" w:cs="Times New Roman"/>
          <w:sz w:val="24"/>
          <w:szCs w:val="24"/>
        </w:rPr>
        <w:fldChar w:fldCharType="end"/>
      </w:r>
      <w:r w:rsidR="00425497" w:rsidRPr="00E66BAC">
        <w:rPr>
          <w:rFonts w:ascii="Times New Roman" w:hAnsi="Times New Roman" w:cs="Times New Roman"/>
          <w:sz w:val="24"/>
          <w:szCs w:val="24"/>
        </w:rPr>
        <w:t xml:space="preserve"> </w:t>
      </w:r>
      <w:r w:rsidRPr="00E66BAC">
        <w:rPr>
          <w:rFonts w:ascii="Times New Roman" w:hAnsi="Times New Roman" w:cs="Times New Roman"/>
          <w:sz w:val="24"/>
          <w:szCs w:val="24"/>
        </w:rPr>
        <w:t>menyimpulkan bahwa, “use  case</w:t>
      </w:r>
      <w:r w:rsidR="00E11474" w:rsidRPr="00E66BAC">
        <w:rPr>
          <w:rFonts w:ascii="Times New Roman" w:hAnsi="Times New Roman" w:cs="Times New Roman"/>
          <w:sz w:val="24"/>
          <w:szCs w:val="24"/>
        </w:rPr>
        <w:t xml:space="preserve"> </w:t>
      </w:r>
      <w:r w:rsidRPr="00E66BAC">
        <w:rPr>
          <w:rFonts w:ascii="Times New Roman" w:hAnsi="Times New Roman" w:cs="Times New Roman"/>
          <w:sz w:val="24"/>
          <w:szCs w:val="24"/>
        </w:rPr>
        <w:t>adalah  rangkaian  atau  uraian sekelompok yang saling terkait dan membentuk sistem   secara   teratur   yang   dilakukan   atau diawasi oleh sebuah aktor”.</w:t>
      </w:r>
      <w:r w:rsidR="0072610D" w:rsidRPr="00E66BAC">
        <w:rPr>
          <w:rFonts w:ascii="Times New Roman" w:hAnsi="Times New Roman" w:cs="Times New Roman"/>
          <w:sz w:val="24"/>
          <w:szCs w:val="24"/>
        </w:rPr>
        <w:t xml:space="preserve"> Dalam penelitian ini </w:t>
      </w:r>
      <w:r w:rsidR="0072610D" w:rsidRPr="00E66BAC">
        <w:rPr>
          <w:rFonts w:ascii="Times New Roman" w:hAnsi="Times New Roman" w:cs="Times New Roman"/>
          <w:i/>
          <w:sz w:val="24"/>
          <w:szCs w:val="24"/>
        </w:rPr>
        <w:t>use case diagram</w:t>
      </w:r>
      <w:r w:rsidR="0072610D" w:rsidRPr="00E66BAC">
        <w:rPr>
          <w:rFonts w:ascii="Times New Roman" w:hAnsi="Times New Roman" w:cs="Times New Roman"/>
          <w:sz w:val="24"/>
          <w:szCs w:val="24"/>
        </w:rPr>
        <w:t xml:space="preserve"> digunakan sebagai deskripsi secara singkat tentang sistem.</w:t>
      </w:r>
    </w:p>
    <w:p w:rsidR="005076EF"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Entity Relationship Diagram</w:t>
      </w:r>
    </w:p>
    <w:p w:rsidR="00D830E1" w:rsidRPr="00E66BAC" w:rsidRDefault="00B577DD"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B92BE7" w:rsidRPr="00E66BAC">
        <w:rPr>
          <w:rFonts w:ascii="Times New Roman" w:hAnsi="Times New Roman" w:cs="Times New Roman"/>
          <w:sz w:val="24"/>
          <w:szCs w:val="24"/>
        </w:rPr>
        <w:fldChar w:fldCharType="begin" w:fldLock="1"/>
      </w:r>
      <w:r w:rsidR="00B92BE7"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92BE7" w:rsidRPr="00E66BAC">
        <w:rPr>
          <w:rFonts w:ascii="Times New Roman" w:hAnsi="Times New Roman" w:cs="Times New Roman"/>
          <w:sz w:val="24"/>
          <w:szCs w:val="24"/>
        </w:rPr>
        <w:fldChar w:fldCharType="separate"/>
      </w:r>
      <w:r w:rsidR="00B92BE7" w:rsidRPr="00E66BAC">
        <w:rPr>
          <w:rFonts w:ascii="Times New Roman" w:hAnsi="Times New Roman" w:cs="Times New Roman"/>
          <w:noProof/>
          <w:sz w:val="24"/>
          <w:szCs w:val="24"/>
        </w:rPr>
        <w:t>Tabrani (2014:35)</w:t>
      </w:r>
      <w:r w:rsidR="00B92BE7" w:rsidRPr="00E66BAC">
        <w:rPr>
          <w:rFonts w:ascii="Times New Roman" w:hAnsi="Times New Roman" w:cs="Times New Roman"/>
          <w:sz w:val="24"/>
          <w:szCs w:val="24"/>
        </w:rPr>
        <w:fldChar w:fldCharType="end"/>
      </w:r>
      <w:r w:rsidR="00B92BE7" w:rsidRPr="00E66BAC">
        <w:rPr>
          <w:rFonts w:ascii="Times New Roman" w:hAnsi="Times New Roman" w:cs="Times New Roman"/>
          <w:sz w:val="24"/>
          <w:szCs w:val="24"/>
        </w:rPr>
        <w:t xml:space="preserve"> </w:t>
      </w:r>
      <w:r w:rsidR="00E23471" w:rsidRPr="00E66BAC">
        <w:rPr>
          <w:rFonts w:ascii="Times New Roman" w:hAnsi="Times New Roman" w:cs="Times New Roman"/>
          <w:sz w:val="24"/>
          <w:szCs w:val="24"/>
        </w:rPr>
        <w:t>menjelaskan  bahwa,</w:t>
      </w:r>
      <w:r w:rsidRPr="00E66BAC">
        <w:rPr>
          <w:rFonts w:ascii="Times New Roman" w:hAnsi="Times New Roman" w:cs="Times New Roman"/>
          <w:sz w:val="24"/>
          <w:szCs w:val="24"/>
        </w:rPr>
        <w:t xml:space="preserve"> “Model Entity Relationalship merupakan  suatu  model  untuk menjelaskan  hubungan  antar  data  dalam  basis data     berdasarkan     suatu     persepsi     bahwa real world terdiri  dari object-object dasar  yang mempunyai  hubungan  atau  relasi  antar object-object tersebut”.</w:t>
      </w:r>
      <w:r w:rsidR="007630B9" w:rsidRPr="00E66BAC">
        <w:rPr>
          <w:rFonts w:ascii="Times New Roman" w:hAnsi="Times New Roman" w:cs="Times New Roman"/>
          <w:sz w:val="24"/>
          <w:szCs w:val="24"/>
        </w:rPr>
        <w:t xml:space="preserve"> Dalam penelitian ini </w:t>
      </w:r>
      <w:r w:rsidR="007630B9" w:rsidRPr="00E66BAC">
        <w:rPr>
          <w:rFonts w:ascii="Times New Roman" w:hAnsi="Times New Roman" w:cs="Times New Roman"/>
          <w:i/>
          <w:sz w:val="24"/>
          <w:szCs w:val="24"/>
        </w:rPr>
        <w:t>entity relationship diagram</w:t>
      </w:r>
      <w:r w:rsidR="007630B9" w:rsidRPr="00E66BAC">
        <w:rPr>
          <w:rFonts w:ascii="Times New Roman" w:hAnsi="Times New Roman" w:cs="Times New Roman"/>
          <w:sz w:val="24"/>
          <w:szCs w:val="24"/>
        </w:rPr>
        <w:t xml:space="preserve"> digunakan sebagai rancangan untuk mengambarkan relasi dari database sistem.</w:t>
      </w:r>
    </w:p>
    <w:p w:rsidR="002E44CE"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Activity Diagram</w:t>
      </w:r>
    </w:p>
    <w:p w:rsidR="002E44CE" w:rsidRPr="00E66BAC" w:rsidRDefault="00D93DAC"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FD3E15" w:rsidRPr="00E66BAC">
        <w:rPr>
          <w:rFonts w:ascii="Times New Roman" w:hAnsi="Times New Roman" w:cs="Times New Roman"/>
          <w:sz w:val="24"/>
          <w:szCs w:val="24"/>
        </w:rPr>
        <w:fldChar w:fldCharType="begin" w:fldLock="1"/>
      </w:r>
      <w:r w:rsidR="00FD3E15"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FD3E15" w:rsidRPr="00E66BAC">
        <w:rPr>
          <w:rFonts w:ascii="Times New Roman" w:hAnsi="Times New Roman" w:cs="Times New Roman"/>
          <w:sz w:val="24"/>
          <w:szCs w:val="24"/>
        </w:rPr>
        <w:fldChar w:fldCharType="separate"/>
      </w:r>
      <w:r w:rsidR="00FD3E15" w:rsidRPr="00E66BAC">
        <w:rPr>
          <w:rFonts w:ascii="Times New Roman" w:hAnsi="Times New Roman" w:cs="Times New Roman"/>
          <w:noProof/>
          <w:sz w:val="24"/>
          <w:szCs w:val="24"/>
        </w:rPr>
        <w:t>Tohari (2014:114)</w:t>
      </w:r>
      <w:r w:rsidR="00FD3E15" w:rsidRPr="00E66BAC">
        <w:rPr>
          <w:rFonts w:ascii="Times New Roman" w:hAnsi="Times New Roman" w:cs="Times New Roman"/>
          <w:sz w:val="24"/>
          <w:szCs w:val="24"/>
        </w:rPr>
        <w:fldChar w:fldCharType="end"/>
      </w:r>
      <w:r w:rsidR="00FD3E15" w:rsidRPr="00E66BAC">
        <w:rPr>
          <w:rFonts w:ascii="Times New Roman" w:hAnsi="Times New Roman" w:cs="Times New Roman"/>
          <w:sz w:val="24"/>
          <w:szCs w:val="24"/>
        </w:rPr>
        <w:t xml:space="preserve"> </w:t>
      </w:r>
      <w:r w:rsidRPr="00E66BAC">
        <w:rPr>
          <w:rFonts w:ascii="Times New Roman" w:hAnsi="Times New Roman" w:cs="Times New Roman"/>
          <w:sz w:val="24"/>
          <w:szCs w:val="24"/>
        </w:rPr>
        <w:t>mendefinisikan  bahwa,  “activitydiagram memodelkan workflowproses bisnis dan urutan aktifitas   dalam   sebuah   proses.   Diagram   ini sangat mirip dengan flowchartkarena memodelkan workflowdari    suatu    aktifitas lainnya atau dari aktifitas ke status”.</w:t>
      </w:r>
      <w:r w:rsidR="00B577DD" w:rsidRPr="00E66BAC">
        <w:rPr>
          <w:rFonts w:ascii="Times New Roman" w:hAnsi="Times New Roman" w:cs="Times New Roman"/>
          <w:sz w:val="24"/>
          <w:szCs w:val="24"/>
        </w:rPr>
        <w:t xml:space="preserve"> </w:t>
      </w:r>
      <w:r w:rsidR="00685FCD" w:rsidRPr="00E66BAC">
        <w:rPr>
          <w:rFonts w:ascii="Times New Roman" w:hAnsi="Times New Roman" w:cs="Times New Roman"/>
          <w:sz w:val="24"/>
          <w:szCs w:val="24"/>
        </w:rPr>
        <w:t xml:space="preserve">Dalam penelitian ini </w:t>
      </w:r>
      <w:r w:rsidR="00685FCD" w:rsidRPr="00E66BAC">
        <w:rPr>
          <w:rFonts w:ascii="Times New Roman" w:hAnsi="Times New Roman" w:cs="Times New Roman"/>
          <w:i/>
          <w:sz w:val="24"/>
          <w:szCs w:val="24"/>
        </w:rPr>
        <w:t>activity diagram</w:t>
      </w:r>
      <w:r w:rsidR="00685FCD" w:rsidRPr="00E66BAC">
        <w:rPr>
          <w:rFonts w:ascii="Times New Roman" w:hAnsi="Times New Roman" w:cs="Times New Roman"/>
          <w:sz w:val="24"/>
          <w:szCs w:val="24"/>
        </w:rPr>
        <w:t xml:space="preserve"> digunakan sebagai alur program setiap fitur yang terdapat pada sistem.</w:t>
      </w:r>
    </w:p>
    <w:p w:rsidR="002E44CE" w:rsidRPr="00E66BAC" w:rsidRDefault="002E44CE" w:rsidP="00E66BAC">
      <w:pPr>
        <w:spacing w:line="360" w:lineRule="auto"/>
        <w:rPr>
          <w:rFonts w:ascii="Times New Roman" w:hAnsi="Times New Roman" w:cs="Times New Roman"/>
        </w:rPr>
      </w:pPr>
    </w:p>
    <w:p w:rsidR="00743599"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lastRenderedPageBreak/>
        <w:t>Figma</w:t>
      </w:r>
    </w:p>
    <w:p w:rsidR="00F54771" w:rsidRPr="00E66BAC" w:rsidRDefault="00A75C9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Menurut</w:t>
      </w:r>
      <w:r w:rsidR="00BE52FC" w:rsidRPr="00E66BAC">
        <w:rPr>
          <w:rFonts w:ascii="Times New Roman" w:hAnsi="Times New Roman" w:cs="Times New Roman"/>
          <w:sz w:val="24"/>
          <w:szCs w:val="24"/>
        </w:rPr>
        <w:t xml:space="preserve"> </w:t>
      </w:r>
      <w:r w:rsidR="00BE52FC" w:rsidRPr="00E66BAC">
        <w:rPr>
          <w:rFonts w:ascii="Times New Roman" w:hAnsi="Times New Roman" w:cs="Times New Roman"/>
          <w:sz w:val="24"/>
          <w:szCs w:val="24"/>
        </w:rPr>
        <w:fldChar w:fldCharType="begin" w:fldLock="1"/>
      </w:r>
      <w:r w:rsidR="00BE52FC"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E66BAC">
        <w:rPr>
          <w:rFonts w:ascii="Times New Roman" w:hAnsi="Times New Roman" w:cs="Times New Roman"/>
          <w:sz w:val="24"/>
          <w:szCs w:val="24"/>
        </w:rPr>
        <w:fldChar w:fldCharType="separate"/>
      </w:r>
      <w:r w:rsidR="00BE52FC" w:rsidRPr="00E66BAC">
        <w:rPr>
          <w:rFonts w:ascii="Times New Roman" w:hAnsi="Times New Roman" w:cs="Times New Roman"/>
          <w:noProof/>
          <w:sz w:val="24"/>
          <w:szCs w:val="24"/>
        </w:rPr>
        <w:t>Ridho Nastainullah (2020)</w:t>
      </w:r>
      <w:r w:rsidR="00BE52FC"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Figma adalah salah satu   design   tool   berbasis   cloud   gratis   yang   bisa dijalankan di browser (web based) atau aplikasi desktop di OS Windows dan MAC OS yang mirip dengan Sketch </w:t>
      </w:r>
      <w:r w:rsidR="00FE79F2" w:rsidRPr="00E66BAC">
        <w:rPr>
          <w:rFonts w:ascii="Times New Roman" w:hAnsi="Times New Roman" w:cs="Times New Roman"/>
          <w:sz w:val="24"/>
          <w:szCs w:val="24"/>
        </w:rPr>
        <w:t xml:space="preserve">atau Adobe XD untuk   fungsionalitas dan </w:t>
      </w:r>
      <w:r w:rsidRPr="00E66BAC">
        <w:rPr>
          <w:rFonts w:ascii="Times New Roman" w:hAnsi="Times New Roman" w:cs="Times New Roman"/>
          <w:sz w:val="24"/>
          <w:szCs w:val="24"/>
        </w:rPr>
        <w:t xml:space="preserve">fiturnya, namun memiliki perbedaan besar yang membuat Figma lebih   baik   yaitu   fitur   untuk   kolaborasi   tim.   Figma memberi pengguna semua  alat yang dibutuhkan  untuk tahap  desain proyek, termasuk  alat  vektor </w:t>
      </w:r>
      <w:r w:rsidR="00FE79F2" w:rsidRPr="00E66BAC">
        <w:rPr>
          <w:rFonts w:ascii="Times New Roman" w:hAnsi="Times New Roman" w:cs="Times New Roman"/>
          <w:sz w:val="24"/>
          <w:szCs w:val="24"/>
        </w:rPr>
        <w:t xml:space="preserve">yang mampu membuat ilustrasi sepenuhnya, serta kemampuan prototyping, </w:t>
      </w:r>
      <w:r w:rsidRPr="00E66BAC">
        <w:rPr>
          <w:rFonts w:ascii="Times New Roman" w:hAnsi="Times New Roman" w:cs="Times New Roman"/>
          <w:sz w:val="24"/>
          <w:szCs w:val="24"/>
        </w:rPr>
        <w:t>dan pembuatan kode untuk hand-off.</w:t>
      </w:r>
      <w:r w:rsidR="00AB1900" w:rsidRPr="00E66BAC">
        <w:rPr>
          <w:rFonts w:ascii="Times New Roman" w:hAnsi="Times New Roman" w:cs="Times New Roman"/>
          <w:sz w:val="24"/>
          <w:szCs w:val="24"/>
        </w:rPr>
        <w:t xml:space="preserve"> Dalam penelitian ini figma digunakan sebagai aplikasi untuk pengembangan tampilan antar muka sistem.</w:t>
      </w:r>
    </w:p>
    <w:p w:rsidR="00D86546"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Android Studio</w:t>
      </w:r>
    </w:p>
    <w:p w:rsidR="00101B8E" w:rsidRPr="00E66BAC" w:rsidRDefault="00AF0727"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BE52FC" w:rsidRPr="00E66BAC">
        <w:rPr>
          <w:rFonts w:ascii="Times New Roman" w:hAnsi="Times New Roman" w:cs="Times New Roman"/>
          <w:sz w:val="24"/>
          <w:szCs w:val="24"/>
        </w:rPr>
        <w:fldChar w:fldCharType="begin" w:fldLock="1"/>
      </w:r>
      <w:r w:rsidR="00BE52FC"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E66BAC">
        <w:rPr>
          <w:rFonts w:ascii="Times New Roman" w:hAnsi="Times New Roman" w:cs="Times New Roman"/>
          <w:sz w:val="24"/>
          <w:szCs w:val="24"/>
        </w:rPr>
        <w:fldChar w:fldCharType="separate"/>
      </w:r>
      <w:r w:rsidR="00BE52FC" w:rsidRPr="00E66BAC">
        <w:rPr>
          <w:rFonts w:ascii="Times New Roman" w:hAnsi="Times New Roman" w:cs="Times New Roman"/>
          <w:noProof/>
          <w:sz w:val="24"/>
          <w:szCs w:val="24"/>
        </w:rPr>
        <w:t>Hamzan Wadi (2018:8)</w:t>
      </w:r>
      <w:r w:rsidR="00BE52FC"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Android Studio merupakan IDE (Integrated Development Invirontment) resmi yang digunakan untuk pengembangan aplikasi Android yang berbasis pada Intellij IDEA. Menurut Tim EMS(2015: 1) Android secara sederhana bisa diartikan sebagai sebuah software yang digunakan pada perangkat mobile yang mencakup sistem operasi, middleware, dan aplikasi kunci yang dirilis oleh Google. Sehingga Android mencakup keseluruhan sebuah aplikasi, mulai dari sistem operasi sampai pada pengembangan aplikasi itu sendiri. </w:t>
      </w:r>
      <w:r w:rsidR="00101B8E" w:rsidRPr="00E66BAC">
        <w:rPr>
          <w:rFonts w:ascii="Times New Roman" w:hAnsi="Times New Roman" w:cs="Times New Roman"/>
          <w:sz w:val="24"/>
          <w:szCs w:val="24"/>
        </w:rPr>
        <w:t>Dalam penelitian ini android studio digunakan sebagai</w:t>
      </w:r>
      <w:r w:rsidR="007D7C9B" w:rsidRPr="00E66BAC">
        <w:rPr>
          <w:rFonts w:ascii="Times New Roman" w:hAnsi="Times New Roman" w:cs="Times New Roman"/>
          <w:sz w:val="24"/>
          <w:szCs w:val="24"/>
        </w:rPr>
        <w:t xml:space="preserve"> editor</w:t>
      </w:r>
      <w:r w:rsidR="00101B8E" w:rsidRPr="00E66BAC">
        <w:rPr>
          <w:rFonts w:ascii="Times New Roman" w:hAnsi="Times New Roman" w:cs="Times New Roman"/>
          <w:sz w:val="24"/>
          <w:szCs w:val="24"/>
        </w:rPr>
        <w:t xml:space="preserve"> aplikasi untuk membangun</w:t>
      </w:r>
      <w:r w:rsidR="00DE5A43" w:rsidRPr="00E66BAC">
        <w:rPr>
          <w:rFonts w:ascii="Times New Roman" w:hAnsi="Times New Roman" w:cs="Times New Roman"/>
          <w:sz w:val="24"/>
          <w:szCs w:val="24"/>
        </w:rPr>
        <w:t xml:space="preserve"> sistem</w:t>
      </w:r>
      <w:r w:rsidR="00101B8E" w:rsidRPr="00E66BAC">
        <w:rPr>
          <w:rFonts w:ascii="Times New Roman" w:hAnsi="Times New Roman" w:cs="Times New Roman"/>
          <w:sz w:val="24"/>
          <w:szCs w:val="24"/>
        </w:rPr>
        <w:t xml:space="preserve"> aplikasi android.</w:t>
      </w:r>
    </w:p>
    <w:p w:rsidR="00D86546"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Kotlin</w:t>
      </w:r>
    </w:p>
    <w:p w:rsidR="003B4DED" w:rsidRPr="00E66BAC" w:rsidRDefault="0005610C"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E66BAC">
        <w:rPr>
          <w:rFonts w:ascii="Times New Roman" w:hAnsi="Times New Roman" w:cs="Times New Roman"/>
          <w:sz w:val="24"/>
          <w:szCs w:val="24"/>
        </w:rPr>
        <w:fldChar w:fldCharType="separate"/>
      </w:r>
      <w:r w:rsidR="0046050C" w:rsidRPr="00E66BAC">
        <w:rPr>
          <w:rFonts w:ascii="Times New Roman" w:hAnsi="Times New Roman" w:cs="Times New Roman"/>
          <w:noProof/>
          <w:sz w:val="24"/>
          <w:szCs w:val="24"/>
        </w:rPr>
        <w:t xml:space="preserve">Novi </w:t>
      </w:r>
      <w:r w:rsidRPr="00E66BAC">
        <w:rPr>
          <w:rFonts w:ascii="Times New Roman" w:hAnsi="Times New Roman" w:cs="Times New Roman"/>
          <w:noProof/>
          <w:sz w:val="24"/>
          <w:szCs w:val="24"/>
        </w:rPr>
        <w:t xml:space="preserve">&amp; </w:t>
      </w:r>
      <w:r w:rsidR="0046050C" w:rsidRPr="00E66BAC">
        <w:rPr>
          <w:rFonts w:ascii="Times New Roman" w:hAnsi="Times New Roman" w:cs="Times New Roman"/>
          <w:noProof/>
          <w:sz w:val="24"/>
          <w:szCs w:val="24"/>
        </w:rPr>
        <w:t>Ilham</w:t>
      </w:r>
      <w:r w:rsidRPr="00E66BAC">
        <w:rPr>
          <w:rFonts w:ascii="Times New Roman" w:hAnsi="Times New Roman" w:cs="Times New Roman"/>
          <w:noProof/>
          <w:sz w:val="24"/>
          <w:szCs w:val="24"/>
        </w:rPr>
        <w:t xml:space="preserve"> (2021)</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w:t>
      </w:r>
      <w:r w:rsidR="0046050C" w:rsidRPr="00E66BAC">
        <w:rPr>
          <w:rFonts w:ascii="Times New Roman" w:hAnsi="Times New Roman" w:cs="Times New Roman"/>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w:t>
      </w:r>
      <w:r w:rsidR="00101B8E" w:rsidRPr="00E66BAC">
        <w:rPr>
          <w:rFonts w:ascii="Times New Roman" w:hAnsi="Times New Roman" w:cs="Times New Roman"/>
          <w:sz w:val="24"/>
          <w:szCs w:val="24"/>
        </w:rPr>
        <w:t xml:space="preserve"> Dalam penelitian ini kotlin digunakan sebagai </w:t>
      </w:r>
      <w:r w:rsidR="00FB513F" w:rsidRPr="00E66BAC">
        <w:rPr>
          <w:rFonts w:ascii="Times New Roman" w:hAnsi="Times New Roman" w:cs="Times New Roman"/>
          <w:sz w:val="24"/>
          <w:szCs w:val="24"/>
        </w:rPr>
        <w:t>b</w:t>
      </w:r>
      <w:r w:rsidR="00101B8E" w:rsidRPr="00E66BAC">
        <w:rPr>
          <w:rFonts w:ascii="Times New Roman" w:hAnsi="Times New Roman" w:cs="Times New Roman"/>
          <w:sz w:val="24"/>
          <w:szCs w:val="24"/>
        </w:rPr>
        <w:t>ahasa pemrograman untuk membangun sistem aplikasi android.</w:t>
      </w:r>
    </w:p>
    <w:p w:rsidR="00C86E20"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lastRenderedPageBreak/>
        <w:t>Visual Studio Code</w:t>
      </w:r>
    </w:p>
    <w:p w:rsidR="00E11474" w:rsidRPr="00E66BAC" w:rsidRDefault="0005610C"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Hapsari &amp; Umam (2021)</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Visual Studio Code adalah editor </w:t>
      </w:r>
      <w:r w:rsidRPr="00E66BAC">
        <w:rPr>
          <w:rFonts w:ascii="Times New Roman" w:hAnsi="Times New Roman" w:cs="Times New Roman"/>
          <w:i/>
          <w:iCs/>
          <w:sz w:val="24"/>
          <w:szCs w:val="24"/>
        </w:rPr>
        <w:t>source code</w:t>
      </w:r>
      <w:r w:rsidRPr="00E66BAC">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E66BAC">
        <w:rPr>
          <w:rFonts w:ascii="Times New Roman" w:hAnsi="Times New Roman" w:cs="Times New Roman"/>
          <w:i/>
          <w:iCs/>
          <w:sz w:val="24"/>
          <w:szCs w:val="24"/>
        </w:rPr>
        <w:t>shortcut keyboard,</w:t>
      </w:r>
      <w:r w:rsidRPr="00E66BAC">
        <w:rPr>
          <w:rFonts w:ascii="Times New Roman" w:hAnsi="Times New Roman" w:cs="Times New Roman"/>
          <w:sz w:val="24"/>
          <w:szCs w:val="24"/>
        </w:rPr>
        <w:t xml:space="preserve"> dan preferensi. Visual Studio Code gratis dan </w:t>
      </w:r>
      <w:r w:rsidRPr="00E66BAC">
        <w:rPr>
          <w:rFonts w:ascii="Times New Roman" w:hAnsi="Times New Roman" w:cs="Times New Roman"/>
          <w:i/>
          <w:iCs/>
          <w:sz w:val="24"/>
          <w:szCs w:val="24"/>
        </w:rPr>
        <w:t>open-source</w:t>
      </w:r>
      <w:r w:rsidRPr="00E66BAC">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r w:rsidR="008A56A2" w:rsidRPr="00E66BAC">
        <w:rPr>
          <w:rFonts w:ascii="Times New Roman" w:hAnsi="Times New Roman" w:cs="Times New Roman"/>
          <w:sz w:val="24"/>
          <w:szCs w:val="24"/>
        </w:rPr>
        <w:t xml:space="preserve"> Dalam penelitian ini visual studio code digunakan sebagai aplikasi </w:t>
      </w:r>
      <w:r w:rsidR="00F63C09" w:rsidRPr="00E66BAC">
        <w:rPr>
          <w:rFonts w:ascii="Times New Roman" w:hAnsi="Times New Roman" w:cs="Times New Roman"/>
          <w:sz w:val="24"/>
          <w:szCs w:val="24"/>
        </w:rPr>
        <w:t xml:space="preserve">editor </w:t>
      </w:r>
      <w:r w:rsidR="008A56A2" w:rsidRPr="00E66BAC">
        <w:rPr>
          <w:rFonts w:ascii="Times New Roman" w:hAnsi="Times New Roman" w:cs="Times New Roman"/>
          <w:sz w:val="24"/>
          <w:szCs w:val="24"/>
        </w:rPr>
        <w:t xml:space="preserve">untuk </w:t>
      </w:r>
      <w:r w:rsidR="00F63C09" w:rsidRPr="00E66BAC">
        <w:rPr>
          <w:rFonts w:ascii="Times New Roman" w:hAnsi="Times New Roman" w:cs="Times New Roman"/>
          <w:sz w:val="24"/>
          <w:szCs w:val="24"/>
        </w:rPr>
        <w:t xml:space="preserve">penulisan </w:t>
      </w:r>
      <w:r w:rsidR="00F63C09" w:rsidRPr="00E66BAC">
        <w:rPr>
          <w:rFonts w:ascii="Times New Roman" w:hAnsi="Times New Roman" w:cs="Times New Roman"/>
          <w:i/>
          <w:sz w:val="24"/>
          <w:szCs w:val="24"/>
        </w:rPr>
        <w:t>source code</w:t>
      </w:r>
      <w:r w:rsidR="00F63C09" w:rsidRPr="00E66BAC">
        <w:rPr>
          <w:rFonts w:ascii="Times New Roman" w:hAnsi="Times New Roman" w:cs="Times New Roman"/>
          <w:sz w:val="24"/>
          <w:szCs w:val="24"/>
        </w:rPr>
        <w:t xml:space="preserve"> </w:t>
      </w:r>
      <w:r w:rsidR="008A56A2" w:rsidRPr="00E66BAC">
        <w:rPr>
          <w:rFonts w:ascii="Times New Roman" w:hAnsi="Times New Roman" w:cs="Times New Roman"/>
          <w:sz w:val="24"/>
          <w:szCs w:val="24"/>
        </w:rPr>
        <w:t xml:space="preserve">membangun sistem website </w:t>
      </w:r>
      <w:r w:rsidR="008A56A2" w:rsidRPr="00E66BAC">
        <w:rPr>
          <w:rFonts w:ascii="Times New Roman" w:hAnsi="Times New Roman" w:cs="Times New Roman"/>
          <w:i/>
          <w:sz w:val="24"/>
          <w:szCs w:val="24"/>
        </w:rPr>
        <w:t>administrator</w:t>
      </w:r>
      <w:r w:rsidR="008A56A2" w:rsidRPr="00E66BAC">
        <w:rPr>
          <w:rFonts w:ascii="Times New Roman" w:hAnsi="Times New Roman" w:cs="Times New Roman"/>
          <w:sz w:val="24"/>
          <w:szCs w:val="24"/>
        </w:rPr>
        <w:t xml:space="preserve"> dan </w:t>
      </w:r>
      <w:r w:rsidR="008A56A2" w:rsidRPr="00E66BAC">
        <w:rPr>
          <w:rFonts w:ascii="Times New Roman" w:hAnsi="Times New Roman" w:cs="Times New Roman"/>
          <w:i/>
          <w:sz w:val="24"/>
          <w:szCs w:val="24"/>
        </w:rPr>
        <w:t>trainers</w:t>
      </w:r>
      <w:r w:rsidR="008A56A2" w:rsidRPr="00E66BAC">
        <w:rPr>
          <w:rFonts w:ascii="Times New Roman" w:hAnsi="Times New Roman" w:cs="Times New Roman"/>
          <w:sz w:val="24"/>
          <w:szCs w:val="24"/>
        </w:rPr>
        <w:t>.</w:t>
      </w:r>
    </w:p>
    <w:p w:rsidR="00B8645D"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Laravel</w:t>
      </w:r>
    </w:p>
    <w:p w:rsidR="00D56419" w:rsidRPr="00E66BAC" w:rsidRDefault="00C36B4F"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BF242D" w:rsidRPr="00E66BAC">
        <w:rPr>
          <w:rFonts w:ascii="Times New Roman" w:hAnsi="Times New Roman" w:cs="Times New Roman"/>
          <w:sz w:val="24"/>
          <w:szCs w:val="24"/>
        </w:rPr>
        <w:fldChar w:fldCharType="begin" w:fldLock="1"/>
      </w:r>
      <w:r w:rsidR="00BF242D"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F242D" w:rsidRPr="00E66BAC">
        <w:rPr>
          <w:rFonts w:ascii="Times New Roman" w:hAnsi="Times New Roman" w:cs="Times New Roman"/>
          <w:sz w:val="24"/>
          <w:szCs w:val="24"/>
        </w:rPr>
        <w:fldChar w:fldCharType="separate"/>
      </w:r>
      <w:r w:rsidR="00BF242D" w:rsidRPr="00E66BAC">
        <w:rPr>
          <w:rFonts w:ascii="Times New Roman" w:hAnsi="Times New Roman" w:cs="Times New Roman"/>
          <w:noProof/>
          <w:sz w:val="24"/>
          <w:szCs w:val="24"/>
        </w:rPr>
        <w:t>Naista (2017)</w:t>
      </w:r>
      <w:r w:rsidR="00BF242D"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w:t>
      </w:r>
      <w:r w:rsidR="0085720A" w:rsidRPr="00E66BAC">
        <w:rPr>
          <w:rFonts w:ascii="Times New Roman" w:hAnsi="Times New Roman" w:cs="Times New Roman"/>
          <w:sz w:val="24"/>
          <w:szCs w:val="24"/>
        </w:rPr>
        <w:t xml:space="preserve">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 Dalam penelitian ini laravel digunakan sebagai </w:t>
      </w:r>
      <w:r w:rsidR="0085720A" w:rsidRPr="00E66BAC">
        <w:rPr>
          <w:rFonts w:ascii="Times New Roman" w:hAnsi="Times New Roman" w:cs="Times New Roman"/>
          <w:i/>
          <w:sz w:val="24"/>
          <w:szCs w:val="24"/>
        </w:rPr>
        <w:t>backend</w:t>
      </w:r>
      <w:r w:rsidR="0085720A" w:rsidRPr="00E66BAC">
        <w:rPr>
          <w:rFonts w:ascii="Times New Roman" w:hAnsi="Times New Roman" w:cs="Times New Roman"/>
          <w:sz w:val="24"/>
          <w:szCs w:val="24"/>
        </w:rPr>
        <w:t>.</w:t>
      </w:r>
    </w:p>
    <w:p w:rsidR="00C43413"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Database MySQL</w:t>
      </w:r>
    </w:p>
    <w:p w:rsidR="00966F15" w:rsidRPr="00E66BAC" w:rsidRDefault="0072503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ySQL adalah RDBMS </w:t>
      </w:r>
      <w:r w:rsidRPr="00E66BAC">
        <w:rPr>
          <w:rFonts w:ascii="Times New Roman" w:hAnsi="Times New Roman" w:cs="Times New Roman"/>
          <w:i/>
          <w:iCs/>
          <w:sz w:val="24"/>
          <w:szCs w:val="24"/>
        </w:rPr>
        <w:t>open source</w:t>
      </w:r>
      <w:r w:rsidRPr="00E66BAC">
        <w:rPr>
          <w:rFonts w:ascii="Times New Roman" w:hAnsi="Times New Roman" w:cs="Times New Roman"/>
          <w:sz w:val="24"/>
          <w:szCs w:val="24"/>
        </w:rPr>
        <w:t xml:space="preserve"> dan </w:t>
      </w:r>
      <w:r w:rsidRPr="00E66BAC">
        <w:rPr>
          <w:rFonts w:ascii="Times New Roman" w:hAnsi="Times New Roman" w:cs="Times New Roman"/>
          <w:i/>
          <w:iCs/>
          <w:sz w:val="24"/>
          <w:szCs w:val="24"/>
        </w:rPr>
        <w:t>multithreaded</w:t>
      </w:r>
      <w:r w:rsidRPr="00E66BAC">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E66BAC">
        <w:rPr>
          <w:rFonts w:ascii="Times New Roman" w:hAnsi="Times New Roman" w:cs="Times New Roman"/>
          <w:i/>
          <w:iCs/>
          <w:sz w:val="24"/>
          <w:szCs w:val="24"/>
        </w:rPr>
        <w:t>database</w:t>
      </w:r>
      <w:r w:rsidRPr="00E66BAC">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w:t>
      </w:r>
      <w:r w:rsidRPr="00E66BAC">
        <w:rPr>
          <w:rFonts w:ascii="Times New Roman" w:hAnsi="Times New Roman" w:cs="Times New Roman"/>
          <w:sz w:val="24"/>
          <w:szCs w:val="24"/>
        </w:rPr>
        <w:lastRenderedPageBreak/>
        <w:t xml:space="preserve">baris data dengan cepat dan lancar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mendeley":{"formattedCitation":"(Russell J.T. Dyer 2008)","plainTextFormattedCitation":"(Russell J.T. Dyer 2008)","previouslyFormattedCitation":"(Russell J.T. Dyer, 2008)"},"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Russell J.T. Dyer 2008)</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w:t>
      </w:r>
      <w:r w:rsidR="00966F15" w:rsidRPr="00E66BAC">
        <w:rPr>
          <w:rFonts w:ascii="Times New Roman" w:hAnsi="Times New Roman" w:cs="Times New Roman"/>
          <w:sz w:val="24"/>
          <w:szCs w:val="24"/>
        </w:rPr>
        <w:t xml:space="preserve"> Dalam penelitian ini MySQL digunakan sebagai tempat menyimpan data.</w:t>
      </w:r>
    </w:p>
    <w:p w:rsidR="001828E7"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XAMPP</w:t>
      </w:r>
    </w:p>
    <w:p w:rsidR="00A859F6" w:rsidRPr="00E66BAC" w:rsidRDefault="0062083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007E5E49" w:rsidRPr="00E66BAC">
        <w:rPr>
          <w:rFonts w:ascii="Times New Roman" w:hAnsi="Times New Roman" w:cs="Times New Roman"/>
          <w:sz w:val="24"/>
          <w:szCs w:val="24"/>
        </w:rPr>
        <w:fldChar w:fldCharType="begin" w:fldLock="1"/>
      </w:r>
      <w:r w:rsidR="007E5E49"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7E5E49" w:rsidRPr="00E66BAC">
        <w:rPr>
          <w:rFonts w:ascii="Times New Roman" w:hAnsi="Times New Roman" w:cs="Times New Roman"/>
          <w:sz w:val="24"/>
          <w:szCs w:val="24"/>
        </w:rPr>
        <w:fldChar w:fldCharType="separate"/>
      </w:r>
      <w:r w:rsidR="007E5E49" w:rsidRPr="00E66BAC">
        <w:rPr>
          <w:rFonts w:ascii="Times New Roman" w:hAnsi="Times New Roman" w:cs="Times New Roman"/>
          <w:noProof/>
          <w:sz w:val="24"/>
          <w:szCs w:val="24"/>
        </w:rPr>
        <w:t>Jogiyanto (2005:2)</w:t>
      </w:r>
      <w:r w:rsidR="007E5E49"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XAMPP adalah perangkat lunak bebas, yang, mendukung banyak sistem operasi, </w:t>
      </w:r>
      <w:r w:rsidR="00400136" w:rsidRPr="00E66BAC">
        <w:rPr>
          <w:rFonts w:ascii="Times New Roman" w:hAnsi="Times New Roman" w:cs="Times New Roman"/>
          <w:sz w:val="24"/>
          <w:szCs w:val="24"/>
        </w:rPr>
        <w:t>merupakan kompilasi dari beberapa program. XAMPP merupakan tool yang menyediakan  paket  perangkat  lunak  ke  dalam  satu  buah  paket. Dengan  menginstall  XAMPP  maka  tidak  perlu  lagi  melakukan instalasi  dan  konfigurasi web serverApache,  PHP  dan  MySQL secara manual. XAMPP akan menginstalasi dan mengkonfigurasikannya  secara  otomatis  untuk  anda  atau autokonfigurasi.</w:t>
      </w:r>
      <w:r w:rsidR="003B1327" w:rsidRPr="00E66BAC">
        <w:rPr>
          <w:rFonts w:ascii="Times New Roman" w:hAnsi="Times New Roman" w:cs="Times New Roman"/>
          <w:sz w:val="24"/>
          <w:szCs w:val="24"/>
        </w:rPr>
        <w:t xml:space="preserve"> Dalam penelitian ini XAMPP digunakan sebagai web server lokal sebelum sistem dihosting.</w:t>
      </w:r>
    </w:p>
    <w:p w:rsidR="00F60C5A"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Application Programming Interface</w:t>
      </w:r>
    </w:p>
    <w:p w:rsidR="0014487D" w:rsidRPr="00E66BAC" w:rsidRDefault="00A75141"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Prasetiadi (2011)</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API (Application Programming Interface) merupakan sebuah interface yang dapat diimplementasikan dengan menggunakan perangkat lunak (software) sehingga perangkat lunak tersebut dapat berinteraksi dengan perangkat lunak lainnya, seperti halnya tampilan interface user yang memungkinkan user untuk berinteraksi dengan komputer. Dengan memanfaatkan API, developer dapat memanfaatkan beberapa perangkat lunak untuk melakukan suatu proses. Selain itu, tujuan dari useran API adalah mempercepat proses pengembangan sebuah sistem atau aplikasi dengan menggunakan fungsi-fungsi secara terpisah, sehingga developer tidak perlu membuat fungsi atau fitur yang </w:t>
      </w:r>
      <w:r w:rsidR="00BD6F6B" w:rsidRPr="00E66BAC">
        <w:rPr>
          <w:rFonts w:ascii="Times New Roman" w:hAnsi="Times New Roman" w:cs="Times New Roman"/>
          <w:sz w:val="24"/>
          <w:szCs w:val="24"/>
        </w:rPr>
        <w:t xml:space="preserve">Dalam penelitian ini </w:t>
      </w:r>
      <w:r w:rsidR="00BD6F6B" w:rsidRPr="00E66BAC">
        <w:rPr>
          <w:rFonts w:ascii="Times New Roman" w:hAnsi="Times New Roman" w:cs="Times New Roman"/>
          <w:i/>
          <w:sz w:val="24"/>
          <w:szCs w:val="24"/>
        </w:rPr>
        <w:t>application programming interface</w:t>
      </w:r>
      <w:r w:rsidR="00BD6F6B" w:rsidRPr="00E66BAC">
        <w:rPr>
          <w:rFonts w:ascii="Times New Roman" w:hAnsi="Times New Roman" w:cs="Times New Roman"/>
          <w:sz w:val="24"/>
          <w:szCs w:val="24"/>
        </w:rPr>
        <w:t xml:space="preserve"> digunakan sebagai perantara antara aplikasi android </w:t>
      </w:r>
      <w:r w:rsidR="00BD6F6B" w:rsidRPr="00E66BAC">
        <w:rPr>
          <w:rFonts w:ascii="Times New Roman" w:hAnsi="Times New Roman" w:cs="Times New Roman"/>
          <w:i/>
          <w:sz w:val="24"/>
          <w:szCs w:val="24"/>
        </w:rPr>
        <w:t>customers</w:t>
      </w:r>
      <w:r w:rsidR="00BD6F6B" w:rsidRPr="00E66BAC">
        <w:rPr>
          <w:rFonts w:ascii="Times New Roman" w:hAnsi="Times New Roman" w:cs="Times New Roman"/>
          <w:sz w:val="24"/>
          <w:szCs w:val="24"/>
        </w:rPr>
        <w:t xml:space="preserve"> dan website </w:t>
      </w:r>
      <w:r w:rsidR="00BD6F6B" w:rsidRPr="00E66BAC">
        <w:rPr>
          <w:rFonts w:ascii="Times New Roman" w:hAnsi="Times New Roman" w:cs="Times New Roman"/>
          <w:i/>
          <w:sz w:val="24"/>
          <w:szCs w:val="24"/>
        </w:rPr>
        <w:t>administrator</w:t>
      </w:r>
      <w:r w:rsidR="00BD6F6B" w:rsidRPr="00E66BAC">
        <w:rPr>
          <w:rFonts w:ascii="Times New Roman" w:hAnsi="Times New Roman" w:cs="Times New Roman"/>
          <w:sz w:val="24"/>
          <w:szCs w:val="24"/>
        </w:rPr>
        <w:t xml:space="preserve"> dan </w:t>
      </w:r>
      <w:r w:rsidR="00BD6F6B" w:rsidRPr="00E66BAC">
        <w:rPr>
          <w:rFonts w:ascii="Times New Roman" w:hAnsi="Times New Roman" w:cs="Times New Roman"/>
          <w:i/>
          <w:sz w:val="24"/>
          <w:szCs w:val="24"/>
        </w:rPr>
        <w:t>trainers</w:t>
      </w:r>
      <w:r w:rsidR="00BD6F6B" w:rsidRPr="00E66BAC">
        <w:rPr>
          <w:rFonts w:ascii="Times New Roman" w:hAnsi="Times New Roman" w:cs="Times New Roman"/>
          <w:sz w:val="24"/>
          <w:szCs w:val="24"/>
        </w:rPr>
        <w:t>.</w:t>
      </w:r>
    </w:p>
    <w:p w:rsidR="001D30D5"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Postman</w:t>
      </w:r>
    </w:p>
    <w:p w:rsidR="0044604A" w:rsidRPr="00E66BAC" w:rsidRDefault="00376307"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Menurut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Wagner (2014)</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Postman adalah platform kolaborasi untuk pengembangan API. Dibuat oleh Abhinav Asthana, seorang programmer dan desainer yang berbasis di Bangalore, India,</w:t>
      </w:r>
      <w:r w:rsidR="00167CF0" w:rsidRPr="00E66BAC">
        <w:rPr>
          <w:rFonts w:ascii="Times New Roman" w:hAnsi="Times New Roman" w:cs="Times New Roman"/>
          <w:sz w:val="24"/>
          <w:szCs w:val="24"/>
        </w:rPr>
        <w:t>s</w:t>
      </w:r>
      <w:r w:rsidRPr="00E66BAC">
        <w:rPr>
          <w:rFonts w:ascii="Times New Roman" w:hAnsi="Times New Roman" w:cs="Times New Roman"/>
          <w:sz w:val="24"/>
          <w:szCs w:val="24"/>
        </w:rPr>
        <w:t xml:space="preserve"> Postman memudahkan dalam menguji, mengembangkan, dan mendokumentasikan API. Fitur Postman yang sederhana membuat pengujian API dapat dilakukan dengan baik dan cepat. Cara kerja Postman dengan mengklasifikasi request berdasarkan request method, URL dan </w:t>
      </w:r>
      <w:r w:rsidRPr="00E66BAC">
        <w:rPr>
          <w:rFonts w:ascii="Times New Roman" w:hAnsi="Times New Roman" w:cs="Times New Roman"/>
          <w:sz w:val="24"/>
          <w:szCs w:val="24"/>
        </w:rPr>
        <w:lastRenderedPageBreak/>
        <w:t>parameterparameter request.</w:t>
      </w:r>
      <w:r w:rsidR="008949DA" w:rsidRPr="00E66BAC">
        <w:rPr>
          <w:rFonts w:ascii="Times New Roman" w:hAnsi="Times New Roman" w:cs="Times New Roman"/>
          <w:sz w:val="24"/>
          <w:szCs w:val="24"/>
        </w:rPr>
        <w:t xml:space="preserve"> Dalam penelitian ini postman digunakan sebagai aplikasi untuk menguji fungsi dari </w:t>
      </w:r>
      <w:r w:rsidR="008949DA" w:rsidRPr="00E66BAC">
        <w:rPr>
          <w:rFonts w:ascii="Times New Roman" w:hAnsi="Times New Roman" w:cs="Times New Roman"/>
          <w:i/>
          <w:sz w:val="24"/>
          <w:szCs w:val="24"/>
        </w:rPr>
        <w:t>application programming interface</w:t>
      </w:r>
      <w:r w:rsidR="008949DA" w:rsidRPr="00E66BAC">
        <w:rPr>
          <w:rFonts w:ascii="Times New Roman" w:hAnsi="Times New Roman" w:cs="Times New Roman"/>
          <w:sz w:val="24"/>
          <w:szCs w:val="24"/>
        </w:rPr>
        <w:t>.</w:t>
      </w:r>
    </w:p>
    <w:p w:rsidR="00263C43" w:rsidRPr="00E66BAC" w:rsidRDefault="00403D54" w:rsidP="00E66BAC">
      <w:pPr>
        <w:pStyle w:val="Heading3"/>
        <w:numPr>
          <w:ilvl w:val="0"/>
          <w:numId w:val="15"/>
        </w:numPr>
        <w:spacing w:line="360" w:lineRule="auto"/>
        <w:ind w:hanging="720"/>
        <w:rPr>
          <w:rFonts w:ascii="Times New Roman" w:hAnsi="Times New Roman" w:cs="Times New Roman"/>
          <w:b/>
          <w:color w:val="auto"/>
        </w:rPr>
      </w:pPr>
      <w:r w:rsidRPr="00E66BAC">
        <w:rPr>
          <w:rFonts w:ascii="Times New Roman" w:hAnsi="Times New Roman" w:cs="Times New Roman"/>
          <w:b/>
          <w:color w:val="auto"/>
        </w:rPr>
        <w:t>Github</w:t>
      </w:r>
    </w:p>
    <w:p w:rsidR="00AD29FD" w:rsidRPr="00E66BAC" w:rsidRDefault="00167CF0" w:rsidP="00E66BAC">
      <w:pPr>
        <w:spacing w:line="360" w:lineRule="auto"/>
        <w:jc w:val="both"/>
        <w:rPr>
          <w:rFonts w:ascii="Times New Roman" w:eastAsiaTheme="majorEastAsia" w:hAnsi="Times New Roman" w:cs="Times New Roman"/>
          <w:sz w:val="24"/>
          <w:szCs w:val="24"/>
        </w:rPr>
      </w:pPr>
      <w:r w:rsidRPr="00E66BAC">
        <w:rPr>
          <w:rFonts w:ascii="Times New Roman" w:hAnsi="Times New Roman" w:cs="Times New Roman"/>
          <w:sz w:val="24"/>
          <w:szCs w:val="24"/>
        </w:rPr>
        <w:t xml:space="preserve">Menurut </w:t>
      </w: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Hapsari &amp; Umam (2021)</w:t>
      </w:r>
      <w:r w:rsidRPr="00E66BAC">
        <w:rPr>
          <w:rFonts w:ascii="Times New Roman" w:hAnsi="Times New Roman" w:cs="Times New Roman"/>
          <w:sz w:val="24"/>
          <w:szCs w:val="24"/>
        </w:rPr>
        <w:fldChar w:fldCharType="end"/>
      </w:r>
      <w:r w:rsidRPr="00E66BAC">
        <w:rPr>
          <w:rFonts w:ascii="Times New Roman" w:hAnsi="Times New Roman" w:cs="Times New Roman"/>
          <w:sz w:val="24"/>
          <w:szCs w:val="24"/>
        </w:rPr>
        <w:t xml:space="preserve"> Github adalah sebuah </w:t>
      </w:r>
      <w:r w:rsidRPr="00E66BAC">
        <w:rPr>
          <w:rFonts w:ascii="Times New Roman" w:hAnsi="Times New Roman" w:cs="Times New Roman"/>
          <w:i/>
          <w:iCs/>
          <w:sz w:val="24"/>
          <w:szCs w:val="24"/>
        </w:rPr>
        <w:t>storehouse online</w:t>
      </w:r>
      <w:r w:rsidRPr="00E66BAC">
        <w:rPr>
          <w:rFonts w:ascii="Times New Roman" w:hAnsi="Times New Roman" w:cs="Times New Roman"/>
          <w:sz w:val="24"/>
          <w:szCs w:val="24"/>
        </w:rPr>
        <w:t xml:space="preserve"> yang digunakan untuk melakukan proyek secara kolaborasi. Github juga dikenal sebagai salah satu </w:t>
      </w:r>
      <w:r w:rsidRPr="00E66BAC">
        <w:rPr>
          <w:rFonts w:ascii="Times New Roman" w:hAnsi="Times New Roman" w:cs="Times New Roman"/>
          <w:i/>
          <w:iCs/>
          <w:sz w:val="24"/>
          <w:szCs w:val="24"/>
        </w:rPr>
        <w:t>storehouse</w:t>
      </w:r>
      <w:r w:rsidRPr="00E66BAC">
        <w:rPr>
          <w:rFonts w:ascii="Times New Roman" w:hAnsi="Times New Roman" w:cs="Times New Roman"/>
          <w:sz w:val="24"/>
          <w:szCs w:val="24"/>
        </w:rPr>
        <w:t xml:space="preserve"> yang terbesar di dunia. Github sendiri berupa aplikasi yang bekerja berbasis </w:t>
      </w:r>
      <w:r w:rsidRPr="00E66BAC">
        <w:rPr>
          <w:rFonts w:ascii="Times New Roman" w:hAnsi="Times New Roman" w:cs="Times New Roman"/>
          <w:i/>
          <w:iCs/>
          <w:sz w:val="24"/>
          <w:szCs w:val="24"/>
        </w:rPr>
        <w:t>website</w:t>
      </w:r>
      <w:r w:rsidRPr="00E66BAC">
        <w:rPr>
          <w:rFonts w:ascii="Times New Roman" w:hAnsi="Times New Roman" w:cs="Times New Roman"/>
          <w:sz w:val="24"/>
          <w:szCs w:val="24"/>
        </w:rPr>
        <w:t xml:space="preserve"> yang dilengkapi oleh VCS (Version Control System). Fungsi utama Github adalah untuk memudahkan manajemen proyek. Dengan Github akan bisa bekerja dan berkomunikasi dengan banyak orang dari beragam tempat, melacak progress proyek, melacak </w:t>
      </w:r>
      <w:r w:rsidRPr="00E66BAC">
        <w:rPr>
          <w:rFonts w:ascii="Times New Roman" w:hAnsi="Times New Roman" w:cs="Times New Roman"/>
          <w:i/>
          <w:iCs/>
          <w:sz w:val="24"/>
          <w:szCs w:val="24"/>
        </w:rPr>
        <w:t>bug</w:t>
      </w:r>
      <w:r w:rsidRPr="00E66BAC">
        <w:rPr>
          <w:rFonts w:ascii="Times New Roman" w:hAnsi="Times New Roman" w:cs="Times New Roman"/>
          <w:sz w:val="24"/>
          <w:szCs w:val="24"/>
        </w:rPr>
        <w:t xml:space="preserve">, membuat rencana proyek, manajemen tugas, dan lainnya. Selain itu, Github memberikan paket layanan penyimpanan </w:t>
      </w:r>
      <w:r w:rsidRPr="00E66BAC">
        <w:rPr>
          <w:rFonts w:ascii="Times New Roman" w:hAnsi="Times New Roman" w:cs="Times New Roman"/>
          <w:i/>
          <w:iCs/>
          <w:sz w:val="24"/>
          <w:szCs w:val="24"/>
        </w:rPr>
        <w:t>repository</w:t>
      </w:r>
      <w:r w:rsidRPr="00E66BAC">
        <w:rPr>
          <w:rFonts w:ascii="Times New Roman" w:hAnsi="Times New Roman" w:cs="Times New Roman"/>
          <w:sz w:val="24"/>
          <w:szCs w:val="24"/>
        </w:rPr>
        <w:t xml:space="preserve"> secara gratis dan pribadi. Inilah mengapa Github banyak dipakai dalam proses pengembangan </w:t>
      </w:r>
      <w:r w:rsidRPr="00E66BAC">
        <w:rPr>
          <w:rFonts w:ascii="Times New Roman" w:hAnsi="Times New Roman" w:cs="Times New Roman"/>
          <w:i/>
          <w:iCs/>
          <w:sz w:val="24"/>
          <w:szCs w:val="24"/>
        </w:rPr>
        <w:t>software</w:t>
      </w:r>
      <w:r w:rsidRPr="00E66BAC">
        <w:rPr>
          <w:rFonts w:ascii="Times New Roman" w:hAnsi="Times New Roman" w:cs="Times New Roman"/>
          <w:sz w:val="24"/>
          <w:szCs w:val="24"/>
        </w:rPr>
        <w:t xml:space="preserve"> serta untuk kode komputer.</w:t>
      </w:r>
      <w:r w:rsidR="00263C43" w:rsidRPr="00E66BAC">
        <w:rPr>
          <w:rFonts w:ascii="Times New Roman" w:hAnsi="Times New Roman" w:cs="Times New Roman"/>
          <w:sz w:val="24"/>
          <w:szCs w:val="24"/>
        </w:rPr>
        <w:t xml:space="preserve"> </w:t>
      </w:r>
      <w:r w:rsidR="00CC1025" w:rsidRPr="00E66BAC">
        <w:rPr>
          <w:rFonts w:ascii="Times New Roman" w:hAnsi="Times New Roman" w:cs="Times New Roman"/>
          <w:sz w:val="24"/>
          <w:szCs w:val="24"/>
        </w:rPr>
        <w:t>Dalam penelitian ini github digunakan sebagai manajemen projek aplikasi website dan andorid.</w:t>
      </w:r>
      <w:r w:rsidR="00AD29FD" w:rsidRPr="00E66BAC">
        <w:rPr>
          <w:rFonts w:ascii="Times New Roman" w:hAnsi="Times New Roman" w:cs="Times New Roman"/>
          <w:sz w:val="24"/>
          <w:szCs w:val="24"/>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BAB III KEGIATAN PELAKSANAAN</w:t>
      </w:r>
    </w:p>
    <w:p w:rsidR="00A615F5" w:rsidRPr="00E66BAC" w:rsidRDefault="00A615F5"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bab ini akan dibahas mengenai pelaksanaan tugas akhir dengan menggunakan metode agile.</w:t>
      </w:r>
    </w:p>
    <w:p w:rsidR="00996934" w:rsidRPr="00E66BAC" w:rsidRDefault="00403AE8" w:rsidP="00E66BAC">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Product Backlog</w:t>
      </w:r>
    </w:p>
    <w:p w:rsidR="005E0D6F" w:rsidRPr="00E66BAC" w:rsidRDefault="00BD7990" w:rsidP="00E66BAC">
      <w:pPr>
        <w:tabs>
          <w:tab w:val="center" w:pos="3968"/>
        </w:tabs>
        <w:spacing w:line="360" w:lineRule="auto"/>
        <w:jc w:val="both"/>
        <w:rPr>
          <w:rFonts w:ascii="Times New Roman" w:hAnsi="Times New Roman" w:cs="Times New Roman"/>
          <w:color w:val="000000"/>
          <w:sz w:val="24"/>
          <w:szCs w:val="24"/>
        </w:rPr>
      </w:pPr>
      <w:r w:rsidRPr="00E66BAC">
        <w:rPr>
          <w:rFonts w:ascii="Times New Roman" w:hAnsi="Times New Roman" w:cs="Times New Roman"/>
          <w:sz w:val="24"/>
          <w:szCs w:val="24"/>
        </w:rPr>
        <w:t>Tahapan</w:t>
      </w:r>
      <w:r w:rsidR="00580FE4" w:rsidRPr="00E66BAC">
        <w:rPr>
          <w:rFonts w:ascii="Times New Roman" w:hAnsi="Times New Roman" w:cs="Times New Roman"/>
          <w:sz w:val="24"/>
          <w:szCs w:val="24"/>
        </w:rPr>
        <w:t xml:space="preserve"> ini p</w:t>
      </w:r>
      <w:r w:rsidR="002472FE" w:rsidRPr="00E66BAC">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E66BAC">
        <w:rPr>
          <w:rFonts w:ascii="Times New Roman" w:hAnsi="Times New Roman" w:cs="Times New Roman"/>
          <w:color w:val="000000"/>
          <w:sz w:val="24"/>
          <w:szCs w:val="24"/>
        </w:rPr>
        <w:t>Desa Makam, RT 003/002, Kecamatan Rembang, Kabupaten Purbalinga, Provinsi Jawa Tengah.</w:t>
      </w:r>
      <w:r w:rsidR="006D01A1" w:rsidRPr="00E66BAC">
        <w:rPr>
          <w:rFonts w:ascii="Times New Roman" w:hAnsi="Times New Roman" w:cs="Times New Roman"/>
          <w:color w:val="000000"/>
          <w:sz w:val="24"/>
          <w:szCs w:val="24"/>
        </w:rPr>
        <w:t xml:space="preserve"> Dari hasil wawancara pengembang menentukan kebutuhan meliputi :</w:t>
      </w:r>
    </w:p>
    <w:p w:rsidR="006D01A1" w:rsidRPr="00E66BAC" w:rsidRDefault="006D01A1" w:rsidP="00E66BAC">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Analisis kebutuhan sistem</w:t>
      </w:r>
    </w:p>
    <w:p w:rsidR="006D01A1" w:rsidRPr="00E66BAC" w:rsidRDefault="006D01A1" w:rsidP="00E66BAC">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Perancangan diagram sistem</w:t>
      </w:r>
    </w:p>
    <w:p w:rsidR="006D01A1" w:rsidRPr="00E66BAC" w:rsidRDefault="006D01A1" w:rsidP="00E66BAC">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Perancangan antarmuka sistem</w:t>
      </w:r>
    </w:p>
    <w:p w:rsidR="006D01A1" w:rsidRPr="00E66BAC" w:rsidRDefault="006D01A1" w:rsidP="00E66BAC">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Pembutan dan pengujian fitur aplikasi</w:t>
      </w:r>
    </w:p>
    <w:p w:rsidR="00971AB9" w:rsidRPr="00E66BAC" w:rsidRDefault="006D01A1" w:rsidP="00E66BAC">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Perancangan uji kepuasan pengguna</w:t>
      </w:r>
    </w:p>
    <w:p w:rsidR="003E7705" w:rsidRPr="00E66BAC" w:rsidRDefault="003E7705" w:rsidP="00E66BAC">
      <w:pPr>
        <w:pStyle w:val="ListParagraph"/>
        <w:tabs>
          <w:tab w:val="center" w:pos="3968"/>
        </w:tabs>
        <w:spacing w:line="360" w:lineRule="auto"/>
        <w:ind w:left="426"/>
        <w:jc w:val="both"/>
        <w:rPr>
          <w:rFonts w:ascii="Times New Roman" w:hAnsi="Times New Roman" w:cs="Times New Roman"/>
          <w:sz w:val="24"/>
          <w:szCs w:val="24"/>
        </w:rPr>
      </w:pPr>
    </w:p>
    <w:p w:rsidR="00D678B0" w:rsidRPr="00E66BAC" w:rsidRDefault="00403AE8" w:rsidP="00E66BAC">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 xml:space="preserve">Sprint Planning </w:t>
      </w:r>
      <w:r w:rsidR="00996934" w:rsidRPr="00E66BAC">
        <w:rPr>
          <w:rFonts w:ascii="Times New Roman" w:hAnsi="Times New Roman" w:cs="Times New Roman"/>
          <w:b/>
          <w:color w:val="000000" w:themeColor="text1"/>
          <w:sz w:val="24"/>
          <w:szCs w:val="24"/>
        </w:rPr>
        <w:t>Meeting</w:t>
      </w:r>
    </w:p>
    <w:p w:rsidR="007A50A2" w:rsidRPr="00E66BAC" w:rsidRDefault="0078043B"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Tahapan</w:t>
      </w:r>
      <w:r w:rsidR="007A50A2" w:rsidRPr="00E66BAC">
        <w:rPr>
          <w:rFonts w:ascii="Times New Roman" w:hAnsi="Times New Roman" w:cs="Times New Roman"/>
          <w:sz w:val="24"/>
          <w:szCs w:val="24"/>
        </w:rPr>
        <w:t xml:space="preserve"> ini</w:t>
      </w:r>
      <w:r w:rsidR="00580FE4" w:rsidRPr="00E66BAC">
        <w:rPr>
          <w:rFonts w:ascii="Times New Roman" w:hAnsi="Times New Roman" w:cs="Times New Roman"/>
          <w:sz w:val="24"/>
          <w:szCs w:val="24"/>
        </w:rPr>
        <w:t xml:space="preserve"> pengembang</w:t>
      </w:r>
      <w:r w:rsidR="007A50A2" w:rsidRPr="00E66BAC">
        <w:rPr>
          <w:rFonts w:ascii="Times New Roman" w:hAnsi="Times New Roman" w:cs="Times New Roman"/>
          <w:sz w:val="24"/>
          <w:szCs w:val="24"/>
        </w:rPr>
        <w:t xml:space="preserve"> </w:t>
      </w:r>
      <w:r w:rsidR="006971DE" w:rsidRPr="00E66BAC">
        <w:rPr>
          <w:rFonts w:ascii="Times New Roman" w:hAnsi="Times New Roman" w:cs="Times New Roman"/>
          <w:sz w:val="24"/>
          <w:szCs w:val="24"/>
        </w:rPr>
        <w:t xml:space="preserve">mendiskusikan mengenai pembuatan </w:t>
      </w:r>
      <w:r w:rsidR="006971DE" w:rsidRPr="00E66BAC">
        <w:rPr>
          <w:rFonts w:ascii="Times New Roman" w:hAnsi="Times New Roman" w:cs="Times New Roman"/>
          <w:i/>
          <w:sz w:val="24"/>
          <w:szCs w:val="24"/>
        </w:rPr>
        <w:t>sprint</w:t>
      </w:r>
      <w:r w:rsidR="006971DE" w:rsidRPr="00E66BAC">
        <w:rPr>
          <w:rFonts w:ascii="Times New Roman" w:hAnsi="Times New Roman" w:cs="Times New Roman"/>
          <w:sz w:val="24"/>
          <w:szCs w:val="24"/>
        </w:rPr>
        <w:t xml:space="preserve"> dan </w:t>
      </w:r>
      <w:r w:rsidR="007A50A2" w:rsidRPr="00E66BAC">
        <w:rPr>
          <w:rFonts w:ascii="Times New Roman" w:hAnsi="Times New Roman" w:cs="Times New Roman"/>
          <w:sz w:val="24"/>
          <w:szCs w:val="24"/>
        </w:rPr>
        <w:t xml:space="preserve">menentukan estimasi waktu dalam pengerjaan setiap </w:t>
      </w:r>
      <w:r w:rsidR="007A50A2" w:rsidRPr="00E66BAC">
        <w:rPr>
          <w:rFonts w:ascii="Times New Roman" w:hAnsi="Times New Roman" w:cs="Times New Roman"/>
          <w:i/>
          <w:sz w:val="24"/>
          <w:szCs w:val="24"/>
        </w:rPr>
        <w:t xml:space="preserve">sprint </w:t>
      </w:r>
      <w:r w:rsidR="007A50A2" w:rsidRPr="00E66BAC">
        <w:rPr>
          <w:rFonts w:ascii="Times New Roman" w:hAnsi="Times New Roman" w:cs="Times New Roman"/>
          <w:sz w:val="24"/>
          <w:szCs w:val="24"/>
        </w:rPr>
        <w:t xml:space="preserve">sehingga dapat menjadi acuan dalam proses </w:t>
      </w:r>
      <w:r w:rsidR="007A50A2" w:rsidRPr="00E66BAC">
        <w:rPr>
          <w:rFonts w:ascii="Times New Roman" w:hAnsi="Times New Roman" w:cs="Times New Roman"/>
          <w:i/>
          <w:sz w:val="24"/>
          <w:szCs w:val="24"/>
        </w:rPr>
        <w:t xml:space="preserve">scrum. </w:t>
      </w:r>
      <w:r w:rsidR="007A50A2" w:rsidRPr="00E66BAC">
        <w:rPr>
          <w:rFonts w:ascii="Times New Roman" w:hAnsi="Times New Roman" w:cs="Times New Roman"/>
          <w:sz w:val="24"/>
          <w:szCs w:val="24"/>
        </w:rPr>
        <w:t xml:space="preserve">Daftar </w:t>
      </w:r>
      <w:r w:rsidR="007A50A2" w:rsidRPr="00E66BAC">
        <w:rPr>
          <w:rFonts w:ascii="Times New Roman" w:hAnsi="Times New Roman" w:cs="Times New Roman"/>
          <w:i/>
          <w:sz w:val="24"/>
          <w:szCs w:val="24"/>
        </w:rPr>
        <w:t xml:space="preserve">sprint </w:t>
      </w:r>
      <w:r w:rsidR="007A50A2" w:rsidRPr="00E66BAC">
        <w:rPr>
          <w:rFonts w:ascii="Times New Roman" w:hAnsi="Times New Roman" w:cs="Times New Roman"/>
          <w:sz w:val="24"/>
          <w:szCs w:val="24"/>
        </w:rPr>
        <w:t>ditunjukkan pada Tabel 3.1.</w:t>
      </w:r>
    </w:p>
    <w:p w:rsidR="007A50A2" w:rsidRPr="00E66BAC" w:rsidRDefault="007A50A2"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Tabel 3.1 Daftar </w:t>
      </w:r>
      <w:r w:rsidRPr="00E66BAC">
        <w:rPr>
          <w:rFonts w:ascii="Times New Roman" w:hAnsi="Times New Roman" w:cs="Times New Roman"/>
          <w:i/>
          <w:sz w:val="24"/>
          <w:szCs w:val="24"/>
        </w:rPr>
        <w:t xml:space="preserve">Sprint </w:t>
      </w:r>
      <w:r w:rsidR="0062081E" w:rsidRPr="00E66BAC">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E66BAC" w:rsidTr="00890BA9">
        <w:tc>
          <w:tcPr>
            <w:tcW w:w="510" w:type="dxa"/>
            <w:vAlign w:val="center"/>
          </w:tcPr>
          <w:p w:rsidR="0062081E" w:rsidRPr="00E66BAC" w:rsidRDefault="0062081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No</w:t>
            </w:r>
          </w:p>
        </w:tc>
        <w:tc>
          <w:tcPr>
            <w:tcW w:w="803" w:type="dxa"/>
            <w:vAlign w:val="center"/>
          </w:tcPr>
          <w:p w:rsidR="0062081E" w:rsidRPr="00E66BAC" w:rsidRDefault="0062081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Sprint</w:t>
            </w:r>
          </w:p>
        </w:tc>
        <w:tc>
          <w:tcPr>
            <w:tcW w:w="4352" w:type="dxa"/>
            <w:vAlign w:val="center"/>
          </w:tcPr>
          <w:p w:rsidR="0062081E" w:rsidRPr="00E66BAC" w:rsidRDefault="0062081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roduck Backlog</w:t>
            </w:r>
          </w:p>
        </w:tc>
        <w:tc>
          <w:tcPr>
            <w:tcW w:w="993" w:type="dxa"/>
            <w:vAlign w:val="center"/>
          </w:tcPr>
          <w:p w:rsidR="0062081E" w:rsidRPr="00E66BAC" w:rsidRDefault="0062081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Estimasi Waktu (Jam)</w:t>
            </w:r>
          </w:p>
        </w:tc>
        <w:tc>
          <w:tcPr>
            <w:tcW w:w="1270" w:type="dxa"/>
            <w:vAlign w:val="center"/>
          </w:tcPr>
          <w:p w:rsidR="0062081E" w:rsidRPr="00E66BAC" w:rsidRDefault="0062081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Waktu Digunakan (Jam)</w:t>
            </w:r>
          </w:p>
        </w:tc>
      </w:tr>
      <w:tr w:rsidR="0062081E" w:rsidRPr="00E66BAC" w:rsidTr="00890BA9">
        <w:tc>
          <w:tcPr>
            <w:tcW w:w="510"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803"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4352" w:type="dxa"/>
          </w:tcPr>
          <w:p w:rsidR="0062081E" w:rsidRPr="00E66BAC" w:rsidRDefault="006208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Analisis kebutuhan sistem</w:t>
            </w:r>
          </w:p>
        </w:tc>
        <w:tc>
          <w:tcPr>
            <w:tcW w:w="993" w:type="dxa"/>
            <w:vAlign w:val="center"/>
          </w:tcPr>
          <w:p w:rsidR="0062081E" w:rsidRPr="00E66BAC" w:rsidRDefault="0075716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1270" w:type="dxa"/>
            <w:vAlign w:val="center"/>
          </w:tcPr>
          <w:p w:rsidR="0062081E" w:rsidRPr="00E66BAC" w:rsidRDefault="0075716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62081E" w:rsidRPr="00E66BAC" w:rsidTr="00890BA9">
        <w:tc>
          <w:tcPr>
            <w:tcW w:w="510"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803"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4352" w:type="dxa"/>
          </w:tcPr>
          <w:p w:rsidR="0062081E" w:rsidRPr="00E66BAC" w:rsidRDefault="006208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rancangan diagram sistem</w:t>
            </w:r>
          </w:p>
        </w:tc>
        <w:tc>
          <w:tcPr>
            <w:tcW w:w="993" w:type="dxa"/>
            <w:vAlign w:val="center"/>
          </w:tcPr>
          <w:p w:rsidR="0062081E" w:rsidRPr="00E66BAC" w:rsidRDefault="0075716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2</w:t>
            </w:r>
          </w:p>
        </w:tc>
        <w:tc>
          <w:tcPr>
            <w:tcW w:w="1270" w:type="dxa"/>
            <w:vAlign w:val="center"/>
          </w:tcPr>
          <w:p w:rsidR="0062081E" w:rsidRPr="00E66BAC" w:rsidRDefault="0075716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0</w:t>
            </w:r>
          </w:p>
        </w:tc>
      </w:tr>
      <w:tr w:rsidR="0062081E" w:rsidRPr="00E66BAC" w:rsidTr="00890BA9">
        <w:tc>
          <w:tcPr>
            <w:tcW w:w="510"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803"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4352" w:type="dxa"/>
          </w:tcPr>
          <w:p w:rsidR="0062081E" w:rsidRPr="00E66BAC" w:rsidRDefault="006208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rancangan antar muka sistem</w:t>
            </w:r>
          </w:p>
        </w:tc>
        <w:tc>
          <w:tcPr>
            <w:tcW w:w="993" w:type="dxa"/>
            <w:vAlign w:val="center"/>
          </w:tcPr>
          <w:p w:rsidR="0062081E" w:rsidRPr="00E66BAC" w:rsidRDefault="007B7A9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7</w:t>
            </w:r>
          </w:p>
        </w:tc>
        <w:tc>
          <w:tcPr>
            <w:tcW w:w="1270" w:type="dxa"/>
            <w:vAlign w:val="center"/>
          </w:tcPr>
          <w:p w:rsidR="0062081E" w:rsidRPr="00E66BAC" w:rsidRDefault="007B7A9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2</w:t>
            </w:r>
          </w:p>
        </w:tc>
      </w:tr>
      <w:tr w:rsidR="0062081E" w:rsidRPr="00E66BAC" w:rsidTr="00890BA9">
        <w:tc>
          <w:tcPr>
            <w:tcW w:w="510"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803"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4352" w:type="dxa"/>
          </w:tcPr>
          <w:p w:rsidR="0062081E" w:rsidRPr="00E66BAC" w:rsidRDefault="006208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mbuatan dan pengujian fitur aplikasi</w:t>
            </w:r>
          </w:p>
        </w:tc>
        <w:tc>
          <w:tcPr>
            <w:tcW w:w="993" w:type="dxa"/>
            <w:vAlign w:val="center"/>
          </w:tcPr>
          <w:p w:rsidR="0062081E" w:rsidRPr="00E66BAC" w:rsidRDefault="00FF51B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612</w:t>
            </w:r>
          </w:p>
        </w:tc>
        <w:tc>
          <w:tcPr>
            <w:tcW w:w="1270" w:type="dxa"/>
            <w:vAlign w:val="center"/>
          </w:tcPr>
          <w:p w:rsidR="0062081E" w:rsidRPr="00E66BAC" w:rsidRDefault="00FF51B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52</w:t>
            </w:r>
          </w:p>
        </w:tc>
      </w:tr>
      <w:tr w:rsidR="0062081E" w:rsidRPr="00E66BAC" w:rsidTr="00890BA9">
        <w:tc>
          <w:tcPr>
            <w:tcW w:w="510"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803" w:type="dxa"/>
            <w:vAlign w:val="center"/>
          </w:tcPr>
          <w:p w:rsidR="0062081E" w:rsidRPr="00E66BAC" w:rsidRDefault="0062081E"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4352" w:type="dxa"/>
          </w:tcPr>
          <w:p w:rsidR="0062081E" w:rsidRPr="00E66BAC" w:rsidRDefault="006208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rancangan uji kepuasan pengguna</w:t>
            </w:r>
          </w:p>
        </w:tc>
        <w:tc>
          <w:tcPr>
            <w:tcW w:w="993" w:type="dxa"/>
            <w:vAlign w:val="center"/>
          </w:tcPr>
          <w:p w:rsidR="0062081E" w:rsidRPr="00E66BAC" w:rsidRDefault="009B515B"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9</w:t>
            </w:r>
          </w:p>
        </w:tc>
        <w:tc>
          <w:tcPr>
            <w:tcW w:w="1270" w:type="dxa"/>
            <w:vAlign w:val="center"/>
          </w:tcPr>
          <w:p w:rsidR="0062081E" w:rsidRPr="00E66BAC" w:rsidRDefault="009B515B"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6</w:t>
            </w:r>
          </w:p>
        </w:tc>
      </w:tr>
      <w:tr w:rsidR="0062081E" w:rsidRPr="00E66BAC" w:rsidTr="00890BA9">
        <w:tc>
          <w:tcPr>
            <w:tcW w:w="5665" w:type="dxa"/>
            <w:gridSpan w:val="3"/>
            <w:vAlign w:val="center"/>
          </w:tcPr>
          <w:p w:rsidR="0062081E" w:rsidRPr="00E66BAC" w:rsidRDefault="0062081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OTAL</w:t>
            </w:r>
          </w:p>
        </w:tc>
        <w:tc>
          <w:tcPr>
            <w:tcW w:w="993" w:type="dxa"/>
            <w:vAlign w:val="center"/>
          </w:tcPr>
          <w:p w:rsidR="0062081E" w:rsidRPr="00E66BAC" w:rsidRDefault="00FF51B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744</w:t>
            </w:r>
          </w:p>
        </w:tc>
        <w:tc>
          <w:tcPr>
            <w:tcW w:w="1270" w:type="dxa"/>
            <w:vAlign w:val="center"/>
          </w:tcPr>
          <w:p w:rsidR="0062081E" w:rsidRPr="00E66BAC" w:rsidRDefault="00FF51BE"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672</w:t>
            </w:r>
          </w:p>
        </w:tc>
      </w:tr>
    </w:tbl>
    <w:p w:rsidR="0062081E" w:rsidRPr="00E66BAC" w:rsidRDefault="0062081E" w:rsidP="00E66BAC">
      <w:pPr>
        <w:spacing w:line="360" w:lineRule="auto"/>
        <w:jc w:val="both"/>
        <w:rPr>
          <w:rFonts w:ascii="Times New Roman" w:hAnsi="Times New Roman" w:cs="Times New Roman"/>
          <w:sz w:val="24"/>
          <w:szCs w:val="24"/>
        </w:rPr>
      </w:pPr>
    </w:p>
    <w:p w:rsidR="004E2805" w:rsidRPr="00E66BAC" w:rsidRDefault="0062081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lastRenderedPageBreak/>
        <w:t xml:space="preserve">Berdasarkan Tabel 3.1. didapatkan jumlah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 xml:space="preserve">sebanyak lima </w:t>
      </w:r>
      <w:r w:rsidRPr="00E66BAC">
        <w:rPr>
          <w:rFonts w:ascii="Times New Roman" w:hAnsi="Times New Roman" w:cs="Times New Roman"/>
          <w:i/>
          <w:sz w:val="24"/>
          <w:szCs w:val="24"/>
        </w:rPr>
        <w:t xml:space="preserve">sprint </w:t>
      </w:r>
      <w:r w:rsidR="00E8341F" w:rsidRPr="00E66BAC">
        <w:rPr>
          <w:rFonts w:ascii="Times New Roman" w:hAnsi="Times New Roman" w:cs="Times New Roman"/>
          <w:sz w:val="24"/>
          <w:szCs w:val="24"/>
        </w:rPr>
        <w:t xml:space="preserve">dengan mempertimbangkan </w:t>
      </w:r>
      <w:r w:rsidRPr="00E66BAC">
        <w:rPr>
          <w:rFonts w:ascii="Times New Roman" w:hAnsi="Times New Roman" w:cs="Times New Roman"/>
          <w:sz w:val="24"/>
          <w:szCs w:val="24"/>
        </w:rPr>
        <w:t xml:space="preserve">estimasi waktu yang digunakan dalam pengerjaan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 xml:space="preserve">Estimasi waktu yang digunakan untuk pengerjaan lima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adalah</w:t>
      </w:r>
      <w:r w:rsidR="009B515B" w:rsidRPr="00E66BAC">
        <w:rPr>
          <w:rFonts w:ascii="Times New Roman" w:hAnsi="Times New Roman" w:cs="Times New Roman"/>
          <w:sz w:val="24"/>
          <w:szCs w:val="24"/>
        </w:rPr>
        <w:t xml:space="preserve"> tujuh ratus</w:t>
      </w:r>
      <w:r w:rsidR="00900F87" w:rsidRPr="00E66BAC">
        <w:rPr>
          <w:rFonts w:ascii="Times New Roman" w:hAnsi="Times New Roman" w:cs="Times New Roman"/>
          <w:sz w:val="24"/>
          <w:szCs w:val="24"/>
        </w:rPr>
        <w:t xml:space="preserve"> </w:t>
      </w:r>
      <w:r w:rsidR="00FF51BE" w:rsidRPr="00E66BAC">
        <w:rPr>
          <w:rFonts w:ascii="Times New Roman" w:hAnsi="Times New Roman" w:cs="Times New Roman"/>
          <w:sz w:val="24"/>
          <w:szCs w:val="24"/>
        </w:rPr>
        <w:t>empat</w:t>
      </w:r>
      <w:r w:rsidR="00900F87" w:rsidRPr="00E66BAC">
        <w:rPr>
          <w:rFonts w:ascii="Times New Roman" w:hAnsi="Times New Roman" w:cs="Times New Roman"/>
          <w:sz w:val="24"/>
          <w:szCs w:val="24"/>
        </w:rPr>
        <w:t xml:space="preserve"> puluh</w:t>
      </w:r>
      <w:r w:rsidR="009B515B" w:rsidRPr="00E66BAC">
        <w:rPr>
          <w:rFonts w:ascii="Times New Roman" w:hAnsi="Times New Roman" w:cs="Times New Roman"/>
          <w:sz w:val="24"/>
          <w:szCs w:val="24"/>
        </w:rPr>
        <w:t xml:space="preserve"> </w:t>
      </w:r>
      <w:r w:rsidR="00FF51BE" w:rsidRPr="00E66BAC">
        <w:rPr>
          <w:rFonts w:ascii="Times New Roman" w:hAnsi="Times New Roman" w:cs="Times New Roman"/>
          <w:sz w:val="24"/>
          <w:szCs w:val="24"/>
        </w:rPr>
        <w:t xml:space="preserve">empat </w:t>
      </w:r>
      <w:r w:rsidR="009B515B" w:rsidRPr="00E66BAC">
        <w:rPr>
          <w:rFonts w:ascii="Times New Roman" w:hAnsi="Times New Roman" w:cs="Times New Roman"/>
          <w:sz w:val="24"/>
          <w:szCs w:val="24"/>
        </w:rPr>
        <w:t xml:space="preserve">jam atau </w:t>
      </w:r>
      <w:r w:rsidR="00337B42" w:rsidRPr="00E66BAC">
        <w:rPr>
          <w:rFonts w:ascii="Times New Roman" w:hAnsi="Times New Roman" w:cs="Times New Roman"/>
          <w:sz w:val="24"/>
          <w:szCs w:val="24"/>
        </w:rPr>
        <w:t xml:space="preserve">empat minggu lebih </w:t>
      </w:r>
      <w:r w:rsidR="00FF51BE" w:rsidRPr="00E66BAC">
        <w:rPr>
          <w:rFonts w:ascii="Times New Roman" w:hAnsi="Times New Roman" w:cs="Times New Roman"/>
          <w:sz w:val="24"/>
          <w:szCs w:val="24"/>
        </w:rPr>
        <w:t xml:space="preserve">tiga </w:t>
      </w:r>
      <w:r w:rsidR="009418EB" w:rsidRPr="00E66BAC">
        <w:rPr>
          <w:rFonts w:ascii="Times New Roman" w:hAnsi="Times New Roman" w:cs="Times New Roman"/>
          <w:sz w:val="24"/>
          <w:szCs w:val="24"/>
        </w:rPr>
        <w:t xml:space="preserve">hari </w:t>
      </w:r>
      <w:r w:rsidRPr="00E66BAC">
        <w:rPr>
          <w:rFonts w:ascii="Times New Roman" w:hAnsi="Times New Roman" w:cs="Times New Roman"/>
          <w:sz w:val="24"/>
          <w:szCs w:val="24"/>
        </w:rPr>
        <w:t>dan waktu pengerjaan yang digunakan sebanyak</w:t>
      </w:r>
      <w:r w:rsidR="00742209" w:rsidRPr="00E66BAC">
        <w:rPr>
          <w:rFonts w:ascii="Times New Roman" w:hAnsi="Times New Roman" w:cs="Times New Roman"/>
          <w:sz w:val="24"/>
          <w:szCs w:val="24"/>
        </w:rPr>
        <w:t xml:space="preserve"> enam ratus </w:t>
      </w:r>
      <w:r w:rsidR="00FF51BE" w:rsidRPr="00E66BAC">
        <w:rPr>
          <w:rFonts w:ascii="Times New Roman" w:hAnsi="Times New Roman" w:cs="Times New Roman"/>
          <w:sz w:val="24"/>
          <w:szCs w:val="24"/>
        </w:rPr>
        <w:t xml:space="preserve">tujuh </w:t>
      </w:r>
      <w:r w:rsidR="00742209" w:rsidRPr="00E66BAC">
        <w:rPr>
          <w:rFonts w:ascii="Times New Roman" w:hAnsi="Times New Roman" w:cs="Times New Roman"/>
          <w:sz w:val="24"/>
          <w:szCs w:val="24"/>
        </w:rPr>
        <w:t xml:space="preserve">puluh </w:t>
      </w:r>
      <w:r w:rsidR="00FF51BE" w:rsidRPr="00E66BAC">
        <w:rPr>
          <w:rFonts w:ascii="Times New Roman" w:hAnsi="Times New Roman" w:cs="Times New Roman"/>
          <w:sz w:val="24"/>
          <w:szCs w:val="24"/>
        </w:rPr>
        <w:t xml:space="preserve">dua </w:t>
      </w:r>
      <w:r w:rsidR="00742209" w:rsidRPr="00E66BAC">
        <w:rPr>
          <w:rFonts w:ascii="Times New Roman" w:hAnsi="Times New Roman" w:cs="Times New Roman"/>
          <w:sz w:val="24"/>
          <w:szCs w:val="24"/>
        </w:rPr>
        <w:t xml:space="preserve">atau </w:t>
      </w:r>
      <w:r w:rsidR="00FF51BE" w:rsidRPr="00E66BAC">
        <w:rPr>
          <w:rFonts w:ascii="Times New Roman" w:hAnsi="Times New Roman" w:cs="Times New Roman"/>
          <w:sz w:val="24"/>
          <w:szCs w:val="24"/>
        </w:rPr>
        <w:t>empat</w:t>
      </w:r>
      <w:r w:rsidR="00742209" w:rsidRPr="00E66BAC">
        <w:rPr>
          <w:rFonts w:ascii="Times New Roman" w:hAnsi="Times New Roman" w:cs="Times New Roman"/>
          <w:sz w:val="24"/>
          <w:szCs w:val="24"/>
        </w:rPr>
        <w:t xml:space="preserve"> minggu </w:t>
      </w:r>
      <w:r w:rsidRPr="00E66BAC">
        <w:rPr>
          <w:rFonts w:ascii="Times New Roman" w:hAnsi="Times New Roman" w:cs="Times New Roman"/>
          <w:sz w:val="24"/>
          <w:szCs w:val="24"/>
        </w:rPr>
        <w:t xml:space="preserve">untuk menyelesaikan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yang sudah direncanakan.</w:t>
      </w:r>
    </w:p>
    <w:p w:rsidR="00AB376B" w:rsidRPr="00E66BAC" w:rsidRDefault="00AB376B" w:rsidP="00E66BAC">
      <w:pPr>
        <w:spacing w:line="360" w:lineRule="auto"/>
        <w:jc w:val="both"/>
        <w:rPr>
          <w:rFonts w:ascii="Times New Roman" w:hAnsi="Times New Roman" w:cs="Times New Roman"/>
          <w:sz w:val="24"/>
          <w:szCs w:val="24"/>
        </w:rPr>
      </w:pPr>
    </w:p>
    <w:p w:rsidR="00996934" w:rsidRPr="00E66BAC" w:rsidRDefault="00403AE8" w:rsidP="00E66BAC">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Sprint Backlog</w:t>
      </w:r>
    </w:p>
    <w:p w:rsidR="00274B57" w:rsidRPr="00E66BAC" w:rsidRDefault="001832DB"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Tahapan</w:t>
      </w:r>
      <w:r w:rsidR="00274B57" w:rsidRPr="00E66BAC">
        <w:rPr>
          <w:rFonts w:ascii="Times New Roman" w:hAnsi="Times New Roman" w:cs="Times New Roman"/>
          <w:sz w:val="24"/>
          <w:szCs w:val="24"/>
        </w:rPr>
        <w:t xml:space="preserve"> ini pengembang menentukan task yang akan dimasukan kedalam setiap </w:t>
      </w:r>
      <w:r w:rsidR="00274B57" w:rsidRPr="00E66BAC">
        <w:rPr>
          <w:rFonts w:ascii="Times New Roman" w:hAnsi="Times New Roman" w:cs="Times New Roman"/>
          <w:i/>
          <w:sz w:val="24"/>
          <w:szCs w:val="24"/>
        </w:rPr>
        <w:t xml:space="preserve">sprint. Task </w:t>
      </w:r>
      <w:r w:rsidR="00274B57" w:rsidRPr="00E66BAC">
        <w:rPr>
          <w:rFonts w:ascii="Times New Roman" w:hAnsi="Times New Roman" w:cs="Times New Roman"/>
          <w:sz w:val="24"/>
          <w:szCs w:val="24"/>
        </w:rPr>
        <w:t>disini merupakan pemecahan permasalahan sebelumnya ke dalam bentuk yang lebih kecil agar memudahkan dalam memantau perkembangan sistem.</w:t>
      </w:r>
    </w:p>
    <w:p w:rsidR="009F25CB" w:rsidRPr="00E66BAC" w:rsidRDefault="00A22576" w:rsidP="00E66BAC">
      <w:pPr>
        <w:pStyle w:val="Heading3"/>
        <w:numPr>
          <w:ilvl w:val="0"/>
          <w:numId w:val="7"/>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Sprint 1 Analisis Kebutuhan </w:t>
      </w:r>
      <w:r w:rsidR="009F25CB" w:rsidRPr="00E66BAC">
        <w:rPr>
          <w:rFonts w:ascii="Times New Roman" w:hAnsi="Times New Roman" w:cs="Times New Roman"/>
          <w:b/>
          <w:color w:val="000000" w:themeColor="text1"/>
        </w:rPr>
        <w:t>Sistem</w:t>
      </w:r>
    </w:p>
    <w:p w:rsidR="00387DF6" w:rsidRPr="00E66BAC" w:rsidRDefault="0091133B"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S</w:t>
      </w:r>
      <w:r w:rsidR="00F54879" w:rsidRPr="00E66BAC">
        <w:rPr>
          <w:rFonts w:ascii="Times New Roman" w:hAnsi="Times New Roman" w:cs="Times New Roman"/>
          <w:i/>
          <w:sz w:val="24"/>
          <w:szCs w:val="24"/>
        </w:rPr>
        <w:t xml:space="preserve">print </w:t>
      </w:r>
      <w:r w:rsidR="00F54879" w:rsidRPr="00E66BAC">
        <w:rPr>
          <w:rFonts w:ascii="Times New Roman" w:hAnsi="Times New Roman" w:cs="Times New Roman"/>
          <w:sz w:val="24"/>
          <w:szCs w:val="24"/>
        </w:rPr>
        <w:t xml:space="preserve">ini mengerjakan kebutuhan pada bagian </w:t>
      </w:r>
      <w:r w:rsidRPr="00E66BAC">
        <w:rPr>
          <w:rFonts w:ascii="Times New Roman" w:hAnsi="Times New Roman" w:cs="Times New Roman"/>
          <w:i/>
          <w:sz w:val="24"/>
          <w:szCs w:val="24"/>
        </w:rPr>
        <w:t>product</w:t>
      </w:r>
      <w:r w:rsidR="00F54879" w:rsidRPr="00E66BAC">
        <w:rPr>
          <w:rFonts w:ascii="Times New Roman" w:hAnsi="Times New Roman" w:cs="Times New Roman"/>
          <w:i/>
          <w:sz w:val="24"/>
          <w:szCs w:val="24"/>
        </w:rPr>
        <w:t xml:space="preserve"> backlog </w:t>
      </w:r>
      <w:r w:rsidR="00F54879" w:rsidRPr="00E66BAC">
        <w:rPr>
          <w:rFonts w:ascii="Times New Roman" w:hAnsi="Times New Roman" w:cs="Times New Roman"/>
          <w:sz w:val="24"/>
          <w:szCs w:val="24"/>
        </w:rPr>
        <w:t xml:space="preserve">yaitu analisis kebutuhan sistem, </w:t>
      </w:r>
      <w:r w:rsidR="00F54879" w:rsidRPr="00E66BAC">
        <w:rPr>
          <w:rFonts w:ascii="Times New Roman" w:hAnsi="Times New Roman" w:cs="Times New Roman"/>
          <w:i/>
          <w:sz w:val="24"/>
          <w:szCs w:val="24"/>
        </w:rPr>
        <w:t xml:space="preserve">task </w:t>
      </w:r>
      <w:r w:rsidR="00F54879" w:rsidRPr="00E66BAC">
        <w:rPr>
          <w:rFonts w:ascii="Times New Roman" w:hAnsi="Times New Roman" w:cs="Times New Roman"/>
          <w:sz w:val="24"/>
          <w:szCs w:val="24"/>
        </w:rPr>
        <w:t>yang dikerjakan terdapat pada Table 3.2.</w:t>
      </w:r>
    </w:p>
    <w:p w:rsidR="00881E0B" w:rsidRPr="00E66BAC" w:rsidRDefault="00DE5F0C"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Tabel 3.2. </w:t>
      </w:r>
      <w:r w:rsidR="00881E0B" w:rsidRPr="00E66BAC">
        <w:rPr>
          <w:rFonts w:ascii="Times New Roman" w:hAnsi="Times New Roman" w:cs="Times New Roman"/>
          <w:i/>
          <w:sz w:val="24"/>
          <w:szCs w:val="24"/>
        </w:rPr>
        <w:t xml:space="preserve">Sprint </w:t>
      </w:r>
      <w:r w:rsidR="00881E0B" w:rsidRPr="00E66BAC">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E66BAC" w:rsidTr="0035727D">
        <w:tc>
          <w:tcPr>
            <w:tcW w:w="1270" w:type="dxa"/>
            <w:vAlign w:val="center"/>
          </w:tcPr>
          <w:p w:rsidR="000327C6" w:rsidRPr="00E66BAC" w:rsidRDefault="000327C6"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roduct Backlog</w:t>
            </w:r>
          </w:p>
        </w:tc>
        <w:tc>
          <w:tcPr>
            <w:tcW w:w="4205" w:type="dxa"/>
            <w:vAlign w:val="center"/>
          </w:tcPr>
          <w:p w:rsidR="000327C6" w:rsidRPr="00E66BAC" w:rsidRDefault="000327C6"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ask</w:t>
            </w:r>
          </w:p>
        </w:tc>
        <w:tc>
          <w:tcPr>
            <w:tcW w:w="1103" w:type="dxa"/>
            <w:vAlign w:val="center"/>
          </w:tcPr>
          <w:p w:rsidR="000327C6" w:rsidRPr="00E66BAC" w:rsidRDefault="000327C6"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Estimasi Waktu (Jam)</w:t>
            </w:r>
          </w:p>
        </w:tc>
        <w:tc>
          <w:tcPr>
            <w:tcW w:w="1350" w:type="dxa"/>
            <w:vAlign w:val="center"/>
          </w:tcPr>
          <w:p w:rsidR="000327C6" w:rsidRPr="00E66BAC" w:rsidRDefault="000327C6"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Waktu Digunakan (Jam)</w:t>
            </w:r>
          </w:p>
        </w:tc>
      </w:tr>
      <w:tr w:rsidR="00DD746C" w:rsidRPr="00E66BAC" w:rsidTr="00E543C5">
        <w:tc>
          <w:tcPr>
            <w:tcW w:w="1270" w:type="dxa"/>
            <w:vMerge w:val="restart"/>
          </w:tcPr>
          <w:p w:rsidR="00DD746C" w:rsidRPr="00E66BAC" w:rsidRDefault="00DD746C"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Analisis Kebutuhan Perangkat</w:t>
            </w:r>
          </w:p>
        </w:tc>
        <w:tc>
          <w:tcPr>
            <w:tcW w:w="4205" w:type="dxa"/>
          </w:tcPr>
          <w:p w:rsidR="00DD746C" w:rsidRPr="00E66BAC" w:rsidRDefault="00E543C5"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Analisis kebutuhan perangkat keras</w:t>
            </w:r>
          </w:p>
        </w:tc>
        <w:tc>
          <w:tcPr>
            <w:tcW w:w="1103" w:type="dxa"/>
            <w:vAlign w:val="center"/>
          </w:tcPr>
          <w:p w:rsidR="00DD746C" w:rsidRPr="00E66BAC" w:rsidRDefault="00E543C5"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350" w:type="dxa"/>
            <w:vAlign w:val="center"/>
          </w:tcPr>
          <w:p w:rsidR="00DD746C" w:rsidRPr="00E66BAC" w:rsidRDefault="00E543C5"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DD746C" w:rsidRPr="00E66BAC" w:rsidTr="00B66D23">
        <w:tc>
          <w:tcPr>
            <w:tcW w:w="1270" w:type="dxa"/>
            <w:vMerge/>
          </w:tcPr>
          <w:p w:rsidR="00DD746C" w:rsidRPr="00E66BAC" w:rsidRDefault="00DD746C" w:rsidP="00E66BAC">
            <w:pPr>
              <w:spacing w:line="360" w:lineRule="auto"/>
              <w:jc w:val="both"/>
              <w:rPr>
                <w:rFonts w:ascii="Times New Roman" w:hAnsi="Times New Roman" w:cs="Times New Roman"/>
                <w:sz w:val="24"/>
                <w:szCs w:val="24"/>
              </w:rPr>
            </w:pPr>
          </w:p>
        </w:tc>
        <w:tc>
          <w:tcPr>
            <w:tcW w:w="4205" w:type="dxa"/>
            <w:vAlign w:val="center"/>
          </w:tcPr>
          <w:p w:rsidR="00DD746C" w:rsidRPr="00E66BAC" w:rsidRDefault="00E543C5"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Analisis kebutuhan perangkat </w:t>
            </w:r>
            <w:r w:rsidR="00860E3E" w:rsidRPr="00E66BAC">
              <w:rPr>
                <w:rFonts w:ascii="Times New Roman" w:hAnsi="Times New Roman" w:cs="Times New Roman"/>
                <w:sz w:val="24"/>
                <w:szCs w:val="24"/>
              </w:rPr>
              <w:t>lunak</w:t>
            </w:r>
          </w:p>
        </w:tc>
        <w:tc>
          <w:tcPr>
            <w:tcW w:w="1103" w:type="dxa"/>
            <w:vAlign w:val="center"/>
          </w:tcPr>
          <w:p w:rsidR="00DD746C" w:rsidRPr="00E66BAC" w:rsidRDefault="00E543C5"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350" w:type="dxa"/>
            <w:vAlign w:val="center"/>
          </w:tcPr>
          <w:p w:rsidR="00DD746C" w:rsidRPr="00E66BAC" w:rsidRDefault="00E543C5"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E543C5" w:rsidRPr="00E66BAC" w:rsidTr="00E543C5">
        <w:tc>
          <w:tcPr>
            <w:tcW w:w="5475" w:type="dxa"/>
            <w:gridSpan w:val="2"/>
            <w:vAlign w:val="center"/>
          </w:tcPr>
          <w:p w:rsidR="00E543C5" w:rsidRPr="00E66BAC" w:rsidRDefault="00E543C5"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OTAL</w:t>
            </w:r>
          </w:p>
        </w:tc>
        <w:tc>
          <w:tcPr>
            <w:tcW w:w="1103" w:type="dxa"/>
            <w:vAlign w:val="center"/>
          </w:tcPr>
          <w:p w:rsidR="00E543C5" w:rsidRPr="00E66BAC" w:rsidRDefault="00E543C5"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4</w:t>
            </w:r>
          </w:p>
        </w:tc>
        <w:tc>
          <w:tcPr>
            <w:tcW w:w="1350" w:type="dxa"/>
            <w:vAlign w:val="center"/>
          </w:tcPr>
          <w:p w:rsidR="00E543C5" w:rsidRPr="00E66BAC" w:rsidRDefault="00E543C5"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2</w:t>
            </w:r>
          </w:p>
        </w:tc>
      </w:tr>
    </w:tbl>
    <w:p w:rsidR="00881E0B" w:rsidRPr="00E66BAC" w:rsidRDefault="00881E0B"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Dari Tabel 3.2</w:t>
      </w:r>
      <w:r w:rsidR="005F04DE" w:rsidRPr="00E66BAC">
        <w:rPr>
          <w:rFonts w:ascii="Times New Roman" w:hAnsi="Times New Roman" w:cs="Times New Roman"/>
          <w:sz w:val="24"/>
          <w:szCs w:val="24"/>
        </w:rPr>
        <w:t>.</w:t>
      </w:r>
      <w:r w:rsidRPr="00E66BAC">
        <w:rPr>
          <w:rFonts w:ascii="Times New Roman" w:hAnsi="Times New Roman" w:cs="Times New Roman"/>
          <w:sz w:val="24"/>
          <w:szCs w:val="24"/>
        </w:rPr>
        <w:t xml:space="preserve"> didapatkan jumlah </w:t>
      </w:r>
      <w:r w:rsidRPr="00E66BAC">
        <w:rPr>
          <w:rFonts w:ascii="Times New Roman" w:hAnsi="Times New Roman" w:cs="Times New Roman"/>
          <w:i/>
          <w:sz w:val="24"/>
          <w:szCs w:val="24"/>
        </w:rPr>
        <w:t xml:space="preserve">task, </w:t>
      </w:r>
      <w:r w:rsidRPr="00E66BAC">
        <w:rPr>
          <w:rFonts w:ascii="Times New Roman" w:hAnsi="Times New Roman" w:cs="Times New Roman"/>
          <w:sz w:val="24"/>
          <w:szCs w:val="24"/>
        </w:rPr>
        <w:t xml:space="preserve">estimasi waktu pengerjaan, dan waktu pengerjaan sebenarnya dalam mengerjakan </w:t>
      </w:r>
      <w:r w:rsidRPr="00E66BAC">
        <w:rPr>
          <w:rFonts w:ascii="Times New Roman" w:hAnsi="Times New Roman" w:cs="Times New Roman"/>
          <w:i/>
          <w:sz w:val="24"/>
          <w:szCs w:val="24"/>
        </w:rPr>
        <w:t xml:space="preserve">task – task </w:t>
      </w:r>
      <w:r w:rsidRPr="00E66BAC">
        <w:rPr>
          <w:rFonts w:ascii="Times New Roman" w:hAnsi="Times New Roman" w:cs="Times New Roman"/>
          <w:sz w:val="24"/>
          <w:szCs w:val="24"/>
        </w:rPr>
        <w:t xml:space="preserve">pada </w:t>
      </w:r>
      <w:r w:rsidRPr="00E66BAC">
        <w:rPr>
          <w:rFonts w:ascii="Times New Roman" w:hAnsi="Times New Roman" w:cs="Times New Roman"/>
          <w:i/>
          <w:sz w:val="24"/>
          <w:szCs w:val="24"/>
        </w:rPr>
        <w:t>product</w:t>
      </w:r>
      <w:r w:rsidRPr="00E66BAC">
        <w:rPr>
          <w:rFonts w:ascii="Times New Roman" w:hAnsi="Times New Roman" w:cs="Times New Roman"/>
          <w:sz w:val="24"/>
          <w:szCs w:val="24"/>
        </w:rPr>
        <w:t xml:space="preserve"> </w:t>
      </w:r>
      <w:r w:rsidRPr="00E66BAC">
        <w:rPr>
          <w:rFonts w:ascii="Times New Roman" w:hAnsi="Times New Roman" w:cs="Times New Roman"/>
          <w:i/>
          <w:sz w:val="24"/>
          <w:szCs w:val="24"/>
        </w:rPr>
        <w:t xml:space="preserve">backlog </w:t>
      </w:r>
      <w:r w:rsidR="007E3DCA" w:rsidRPr="00E66BAC">
        <w:rPr>
          <w:rFonts w:ascii="Times New Roman" w:hAnsi="Times New Roman" w:cs="Times New Roman"/>
          <w:sz w:val="24"/>
          <w:szCs w:val="24"/>
        </w:rPr>
        <w:t>analisis kebutuhan sistem</w:t>
      </w:r>
      <w:r w:rsidRPr="00E66BAC">
        <w:rPr>
          <w:rFonts w:ascii="Times New Roman" w:hAnsi="Times New Roman" w:cs="Times New Roman"/>
          <w:sz w:val="24"/>
          <w:szCs w:val="24"/>
        </w:rPr>
        <w:t>.</w:t>
      </w:r>
      <w:r w:rsidR="007E3DCA" w:rsidRPr="00E66BAC">
        <w:rPr>
          <w:rFonts w:ascii="Times New Roman" w:hAnsi="Times New Roman" w:cs="Times New Roman"/>
          <w:sz w:val="24"/>
          <w:szCs w:val="24"/>
        </w:rPr>
        <w:t xml:space="preserve"> Dengan estimasi pengerjaan semua task adalah empat jam dan waktu pengerjaan yang digunakan sebanyak dua jam untuk menyelesaikan </w:t>
      </w:r>
      <w:r w:rsidR="00AD607F" w:rsidRPr="00E66BAC">
        <w:rPr>
          <w:rFonts w:ascii="Times New Roman" w:hAnsi="Times New Roman" w:cs="Times New Roman"/>
          <w:sz w:val="24"/>
          <w:szCs w:val="24"/>
        </w:rPr>
        <w:t>semua</w:t>
      </w:r>
      <w:r w:rsidR="007E3DCA" w:rsidRPr="00E66BAC">
        <w:rPr>
          <w:rFonts w:ascii="Times New Roman" w:hAnsi="Times New Roman" w:cs="Times New Roman"/>
          <w:sz w:val="24"/>
          <w:szCs w:val="24"/>
        </w:rPr>
        <w:t xml:space="preserve"> task tersebut.</w:t>
      </w:r>
    </w:p>
    <w:p w:rsidR="00D60FC6" w:rsidRPr="00E66BAC" w:rsidRDefault="00D60FC6" w:rsidP="00E66BAC">
      <w:pPr>
        <w:spacing w:line="360" w:lineRule="auto"/>
        <w:jc w:val="both"/>
        <w:rPr>
          <w:rFonts w:ascii="Times New Roman" w:hAnsi="Times New Roman" w:cs="Times New Roman"/>
          <w:sz w:val="24"/>
          <w:szCs w:val="24"/>
        </w:rPr>
      </w:pPr>
    </w:p>
    <w:p w:rsidR="009F25CB" w:rsidRPr="00E66BAC" w:rsidRDefault="009F25CB" w:rsidP="00E66BAC">
      <w:pPr>
        <w:pStyle w:val="Heading3"/>
        <w:numPr>
          <w:ilvl w:val="0"/>
          <w:numId w:val="7"/>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lastRenderedPageBreak/>
        <w:t>Sprint 2 Perancangan Diagram Sistem</w:t>
      </w:r>
    </w:p>
    <w:p w:rsidR="00387DF6" w:rsidRPr="00E66BAC" w:rsidRDefault="0091133B"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S</w:t>
      </w:r>
      <w:r w:rsidR="00387DF6" w:rsidRPr="00E66BAC">
        <w:rPr>
          <w:rFonts w:ascii="Times New Roman" w:hAnsi="Times New Roman" w:cs="Times New Roman"/>
          <w:i/>
          <w:sz w:val="24"/>
          <w:szCs w:val="24"/>
        </w:rPr>
        <w:t xml:space="preserve">print </w:t>
      </w:r>
      <w:r w:rsidR="00387DF6" w:rsidRPr="00E66BAC">
        <w:rPr>
          <w:rFonts w:ascii="Times New Roman" w:hAnsi="Times New Roman" w:cs="Times New Roman"/>
          <w:sz w:val="24"/>
          <w:szCs w:val="24"/>
        </w:rPr>
        <w:t xml:space="preserve">ini mengerjakan kebutuhan pada bagian </w:t>
      </w:r>
      <w:r w:rsidRPr="00E66BAC">
        <w:rPr>
          <w:rFonts w:ascii="Times New Roman" w:hAnsi="Times New Roman" w:cs="Times New Roman"/>
          <w:i/>
          <w:sz w:val="24"/>
          <w:szCs w:val="24"/>
        </w:rPr>
        <w:t>product</w:t>
      </w:r>
      <w:r w:rsidR="00387DF6" w:rsidRPr="00E66BAC">
        <w:rPr>
          <w:rFonts w:ascii="Times New Roman" w:hAnsi="Times New Roman" w:cs="Times New Roman"/>
          <w:i/>
          <w:sz w:val="24"/>
          <w:szCs w:val="24"/>
        </w:rPr>
        <w:t xml:space="preserve"> backlog </w:t>
      </w:r>
      <w:r w:rsidR="00387DF6" w:rsidRPr="00E66BAC">
        <w:rPr>
          <w:rFonts w:ascii="Times New Roman" w:hAnsi="Times New Roman" w:cs="Times New Roman"/>
          <w:sz w:val="24"/>
          <w:szCs w:val="24"/>
        </w:rPr>
        <w:t xml:space="preserve">yaitu perancangan diagram sistem, </w:t>
      </w:r>
      <w:r w:rsidR="00387DF6" w:rsidRPr="00E66BAC">
        <w:rPr>
          <w:rFonts w:ascii="Times New Roman" w:hAnsi="Times New Roman" w:cs="Times New Roman"/>
          <w:i/>
          <w:sz w:val="24"/>
          <w:szCs w:val="24"/>
        </w:rPr>
        <w:t xml:space="preserve">task </w:t>
      </w:r>
      <w:r w:rsidR="00387DF6" w:rsidRPr="00E66BAC">
        <w:rPr>
          <w:rFonts w:ascii="Times New Roman" w:hAnsi="Times New Roman" w:cs="Times New Roman"/>
          <w:sz w:val="24"/>
          <w:szCs w:val="24"/>
        </w:rPr>
        <w:t>yang di</w:t>
      </w:r>
      <w:r w:rsidR="00515C2F" w:rsidRPr="00E66BAC">
        <w:rPr>
          <w:rFonts w:ascii="Times New Roman" w:hAnsi="Times New Roman" w:cs="Times New Roman"/>
          <w:sz w:val="24"/>
          <w:szCs w:val="24"/>
        </w:rPr>
        <w:t>kerjakan terdapat pada Table 3.3</w:t>
      </w:r>
      <w:r w:rsidR="00387DF6" w:rsidRPr="00E66BAC">
        <w:rPr>
          <w:rFonts w:ascii="Times New Roman" w:hAnsi="Times New Roman" w:cs="Times New Roman"/>
          <w:sz w:val="24"/>
          <w:szCs w:val="24"/>
        </w:rPr>
        <w:t>.</w:t>
      </w:r>
    </w:p>
    <w:p w:rsidR="005F04DE" w:rsidRPr="00E66BAC" w:rsidRDefault="005F04D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Tabel 3.3.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2 :</w:t>
      </w:r>
      <w:r w:rsidR="0035727D" w:rsidRPr="00E66BAC">
        <w:rPr>
          <w:rFonts w:ascii="Times New Roman" w:hAnsi="Times New Roman" w:cs="Times New Roman"/>
          <w:sz w:val="24"/>
          <w:szCs w:val="24"/>
        </w:rPr>
        <w:t xml:space="preserve"> </w:t>
      </w:r>
      <w:r w:rsidRPr="00E66BAC">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E66BAC" w:rsidTr="0035727D">
        <w:tc>
          <w:tcPr>
            <w:tcW w:w="1429" w:type="dxa"/>
            <w:vAlign w:val="center"/>
          </w:tcPr>
          <w:p w:rsidR="00B958F9" w:rsidRPr="00E66BAC" w:rsidRDefault="00B958F9"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roduct Backlog</w:t>
            </w:r>
          </w:p>
        </w:tc>
        <w:tc>
          <w:tcPr>
            <w:tcW w:w="4052" w:type="dxa"/>
            <w:vAlign w:val="center"/>
          </w:tcPr>
          <w:p w:rsidR="00B958F9" w:rsidRPr="00E66BAC" w:rsidRDefault="00B958F9"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ask</w:t>
            </w:r>
          </w:p>
        </w:tc>
        <w:tc>
          <w:tcPr>
            <w:tcW w:w="1097" w:type="dxa"/>
            <w:vAlign w:val="center"/>
          </w:tcPr>
          <w:p w:rsidR="00B958F9" w:rsidRPr="00E66BAC" w:rsidRDefault="00B958F9"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Estimasi Waktu (Jam)</w:t>
            </w:r>
          </w:p>
        </w:tc>
        <w:tc>
          <w:tcPr>
            <w:tcW w:w="1350" w:type="dxa"/>
            <w:vAlign w:val="center"/>
          </w:tcPr>
          <w:p w:rsidR="00B958F9" w:rsidRPr="00E66BAC" w:rsidRDefault="00B958F9"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Waktu Digunakan (Jam)</w:t>
            </w:r>
          </w:p>
        </w:tc>
      </w:tr>
      <w:tr w:rsidR="00B958F9" w:rsidRPr="00E66BAC" w:rsidTr="00E446A2">
        <w:tc>
          <w:tcPr>
            <w:tcW w:w="1429" w:type="dxa"/>
            <w:vMerge w:val="restart"/>
            <w:vAlign w:val="center"/>
          </w:tcPr>
          <w:p w:rsidR="00B958F9" w:rsidRPr="00E66BAC" w:rsidRDefault="00E446A2"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w:t>
            </w:r>
            <w:r w:rsidR="00990C0D" w:rsidRPr="00E66BAC">
              <w:rPr>
                <w:rFonts w:ascii="Times New Roman" w:hAnsi="Times New Roman" w:cs="Times New Roman"/>
                <w:sz w:val="24"/>
                <w:szCs w:val="24"/>
              </w:rPr>
              <w:t>erancangan Diagram S</w:t>
            </w:r>
            <w:r w:rsidR="00B958F9" w:rsidRPr="00E66BAC">
              <w:rPr>
                <w:rFonts w:ascii="Times New Roman" w:hAnsi="Times New Roman" w:cs="Times New Roman"/>
                <w:sz w:val="24"/>
                <w:szCs w:val="24"/>
              </w:rPr>
              <w:t>istem</w:t>
            </w:r>
          </w:p>
        </w:tc>
        <w:tc>
          <w:tcPr>
            <w:tcW w:w="4052" w:type="dxa"/>
          </w:tcPr>
          <w:p w:rsidR="00B958F9" w:rsidRPr="00E66BAC" w:rsidRDefault="008A430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Analisis </w:t>
            </w:r>
            <w:r w:rsidRPr="00E66BAC">
              <w:rPr>
                <w:rFonts w:ascii="Times New Roman" w:hAnsi="Times New Roman" w:cs="Times New Roman"/>
                <w:i/>
                <w:sz w:val="24"/>
                <w:szCs w:val="24"/>
              </w:rPr>
              <w:t>block diagram</w:t>
            </w:r>
          </w:p>
        </w:tc>
        <w:tc>
          <w:tcPr>
            <w:tcW w:w="1097" w:type="dxa"/>
            <w:vAlign w:val="center"/>
          </w:tcPr>
          <w:p w:rsidR="00B958F9"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350" w:type="dxa"/>
            <w:vAlign w:val="center"/>
          </w:tcPr>
          <w:p w:rsidR="00B958F9"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7</w:t>
            </w:r>
          </w:p>
        </w:tc>
      </w:tr>
      <w:tr w:rsidR="008A4300" w:rsidRPr="00E66BAC" w:rsidTr="003426DF">
        <w:tc>
          <w:tcPr>
            <w:tcW w:w="1429" w:type="dxa"/>
            <w:vMerge/>
          </w:tcPr>
          <w:p w:rsidR="008A4300" w:rsidRPr="00E66BAC" w:rsidRDefault="008A4300" w:rsidP="00E66BAC">
            <w:pPr>
              <w:spacing w:line="360" w:lineRule="auto"/>
              <w:jc w:val="both"/>
              <w:rPr>
                <w:rFonts w:ascii="Times New Roman" w:hAnsi="Times New Roman" w:cs="Times New Roman"/>
                <w:sz w:val="24"/>
                <w:szCs w:val="24"/>
              </w:rPr>
            </w:pPr>
          </w:p>
        </w:tc>
        <w:tc>
          <w:tcPr>
            <w:tcW w:w="4052" w:type="dxa"/>
            <w:vAlign w:val="center"/>
          </w:tcPr>
          <w:p w:rsidR="008A4300" w:rsidRPr="00E66BAC" w:rsidRDefault="008A430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Analisis </w:t>
            </w:r>
            <w:r w:rsidRPr="00E66BAC">
              <w:rPr>
                <w:rFonts w:ascii="Times New Roman" w:hAnsi="Times New Roman" w:cs="Times New Roman"/>
                <w:i/>
                <w:iCs/>
                <w:sz w:val="24"/>
                <w:szCs w:val="24"/>
              </w:rPr>
              <w:t>use case diagram</w:t>
            </w:r>
          </w:p>
        </w:tc>
        <w:tc>
          <w:tcPr>
            <w:tcW w:w="1097" w:type="dxa"/>
            <w:vAlign w:val="center"/>
          </w:tcPr>
          <w:p w:rsidR="008A4300"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350" w:type="dxa"/>
            <w:vAlign w:val="center"/>
          </w:tcPr>
          <w:p w:rsidR="008A4300"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7</w:t>
            </w:r>
          </w:p>
        </w:tc>
      </w:tr>
      <w:tr w:rsidR="008A4300" w:rsidRPr="00E66BAC" w:rsidTr="003426DF">
        <w:tc>
          <w:tcPr>
            <w:tcW w:w="1429" w:type="dxa"/>
            <w:vMerge/>
          </w:tcPr>
          <w:p w:rsidR="008A4300" w:rsidRPr="00E66BAC" w:rsidRDefault="008A4300" w:rsidP="00E66BAC">
            <w:pPr>
              <w:spacing w:line="360" w:lineRule="auto"/>
              <w:jc w:val="both"/>
              <w:rPr>
                <w:rFonts w:ascii="Times New Roman" w:hAnsi="Times New Roman" w:cs="Times New Roman"/>
                <w:sz w:val="24"/>
                <w:szCs w:val="24"/>
              </w:rPr>
            </w:pPr>
          </w:p>
        </w:tc>
        <w:tc>
          <w:tcPr>
            <w:tcW w:w="4052" w:type="dxa"/>
            <w:vAlign w:val="center"/>
          </w:tcPr>
          <w:p w:rsidR="008A4300" w:rsidRPr="00E66BAC" w:rsidRDefault="008A430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Analisis </w:t>
            </w:r>
            <w:r w:rsidRPr="00E66BAC">
              <w:rPr>
                <w:rFonts w:ascii="Times New Roman" w:hAnsi="Times New Roman" w:cs="Times New Roman"/>
                <w:i/>
                <w:iCs/>
                <w:sz w:val="24"/>
                <w:szCs w:val="24"/>
              </w:rPr>
              <w:t>activity diagram</w:t>
            </w:r>
          </w:p>
        </w:tc>
        <w:tc>
          <w:tcPr>
            <w:tcW w:w="1097" w:type="dxa"/>
            <w:vAlign w:val="center"/>
          </w:tcPr>
          <w:p w:rsidR="008A4300"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350" w:type="dxa"/>
            <w:vAlign w:val="center"/>
          </w:tcPr>
          <w:p w:rsidR="008A4300"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8A4300" w:rsidRPr="00E66BAC" w:rsidTr="003426DF">
        <w:tc>
          <w:tcPr>
            <w:tcW w:w="1429" w:type="dxa"/>
            <w:vMerge/>
          </w:tcPr>
          <w:p w:rsidR="008A4300" w:rsidRPr="00E66BAC" w:rsidRDefault="008A4300" w:rsidP="00E66BAC">
            <w:pPr>
              <w:spacing w:line="360" w:lineRule="auto"/>
              <w:jc w:val="both"/>
              <w:rPr>
                <w:rFonts w:ascii="Times New Roman" w:hAnsi="Times New Roman" w:cs="Times New Roman"/>
                <w:sz w:val="24"/>
                <w:szCs w:val="24"/>
              </w:rPr>
            </w:pPr>
          </w:p>
        </w:tc>
        <w:tc>
          <w:tcPr>
            <w:tcW w:w="4052" w:type="dxa"/>
            <w:vAlign w:val="center"/>
          </w:tcPr>
          <w:p w:rsidR="008A4300" w:rsidRPr="00E66BAC" w:rsidRDefault="008A430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Analisis </w:t>
            </w:r>
            <w:r w:rsidRPr="00E66BAC">
              <w:rPr>
                <w:rFonts w:ascii="Times New Roman" w:hAnsi="Times New Roman" w:cs="Times New Roman"/>
                <w:i/>
                <w:iCs/>
                <w:sz w:val="24"/>
                <w:szCs w:val="24"/>
              </w:rPr>
              <w:t>entity relationship diagram</w:t>
            </w:r>
          </w:p>
        </w:tc>
        <w:tc>
          <w:tcPr>
            <w:tcW w:w="1097" w:type="dxa"/>
            <w:vAlign w:val="center"/>
          </w:tcPr>
          <w:p w:rsidR="008A4300"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350" w:type="dxa"/>
            <w:vAlign w:val="center"/>
          </w:tcPr>
          <w:p w:rsidR="008A4300" w:rsidRPr="00E66BAC" w:rsidRDefault="008A430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3426DF" w:rsidRPr="00E66BAC" w:rsidTr="003426DF">
        <w:tc>
          <w:tcPr>
            <w:tcW w:w="5481" w:type="dxa"/>
            <w:gridSpan w:val="2"/>
            <w:vAlign w:val="center"/>
          </w:tcPr>
          <w:p w:rsidR="003426DF" w:rsidRPr="00E66BAC" w:rsidRDefault="003426DF"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OTAL</w:t>
            </w:r>
          </w:p>
        </w:tc>
        <w:tc>
          <w:tcPr>
            <w:tcW w:w="1097" w:type="dxa"/>
            <w:vAlign w:val="center"/>
          </w:tcPr>
          <w:p w:rsidR="003426DF" w:rsidRPr="00E66BAC" w:rsidRDefault="003426DF"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32</w:t>
            </w:r>
          </w:p>
        </w:tc>
        <w:tc>
          <w:tcPr>
            <w:tcW w:w="1350" w:type="dxa"/>
            <w:vAlign w:val="center"/>
          </w:tcPr>
          <w:p w:rsidR="003426DF" w:rsidRPr="00E66BAC" w:rsidRDefault="003426DF"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30</w:t>
            </w:r>
          </w:p>
        </w:tc>
      </w:tr>
    </w:tbl>
    <w:p w:rsidR="000E7A5A" w:rsidRPr="00E66BAC" w:rsidRDefault="005F04D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Dari Tabel 3.3. didapatkan jumlah </w:t>
      </w:r>
      <w:r w:rsidRPr="00E66BAC">
        <w:rPr>
          <w:rFonts w:ascii="Times New Roman" w:hAnsi="Times New Roman" w:cs="Times New Roman"/>
          <w:i/>
          <w:sz w:val="24"/>
          <w:szCs w:val="24"/>
        </w:rPr>
        <w:t xml:space="preserve">task, </w:t>
      </w:r>
      <w:r w:rsidRPr="00E66BAC">
        <w:rPr>
          <w:rFonts w:ascii="Times New Roman" w:hAnsi="Times New Roman" w:cs="Times New Roman"/>
          <w:sz w:val="24"/>
          <w:szCs w:val="24"/>
        </w:rPr>
        <w:t xml:space="preserve">estimasi waktu pengerjaan, dan waktu pengerjaan sebenarnya dalam mengerjakan </w:t>
      </w:r>
      <w:r w:rsidRPr="00E66BAC">
        <w:rPr>
          <w:rFonts w:ascii="Times New Roman" w:hAnsi="Times New Roman" w:cs="Times New Roman"/>
          <w:i/>
          <w:sz w:val="24"/>
          <w:szCs w:val="24"/>
        </w:rPr>
        <w:t xml:space="preserve">task – task </w:t>
      </w:r>
      <w:r w:rsidRPr="00E66BAC">
        <w:rPr>
          <w:rFonts w:ascii="Times New Roman" w:hAnsi="Times New Roman" w:cs="Times New Roman"/>
          <w:sz w:val="24"/>
          <w:szCs w:val="24"/>
        </w:rPr>
        <w:t xml:space="preserve">pada </w:t>
      </w:r>
      <w:r w:rsidRPr="00E66BAC">
        <w:rPr>
          <w:rFonts w:ascii="Times New Roman" w:hAnsi="Times New Roman" w:cs="Times New Roman"/>
          <w:i/>
          <w:sz w:val="24"/>
          <w:szCs w:val="24"/>
        </w:rPr>
        <w:t>product</w:t>
      </w:r>
      <w:r w:rsidRPr="00E66BAC">
        <w:rPr>
          <w:rFonts w:ascii="Times New Roman" w:hAnsi="Times New Roman" w:cs="Times New Roman"/>
          <w:sz w:val="24"/>
          <w:szCs w:val="24"/>
        </w:rPr>
        <w:t xml:space="preserve"> </w:t>
      </w:r>
      <w:r w:rsidRPr="00E66BAC">
        <w:rPr>
          <w:rFonts w:ascii="Times New Roman" w:hAnsi="Times New Roman" w:cs="Times New Roman"/>
          <w:i/>
          <w:sz w:val="24"/>
          <w:szCs w:val="24"/>
        </w:rPr>
        <w:t xml:space="preserve">backlog </w:t>
      </w:r>
      <w:r w:rsidRPr="00E66BAC">
        <w:rPr>
          <w:rFonts w:ascii="Times New Roman" w:hAnsi="Times New Roman" w:cs="Times New Roman"/>
          <w:sz w:val="24"/>
          <w:szCs w:val="24"/>
        </w:rPr>
        <w:t>perancangan diagram sistem.</w:t>
      </w:r>
      <w:r w:rsidR="007E3DCA" w:rsidRPr="00E66BAC">
        <w:rPr>
          <w:rFonts w:ascii="Times New Roman" w:hAnsi="Times New Roman" w:cs="Times New Roman"/>
          <w:sz w:val="24"/>
          <w:szCs w:val="24"/>
        </w:rPr>
        <w:t xml:space="preserve"> Dengan estimasi pengerjaan semua task adalah tiga puluh dua jam dan waktu pengerjaan yang digunakan sebanyak tiga puluh jam untuk menyelesaikan </w:t>
      </w:r>
      <w:r w:rsidR="00AD607F" w:rsidRPr="00E66BAC">
        <w:rPr>
          <w:rFonts w:ascii="Times New Roman" w:hAnsi="Times New Roman" w:cs="Times New Roman"/>
          <w:sz w:val="24"/>
          <w:szCs w:val="24"/>
        </w:rPr>
        <w:t>semua</w:t>
      </w:r>
      <w:r w:rsidR="007E3DCA" w:rsidRPr="00E66BAC">
        <w:rPr>
          <w:rFonts w:ascii="Times New Roman" w:hAnsi="Times New Roman" w:cs="Times New Roman"/>
          <w:sz w:val="24"/>
          <w:szCs w:val="24"/>
        </w:rPr>
        <w:t xml:space="preserve"> task tersebut.</w:t>
      </w:r>
    </w:p>
    <w:p w:rsidR="00387DF6" w:rsidRPr="00E66BAC" w:rsidRDefault="009F25CB" w:rsidP="00E66BAC">
      <w:pPr>
        <w:pStyle w:val="Heading3"/>
        <w:numPr>
          <w:ilvl w:val="0"/>
          <w:numId w:val="7"/>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Sprint 3 </w:t>
      </w:r>
      <w:r w:rsidR="00A22576" w:rsidRPr="00E66BAC">
        <w:rPr>
          <w:rFonts w:ascii="Times New Roman" w:hAnsi="Times New Roman" w:cs="Times New Roman"/>
          <w:b/>
          <w:color w:val="000000" w:themeColor="text1"/>
        </w:rPr>
        <w:t xml:space="preserve">Perancangan Antarmuka </w:t>
      </w:r>
      <w:r w:rsidRPr="00E66BAC">
        <w:rPr>
          <w:rFonts w:ascii="Times New Roman" w:hAnsi="Times New Roman" w:cs="Times New Roman"/>
          <w:b/>
          <w:color w:val="000000" w:themeColor="text1"/>
        </w:rPr>
        <w:t>Sistem</w:t>
      </w:r>
    </w:p>
    <w:p w:rsidR="00387DF6" w:rsidRPr="00E66BAC" w:rsidRDefault="0091133B"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S</w:t>
      </w:r>
      <w:r w:rsidR="00387DF6" w:rsidRPr="00E66BAC">
        <w:rPr>
          <w:rFonts w:ascii="Times New Roman" w:hAnsi="Times New Roman" w:cs="Times New Roman"/>
          <w:i/>
          <w:sz w:val="24"/>
          <w:szCs w:val="24"/>
        </w:rPr>
        <w:t xml:space="preserve">print </w:t>
      </w:r>
      <w:r w:rsidR="00387DF6" w:rsidRPr="00E66BAC">
        <w:rPr>
          <w:rFonts w:ascii="Times New Roman" w:hAnsi="Times New Roman" w:cs="Times New Roman"/>
          <w:sz w:val="24"/>
          <w:szCs w:val="24"/>
        </w:rPr>
        <w:t xml:space="preserve">ini mengerjakan kebutuhan pada bagian </w:t>
      </w:r>
      <w:r w:rsidRPr="00E66BAC">
        <w:rPr>
          <w:rFonts w:ascii="Times New Roman" w:hAnsi="Times New Roman" w:cs="Times New Roman"/>
          <w:i/>
          <w:sz w:val="24"/>
          <w:szCs w:val="24"/>
        </w:rPr>
        <w:t>product</w:t>
      </w:r>
      <w:r w:rsidR="00387DF6" w:rsidRPr="00E66BAC">
        <w:rPr>
          <w:rFonts w:ascii="Times New Roman" w:hAnsi="Times New Roman" w:cs="Times New Roman"/>
          <w:i/>
          <w:sz w:val="24"/>
          <w:szCs w:val="24"/>
        </w:rPr>
        <w:t xml:space="preserve"> backlog </w:t>
      </w:r>
      <w:r w:rsidR="00387DF6" w:rsidRPr="00E66BAC">
        <w:rPr>
          <w:rFonts w:ascii="Times New Roman" w:hAnsi="Times New Roman" w:cs="Times New Roman"/>
          <w:sz w:val="24"/>
          <w:szCs w:val="24"/>
        </w:rPr>
        <w:t xml:space="preserve">yaitu </w:t>
      </w:r>
      <w:r w:rsidR="00515C2F" w:rsidRPr="00E66BAC">
        <w:rPr>
          <w:rFonts w:ascii="Times New Roman" w:hAnsi="Times New Roman" w:cs="Times New Roman"/>
          <w:sz w:val="24"/>
          <w:szCs w:val="24"/>
        </w:rPr>
        <w:t>perancangan antarmuka sistem</w:t>
      </w:r>
      <w:r w:rsidR="00387DF6" w:rsidRPr="00E66BAC">
        <w:rPr>
          <w:rFonts w:ascii="Times New Roman" w:hAnsi="Times New Roman" w:cs="Times New Roman"/>
          <w:sz w:val="24"/>
          <w:szCs w:val="24"/>
        </w:rPr>
        <w:t xml:space="preserve">, </w:t>
      </w:r>
      <w:r w:rsidR="00387DF6" w:rsidRPr="00E66BAC">
        <w:rPr>
          <w:rFonts w:ascii="Times New Roman" w:hAnsi="Times New Roman" w:cs="Times New Roman"/>
          <w:i/>
          <w:sz w:val="24"/>
          <w:szCs w:val="24"/>
        </w:rPr>
        <w:t xml:space="preserve">task </w:t>
      </w:r>
      <w:r w:rsidR="00387DF6" w:rsidRPr="00E66BAC">
        <w:rPr>
          <w:rFonts w:ascii="Times New Roman" w:hAnsi="Times New Roman" w:cs="Times New Roman"/>
          <w:sz w:val="24"/>
          <w:szCs w:val="24"/>
        </w:rPr>
        <w:t>yang di</w:t>
      </w:r>
      <w:r w:rsidR="008E6AF7" w:rsidRPr="00E66BAC">
        <w:rPr>
          <w:rFonts w:ascii="Times New Roman" w:hAnsi="Times New Roman" w:cs="Times New Roman"/>
          <w:sz w:val="24"/>
          <w:szCs w:val="24"/>
        </w:rPr>
        <w:t>kerjakan terdapat pada Table 3.4</w:t>
      </w:r>
      <w:r w:rsidR="00387DF6" w:rsidRPr="00E66BAC">
        <w:rPr>
          <w:rFonts w:ascii="Times New Roman" w:hAnsi="Times New Roman" w:cs="Times New Roman"/>
          <w:sz w:val="24"/>
          <w:szCs w:val="24"/>
        </w:rPr>
        <w:t>.</w:t>
      </w:r>
    </w:p>
    <w:p w:rsidR="001C1693" w:rsidRPr="00E66BAC" w:rsidRDefault="001C169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Tabel 3.4.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E66BAC" w:rsidTr="00A45C46">
        <w:tc>
          <w:tcPr>
            <w:tcW w:w="1443" w:type="dxa"/>
            <w:vAlign w:val="center"/>
          </w:tcPr>
          <w:p w:rsidR="006B7774" w:rsidRPr="00E66BAC" w:rsidRDefault="006B7774"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roduct Backlog</w:t>
            </w:r>
          </w:p>
        </w:tc>
        <w:tc>
          <w:tcPr>
            <w:tcW w:w="3979" w:type="dxa"/>
            <w:vAlign w:val="center"/>
          </w:tcPr>
          <w:p w:rsidR="006B7774" w:rsidRPr="00E66BAC" w:rsidRDefault="006B7774"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ask</w:t>
            </w:r>
          </w:p>
        </w:tc>
        <w:tc>
          <w:tcPr>
            <w:tcW w:w="1097" w:type="dxa"/>
            <w:vAlign w:val="center"/>
          </w:tcPr>
          <w:p w:rsidR="006B7774" w:rsidRPr="00E66BAC" w:rsidRDefault="006B7774"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Estimasi Waktu (Jam)</w:t>
            </w:r>
          </w:p>
        </w:tc>
        <w:tc>
          <w:tcPr>
            <w:tcW w:w="1409" w:type="dxa"/>
            <w:vAlign w:val="center"/>
          </w:tcPr>
          <w:p w:rsidR="006B7774" w:rsidRPr="00E66BAC" w:rsidRDefault="006B7774"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Waktu Digunakan (Jam)</w:t>
            </w:r>
          </w:p>
        </w:tc>
      </w:tr>
      <w:tr w:rsidR="006C6437" w:rsidRPr="00E66BAC" w:rsidTr="00A45C46">
        <w:tc>
          <w:tcPr>
            <w:tcW w:w="1443" w:type="dxa"/>
            <w:vMerge w:val="restart"/>
            <w:vAlign w:val="center"/>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rancangan Antarmuka Sistem</w:t>
            </w:r>
          </w:p>
        </w:tc>
        <w:tc>
          <w:tcPr>
            <w:tcW w:w="6485" w:type="dxa"/>
            <w:gridSpan w:val="3"/>
          </w:tcPr>
          <w:p w:rsidR="006C6437" w:rsidRPr="00E66BAC" w:rsidRDefault="006C6437" w:rsidP="00E66BAC">
            <w:pPr>
              <w:spacing w:line="360" w:lineRule="auto"/>
              <w:jc w:val="both"/>
              <w:rPr>
                <w:rFonts w:ascii="Times New Roman" w:hAnsi="Times New Roman" w:cs="Times New Roman"/>
                <w:b/>
                <w:sz w:val="24"/>
                <w:szCs w:val="24"/>
              </w:rPr>
            </w:pPr>
            <w:r w:rsidRPr="00E66BAC">
              <w:rPr>
                <w:rFonts w:ascii="Times New Roman" w:hAnsi="Times New Roman" w:cs="Times New Roman"/>
                <w:b/>
                <w:sz w:val="24"/>
                <w:szCs w:val="24"/>
              </w:rPr>
              <w:t>Antarmuka Website Administrator</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Logi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shboard</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ftar Pelatiha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Tambah Daftar Pelatiha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Update Daftar Pelatiha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Daftar Pelatiha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Riwayat Pelatiha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6C6437" w:rsidRPr="00E66BAC" w:rsidTr="00A45C46">
        <w:tc>
          <w:tcPr>
            <w:tcW w:w="1443" w:type="dxa"/>
            <w:vMerge/>
          </w:tcPr>
          <w:p w:rsidR="006C6437" w:rsidRPr="00E66BAC" w:rsidRDefault="006C6437" w:rsidP="00E66BAC">
            <w:pPr>
              <w:spacing w:line="360" w:lineRule="auto"/>
              <w:jc w:val="both"/>
              <w:rPr>
                <w:rFonts w:ascii="Times New Roman" w:hAnsi="Times New Roman" w:cs="Times New Roman"/>
                <w:sz w:val="24"/>
                <w:szCs w:val="24"/>
              </w:rPr>
            </w:pPr>
          </w:p>
        </w:tc>
        <w:tc>
          <w:tcPr>
            <w:tcW w:w="3979" w:type="dxa"/>
          </w:tcPr>
          <w:p w:rsidR="006C6437" w:rsidRPr="00E66BAC" w:rsidRDefault="006C6437"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Riwayat Pelatihan</w:t>
            </w:r>
          </w:p>
        </w:tc>
        <w:tc>
          <w:tcPr>
            <w:tcW w:w="1097"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6C6437" w:rsidRPr="00E66BAC" w:rsidRDefault="006C643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Transaksi Pembayar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Transaksi Pembayar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0B7884" w:rsidRPr="00E66BAC" w:rsidTr="00A45C46">
        <w:tc>
          <w:tcPr>
            <w:tcW w:w="1443" w:type="dxa"/>
            <w:vMerge/>
          </w:tcPr>
          <w:p w:rsidR="000B7884" w:rsidRPr="00E66BAC" w:rsidRDefault="000B7884" w:rsidP="00E66BAC">
            <w:pPr>
              <w:spacing w:line="360" w:lineRule="auto"/>
              <w:jc w:val="both"/>
              <w:rPr>
                <w:rFonts w:ascii="Times New Roman" w:hAnsi="Times New Roman" w:cs="Times New Roman"/>
                <w:sz w:val="24"/>
                <w:szCs w:val="24"/>
              </w:rPr>
            </w:pPr>
          </w:p>
        </w:tc>
        <w:tc>
          <w:tcPr>
            <w:tcW w:w="3979" w:type="dxa"/>
          </w:tcPr>
          <w:p w:rsidR="000B7884" w:rsidRPr="00E66BAC" w:rsidRDefault="000B7884"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3A1874" w:rsidRPr="00E66BAC">
              <w:rPr>
                <w:rFonts w:ascii="Times New Roman" w:hAnsi="Times New Roman" w:cs="Times New Roman"/>
                <w:sz w:val="24"/>
                <w:szCs w:val="24"/>
              </w:rPr>
              <w:t>Upload Sertifikat</w:t>
            </w:r>
          </w:p>
        </w:tc>
        <w:tc>
          <w:tcPr>
            <w:tcW w:w="1097" w:type="dxa"/>
            <w:vAlign w:val="center"/>
          </w:tcPr>
          <w:p w:rsidR="000B7884" w:rsidRPr="00E66BAC" w:rsidRDefault="000B7884" w:rsidP="00E66BAC">
            <w:pPr>
              <w:spacing w:line="360" w:lineRule="auto"/>
              <w:jc w:val="center"/>
              <w:rPr>
                <w:rFonts w:ascii="Times New Roman" w:hAnsi="Times New Roman" w:cs="Times New Roman"/>
                <w:sz w:val="24"/>
                <w:szCs w:val="24"/>
              </w:rPr>
            </w:pPr>
          </w:p>
        </w:tc>
        <w:tc>
          <w:tcPr>
            <w:tcW w:w="1409" w:type="dxa"/>
            <w:vAlign w:val="center"/>
          </w:tcPr>
          <w:p w:rsidR="000B7884" w:rsidRPr="00E66BAC" w:rsidRDefault="000B7884" w:rsidP="00E66BAC">
            <w:pPr>
              <w:spacing w:line="360" w:lineRule="auto"/>
              <w:jc w:val="center"/>
              <w:rPr>
                <w:rFonts w:ascii="Times New Roman" w:hAnsi="Times New Roman" w:cs="Times New Roman"/>
                <w:sz w:val="24"/>
                <w:szCs w:val="24"/>
              </w:rPr>
            </w:pP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Informasi Customer</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Customer</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Informasi Trainer</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Tambah Trainer</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Trainers</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Lowongan Pekerj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Tambah Lowongan Pekerj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Update Lowongan Pekerj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Pengaturan Aku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1C1693">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6485" w:type="dxa"/>
            <w:gridSpan w:val="3"/>
          </w:tcPr>
          <w:p w:rsidR="00A45C46" w:rsidRPr="00E66BAC" w:rsidRDefault="00A45C46"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Antarmuka Website Trainers</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Logi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shboard</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ftar Pelatih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3A42EA" w:rsidRPr="00E66BAC">
              <w:rPr>
                <w:rFonts w:ascii="Times New Roman" w:hAnsi="Times New Roman" w:cs="Times New Roman"/>
                <w:sz w:val="24"/>
                <w:szCs w:val="24"/>
              </w:rPr>
              <w:t>Upload Materi Pelatih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Daftar Pelatih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Pengaturan Aku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1C1693">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6485" w:type="dxa"/>
            <w:gridSpan w:val="3"/>
          </w:tcPr>
          <w:p w:rsidR="00A45C46" w:rsidRPr="00E66BAC" w:rsidRDefault="00A45C46"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Antarmuka Aplikasi Andorid</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i/>
                <w:sz w:val="24"/>
                <w:szCs w:val="24"/>
              </w:rPr>
            </w:pPr>
            <w:r w:rsidRPr="00E66BAC">
              <w:rPr>
                <w:rFonts w:ascii="Times New Roman" w:hAnsi="Times New Roman" w:cs="Times New Roman"/>
                <w:sz w:val="24"/>
                <w:szCs w:val="24"/>
              </w:rPr>
              <w:t xml:space="preserve">Halaman </w:t>
            </w:r>
            <w:r w:rsidRPr="00E66BAC">
              <w:rPr>
                <w:rFonts w:ascii="Times New Roman" w:hAnsi="Times New Roman" w:cs="Times New Roman"/>
                <w:i/>
                <w:sz w:val="24"/>
                <w:szCs w:val="24"/>
              </w:rPr>
              <w:t>Utama</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i/>
                <w:sz w:val="24"/>
                <w:szCs w:val="24"/>
              </w:rPr>
            </w:pPr>
            <w:r w:rsidRPr="00E66BAC">
              <w:rPr>
                <w:rFonts w:ascii="Times New Roman" w:hAnsi="Times New Roman" w:cs="Times New Roman"/>
                <w:sz w:val="24"/>
                <w:szCs w:val="24"/>
              </w:rPr>
              <w:t xml:space="preserve">Halaman </w:t>
            </w:r>
            <w:r w:rsidRPr="00E66BAC">
              <w:rPr>
                <w:rFonts w:ascii="Times New Roman" w:hAnsi="Times New Roman" w:cs="Times New Roman"/>
                <w:i/>
                <w:sz w:val="24"/>
                <w:szCs w:val="24"/>
              </w:rPr>
              <w:t>Logi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i/>
                <w:sz w:val="24"/>
                <w:szCs w:val="24"/>
              </w:rPr>
            </w:pPr>
            <w:r w:rsidRPr="00E66BAC">
              <w:rPr>
                <w:rFonts w:ascii="Times New Roman" w:hAnsi="Times New Roman" w:cs="Times New Roman"/>
                <w:sz w:val="24"/>
                <w:szCs w:val="24"/>
              </w:rPr>
              <w:t xml:space="preserve">Halaman </w:t>
            </w:r>
            <w:r w:rsidRPr="00E66BAC">
              <w:rPr>
                <w:rFonts w:ascii="Times New Roman" w:hAnsi="Times New Roman" w:cs="Times New Roman"/>
                <w:i/>
                <w:sz w:val="24"/>
                <w:szCs w:val="24"/>
              </w:rPr>
              <w:t>Register</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ftar Pelatih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Pelatih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Form Daftar Pelatih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Pelatihan diikuti</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Pelatihan diikuti</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Form Persyaratan Sertifikasi</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Informasi Lowongan Pekerj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Profil Perusahaa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Pengaturan Aku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r>
      <w:tr w:rsidR="00A45C46" w:rsidRPr="00E66BAC" w:rsidTr="00A45C46">
        <w:tc>
          <w:tcPr>
            <w:tcW w:w="1443" w:type="dxa"/>
            <w:vMerge/>
          </w:tcPr>
          <w:p w:rsidR="00A45C46" w:rsidRPr="00E66BAC" w:rsidRDefault="00A45C46" w:rsidP="00E66BAC">
            <w:pPr>
              <w:spacing w:line="360" w:lineRule="auto"/>
              <w:jc w:val="both"/>
              <w:rPr>
                <w:rFonts w:ascii="Times New Roman" w:hAnsi="Times New Roman" w:cs="Times New Roman"/>
                <w:sz w:val="24"/>
                <w:szCs w:val="24"/>
              </w:rPr>
            </w:pPr>
          </w:p>
        </w:tc>
        <w:tc>
          <w:tcPr>
            <w:tcW w:w="3979" w:type="dxa"/>
          </w:tcPr>
          <w:p w:rsidR="00A45C46" w:rsidRPr="00E66BAC" w:rsidRDefault="00A45C4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Edit Akun</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3</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r>
      <w:tr w:rsidR="00A45C46" w:rsidRPr="00E66BAC" w:rsidTr="00A45C46">
        <w:tc>
          <w:tcPr>
            <w:tcW w:w="5422" w:type="dxa"/>
            <w:gridSpan w:val="2"/>
            <w:vAlign w:val="center"/>
          </w:tcPr>
          <w:p w:rsidR="00A45C46" w:rsidRPr="00E66BAC" w:rsidRDefault="00A45C46"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OTAL</w:t>
            </w:r>
          </w:p>
        </w:tc>
        <w:tc>
          <w:tcPr>
            <w:tcW w:w="1097"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7</w:t>
            </w:r>
          </w:p>
        </w:tc>
        <w:tc>
          <w:tcPr>
            <w:tcW w:w="1409" w:type="dxa"/>
            <w:vAlign w:val="center"/>
          </w:tcPr>
          <w:p w:rsidR="00A45C46" w:rsidRPr="00E66BAC" w:rsidRDefault="00A45C46"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2</w:t>
            </w:r>
          </w:p>
        </w:tc>
      </w:tr>
    </w:tbl>
    <w:p w:rsidR="00CE3724" w:rsidRPr="00E66BAC" w:rsidRDefault="002D6C32"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Dari Tabel 3.4.</w:t>
      </w:r>
      <w:r w:rsidR="008E6AF7" w:rsidRPr="00E66BAC">
        <w:rPr>
          <w:rFonts w:ascii="Times New Roman" w:hAnsi="Times New Roman" w:cs="Times New Roman"/>
          <w:sz w:val="24"/>
          <w:szCs w:val="24"/>
        </w:rPr>
        <w:t xml:space="preserve"> didapatkan jumlah </w:t>
      </w:r>
      <w:r w:rsidR="008E6AF7" w:rsidRPr="00E66BAC">
        <w:rPr>
          <w:rFonts w:ascii="Times New Roman" w:hAnsi="Times New Roman" w:cs="Times New Roman"/>
          <w:i/>
          <w:sz w:val="24"/>
          <w:szCs w:val="24"/>
        </w:rPr>
        <w:t xml:space="preserve">task, </w:t>
      </w:r>
      <w:r w:rsidR="008E6AF7" w:rsidRPr="00E66BAC">
        <w:rPr>
          <w:rFonts w:ascii="Times New Roman" w:hAnsi="Times New Roman" w:cs="Times New Roman"/>
          <w:sz w:val="24"/>
          <w:szCs w:val="24"/>
        </w:rPr>
        <w:t xml:space="preserve">estimasi waktu pengerjaan, dan waktu pengerjaan sebenarnya dalam mengerjakan </w:t>
      </w:r>
      <w:r w:rsidR="008E6AF7" w:rsidRPr="00E66BAC">
        <w:rPr>
          <w:rFonts w:ascii="Times New Roman" w:hAnsi="Times New Roman" w:cs="Times New Roman"/>
          <w:i/>
          <w:sz w:val="24"/>
          <w:szCs w:val="24"/>
        </w:rPr>
        <w:t xml:space="preserve">task – task </w:t>
      </w:r>
      <w:r w:rsidR="008E6AF7" w:rsidRPr="00E66BAC">
        <w:rPr>
          <w:rFonts w:ascii="Times New Roman" w:hAnsi="Times New Roman" w:cs="Times New Roman"/>
          <w:sz w:val="24"/>
          <w:szCs w:val="24"/>
        </w:rPr>
        <w:t xml:space="preserve">pada </w:t>
      </w:r>
      <w:r w:rsidR="008E6AF7" w:rsidRPr="00E66BAC">
        <w:rPr>
          <w:rFonts w:ascii="Times New Roman" w:hAnsi="Times New Roman" w:cs="Times New Roman"/>
          <w:i/>
          <w:sz w:val="24"/>
          <w:szCs w:val="24"/>
        </w:rPr>
        <w:t>product</w:t>
      </w:r>
      <w:r w:rsidR="008E6AF7" w:rsidRPr="00E66BAC">
        <w:rPr>
          <w:rFonts w:ascii="Times New Roman" w:hAnsi="Times New Roman" w:cs="Times New Roman"/>
          <w:sz w:val="24"/>
          <w:szCs w:val="24"/>
        </w:rPr>
        <w:t xml:space="preserve"> </w:t>
      </w:r>
      <w:r w:rsidR="008E6AF7" w:rsidRPr="00E66BAC">
        <w:rPr>
          <w:rFonts w:ascii="Times New Roman" w:hAnsi="Times New Roman" w:cs="Times New Roman"/>
          <w:i/>
          <w:sz w:val="24"/>
          <w:szCs w:val="24"/>
        </w:rPr>
        <w:t xml:space="preserve">backlog </w:t>
      </w:r>
      <w:r w:rsidR="0034124B" w:rsidRPr="00E66BAC">
        <w:rPr>
          <w:rFonts w:ascii="Times New Roman" w:hAnsi="Times New Roman" w:cs="Times New Roman"/>
          <w:sz w:val="24"/>
          <w:szCs w:val="24"/>
        </w:rPr>
        <w:t>perancangan antarmuka sistem</w:t>
      </w:r>
      <w:r w:rsidR="008E6AF7" w:rsidRPr="00E66BAC">
        <w:rPr>
          <w:rFonts w:ascii="Times New Roman" w:hAnsi="Times New Roman" w:cs="Times New Roman"/>
          <w:sz w:val="24"/>
          <w:szCs w:val="24"/>
        </w:rPr>
        <w:t>.</w:t>
      </w:r>
      <w:r w:rsidR="00E76757" w:rsidRPr="00E66BAC">
        <w:rPr>
          <w:rFonts w:ascii="Times New Roman" w:hAnsi="Times New Roman" w:cs="Times New Roman"/>
          <w:sz w:val="24"/>
          <w:szCs w:val="24"/>
        </w:rPr>
        <w:t xml:space="preserve"> Dengan estimasi pengerjaan semua task adalah delapan puluh tujuh jam dan waktu pengerjaan yang digunakan sebanyak delapan puluh dua jam untuk menyelesaikan </w:t>
      </w:r>
      <w:r w:rsidR="00AD607F" w:rsidRPr="00E66BAC">
        <w:rPr>
          <w:rFonts w:ascii="Times New Roman" w:hAnsi="Times New Roman" w:cs="Times New Roman"/>
          <w:sz w:val="24"/>
          <w:szCs w:val="24"/>
        </w:rPr>
        <w:t>semua</w:t>
      </w:r>
      <w:r w:rsidR="00E76757" w:rsidRPr="00E66BAC">
        <w:rPr>
          <w:rFonts w:ascii="Times New Roman" w:hAnsi="Times New Roman" w:cs="Times New Roman"/>
          <w:sz w:val="24"/>
          <w:szCs w:val="24"/>
        </w:rPr>
        <w:t xml:space="preserve"> task tersebut.</w:t>
      </w:r>
    </w:p>
    <w:p w:rsidR="009F25CB" w:rsidRPr="00E66BAC" w:rsidRDefault="009F25CB" w:rsidP="00E66BAC">
      <w:pPr>
        <w:pStyle w:val="Heading3"/>
        <w:numPr>
          <w:ilvl w:val="0"/>
          <w:numId w:val="7"/>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Sprint 4 </w:t>
      </w:r>
      <w:r w:rsidR="00A22576" w:rsidRPr="00E66BAC">
        <w:rPr>
          <w:rFonts w:ascii="Times New Roman" w:hAnsi="Times New Roman" w:cs="Times New Roman"/>
          <w:b/>
          <w:color w:val="000000" w:themeColor="text1"/>
        </w:rPr>
        <w:t xml:space="preserve">Pembuatan dan Pengujian </w:t>
      </w:r>
      <w:r w:rsidRPr="00E66BAC">
        <w:rPr>
          <w:rFonts w:ascii="Times New Roman" w:hAnsi="Times New Roman" w:cs="Times New Roman"/>
          <w:b/>
          <w:color w:val="000000" w:themeColor="text1"/>
        </w:rPr>
        <w:t>Fitur Aplikasi</w:t>
      </w:r>
    </w:p>
    <w:p w:rsidR="00387DF6" w:rsidRPr="00E66BAC" w:rsidRDefault="0091133B"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S</w:t>
      </w:r>
      <w:r w:rsidR="00387DF6" w:rsidRPr="00E66BAC">
        <w:rPr>
          <w:rFonts w:ascii="Times New Roman" w:hAnsi="Times New Roman" w:cs="Times New Roman"/>
          <w:i/>
          <w:sz w:val="24"/>
          <w:szCs w:val="24"/>
        </w:rPr>
        <w:t xml:space="preserve">print </w:t>
      </w:r>
      <w:r w:rsidR="00387DF6" w:rsidRPr="00E66BAC">
        <w:rPr>
          <w:rFonts w:ascii="Times New Roman" w:hAnsi="Times New Roman" w:cs="Times New Roman"/>
          <w:sz w:val="24"/>
          <w:szCs w:val="24"/>
        </w:rPr>
        <w:t xml:space="preserve">ini mengerjakan kebutuhan pada bagian </w:t>
      </w:r>
      <w:r w:rsidRPr="00E66BAC">
        <w:rPr>
          <w:rFonts w:ascii="Times New Roman" w:hAnsi="Times New Roman" w:cs="Times New Roman"/>
          <w:i/>
          <w:sz w:val="24"/>
          <w:szCs w:val="24"/>
        </w:rPr>
        <w:t>product</w:t>
      </w:r>
      <w:r w:rsidR="00387DF6" w:rsidRPr="00E66BAC">
        <w:rPr>
          <w:rFonts w:ascii="Times New Roman" w:hAnsi="Times New Roman" w:cs="Times New Roman"/>
          <w:i/>
          <w:sz w:val="24"/>
          <w:szCs w:val="24"/>
        </w:rPr>
        <w:t xml:space="preserve"> backlog </w:t>
      </w:r>
      <w:r w:rsidR="00387DF6" w:rsidRPr="00E66BAC">
        <w:rPr>
          <w:rFonts w:ascii="Times New Roman" w:hAnsi="Times New Roman" w:cs="Times New Roman"/>
          <w:sz w:val="24"/>
          <w:szCs w:val="24"/>
        </w:rPr>
        <w:t xml:space="preserve">yaitu </w:t>
      </w:r>
      <w:r w:rsidR="00594F3F" w:rsidRPr="00E66BAC">
        <w:rPr>
          <w:rFonts w:ascii="Times New Roman" w:hAnsi="Times New Roman" w:cs="Times New Roman"/>
          <w:sz w:val="24"/>
          <w:szCs w:val="24"/>
        </w:rPr>
        <w:t>pembuatan dan pengujian fitur aplikasi</w:t>
      </w:r>
      <w:r w:rsidR="00387DF6" w:rsidRPr="00E66BAC">
        <w:rPr>
          <w:rFonts w:ascii="Times New Roman" w:hAnsi="Times New Roman" w:cs="Times New Roman"/>
          <w:sz w:val="24"/>
          <w:szCs w:val="24"/>
        </w:rPr>
        <w:t xml:space="preserve">, </w:t>
      </w:r>
      <w:r w:rsidR="00387DF6" w:rsidRPr="00E66BAC">
        <w:rPr>
          <w:rFonts w:ascii="Times New Roman" w:hAnsi="Times New Roman" w:cs="Times New Roman"/>
          <w:i/>
          <w:sz w:val="24"/>
          <w:szCs w:val="24"/>
        </w:rPr>
        <w:t xml:space="preserve">task </w:t>
      </w:r>
      <w:r w:rsidR="00387DF6" w:rsidRPr="00E66BAC">
        <w:rPr>
          <w:rFonts w:ascii="Times New Roman" w:hAnsi="Times New Roman" w:cs="Times New Roman"/>
          <w:sz w:val="24"/>
          <w:szCs w:val="24"/>
        </w:rPr>
        <w:t>yang di</w:t>
      </w:r>
      <w:r w:rsidR="008E6AF7" w:rsidRPr="00E66BAC">
        <w:rPr>
          <w:rFonts w:ascii="Times New Roman" w:hAnsi="Times New Roman" w:cs="Times New Roman"/>
          <w:sz w:val="24"/>
          <w:szCs w:val="24"/>
        </w:rPr>
        <w:t>kerjakan terdapat pada Table 3.5</w:t>
      </w:r>
      <w:r w:rsidR="00387DF6" w:rsidRPr="00E66BAC">
        <w:rPr>
          <w:rFonts w:ascii="Times New Roman" w:hAnsi="Times New Roman" w:cs="Times New Roman"/>
          <w:sz w:val="24"/>
          <w:szCs w:val="24"/>
        </w:rPr>
        <w:t>.</w:t>
      </w:r>
    </w:p>
    <w:p w:rsidR="00C31A08" w:rsidRPr="00E66BAC" w:rsidRDefault="00A17503"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sz w:val="24"/>
          <w:szCs w:val="24"/>
        </w:rPr>
        <w:t>Tabel 3.5</w:t>
      </w:r>
      <w:r w:rsidR="00C31A08" w:rsidRPr="00E66BAC">
        <w:rPr>
          <w:rFonts w:ascii="Times New Roman" w:hAnsi="Times New Roman" w:cs="Times New Roman"/>
          <w:sz w:val="24"/>
          <w:szCs w:val="24"/>
        </w:rPr>
        <w:t xml:space="preserve">. </w:t>
      </w:r>
      <w:r w:rsidR="00C31A08" w:rsidRPr="00E66BAC">
        <w:rPr>
          <w:rFonts w:ascii="Times New Roman" w:hAnsi="Times New Roman" w:cs="Times New Roman"/>
          <w:i/>
          <w:sz w:val="24"/>
          <w:szCs w:val="24"/>
        </w:rPr>
        <w:t xml:space="preserve">Sprint </w:t>
      </w:r>
      <w:r w:rsidR="00C31A08" w:rsidRPr="00E66BAC">
        <w:rPr>
          <w:rFonts w:ascii="Times New Roman" w:hAnsi="Times New Roman" w:cs="Times New Roman"/>
          <w:sz w:val="24"/>
          <w:szCs w:val="24"/>
        </w:rPr>
        <w:t xml:space="preserve">4 : </w:t>
      </w:r>
      <w:r w:rsidR="00C31A08" w:rsidRPr="00E66BAC">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E66BAC" w:rsidTr="00415308">
        <w:tc>
          <w:tcPr>
            <w:tcW w:w="1283" w:type="dxa"/>
            <w:vAlign w:val="center"/>
          </w:tcPr>
          <w:p w:rsidR="006C293C" w:rsidRPr="00E66BAC" w:rsidRDefault="006C293C"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roduct Backlog</w:t>
            </w:r>
          </w:p>
        </w:tc>
        <w:tc>
          <w:tcPr>
            <w:tcW w:w="4004" w:type="dxa"/>
            <w:vAlign w:val="center"/>
          </w:tcPr>
          <w:p w:rsidR="006C293C" w:rsidRPr="00E66BAC" w:rsidRDefault="006C293C"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ask</w:t>
            </w:r>
          </w:p>
        </w:tc>
        <w:tc>
          <w:tcPr>
            <w:tcW w:w="1097" w:type="dxa"/>
            <w:vAlign w:val="center"/>
          </w:tcPr>
          <w:p w:rsidR="006C293C" w:rsidRPr="00E66BAC" w:rsidRDefault="006C293C"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Estimasi Waktu (Jam)</w:t>
            </w:r>
          </w:p>
        </w:tc>
        <w:tc>
          <w:tcPr>
            <w:tcW w:w="1544" w:type="dxa"/>
            <w:vAlign w:val="center"/>
          </w:tcPr>
          <w:p w:rsidR="006C293C" w:rsidRPr="00E66BAC" w:rsidRDefault="006C293C"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Waktu Digunakan (Jam)</w:t>
            </w:r>
          </w:p>
        </w:tc>
      </w:tr>
      <w:tr w:rsidR="00C21703" w:rsidRPr="00E66BAC" w:rsidTr="00802020">
        <w:tc>
          <w:tcPr>
            <w:tcW w:w="1283" w:type="dxa"/>
            <w:vMerge w:val="restart"/>
            <w:vAlign w:val="center"/>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color w:val="000000" w:themeColor="text1"/>
                <w:sz w:val="24"/>
                <w:szCs w:val="24"/>
              </w:rPr>
              <w:t>Pembuatan dan Pengujian Fitur Aplikasi</w:t>
            </w:r>
          </w:p>
        </w:tc>
        <w:tc>
          <w:tcPr>
            <w:tcW w:w="6645" w:type="dxa"/>
            <w:gridSpan w:val="3"/>
          </w:tcPr>
          <w:p w:rsidR="00C21703" w:rsidRPr="00E66BAC" w:rsidRDefault="00C21703" w:rsidP="00E66BAC">
            <w:pPr>
              <w:spacing w:line="360" w:lineRule="auto"/>
              <w:jc w:val="both"/>
              <w:rPr>
                <w:rFonts w:ascii="Times New Roman" w:hAnsi="Times New Roman" w:cs="Times New Roman"/>
                <w:b/>
                <w:sz w:val="24"/>
                <w:szCs w:val="24"/>
              </w:rPr>
            </w:pPr>
            <w:r w:rsidRPr="00E66BAC">
              <w:rPr>
                <w:rFonts w:ascii="Times New Roman" w:hAnsi="Times New Roman" w:cs="Times New Roman"/>
                <w:b/>
                <w:sz w:val="24"/>
                <w:szCs w:val="24"/>
              </w:rPr>
              <w:t>Antarmuka Website Administrator</w:t>
            </w:r>
          </w:p>
        </w:tc>
      </w:tr>
      <w:tr w:rsidR="00C21703" w:rsidRPr="00E66BAC" w:rsidTr="00415308">
        <w:tc>
          <w:tcPr>
            <w:tcW w:w="1283" w:type="dxa"/>
            <w:vMerge/>
          </w:tcPr>
          <w:p w:rsidR="00C21703" w:rsidRPr="00E66BAC" w:rsidRDefault="00C21703" w:rsidP="00E66BAC">
            <w:pPr>
              <w:spacing w:line="360" w:lineRule="auto"/>
              <w:jc w:val="both"/>
              <w:rPr>
                <w:rFonts w:ascii="Times New Roman" w:hAnsi="Times New Roman" w:cs="Times New Roman"/>
                <w:sz w:val="24"/>
                <w:szCs w:val="24"/>
              </w:rPr>
            </w:pPr>
          </w:p>
        </w:tc>
        <w:tc>
          <w:tcPr>
            <w:tcW w:w="4004" w:type="dxa"/>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w:t>
            </w:r>
            <w:r w:rsidR="00802020"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Login</w:t>
            </w:r>
          </w:p>
        </w:tc>
        <w:tc>
          <w:tcPr>
            <w:tcW w:w="1097"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c>
          <w:tcPr>
            <w:tcW w:w="1544"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0</w:t>
            </w:r>
          </w:p>
        </w:tc>
      </w:tr>
      <w:tr w:rsidR="00C21703" w:rsidRPr="00E66BAC" w:rsidTr="00415308">
        <w:tc>
          <w:tcPr>
            <w:tcW w:w="1283" w:type="dxa"/>
            <w:vMerge/>
          </w:tcPr>
          <w:p w:rsidR="00C21703" w:rsidRPr="00E66BAC" w:rsidRDefault="00C21703" w:rsidP="00E66BAC">
            <w:pPr>
              <w:spacing w:line="360" w:lineRule="auto"/>
              <w:jc w:val="both"/>
              <w:rPr>
                <w:rFonts w:ascii="Times New Roman" w:hAnsi="Times New Roman" w:cs="Times New Roman"/>
                <w:sz w:val="24"/>
                <w:szCs w:val="24"/>
              </w:rPr>
            </w:pPr>
          </w:p>
        </w:tc>
        <w:tc>
          <w:tcPr>
            <w:tcW w:w="4004" w:type="dxa"/>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w:t>
            </w:r>
            <w:r w:rsidR="00802020"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Dashboard</w:t>
            </w:r>
          </w:p>
        </w:tc>
        <w:tc>
          <w:tcPr>
            <w:tcW w:w="1097"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C21703" w:rsidRPr="00E66BAC" w:rsidRDefault="00D97D5A"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r>
      <w:tr w:rsidR="00C21703" w:rsidRPr="00E66BAC" w:rsidTr="00415308">
        <w:tc>
          <w:tcPr>
            <w:tcW w:w="1283" w:type="dxa"/>
            <w:vMerge/>
          </w:tcPr>
          <w:p w:rsidR="00C21703" w:rsidRPr="00E66BAC" w:rsidRDefault="00C21703" w:rsidP="00E66BAC">
            <w:pPr>
              <w:spacing w:line="360" w:lineRule="auto"/>
              <w:jc w:val="both"/>
              <w:rPr>
                <w:rFonts w:ascii="Times New Roman" w:hAnsi="Times New Roman" w:cs="Times New Roman"/>
                <w:sz w:val="24"/>
                <w:szCs w:val="24"/>
              </w:rPr>
            </w:pPr>
          </w:p>
        </w:tc>
        <w:tc>
          <w:tcPr>
            <w:tcW w:w="4004" w:type="dxa"/>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w:t>
            </w:r>
            <w:r w:rsidR="00802020"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Daftar Pelatihan</w:t>
            </w:r>
          </w:p>
        </w:tc>
        <w:tc>
          <w:tcPr>
            <w:tcW w:w="1097"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C21703" w:rsidRPr="00E66BAC" w:rsidTr="00415308">
        <w:tc>
          <w:tcPr>
            <w:tcW w:w="1283" w:type="dxa"/>
            <w:vMerge/>
          </w:tcPr>
          <w:p w:rsidR="00C21703" w:rsidRPr="00E66BAC" w:rsidRDefault="00C21703" w:rsidP="00E66BAC">
            <w:pPr>
              <w:spacing w:line="360" w:lineRule="auto"/>
              <w:jc w:val="both"/>
              <w:rPr>
                <w:rFonts w:ascii="Times New Roman" w:hAnsi="Times New Roman" w:cs="Times New Roman"/>
                <w:sz w:val="24"/>
                <w:szCs w:val="24"/>
              </w:rPr>
            </w:pPr>
          </w:p>
        </w:tc>
        <w:tc>
          <w:tcPr>
            <w:tcW w:w="4004" w:type="dxa"/>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w:t>
            </w:r>
            <w:r w:rsidR="00802020"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Tambah Daftar Pelatihan</w:t>
            </w:r>
          </w:p>
        </w:tc>
        <w:tc>
          <w:tcPr>
            <w:tcW w:w="1097"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C21703" w:rsidRPr="00E66BAC" w:rsidTr="00415308">
        <w:tc>
          <w:tcPr>
            <w:tcW w:w="1283" w:type="dxa"/>
            <w:vMerge/>
          </w:tcPr>
          <w:p w:rsidR="00C21703" w:rsidRPr="00E66BAC" w:rsidRDefault="00C21703" w:rsidP="00E66BAC">
            <w:pPr>
              <w:spacing w:line="360" w:lineRule="auto"/>
              <w:jc w:val="both"/>
              <w:rPr>
                <w:rFonts w:ascii="Times New Roman" w:hAnsi="Times New Roman" w:cs="Times New Roman"/>
                <w:sz w:val="24"/>
                <w:szCs w:val="24"/>
              </w:rPr>
            </w:pPr>
          </w:p>
        </w:tc>
        <w:tc>
          <w:tcPr>
            <w:tcW w:w="4004" w:type="dxa"/>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w:t>
            </w:r>
            <w:r w:rsidR="00802020"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Update Daftar Pelatihan</w:t>
            </w:r>
          </w:p>
        </w:tc>
        <w:tc>
          <w:tcPr>
            <w:tcW w:w="1097"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C21703" w:rsidRPr="00E66BAC" w:rsidTr="00415308">
        <w:tc>
          <w:tcPr>
            <w:tcW w:w="1283" w:type="dxa"/>
            <w:vMerge/>
          </w:tcPr>
          <w:p w:rsidR="00C21703" w:rsidRPr="00E66BAC" w:rsidRDefault="00C21703" w:rsidP="00E66BAC">
            <w:pPr>
              <w:spacing w:line="360" w:lineRule="auto"/>
              <w:jc w:val="both"/>
              <w:rPr>
                <w:rFonts w:ascii="Times New Roman" w:hAnsi="Times New Roman" w:cs="Times New Roman"/>
                <w:sz w:val="24"/>
                <w:szCs w:val="24"/>
              </w:rPr>
            </w:pPr>
          </w:p>
        </w:tc>
        <w:tc>
          <w:tcPr>
            <w:tcW w:w="4004" w:type="dxa"/>
          </w:tcPr>
          <w:p w:rsidR="00C21703" w:rsidRPr="00E66BAC" w:rsidRDefault="00C21703"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w:t>
            </w:r>
            <w:r w:rsidR="00802020"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Detail Daftar Pelatihan</w:t>
            </w:r>
          </w:p>
        </w:tc>
        <w:tc>
          <w:tcPr>
            <w:tcW w:w="1097"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C21703" w:rsidRPr="00E66BAC" w:rsidRDefault="00C21703"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415308" w:rsidRPr="00E66BAC" w:rsidTr="00415308">
        <w:tc>
          <w:tcPr>
            <w:tcW w:w="1283" w:type="dxa"/>
            <w:vMerge/>
          </w:tcPr>
          <w:p w:rsidR="00415308" w:rsidRPr="00E66BAC" w:rsidRDefault="00415308" w:rsidP="00E66BAC">
            <w:pPr>
              <w:spacing w:line="360" w:lineRule="auto"/>
              <w:jc w:val="both"/>
              <w:rPr>
                <w:rFonts w:ascii="Times New Roman" w:hAnsi="Times New Roman" w:cs="Times New Roman"/>
                <w:sz w:val="24"/>
                <w:szCs w:val="24"/>
              </w:rPr>
            </w:pPr>
          </w:p>
        </w:tc>
        <w:tc>
          <w:tcPr>
            <w:tcW w:w="4004" w:type="dxa"/>
          </w:tcPr>
          <w:p w:rsidR="00415308" w:rsidRPr="00E66BAC" w:rsidRDefault="00415308"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Delete Daftar Pelatihan</w:t>
            </w:r>
          </w:p>
        </w:tc>
        <w:tc>
          <w:tcPr>
            <w:tcW w:w="1097" w:type="dxa"/>
            <w:vAlign w:val="center"/>
          </w:tcPr>
          <w:p w:rsidR="00415308" w:rsidRPr="00E66BAC" w:rsidRDefault="007A6C4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415308" w:rsidRPr="00E66BAC" w:rsidRDefault="007A6C4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415308" w:rsidRPr="00E66BAC" w:rsidTr="00415308">
        <w:tc>
          <w:tcPr>
            <w:tcW w:w="1283" w:type="dxa"/>
            <w:vMerge/>
          </w:tcPr>
          <w:p w:rsidR="00415308" w:rsidRPr="00E66BAC" w:rsidRDefault="00415308" w:rsidP="00E66BAC">
            <w:pPr>
              <w:spacing w:line="360" w:lineRule="auto"/>
              <w:jc w:val="both"/>
              <w:rPr>
                <w:rFonts w:ascii="Times New Roman" w:hAnsi="Times New Roman" w:cs="Times New Roman"/>
                <w:sz w:val="24"/>
                <w:szCs w:val="24"/>
              </w:rPr>
            </w:pPr>
          </w:p>
        </w:tc>
        <w:tc>
          <w:tcPr>
            <w:tcW w:w="4004" w:type="dxa"/>
          </w:tcPr>
          <w:p w:rsidR="00415308" w:rsidRPr="00E66BAC" w:rsidRDefault="00415308"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Riwayat Pelatihan</w:t>
            </w:r>
          </w:p>
        </w:tc>
        <w:tc>
          <w:tcPr>
            <w:tcW w:w="1097" w:type="dxa"/>
            <w:vAlign w:val="center"/>
          </w:tcPr>
          <w:p w:rsidR="00415308" w:rsidRPr="00E66BAC" w:rsidRDefault="00415308"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415308" w:rsidRPr="00E66BAC" w:rsidRDefault="00415308"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415308" w:rsidRPr="00E66BAC" w:rsidTr="00415308">
        <w:tc>
          <w:tcPr>
            <w:tcW w:w="1283" w:type="dxa"/>
            <w:vMerge w:val="restart"/>
          </w:tcPr>
          <w:p w:rsidR="00415308" w:rsidRPr="00E66BAC" w:rsidRDefault="00415308" w:rsidP="00E66BAC">
            <w:pPr>
              <w:spacing w:line="360" w:lineRule="auto"/>
              <w:jc w:val="both"/>
              <w:rPr>
                <w:rFonts w:ascii="Times New Roman" w:hAnsi="Times New Roman" w:cs="Times New Roman"/>
                <w:sz w:val="24"/>
                <w:szCs w:val="24"/>
              </w:rPr>
            </w:pPr>
          </w:p>
        </w:tc>
        <w:tc>
          <w:tcPr>
            <w:tcW w:w="4004" w:type="dxa"/>
          </w:tcPr>
          <w:p w:rsidR="00415308" w:rsidRPr="00E66BAC" w:rsidRDefault="00415308"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etail Riwayat Pelatihan</w:t>
            </w:r>
          </w:p>
        </w:tc>
        <w:tc>
          <w:tcPr>
            <w:tcW w:w="1097" w:type="dxa"/>
            <w:vAlign w:val="center"/>
          </w:tcPr>
          <w:p w:rsidR="00415308" w:rsidRPr="00E66BAC" w:rsidRDefault="00415308"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415308" w:rsidRPr="00E66BAC" w:rsidRDefault="00415308"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415308" w:rsidRPr="00E66BAC" w:rsidTr="00415308">
        <w:tc>
          <w:tcPr>
            <w:tcW w:w="1283" w:type="dxa"/>
            <w:vMerge/>
          </w:tcPr>
          <w:p w:rsidR="00415308" w:rsidRPr="00E66BAC" w:rsidRDefault="00415308" w:rsidP="00E66BAC">
            <w:pPr>
              <w:spacing w:line="360" w:lineRule="auto"/>
              <w:jc w:val="both"/>
              <w:rPr>
                <w:rFonts w:ascii="Times New Roman" w:hAnsi="Times New Roman" w:cs="Times New Roman"/>
                <w:sz w:val="24"/>
                <w:szCs w:val="24"/>
              </w:rPr>
            </w:pPr>
          </w:p>
        </w:tc>
        <w:tc>
          <w:tcPr>
            <w:tcW w:w="4004" w:type="dxa"/>
          </w:tcPr>
          <w:p w:rsidR="00415308" w:rsidRPr="00E66BAC" w:rsidRDefault="00415308" w:rsidP="00E66BAC">
            <w:pPr>
              <w:spacing w:line="360" w:lineRule="auto"/>
              <w:rPr>
                <w:rFonts w:ascii="Times New Roman" w:hAnsi="Times New Roman" w:cs="Times New Roman"/>
                <w:sz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Delete Riwayat Pelatihan</w:t>
            </w:r>
          </w:p>
        </w:tc>
        <w:tc>
          <w:tcPr>
            <w:tcW w:w="1097" w:type="dxa"/>
            <w:vAlign w:val="center"/>
          </w:tcPr>
          <w:p w:rsidR="00415308" w:rsidRPr="00E66BAC" w:rsidRDefault="007A6C4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415308" w:rsidRPr="00E66BAC" w:rsidRDefault="007A6C47"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mbuatan dan Pengujian Fitur Halaman Transaksi Pembayar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1</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szCs w:val="24"/>
              </w:rPr>
              <w:t>Pembuatan dan Pengujian Fitur Halaman Detail Transaksi Pembayar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mbuatan dan Pengujian Fitur Delete Transaksi Pembayar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653805" w:rsidRPr="00E66BAC" w:rsidTr="00415308">
        <w:tc>
          <w:tcPr>
            <w:tcW w:w="1283" w:type="dxa"/>
            <w:vMerge/>
          </w:tcPr>
          <w:p w:rsidR="00653805" w:rsidRPr="00E66BAC" w:rsidRDefault="00653805" w:rsidP="00E66BAC">
            <w:pPr>
              <w:spacing w:line="360" w:lineRule="auto"/>
              <w:jc w:val="both"/>
              <w:rPr>
                <w:rFonts w:ascii="Times New Roman" w:hAnsi="Times New Roman" w:cs="Times New Roman"/>
                <w:sz w:val="24"/>
                <w:szCs w:val="24"/>
              </w:rPr>
            </w:pPr>
          </w:p>
        </w:tc>
        <w:tc>
          <w:tcPr>
            <w:tcW w:w="4004" w:type="dxa"/>
          </w:tcPr>
          <w:p w:rsidR="00653805" w:rsidRPr="00E66BAC" w:rsidRDefault="00653805"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mbuatan dan Pengujian Fitur Halaman Upload Sertifikat</w:t>
            </w:r>
          </w:p>
        </w:tc>
        <w:tc>
          <w:tcPr>
            <w:tcW w:w="1097" w:type="dxa"/>
            <w:vAlign w:val="center"/>
          </w:tcPr>
          <w:p w:rsidR="00653805" w:rsidRPr="00E66BAC" w:rsidRDefault="00653805" w:rsidP="00E66BAC">
            <w:pPr>
              <w:spacing w:line="360" w:lineRule="auto"/>
              <w:jc w:val="center"/>
              <w:rPr>
                <w:rFonts w:ascii="Times New Roman" w:hAnsi="Times New Roman" w:cs="Times New Roman"/>
                <w:sz w:val="24"/>
                <w:szCs w:val="24"/>
              </w:rPr>
            </w:pPr>
          </w:p>
        </w:tc>
        <w:tc>
          <w:tcPr>
            <w:tcW w:w="1544" w:type="dxa"/>
            <w:vAlign w:val="center"/>
          </w:tcPr>
          <w:p w:rsidR="00653805" w:rsidRPr="00E66BAC" w:rsidRDefault="00653805" w:rsidP="00E66BAC">
            <w:pPr>
              <w:spacing w:line="360" w:lineRule="auto"/>
              <w:jc w:val="center"/>
              <w:rPr>
                <w:rFonts w:ascii="Times New Roman" w:hAnsi="Times New Roman" w:cs="Times New Roman"/>
                <w:sz w:val="24"/>
                <w:szCs w:val="24"/>
              </w:rPr>
            </w:pP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Informasi Custom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etail Custom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Delete Custom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Informasi Train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Tambah Train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etail Train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Delete Trainers</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Tambah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Update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etail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Delete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Pengaturan Aku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tan dan Pengujian Fitur Logout</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r>
      <w:tr w:rsidR="00930BC0" w:rsidRPr="00E66BAC" w:rsidTr="00C21703">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6645" w:type="dxa"/>
            <w:gridSpan w:val="3"/>
          </w:tcPr>
          <w:p w:rsidR="00930BC0" w:rsidRPr="00E66BAC" w:rsidRDefault="00930BC0" w:rsidP="00E66BAC">
            <w:pPr>
              <w:spacing w:line="360" w:lineRule="auto"/>
              <w:jc w:val="both"/>
              <w:rPr>
                <w:rFonts w:ascii="Times New Roman" w:hAnsi="Times New Roman" w:cs="Times New Roman"/>
                <w:b/>
                <w:sz w:val="24"/>
                <w:szCs w:val="24"/>
              </w:rPr>
            </w:pPr>
            <w:r w:rsidRPr="00E66BAC">
              <w:rPr>
                <w:rFonts w:ascii="Times New Roman" w:hAnsi="Times New Roman" w:cs="Times New Roman"/>
                <w:b/>
                <w:sz w:val="24"/>
                <w:szCs w:val="24"/>
              </w:rPr>
              <w:t>Antarmuka Website Trainers</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Logi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0</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ashboard</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aftar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 xml:space="preserve">Pembuatan dan Pengujian </w:t>
            </w:r>
            <w:r w:rsidRPr="00E66BAC">
              <w:rPr>
                <w:rFonts w:ascii="Times New Roman" w:hAnsi="Times New Roman" w:cs="Times New Roman"/>
                <w:sz w:val="24"/>
                <w:szCs w:val="24"/>
              </w:rPr>
              <w:t>Fitur</w:t>
            </w:r>
            <w:r w:rsidRPr="00E66BAC">
              <w:rPr>
                <w:rFonts w:ascii="Times New Roman" w:hAnsi="Times New Roman" w:cs="Times New Roman"/>
                <w:sz w:val="24"/>
              </w:rPr>
              <w:t xml:space="preserve"> Halaman Upload Materi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Detail Daftar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Delete Daftar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Pengaturan Aku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tan dan Pengujian Fitur Logout</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r>
      <w:tr w:rsidR="00930BC0" w:rsidRPr="00E66BAC" w:rsidTr="00C21703">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6645" w:type="dxa"/>
            <w:gridSpan w:val="3"/>
          </w:tcPr>
          <w:p w:rsidR="00930BC0" w:rsidRPr="00E66BAC" w:rsidRDefault="00930BC0" w:rsidP="00E66BAC">
            <w:pPr>
              <w:spacing w:line="360" w:lineRule="auto"/>
              <w:jc w:val="both"/>
              <w:rPr>
                <w:rFonts w:ascii="Times New Roman" w:hAnsi="Times New Roman" w:cs="Times New Roman"/>
                <w:b/>
                <w:sz w:val="24"/>
                <w:szCs w:val="24"/>
              </w:rPr>
            </w:pPr>
            <w:r w:rsidRPr="00E66BAC">
              <w:rPr>
                <w:rFonts w:ascii="Times New Roman" w:hAnsi="Times New Roman" w:cs="Times New Roman"/>
                <w:b/>
                <w:sz w:val="24"/>
                <w:szCs w:val="24"/>
              </w:rPr>
              <w:t>Antarmuka Aplikasi Android</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i/>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t xml:space="preserve"> Fitur Halaman </w:t>
            </w:r>
            <w:r w:rsidRPr="00E66BAC">
              <w:rPr>
                <w:rFonts w:ascii="Times New Roman" w:hAnsi="Times New Roman" w:cs="Times New Roman"/>
                <w:i/>
                <w:sz w:val="24"/>
                <w:szCs w:val="24"/>
              </w:rPr>
              <w:t>Utama</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0</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i/>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 xml:space="preserve">Fitur Halaman </w:t>
            </w:r>
            <w:r w:rsidRPr="00E66BAC">
              <w:rPr>
                <w:rFonts w:ascii="Times New Roman" w:hAnsi="Times New Roman" w:cs="Times New Roman"/>
                <w:i/>
                <w:sz w:val="24"/>
                <w:szCs w:val="24"/>
              </w:rPr>
              <w:t>Logi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0</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i/>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 xml:space="preserve">Fitur Halaman </w:t>
            </w:r>
            <w:r w:rsidRPr="00E66BAC">
              <w:rPr>
                <w:rFonts w:ascii="Times New Roman" w:hAnsi="Times New Roman" w:cs="Times New Roman"/>
                <w:i/>
                <w:sz w:val="24"/>
                <w:szCs w:val="24"/>
              </w:rPr>
              <w:t>Register</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Daftar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Detail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0</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Form Daftar Pelatih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0</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Pelatihan diikuti</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Detail Pelatihan diikuti</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5</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4</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 xml:space="preserve">Pembuatan dan Pengujian </w:t>
            </w:r>
            <w:r w:rsidRPr="00E66BAC">
              <w:rPr>
                <w:rFonts w:ascii="Times New Roman" w:hAnsi="Times New Roman" w:cs="Times New Roman"/>
                <w:sz w:val="24"/>
                <w:szCs w:val="24"/>
              </w:rPr>
              <w:t>Fitur</w:t>
            </w:r>
            <w:r w:rsidRPr="00E66BAC">
              <w:rPr>
                <w:rFonts w:ascii="Times New Roman" w:hAnsi="Times New Roman" w:cs="Times New Roman"/>
                <w:sz w:val="24"/>
              </w:rPr>
              <w:t xml:space="preserve"> Halaman Form Persyaratan Sertifikasi</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1</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0</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Informasi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Detail Lowongan Pekerj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Profil Perusahaa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8</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szCs w:val="24"/>
              </w:rPr>
            </w:pPr>
            <w:r w:rsidRPr="00E66BAC">
              <w:rPr>
                <w:rFonts w:ascii="Times New Roman" w:hAnsi="Times New Roman" w:cs="Times New Roman"/>
                <w:sz w:val="24"/>
              </w:rPr>
              <w:t>Pembuatan dan Pengujian</w:t>
            </w:r>
            <w:r w:rsidRPr="00E66BAC">
              <w:rPr>
                <w:rFonts w:ascii="Times New Roman" w:hAnsi="Times New Roman" w:cs="Times New Roman"/>
                <w:sz w:val="24"/>
                <w:szCs w:val="24"/>
              </w:rPr>
              <w:br/>
              <w:t>Fitur Halaman Pengaturan Aku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8</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6</w:t>
            </w:r>
          </w:p>
        </w:tc>
      </w:tr>
      <w:tr w:rsidR="00930BC0" w:rsidRPr="00E66BAC" w:rsidTr="00415308">
        <w:tc>
          <w:tcPr>
            <w:tcW w:w="1283" w:type="dxa"/>
            <w:vMerge/>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 xml:space="preserve">Pembuatan dan Pengujian </w:t>
            </w:r>
            <w:r w:rsidRPr="00E66BAC">
              <w:rPr>
                <w:rFonts w:ascii="Times New Roman" w:hAnsi="Times New Roman" w:cs="Times New Roman"/>
                <w:sz w:val="24"/>
                <w:szCs w:val="24"/>
              </w:rPr>
              <w:t>Fitur</w:t>
            </w:r>
            <w:r w:rsidRPr="00E66BAC">
              <w:rPr>
                <w:rFonts w:ascii="Times New Roman" w:hAnsi="Times New Roman" w:cs="Times New Roman"/>
                <w:sz w:val="24"/>
              </w:rPr>
              <w:t xml:space="preserve"> Halaman Edit Akun</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2</w:t>
            </w:r>
          </w:p>
        </w:tc>
      </w:tr>
      <w:tr w:rsidR="00930BC0" w:rsidRPr="00E66BAC" w:rsidTr="00415308">
        <w:tc>
          <w:tcPr>
            <w:tcW w:w="1283" w:type="dxa"/>
          </w:tcPr>
          <w:p w:rsidR="00930BC0" w:rsidRPr="00E66BAC" w:rsidRDefault="00930BC0" w:rsidP="00E66BAC">
            <w:pPr>
              <w:spacing w:line="360" w:lineRule="auto"/>
              <w:jc w:val="both"/>
              <w:rPr>
                <w:rFonts w:ascii="Times New Roman" w:hAnsi="Times New Roman" w:cs="Times New Roman"/>
                <w:sz w:val="24"/>
                <w:szCs w:val="24"/>
              </w:rPr>
            </w:pPr>
          </w:p>
        </w:tc>
        <w:tc>
          <w:tcPr>
            <w:tcW w:w="4004" w:type="dxa"/>
          </w:tcPr>
          <w:p w:rsidR="00930BC0" w:rsidRPr="00E66BAC" w:rsidRDefault="00930BC0" w:rsidP="00E66BAC">
            <w:pPr>
              <w:spacing w:line="360" w:lineRule="auto"/>
              <w:rPr>
                <w:rFonts w:ascii="Times New Roman" w:hAnsi="Times New Roman" w:cs="Times New Roman"/>
                <w:sz w:val="24"/>
              </w:rPr>
            </w:pPr>
            <w:r w:rsidRPr="00E66BAC">
              <w:rPr>
                <w:rFonts w:ascii="Times New Roman" w:hAnsi="Times New Roman" w:cs="Times New Roman"/>
                <w:sz w:val="24"/>
              </w:rPr>
              <w:t>Pembutan dan Pengujian Fitur Logout</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r>
      <w:tr w:rsidR="00930BC0" w:rsidRPr="00E66BAC" w:rsidTr="00415308">
        <w:tc>
          <w:tcPr>
            <w:tcW w:w="5287" w:type="dxa"/>
            <w:gridSpan w:val="2"/>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TOTAL</w:t>
            </w:r>
          </w:p>
        </w:tc>
        <w:tc>
          <w:tcPr>
            <w:tcW w:w="1097"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612</w:t>
            </w:r>
          </w:p>
        </w:tc>
        <w:tc>
          <w:tcPr>
            <w:tcW w:w="1544" w:type="dxa"/>
            <w:vAlign w:val="center"/>
          </w:tcPr>
          <w:p w:rsidR="00930BC0" w:rsidRPr="00E66BAC" w:rsidRDefault="00930BC0"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52</w:t>
            </w:r>
          </w:p>
        </w:tc>
      </w:tr>
    </w:tbl>
    <w:p w:rsidR="00DF2B4F" w:rsidRPr="00E66BAC" w:rsidRDefault="00A1750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Dari Tabel 3.5.</w:t>
      </w:r>
      <w:r w:rsidR="00C31A08" w:rsidRPr="00E66BAC">
        <w:rPr>
          <w:rFonts w:ascii="Times New Roman" w:hAnsi="Times New Roman" w:cs="Times New Roman"/>
          <w:sz w:val="24"/>
          <w:szCs w:val="24"/>
        </w:rPr>
        <w:t xml:space="preserve"> didapatkan jumlah </w:t>
      </w:r>
      <w:r w:rsidR="00C31A08" w:rsidRPr="00E66BAC">
        <w:rPr>
          <w:rFonts w:ascii="Times New Roman" w:hAnsi="Times New Roman" w:cs="Times New Roman"/>
          <w:i/>
          <w:sz w:val="24"/>
          <w:szCs w:val="24"/>
        </w:rPr>
        <w:t xml:space="preserve">task, </w:t>
      </w:r>
      <w:r w:rsidR="00C31A08" w:rsidRPr="00E66BAC">
        <w:rPr>
          <w:rFonts w:ascii="Times New Roman" w:hAnsi="Times New Roman" w:cs="Times New Roman"/>
          <w:sz w:val="24"/>
          <w:szCs w:val="24"/>
        </w:rPr>
        <w:t xml:space="preserve">estimasi waktu pengerjaan, dan waktu pengerjaan sebenarnya dalam mengerjakan </w:t>
      </w:r>
      <w:r w:rsidR="00C31A08" w:rsidRPr="00E66BAC">
        <w:rPr>
          <w:rFonts w:ascii="Times New Roman" w:hAnsi="Times New Roman" w:cs="Times New Roman"/>
          <w:i/>
          <w:sz w:val="24"/>
          <w:szCs w:val="24"/>
        </w:rPr>
        <w:t xml:space="preserve">task – task </w:t>
      </w:r>
      <w:r w:rsidR="00C31A08" w:rsidRPr="00E66BAC">
        <w:rPr>
          <w:rFonts w:ascii="Times New Roman" w:hAnsi="Times New Roman" w:cs="Times New Roman"/>
          <w:sz w:val="24"/>
          <w:szCs w:val="24"/>
        </w:rPr>
        <w:t xml:space="preserve">pada </w:t>
      </w:r>
      <w:r w:rsidR="00C31A08" w:rsidRPr="00E66BAC">
        <w:rPr>
          <w:rFonts w:ascii="Times New Roman" w:hAnsi="Times New Roman" w:cs="Times New Roman"/>
          <w:i/>
          <w:sz w:val="24"/>
          <w:szCs w:val="24"/>
        </w:rPr>
        <w:t>product</w:t>
      </w:r>
      <w:r w:rsidR="00C31A08" w:rsidRPr="00E66BAC">
        <w:rPr>
          <w:rFonts w:ascii="Times New Roman" w:hAnsi="Times New Roman" w:cs="Times New Roman"/>
          <w:sz w:val="24"/>
          <w:szCs w:val="24"/>
        </w:rPr>
        <w:t xml:space="preserve"> </w:t>
      </w:r>
      <w:r w:rsidR="00C31A08" w:rsidRPr="00E66BAC">
        <w:rPr>
          <w:rFonts w:ascii="Times New Roman" w:hAnsi="Times New Roman" w:cs="Times New Roman"/>
          <w:i/>
          <w:sz w:val="24"/>
          <w:szCs w:val="24"/>
        </w:rPr>
        <w:t xml:space="preserve">backlog </w:t>
      </w:r>
      <w:r w:rsidR="00DC0E97" w:rsidRPr="00E66BAC">
        <w:rPr>
          <w:rFonts w:ascii="Times New Roman" w:hAnsi="Times New Roman" w:cs="Times New Roman"/>
          <w:color w:val="000000" w:themeColor="text1"/>
          <w:sz w:val="24"/>
          <w:szCs w:val="24"/>
        </w:rPr>
        <w:t>pembuatan dan pengujian fitur aplikasi</w:t>
      </w:r>
      <w:r w:rsidR="00C31A08" w:rsidRPr="00E66BAC">
        <w:rPr>
          <w:rFonts w:ascii="Times New Roman" w:hAnsi="Times New Roman" w:cs="Times New Roman"/>
          <w:sz w:val="24"/>
          <w:szCs w:val="24"/>
        </w:rPr>
        <w:t>.</w:t>
      </w:r>
      <w:r w:rsidR="0023454A" w:rsidRPr="00E66BAC">
        <w:rPr>
          <w:rFonts w:ascii="Times New Roman" w:hAnsi="Times New Roman" w:cs="Times New Roman"/>
          <w:sz w:val="24"/>
          <w:szCs w:val="24"/>
        </w:rPr>
        <w:t xml:space="preserve"> Dengan estimasi pengerjaan semua task adalah enam ratus dua belas jam dan waktu pengerjaan yang digunakan sebanyak lima ratus lima puluh dua jam untuk menyelesaikan </w:t>
      </w:r>
      <w:r w:rsidR="00AD607F" w:rsidRPr="00E66BAC">
        <w:rPr>
          <w:rFonts w:ascii="Times New Roman" w:hAnsi="Times New Roman" w:cs="Times New Roman"/>
          <w:sz w:val="24"/>
          <w:szCs w:val="24"/>
        </w:rPr>
        <w:t>semua</w:t>
      </w:r>
      <w:r w:rsidR="0023454A" w:rsidRPr="00E66BAC">
        <w:rPr>
          <w:rFonts w:ascii="Times New Roman" w:hAnsi="Times New Roman" w:cs="Times New Roman"/>
          <w:sz w:val="24"/>
          <w:szCs w:val="24"/>
        </w:rPr>
        <w:t xml:space="preserve"> task tersebut.</w:t>
      </w:r>
    </w:p>
    <w:p w:rsidR="00A22576" w:rsidRPr="00E66BAC" w:rsidRDefault="009F25CB" w:rsidP="00E66BAC">
      <w:pPr>
        <w:pStyle w:val="Heading3"/>
        <w:numPr>
          <w:ilvl w:val="0"/>
          <w:numId w:val="7"/>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Sprint 5 </w:t>
      </w:r>
      <w:r w:rsidR="00A22576" w:rsidRPr="00E66BAC">
        <w:rPr>
          <w:rFonts w:ascii="Times New Roman" w:hAnsi="Times New Roman" w:cs="Times New Roman"/>
          <w:b/>
          <w:color w:val="000000" w:themeColor="text1"/>
        </w:rPr>
        <w:t>Perencangan Uji Kepuasan Pengguna</w:t>
      </w:r>
    </w:p>
    <w:p w:rsidR="00387DF6" w:rsidRPr="00E66BAC" w:rsidRDefault="0091133B"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S</w:t>
      </w:r>
      <w:r w:rsidR="00387DF6" w:rsidRPr="00E66BAC">
        <w:rPr>
          <w:rFonts w:ascii="Times New Roman" w:hAnsi="Times New Roman" w:cs="Times New Roman"/>
          <w:i/>
          <w:sz w:val="24"/>
          <w:szCs w:val="24"/>
        </w:rPr>
        <w:t xml:space="preserve">print </w:t>
      </w:r>
      <w:r w:rsidR="00387DF6" w:rsidRPr="00E66BAC">
        <w:rPr>
          <w:rFonts w:ascii="Times New Roman" w:hAnsi="Times New Roman" w:cs="Times New Roman"/>
          <w:sz w:val="24"/>
          <w:szCs w:val="24"/>
        </w:rPr>
        <w:t xml:space="preserve">ini mengerjakan kebutuhan pada bagian </w:t>
      </w:r>
      <w:r w:rsidR="00387DF6" w:rsidRPr="00E66BAC">
        <w:rPr>
          <w:rFonts w:ascii="Times New Roman" w:hAnsi="Times New Roman" w:cs="Times New Roman"/>
          <w:i/>
          <w:sz w:val="24"/>
          <w:szCs w:val="24"/>
        </w:rPr>
        <w:t xml:space="preserve">produck backlog </w:t>
      </w:r>
      <w:r w:rsidR="00387DF6" w:rsidRPr="00E66BAC">
        <w:rPr>
          <w:rFonts w:ascii="Times New Roman" w:hAnsi="Times New Roman" w:cs="Times New Roman"/>
          <w:sz w:val="24"/>
          <w:szCs w:val="24"/>
        </w:rPr>
        <w:t xml:space="preserve">yaitu </w:t>
      </w:r>
      <w:r w:rsidR="005F4342" w:rsidRPr="00E66BAC">
        <w:rPr>
          <w:rFonts w:ascii="Times New Roman" w:hAnsi="Times New Roman" w:cs="Times New Roman"/>
          <w:sz w:val="24"/>
          <w:szCs w:val="24"/>
        </w:rPr>
        <w:t>perencanaan uji kepuasan pengguna</w:t>
      </w:r>
      <w:r w:rsidR="00387DF6" w:rsidRPr="00E66BAC">
        <w:rPr>
          <w:rFonts w:ascii="Times New Roman" w:hAnsi="Times New Roman" w:cs="Times New Roman"/>
          <w:sz w:val="24"/>
          <w:szCs w:val="24"/>
        </w:rPr>
        <w:t xml:space="preserve">, </w:t>
      </w:r>
      <w:r w:rsidR="00387DF6" w:rsidRPr="00E66BAC">
        <w:rPr>
          <w:rFonts w:ascii="Times New Roman" w:hAnsi="Times New Roman" w:cs="Times New Roman"/>
          <w:i/>
          <w:sz w:val="24"/>
          <w:szCs w:val="24"/>
        </w:rPr>
        <w:t xml:space="preserve">task </w:t>
      </w:r>
      <w:r w:rsidR="00387DF6" w:rsidRPr="00E66BAC">
        <w:rPr>
          <w:rFonts w:ascii="Times New Roman" w:hAnsi="Times New Roman" w:cs="Times New Roman"/>
          <w:sz w:val="24"/>
          <w:szCs w:val="24"/>
        </w:rPr>
        <w:t>yang di</w:t>
      </w:r>
      <w:r w:rsidR="008E6AF7" w:rsidRPr="00E66BAC">
        <w:rPr>
          <w:rFonts w:ascii="Times New Roman" w:hAnsi="Times New Roman" w:cs="Times New Roman"/>
          <w:sz w:val="24"/>
          <w:szCs w:val="24"/>
        </w:rPr>
        <w:t>kerjakan terdapat pada Table 3.6</w:t>
      </w:r>
      <w:r w:rsidR="00387DF6" w:rsidRPr="00E66BAC">
        <w:rPr>
          <w:rFonts w:ascii="Times New Roman" w:hAnsi="Times New Roman" w:cs="Times New Roman"/>
          <w:sz w:val="24"/>
          <w:szCs w:val="24"/>
        </w:rPr>
        <w:t>.</w:t>
      </w:r>
    </w:p>
    <w:p w:rsidR="00B40160" w:rsidRPr="00E66BAC" w:rsidRDefault="00B40160"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sz w:val="24"/>
          <w:szCs w:val="24"/>
        </w:rPr>
        <w:t xml:space="preserve">Tabel 3.6. </w:t>
      </w: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 xml:space="preserve">5 : </w:t>
      </w:r>
      <w:r w:rsidRPr="00E66BAC">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E66BAC" w:rsidTr="00F343DB">
        <w:tc>
          <w:tcPr>
            <w:tcW w:w="1129" w:type="dxa"/>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roduct Backlog</w:t>
            </w:r>
          </w:p>
        </w:tc>
        <w:tc>
          <w:tcPr>
            <w:tcW w:w="4253" w:type="dxa"/>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ask</w:t>
            </w:r>
          </w:p>
        </w:tc>
        <w:tc>
          <w:tcPr>
            <w:tcW w:w="1196" w:type="dxa"/>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Estimasi Waktu (Jam)</w:t>
            </w:r>
          </w:p>
        </w:tc>
        <w:tc>
          <w:tcPr>
            <w:tcW w:w="1350" w:type="dxa"/>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Waktu Digunakan (Jam)</w:t>
            </w:r>
          </w:p>
        </w:tc>
      </w:tr>
      <w:tr w:rsidR="00B115A1" w:rsidRPr="00E66BAC" w:rsidTr="00F343DB">
        <w:tc>
          <w:tcPr>
            <w:tcW w:w="1129" w:type="dxa"/>
            <w:vMerge w:val="restart"/>
            <w:vAlign w:val="center"/>
          </w:tcPr>
          <w:p w:rsidR="00B115A1" w:rsidRPr="00E66BAC" w:rsidRDefault="00B115A1" w:rsidP="00E66BAC">
            <w:pPr>
              <w:spacing w:line="360" w:lineRule="auto"/>
              <w:rPr>
                <w:rFonts w:ascii="Times New Roman" w:hAnsi="Times New Roman" w:cs="Times New Roman"/>
                <w:sz w:val="24"/>
                <w:szCs w:val="24"/>
              </w:rPr>
            </w:pPr>
            <w:r w:rsidRPr="00E66BAC">
              <w:rPr>
                <w:rFonts w:ascii="Times New Roman" w:hAnsi="Times New Roman" w:cs="Times New Roman"/>
                <w:color w:val="000000" w:themeColor="text1"/>
                <w:sz w:val="24"/>
                <w:szCs w:val="24"/>
              </w:rPr>
              <w:t>Perencangan Uji Kepuasan Pengguna</w:t>
            </w:r>
          </w:p>
        </w:tc>
        <w:tc>
          <w:tcPr>
            <w:tcW w:w="4253" w:type="dxa"/>
            <w:vAlign w:val="center"/>
          </w:tcPr>
          <w:p w:rsidR="00B115A1" w:rsidRPr="00E66BAC" w:rsidRDefault="00B115A1"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mbuatan Pertanyaan</w:t>
            </w:r>
          </w:p>
        </w:tc>
        <w:tc>
          <w:tcPr>
            <w:tcW w:w="1196" w:type="dxa"/>
            <w:vAlign w:val="center"/>
          </w:tcPr>
          <w:p w:rsidR="00B115A1" w:rsidRPr="00E66BAC" w:rsidRDefault="00B115A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5</w:t>
            </w:r>
          </w:p>
        </w:tc>
        <w:tc>
          <w:tcPr>
            <w:tcW w:w="1350" w:type="dxa"/>
          </w:tcPr>
          <w:p w:rsidR="00B115A1" w:rsidRPr="00E66BAC" w:rsidRDefault="00B115A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4</w:t>
            </w:r>
          </w:p>
        </w:tc>
      </w:tr>
      <w:tr w:rsidR="00B115A1" w:rsidRPr="00E66BAC" w:rsidTr="00F343DB">
        <w:tc>
          <w:tcPr>
            <w:tcW w:w="1129" w:type="dxa"/>
            <w:vMerge/>
          </w:tcPr>
          <w:p w:rsidR="00B115A1" w:rsidRPr="00E66BAC" w:rsidRDefault="00B115A1" w:rsidP="00E66BAC">
            <w:pPr>
              <w:spacing w:line="360" w:lineRule="auto"/>
              <w:jc w:val="both"/>
              <w:rPr>
                <w:rFonts w:ascii="Times New Roman" w:hAnsi="Times New Roman" w:cs="Times New Roman"/>
                <w:sz w:val="24"/>
                <w:szCs w:val="24"/>
              </w:rPr>
            </w:pPr>
          </w:p>
        </w:tc>
        <w:tc>
          <w:tcPr>
            <w:tcW w:w="4253" w:type="dxa"/>
            <w:vAlign w:val="center"/>
          </w:tcPr>
          <w:p w:rsidR="00B115A1" w:rsidRPr="00E66BAC" w:rsidRDefault="00B115A1"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mbuatan Indikator Penilaian</w:t>
            </w:r>
          </w:p>
        </w:tc>
        <w:tc>
          <w:tcPr>
            <w:tcW w:w="1196" w:type="dxa"/>
            <w:vAlign w:val="center"/>
          </w:tcPr>
          <w:p w:rsidR="00B115A1" w:rsidRPr="00E66BAC" w:rsidRDefault="00B115A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350" w:type="dxa"/>
          </w:tcPr>
          <w:p w:rsidR="00B115A1" w:rsidRPr="00E66BAC" w:rsidRDefault="00B115A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B115A1" w:rsidRPr="00E66BAC" w:rsidTr="00F343DB">
        <w:tc>
          <w:tcPr>
            <w:tcW w:w="1129" w:type="dxa"/>
            <w:vMerge/>
          </w:tcPr>
          <w:p w:rsidR="00B115A1" w:rsidRPr="00E66BAC" w:rsidRDefault="00B115A1" w:rsidP="00E66BAC">
            <w:pPr>
              <w:spacing w:line="360" w:lineRule="auto"/>
              <w:jc w:val="both"/>
              <w:rPr>
                <w:rFonts w:ascii="Times New Roman" w:hAnsi="Times New Roman" w:cs="Times New Roman"/>
                <w:sz w:val="24"/>
                <w:szCs w:val="24"/>
              </w:rPr>
            </w:pPr>
          </w:p>
        </w:tc>
        <w:tc>
          <w:tcPr>
            <w:tcW w:w="4253" w:type="dxa"/>
            <w:vAlign w:val="center"/>
          </w:tcPr>
          <w:p w:rsidR="00B115A1" w:rsidRPr="00E66BAC" w:rsidRDefault="00B115A1"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Pembuatan Indikator Kepuasan Pengguna </w:t>
            </w:r>
          </w:p>
        </w:tc>
        <w:tc>
          <w:tcPr>
            <w:tcW w:w="1196" w:type="dxa"/>
            <w:vAlign w:val="center"/>
          </w:tcPr>
          <w:p w:rsidR="00B115A1" w:rsidRPr="00E66BAC" w:rsidRDefault="00B115A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2</w:t>
            </w:r>
          </w:p>
        </w:tc>
        <w:tc>
          <w:tcPr>
            <w:tcW w:w="1350" w:type="dxa"/>
            <w:vAlign w:val="center"/>
          </w:tcPr>
          <w:p w:rsidR="00B115A1" w:rsidRPr="00E66BAC" w:rsidRDefault="00B115A1" w:rsidP="00E66BAC">
            <w:pPr>
              <w:spacing w:line="360" w:lineRule="auto"/>
              <w:jc w:val="center"/>
              <w:rPr>
                <w:rFonts w:ascii="Times New Roman" w:hAnsi="Times New Roman" w:cs="Times New Roman"/>
                <w:sz w:val="24"/>
                <w:szCs w:val="24"/>
              </w:rPr>
            </w:pPr>
            <w:r w:rsidRPr="00E66BAC">
              <w:rPr>
                <w:rFonts w:ascii="Times New Roman" w:hAnsi="Times New Roman" w:cs="Times New Roman"/>
                <w:sz w:val="24"/>
                <w:szCs w:val="24"/>
              </w:rPr>
              <w:t>1</w:t>
            </w:r>
          </w:p>
        </w:tc>
      </w:tr>
      <w:tr w:rsidR="00B115A1" w:rsidRPr="00E66BAC" w:rsidTr="00B115A1">
        <w:tc>
          <w:tcPr>
            <w:tcW w:w="5382" w:type="dxa"/>
            <w:gridSpan w:val="2"/>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TOTAL</w:t>
            </w:r>
          </w:p>
        </w:tc>
        <w:tc>
          <w:tcPr>
            <w:tcW w:w="1196" w:type="dxa"/>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9</w:t>
            </w:r>
          </w:p>
        </w:tc>
        <w:tc>
          <w:tcPr>
            <w:tcW w:w="1350" w:type="dxa"/>
            <w:vAlign w:val="center"/>
          </w:tcPr>
          <w:p w:rsidR="00B115A1" w:rsidRPr="00E66BAC" w:rsidRDefault="00B115A1"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6</w:t>
            </w:r>
          </w:p>
        </w:tc>
      </w:tr>
    </w:tbl>
    <w:p w:rsidR="00387DF6" w:rsidRPr="00E66BAC" w:rsidRDefault="00B4016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Dari Tabel 3.6. didapatkan jumlah </w:t>
      </w:r>
      <w:r w:rsidRPr="00E66BAC">
        <w:rPr>
          <w:rFonts w:ascii="Times New Roman" w:hAnsi="Times New Roman" w:cs="Times New Roman"/>
          <w:i/>
          <w:sz w:val="24"/>
          <w:szCs w:val="24"/>
        </w:rPr>
        <w:t xml:space="preserve">task, </w:t>
      </w:r>
      <w:r w:rsidRPr="00E66BAC">
        <w:rPr>
          <w:rFonts w:ascii="Times New Roman" w:hAnsi="Times New Roman" w:cs="Times New Roman"/>
          <w:sz w:val="24"/>
          <w:szCs w:val="24"/>
        </w:rPr>
        <w:t xml:space="preserve">estimasi waktu pengerjaan, dan waktu pengerjaan sebenarnya dalam mengerjakan </w:t>
      </w:r>
      <w:r w:rsidRPr="00E66BAC">
        <w:rPr>
          <w:rFonts w:ascii="Times New Roman" w:hAnsi="Times New Roman" w:cs="Times New Roman"/>
          <w:i/>
          <w:sz w:val="24"/>
          <w:szCs w:val="24"/>
        </w:rPr>
        <w:t xml:space="preserve">task – task </w:t>
      </w:r>
      <w:r w:rsidRPr="00E66BAC">
        <w:rPr>
          <w:rFonts w:ascii="Times New Roman" w:hAnsi="Times New Roman" w:cs="Times New Roman"/>
          <w:sz w:val="24"/>
          <w:szCs w:val="24"/>
        </w:rPr>
        <w:t xml:space="preserve">pada </w:t>
      </w:r>
      <w:r w:rsidRPr="00E66BAC">
        <w:rPr>
          <w:rFonts w:ascii="Times New Roman" w:hAnsi="Times New Roman" w:cs="Times New Roman"/>
          <w:i/>
          <w:sz w:val="24"/>
          <w:szCs w:val="24"/>
        </w:rPr>
        <w:t>product</w:t>
      </w:r>
      <w:r w:rsidRPr="00E66BAC">
        <w:rPr>
          <w:rFonts w:ascii="Times New Roman" w:hAnsi="Times New Roman" w:cs="Times New Roman"/>
          <w:sz w:val="24"/>
          <w:szCs w:val="24"/>
        </w:rPr>
        <w:t xml:space="preserve"> </w:t>
      </w:r>
      <w:r w:rsidRPr="00E66BAC">
        <w:rPr>
          <w:rFonts w:ascii="Times New Roman" w:hAnsi="Times New Roman" w:cs="Times New Roman"/>
          <w:i/>
          <w:sz w:val="24"/>
          <w:szCs w:val="24"/>
        </w:rPr>
        <w:t xml:space="preserve">backlog </w:t>
      </w:r>
      <w:r w:rsidRPr="00E66BAC">
        <w:rPr>
          <w:rFonts w:ascii="Times New Roman" w:hAnsi="Times New Roman" w:cs="Times New Roman"/>
          <w:color w:val="000000" w:themeColor="text1"/>
          <w:sz w:val="24"/>
          <w:szCs w:val="24"/>
        </w:rPr>
        <w:t>perencangan uji kepuasan pengguna</w:t>
      </w:r>
      <w:r w:rsidRPr="00E66BAC">
        <w:rPr>
          <w:rFonts w:ascii="Times New Roman" w:hAnsi="Times New Roman" w:cs="Times New Roman"/>
          <w:sz w:val="24"/>
          <w:szCs w:val="24"/>
        </w:rPr>
        <w:t>.</w:t>
      </w:r>
      <w:r w:rsidR="002326CB" w:rsidRPr="00E66BAC">
        <w:rPr>
          <w:rFonts w:ascii="Times New Roman" w:hAnsi="Times New Roman" w:cs="Times New Roman"/>
          <w:sz w:val="24"/>
          <w:szCs w:val="24"/>
        </w:rPr>
        <w:t xml:space="preserve"> Dengan estimasi pengerjaan semua task adalah Sembilan jam dan waktu pengerjaan yang digunakan sebanyak enam jam</w:t>
      </w:r>
      <w:r w:rsidR="001D0284" w:rsidRPr="00E66BAC">
        <w:rPr>
          <w:rFonts w:ascii="Times New Roman" w:hAnsi="Times New Roman" w:cs="Times New Roman"/>
          <w:sz w:val="24"/>
          <w:szCs w:val="24"/>
        </w:rPr>
        <w:t xml:space="preserve"> untuk menyelesaikan semua </w:t>
      </w:r>
      <w:r w:rsidR="002326CB" w:rsidRPr="00E66BAC">
        <w:rPr>
          <w:rFonts w:ascii="Times New Roman" w:hAnsi="Times New Roman" w:cs="Times New Roman"/>
          <w:sz w:val="24"/>
          <w:szCs w:val="24"/>
        </w:rPr>
        <w:t>task tersebut.</w:t>
      </w:r>
    </w:p>
    <w:p w:rsidR="00050FD8" w:rsidRPr="00E66BAC" w:rsidRDefault="00050FD8" w:rsidP="00E66BAC">
      <w:pPr>
        <w:spacing w:line="360" w:lineRule="auto"/>
        <w:rPr>
          <w:rFonts w:ascii="Times New Roman" w:eastAsiaTheme="majorEastAsia" w:hAnsi="Times New Roman" w:cs="Times New Roman"/>
          <w:b/>
          <w:color w:val="000000" w:themeColor="text1"/>
          <w:sz w:val="24"/>
          <w:szCs w:val="24"/>
        </w:rPr>
      </w:pPr>
      <w:r w:rsidRPr="00E66BAC">
        <w:rPr>
          <w:rFonts w:ascii="Times New Roman" w:hAnsi="Times New Roman" w:cs="Times New Roman"/>
          <w:b/>
          <w:color w:val="000000" w:themeColor="text1"/>
          <w:sz w:val="24"/>
          <w:szCs w:val="24"/>
        </w:rPr>
        <w:br w:type="page"/>
      </w:r>
    </w:p>
    <w:p w:rsidR="00403AE8" w:rsidRPr="00E66BAC" w:rsidRDefault="00403AE8" w:rsidP="00E66BAC">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lastRenderedPageBreak/>
        <w:t>Sprint Execution</w:t>
      </w:r>
    </w:p>
    <w:p w:rsidR="00906EF9" w:rsidRPr="00E66BAC" w:rsidRDefault="005C5176" w:rsidP="00E66BAC">
      <w:pPr>
        <w:tabs>
          <w:tab w:val="center" w:pos="3968"/>
        </w:tabs>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Tahapan ini </w:t>
      </w:r>
      <w:r w:rsidR="00906EF9" w:rsidRPr="00E66BAC">
        <w:rPr>
          <w:rFonts w:ascii="Times New Roman" w:hAnsi="Times New Roman" w:cs="Times New Roman"/>
          <w:sz w:val="24"/>
          <w:szCs w:val="24"/>
        </w:rPr>
        <w:t xml:space="preserve">pengembang melakukan pelaksanaan pengembangan fitur yang telah ditentukan dalam </w:t>
      </w:r>
      <w:r w:rsidR="00906EF9" w:rsidRPr="00E66BAC">
        <w:rPr>
          <w:rFonts w:ascii="Times New Roman" w:hAnsi="Times New Roman" w:cs="Times New Roman"/>
          <w:i/>
          <w:iCs/>
          <w:sz w:val="24"/>
          <w:szCs w:val="24"/>
        </w:rPr>
        <w:t>sprint</w:t>
      </w:r>
      <w:r w:rsidR="00906EF9" w:rsidRPr="00E66BAC">
        <w:rPr>
          <w:rFonts w:ascii="Times New Roman" w:hAnsi="Times New Roman" w:cs="Times New Roman"/>
          <w:sz w:val="24"/>
          <w:szCs w:val="24"/>
        </w:rPr>
        <w:t xml:space="preserve"> yang terdapat </w:t>
      </w:r>
      <w:r w:rsidR="00906EF9" w:rsidRPr="00E66BAC">
        <w:rPr>
          <w:rFonts w:ascii="Times New Roman" w:hAnsi="Times New Roman" w:cs="Times New Roman"/>
          <w:i/>
          <w:iCs/>
          <w:sz w:val="24"/>
          <w:szCs w:val="24"/>
        </w:rPr>
        <w:t>task</w:t>
      </w:r>
      <w:r w:rsidR="00906EF9" w:rsidRPr="00E66BAC">
        <w:rPr>
          <w:rFonts w:ascii="Times New Roman" w:hAnsi="Times New Roman" w:cs="Times New Roman"/>
          <w:sz w:val="24"/>
          <w:szCs w:val="24"/>
        </w:rPr>
        <w:t xml:space="preserve"> pada bagian </w:t>
      </w:r>
      <w:r w:rsidR="00906EF9" w:rsidRPr="00E66BAC">
        <w:rPr>
          <w:rFonts w:ascii="Times New Roman" w:hAnsi="Times New Roman" w:cs="Times New Roman"/>
          <w:i/>
          <w:iCs/>
          <w:sz w:val="24"/>
          <w:szCs w:val="24"/>
        </w:rPr>
        <w:t>sprint backlog</w:t>
      </w:r>
      <w:r w:rsidR="00906EF9" w:rsidRPr="00E66BAC">
        <w:rPr>
          <w:rFonts w:ascii="Times New Roman" w:hAnsi="Times New Roman" w:cs="Times New Roman"/>
          <w:sz w:val="24"/>
          <w:szCs w:val="24"/>
        </w:rPr>
        <w:t>.</w:t>
      </w:r>
    </w:p>
    <w:p w:rsidR="009F25CB" w:rsidRPr="00E66BAC" w:rsidRDefault="009F25CB" w:rsidP="00E66BAC">
      <w:pPr>
        <w:pStyle w:val="Heading3"/>
        <w:numPr>
          <w:ilvl w:val="0"/>
          <w:numId w:val="8"/>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t>Sprint 1 Analisis Kebutuhan Sistem</w:t>
      </w:r>
    </w:p>
    <w:p w:rsidR="00F27A0F" w:rsidRPr="00E66BAC" w:rsidRDefault="00F27A0F"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 xml:space="preserve">Sprint </w:t>
      </w:r>
      <w:r w:rsidRPr="00E66BAC">
        <w:rPr>
          <w:rFonts w:ascii="Times New Roman" w:hAnsi="Times New Roman" w:cs="Times New Roman"/>
          <w:sz w:val="24"/>
          <w:szCs w:val="24"/>
        </w:rPr>
        <w:t xml:space="preserve">ini membahas mengenai analisis kebutuhan perangkat berupa kebutuhan perangkat keras </w:t>
      </w:r>
      <w:r w:rsidRPr="00E66BAC">
        <w:rPr>
          <w:rFonts w:ascii="Times New Roman" w:hAnsi="Times New Roman" w:cs="Times New Roman"/>
          <w:i/>
          <w:sz w:val="24"/>
          <w:szCs w:val="24"/>
        </w:rPr>
        <w:t>(Hardware)</w:t>
      </w:r>
      <w:r w:rsidRPr="00E66BAC">
        <w:rPr>
          <w:rFonts w:ascii="Times New Roman" w:hAnsi="Times New Roman" w:cs="Times New Roman"/>
          <w:sz w:val="24"/>
          <w:szCs w:val="24"/>
        </w:rPr>
        <w:t xml:space="preserve"> dan kebutuhan perangkat lunak </w:t>
      </w:r>
      <w:r w:rsidRPr="00E66BAC">
        <w:rPr>
          <w:rFonts w:ascii="Times New Roman" w:hAnsi="Times New Roman" w:cs="Times New Roman"/>
          <w:i/>
          <w:sz w:val="24"/>
          <w:szCs w:val="24"/>
        </w:rPr>
        <w:t>(Software)</w:t>
      </w:r>
      <w:r w:rsidRPr="00E66BAC">
        <w:rPr>
          <w:rFonts w:ascii="Times New Roman" w:hAnsi="Times New Roman" w:cs="Times New Roman"/>
          <w:sz w:val="24"/>
          <w:szCs w:val="24"/>
        </w:rPr>
        <w:t>.</w:t>
      </w:r>
    </w:p>
    <w:p w:rsidR="00AE6163" w:rsidRPr="00E66BAC" w:rsidRDefault="00DE04B2" w:rsidP="00E66BAC">
      <w:pPr>
        <w:pStyle w:val="Heading4"/>
        <w:numPr>
          <w:ilvl w:val="0"/>
          <w:numId w:val="17"/>
        </w:numPr>
        <w:spacing w:line="360" w:lineRule="auto"/>
        <w:ind w:left="851" w:hanging="851"/>
        <w:rPr>
          <w:rFonts w:ascii="Times New Roman" w:hAnsi="Times New Roman" w:cs="Times New Roman"/>
          <w:b/>
          <w:i w:val="0"/>
          <w:color w:val="auto"/>
          <w:sz w:val="24"/>
          <w:szCs w:val="24"/>
        </w:rPr>
      </w:pPr>
      <w:r w:rsidRPr="00E66BAC">
        <w:rPr>
          <w:rFonts w:ascii="Times New Roman" w:hAnsi="Times New Roman" w:cs="Times New Roman"/>
          <w:b/>
          <w:i w:val="0"/>
          <w:color w:val="auto"/>
          <w:sz w:val="24"/>
          <w:szCs w:val="24"/>
        </w:rPr>
        <w:t>Analisis Kebutuhan Perangkat Keras</w:t>
      </w:r>
    </w:p>
    <w:p w:rsidR="00AE6163" w:rsidRPr="00E66BAC" w:rsidRDefault="00AE6163" w:rsidP="00E66BAC">
      <w:pPr>
        <w:spacing w:line="360" w:lineRule="auto"/>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E66BAC" w:rsidRDefault="00AE6163" w:rsidP="00E66BAC">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Komputer / Laptop</w:t>
      </w:r>
    </w:p>
    <w:p w:rsidR="00AE6163" w:rsidRPr="00E66BAC" w:rsidRDefault="00AE6163" w:rsidP="00E66BAC">
      <w:pPr>
        <w:pStyle w:val="ListParagraph"/>
        <w:spacing w:line="360" w:lineRule="auto"/>
        <w:ind w:left="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Untuk melakukan desain dan penulisan program, dengan spesifikasi minimal :</w:t>
      </w:r>
    </w:p>
    <w:p w:rsidR="00AE6163" w:rsidRPr="00E66BAC" w:rsidRDefault="00AE6163" w:rsidP="00E66BAC">
      <w:pPr>
        <w:pStyle w:val="ListParagraph"/>
        <w:numPr>
          <w:ilvl w:val="0"/>
          <w:numId w:val="22"/>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istem Operasi Windows 10</w:t>
      </w:r>
    </w:p>
    <w:p w:rsidR="00AE6163" w:rsidRPr="00E66BAC" w:rsidRDefault="00AE6163" w:rsidP="00E66BAC">
      <w:pPr>
        <w:pStyle w:val="ListParagraph"/>
        <w:numPr>
          <w:ilvl w:val="0"/>
          <w:numId w:val="22"/>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Processor Inter Core i3</w:t>
      </w:r>
    </w:p>
    <w:p w:rsidR="00AE6163" w:rsidRPr="00E66BAC" w:rsidRDefault="00AE6163" w:rsidP="00E66BAC">
      <w:pPr>
        <w:pStyle w:val="ListParagraph"/>
        <w:numPr>
          <w:ilvl w:val="0"/>
          <w:numId w:val="22"/>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RAM minimal 8GB</w:t>
      </w:r>
    </w:p>
    <w:p w:rsidR="00AE6163" w:rsidRPr="00E66BAC" w:rsidRDefault="00AE6163" w:rsidP="00E66BAC">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Ponsel dengan sistem operasi android</w:t>
      </w:r>
    </w:p>
    <w:p w:rsidR="00AE6163" w:rsidRPr="00E66BAC" w:rsidRDefault="00AE6163" w:rsidP="00E66BAC">
      <w:pPr>
        <w:pStyle w:val="ListParagraph"/>
        <w:spacing w:line="360" w:lineRule="auto"/>
        <w:ind w:left="284"/>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Dibutuhkan untuk pengujian perangkat lunak, dengan spesifikasi minimal :</w:t>
      </w:r>
    </w:p>
    <w:p w:rsidR="00AE6163" w:rsidRPr="00E66BAC" w:rsidRDefault="00AE6163" w:rsidP="00E66BAC">
      <w:pPr>
        <w:pStyle w:val="ListParagraph"/>
        <w:numPr>
          <w:ilvl w:val="0"/>
          <w:numId w:val="23"/>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istem Operasi Andorid 5.0 Lollipop</w:t>
      </w:r>
    </w:p>
    <w:p w:rsidR="00AE6163" w:rsidRPr="00E66BAC" w:rsidRDefault="00AE6163" w:rsidP="00E66BAC">
      <w:pPr>
        <w:pStyle w:val="ListParagraph"/>
        <w:numPr>
          <w:ilvl w:val="0"/>
          <w:numId w:val="23"/>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Processor dual core 1 Ghz</w:t>
      </w:r>
    </w:p>
    <w:p w:rsidR="00AE6163" w:rsidRPr="00E66BAC" w:rsidRDefault="00AE6163" w:rsidP="00E66BAC">
      <w:pPr>
        <w:pStyle w:val="ListParagraph"/>
        <w:numPr>
          <w:ilvl w:val="0"/>
          <w:numId w:val="23"/>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RAM minimal 2 GB</w:t>
      </w:r>
    </w:p>
    <w:p w:rsidR="00AE6163" w:rsidRPr="00E66BAC" w:rsidRDefault="00AE6163" w:rsidP="00E66BAC">
      <w:pPr>
        <w:pStyle w:val="ListParagraph"/>
        <w:numPr>
          <w:ilvl w:val="0"/>
          <w:numId w:val="23"/>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Ukuran layar 720x1280px</w:t>
      </w:r>
    </w:p>
    <w:p w:rsidR="00DE04B2" w:rsidRPr="00E66BAC" w:rsidRDefault="00DE04B2" w:rsidP="00E66BAC">
      <w:pPr>
        <w:pStyle w:val="Heading4"/>
        <w:numPr>
          <w:ilvl w:val="0"/>
          <w:numId w:val="17"/>
        </w:numPr>
        <w:spacing w:line="360" w:lineRule="auto"/>
        <w:ind w:left="851" w:hanging="851"/>
        <w:rPr>
          <w:rFonts w:ascii="Times New Roman" w:hAnsi="Times New Roman" w:cs="Times New Roman"/>
          <w:b/>
          <w:i w:val="0"/>
          <w:color w:val="auto"/>
          <w:sz w:val="24"/>
          <w:szCs w:val="24"/>
        </w:rPr>
      </w:pPr>
      <w:r w:rsidRPr="00E66BAC">
        <w:rPr>
          <w:rFonts w:ascii="Times New Roman" w:hAnsi="Times New Roman" w:cs="Times New Roman"/>
          <w:b/>
          <w:i w:val="0"/>
          <w:color w:val="auto"/>
          <w:sz w:val="24"/>
          <w:szCs w:val="24"/>
        </w:rPr>
        <w:t>Analisis Perangkat Lunak</w:t>
      </w:r>
    </w:p>
    <w:p w:rsidR="00983FD5" w:rsidRPr="00E66BAC" w:rsidRDefault="00983FD5" w:rsidP="00E66BAC">
      <w:pPr>
        <w:spacing w:line="360" w:lineRule="auto"/>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 xml:space="preserve">Figma untuk membuat </w:t>
      </w:r>
      <w:r w:rsidRPr="00E66BAC">
        <w:rPr>
          <w:rFonts w:ascii="Times New Roman" w:hAnsi="Times New Roman" w:cs="Times New Roman"/>
          <w:i/>
          <w:color w:val="000000" w:themeColor="text1"/>
          <w:sz w:val="24"/>
          <w:szCs w:val="24"/>
        </w:rPr>
        <w:t xml:space="preserve">mockup </w:t>
      </w:r>
      <w:r w:rsidRPr="00E66BAC">
        <w:rPr>
          <w:rFonts w:ascii="Times New Roman" w:hAnsi="Times New Roman" w:cs="Times New Roman"/>
          <w:color w:val="000000" w:themeColor="text1"/>
          <w:sz w:val="24"/>
          <w:szCs w:val="24"/>
        </w:rPr>
        <w:t>perangkat lunak</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Andorid Studio sebagai IDE pengembang android</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 xml:space="preserve">Visual Studio Code sebagai </w:t>
      </w:r>
      <w:r w:rsidRPr="00E66BAC">
        <w:rPr>
          <w:rFonts w:ascii="Times New Roman" w:hAnsi="Times New Roman" w:cs="Times New Roman"/>
          <w:i/>
          <w:color w:val="000000" w:themeColor="text1"/>
          <w:sz w:val="24"/>
          <w:szCs w:val="24"/>
        </w:rPr>
        <w:t>code editor backend</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i/>
          <w:color w:val="000000" w:themeColor="text1"/>
          <w:sz w:val="24"/>
          <w:szCs w:val="24"/>
        </w:rPr>
        <w:t xml:space="preserve">Database </w:t>
      </w:r>
      <w:r w:rsidRPr="00E66BAC">
        <w:rPr>
          <w:rFonts w:ascii="Times New Roman" w:hAnsi="Times New Roman" w:cs="Times New Roman"/>
          <w:color w:val="000000" w:themeColor="text1"/>
          <w:sz w:val="24"/>
          <w:szCs w:val="24"/>
        </w:rPr>
        <w:t>MySQL sebagai penyimpanan data</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 xml:space="preserve">XAMPP sebagai penyedia layanan </w:t>
      </w:r>
      <w:r w:rsidRPr="00E66BAC">
        <w:rPr>
          <w:rFonts w:ascii="Times New Roman" w:hAnsi="Times New Roman" w:cs="Times New Roman"/>
          <w:i/>
          <w:color w:val="000000" w:themeColor="text1"/>
          <w:sz w:val="24"/>
          <w:szCs w:val="24"/>
        </w:rPr>
        <w:t xml:space="preserve">website </w:t>
      </w:r>
      <w:r w:rsidRPr="00E66BAC">
        <w:rPr>
          <w:rFonts w:ascii="Times New Roman" w:hAnsi="Times New Roman" w:cs="Times New Roman"/>
          <w:color w:val="000000" w:themeColor="text1"/>
          <w:sz w:val="24"/>
          <w:szCs w:val="24"/>
        </w:rPr>
        <w:t>untuk pengembangan local</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Postman berperan sebagai REST CLIENT untuk uji coba REST API</w:t>
      </w:r>
    </w:p>
    <w:p w:rsidR="00983FD5" w:rsidRPr="00E66BAC" w:rsidRDefault="00983FD5" w:rsidP="00E66BAC">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E66BAC">
        <w:rPr>
          <w:rFonts w:ascii="Times New Roman" w:hAnsi="Times New Roman" w:cs="Times New Roman"/>
          <w:color w:val="000000" w:themeColor="text1"/>
          <w:sz w:val="24"/>
          <w:szCs w:val="24"/>
        </w:rPr>
        <w:t xml:space="preserve">Google Crome sebagai media untuk menampilkan hasil program </w:t>
      </w:r>
      <w:r w:rsidRPr="00E66BAC">
        <w:rPr>
          <w:rFonts w:ascii="Times New Roman" w:hAnsi="Times New Roman" w:cs="Times New Roman"/>
          <w:i/>
          <w:color w:val="000000" w:themeColor="text1"/>
          <w:sz w:val="24"/>
          <w:szCs w:val="24"/>
        </w:rPr>
        <w:t>website</w:t>
      </w:r>
    </w:p>
    <w:p w:rsidR="00983FD5" w:rsidRPr="00E66BAC" w:rsidRDefault="00983FD5" w:rsidP="00E66BAC">
      <w:pPr>
        <w:pStyle w:val="Heading3"/>
        <w:numPr>
          <w:ilvl w:val="0"/>
          <w:numId w:val="8"/>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lastRenderedPageBreak/>
        <w:t>Sprint 2 Perancangan Diagram Sistem</w:t>
      </w:r>
    </w:p>
    <w:p w:rsidR="006A0E61" w:rsidRPr="00E66BAC" w:rsidRDefault="006A0E61" w:rsidP="00E66BAC">
      <w:pPr>
        <w:spacing w:line="360" w:lineRule="auto"/>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S</w:t>
      </w:r>
      <w:r w:rsidRPr="00E66BAC">
        <w:rPr>
          <w:rFonts w:ascii="Times New Roman" w:hAnsi="Times New Roman" w:cs="Times New Roman"/>
          <w:i/>
          <w:color w:val="000000" w:themeColor="text1"/>
          <w:sz w:val="24"/>
          <w:szCs w:val="24"/>
        </w:rPr>
        <w:t xml:space="preserve">print </w:t>
      </w:r>
      <w:r w:rsidRPr="00E66BAC">
        <w:rPr>
          <w:rFonts w:ascii="Times New Roman" w:hAnsi="Times New Roman" w:cs="Times New Roman"/>
          <w:color w:val="000000" w:themeColor="text1"/>
          <w:sz w:val="24"/>
          <w:szCs w:val="24"/>
        </w:rPr>
        <w:t>ini membahas gambaran dari sebuah sistem yang dirancang menggunakan diagram yang terdiri dari</w:t>
      </w:r>
      <w:r w:rsidR="00EF42BD" w:rsidRPr="00E66BAC">
        <w:rPr>
          <w:rFonts w:ascii="Times New Roman" w:hAnsi="Times New Roman" w:cs="Times New Roman"/>
          <w:color w:val="000000" w:themeColor="text1"/>
          <w:sz w:val="24"/>
          <w:szCs w:val="24"/>
        </w:rPr>
        <w:t xml:space="preserve"> Analisis</w:t>
      </w:r>
      <w:r w:rsidRPr="00E66BAC">
        <w:rPr>
          <w:rFonts w:ascii="Times New Roman" w:hAnsi="Times New Roman" w:cs="Times New Roman"/>
          <w:color w:val="000000" w:themeColor="text1"/>
          <w:sz w:val="24"/>
          <w:szCs w:val="24"/>
        </w:rPr>
        <w:t xml:space="preserve"> </w:t>
      </w:r>
      <w:r w:rsidRPr="00E66BAC">
        <w:rPr>
          <w:rFonts w:ascii="Times New Roman" w:hAnsi="Times New Roman" w:cs="Times New Roman"/>
          <w:i/>
          <w:color w:val="000000" w:themeColor="text1"/>
          <w:sz w:val="24"/>
          <w:szCs w:val="24"/>
        </w:rPr>
        <w:t>block diagram,</w:t>
      </w:r>
      <w:r w:rsidR="00EF42BD" w:rsidRPr="00E66BAC">
        <w:rPr>
          <w:rFonts w:ascii="Times New Roman" w:hAnsi="Times New Roman" w:cs="Times New Roman"/>
          <w:i/>
          <w:color w:val="000000" w:themeColor="text1"/>
          <w:sz w:val="24"/>
          <w:szCs w:val="24"/>
        </w:rPr>
        <w:t xml:space="preserve"> </w:t>
      </w:r>
      <w:r w:rsidR="00EF42BD" w:rsidRPr="00E66BAC">
        <w:rPr>
          <w:rFonts w:ascii="Times New Roman" w:hAnsi="Times New Roman" w:cs="Times New Roman"/>
          <w:color w:val="000000" w:themeColor="text1"/>
          <w:sz w:val="24"/>
          <w:szCs w:val="24"/>
        </w:rPr>
        <w:t>Analisis</w:t>
      </w:r>
      <w:r w:rsidRPr="00E66BAC">
        <w:rPr>
          <w:rFonts w:ascii="Times New Roman" w:hAnsi="Times New Roman" w:cs="Times New Roman"/>
          <w:i/>
          <w:color w:val="000000" w:themeColor="text1"/>
          <w:sz w:val="24"/>
          <w:szCs w:val="24"/>
        </w:rPr>
        <w:t xml:space="preserve"> use case diagram</w:t>
      </w:r>
      <w:r w:rsidRPr="00E66BAC">
        <w:rPr>
          <w:rFonts w:ascii="Times New Roman" w:hAnsi="Times New Roman" w:cs="Times New Roman"/>
          <w:color w:val="000000" w:themeColor="text1"/>
          <w:sz w:val="24"/>
          <w:szCs w:val="24"/>
        </w:rPr>
        <w:t>,</w:t>
      </w:r>
      <w:r w:rsidR="00EF42BD" w:rsidRPr="00E66BAC">
        <w:rPr>
          <w:rFonts w:ascii="Times New Roman" w:hAnsi="Times New Roman" w:cs="Times New Roman"/>
          <w:color w:val="000000" w:themeColor="text1"/>
          <w:sz w:val="24"/>
          <w:szCs w:val="24"/>
        </w:rPr>
        <w:t xml:space="preserve"> Analisis</w:t>
      </w:r>
      <w:r w:rsidRPr="00E66BAC">
        <w:rPr>
          <w:rFonts w:ascii="Times New Roman" w:hAnsi="Times New Roman" w:cs="Times New Roman"/>
          <w:i/>
          <w:color w:val="000000" w:themeColor="text1"/>
          <w:sz w:val="24"/>
          <w:szCs w:val="24"/>
        </w:rPr>
        <w:t xml:space="preserve"> </w:t>
      </w:r>
      <w:r w:rsidR="00EF42BD" w:rsidRPr="00E66BAC">
        <w:rPr>
          <w:rFonts w:ascii="Times New Roman" w:hAnsi="Times New Roman" w:cs="Times New Roman"/>
          <w:i/>
          <w:color w:val="000000" w:themeColor="text1"/>
          <w:sz w:val="24"/>
          <w:szCs w:val="24"/>
        </w:rPr>
        <w:t xml:space="preserve">Entity Relationship Diagram, </w:t>
      </w:r>
      <w:r w:rsidRPr="00E66BAC">
        <w:rPr>
          <w:rFonts w:ascii="Times New Roman" w:hAnsi="Times New Roman" w:cs="Times New Roman"/>
          <w:i/>
          <w:color w:val="000000" w:themeColor="text1"/>
          <w:sz w:val="24"/>
          <w:szCs w:val="24"/>
        </w:rPr>
        <w:t>dan</w:t>
      </w:r>
      <w:r w:rsidR="00EF42BD" w:rsidRPr="00E66BAC">
        <w:rPr>
          <w:rFonts w:ascii="Times New Roman" w:hAnsi="Times New Roman" w:cs="Times New Roman"/>
          <w:i/>
          <w:color w:val="000000" w:themeColor="text1"/>
          <w:sz w:val="24"/>
          <w:szCs w:val="24"/>
        </w:rPr>
        <w:t xml:space="preserve"> </w:t>
      </w:r>
      <w:r w:rsidR="00EF42BD" w:rsidRPr="00E66BAC">
        <w:rPr>
          <w:rFonts w:ascii="Times New Roman" w:hAnsi="Times New Roman" w:cs="Times New Roman"/>
          <w:color w:val="000000" w:themeColor="text1"/>
          <w:sz w:val="24"/>
          <w:szCs w:val="24"/>
        </w:rPr>
        <w:t>Analisis</w:t>
      </w:r>
      <w:r w:rsidRPr="00E66BAC">
        <w:rPr>
          <w:rFonts w:ascii="Times New Roman" w:hAnsi="Times New Roman" w:cs="Times New Roman"/>
          <w:i/>
          <w:color w:val="000000" w:themeColor="text1"/>
          <w:sz w:val="24"/>
          <w:szCs w:val="24"/>
        </w:rPr>
        <w:t xml:space="preserve"> activity diagram.</w:t>
      </w:r>
    </w:p>
    <w:p w:rsidR="00983FD5" w:rsidRPr="00E66BAC" w:rsidRDefault="00983FD5" w:rsidP="00E66BAC">
      <w:pPr>
        <w:pStyle w:val="Heading4"/>
        <w:numPr>
          <w:ilvl w:val="0"/>
          <w:numId w:val="18"/>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t>Analisis Block Diagram</w:t>
      </w:r>
    </w:p>
    <w:p w:rsidR="0054293D" w:rsidRPr="00E66BAC" w:rsidRDefault="0054293D"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 xml:space="preserve">Block Diagram </w:t>
      </w:r>
      <w:r w:rsidRPr="00E66BAC">
        <w:rPr>
          <w:rFonts w:ascii="Times New Roman" w:hAnsi="Times New Roman" w:cs="Times New Roman"/>
          <w:sz w:val="24"/>
          <w:szCs w:val="24"/>
        </w:rPr>
        <w:t>Sistem Informasi Penyedia Jasa Pelatihan di PT Surya Safety Nusantara akan dipaparkan pada Gambar 3.1.</w:t>
      </w:r>
    </w:p>
    <w:p w:rsidR="0054293D" w:rsidRPr="00E66BAC" w:rsidRDefault="00092625"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Gambar 3.1.</w:t>
      </w:r>
      <w:r w:rsidR="0054293D" w:rsidRPr="00E66BAC">
        <w:rPr>
          <w:rFonts w:ascii="Times New Roman" w:hAnsi="Times New Roman" w:cs="Times New Roman"/>
          <w:sz w:val="24"/>
          <w:szCs w:val="24"/>
        </w:rPr>
        <w:t xml:space="preserve"> dapat diketahui bahwa</w:t>
      </w:r>
      <w:r w:rsidR="00D37739" w:rsidRPr="00E66BAC">
        <w:rPr>
          <w:rFonts w:ascii="Times New Roman" w:hAnsi="Times New Roman" w:cs="Times New Roman"/>
          <w:sz w:val="24"/>
          <w:szCs w:val="24"/>
        </w:rPr>
        <w:t xml:space="preserve"> </w:t>
      </w:r>
      <w:r w:rsidR="0054293D" w:rsidRPr="00E66BAC">
        <w:rPr>
          <w:rFonts w:ascii="Times New Roman" w:hAnsi="Times New Roman" w:cs="Times New Roman"/>
          <w:sz w:val="24"/>
          <w:szCs w:val="24"/>
        </w:rPr>
        <w:t>website admin</w:t>
      </w:r>
      <w:r w:rsidR="00D37739" w:rsidRPr="00E66BAC">
        <w:rPr>
          <w:rFonts w:ascii="Times New Roman" w:hAnsi="Times New Roman" w:cs="Times New Roman"/>
          <w:sz w:val="24"/>
          <w:szCs w:val="24"/>
        </w:rPr>
        <w:t>, website trainers dan aplikasi customers saling berinteraksi</w:t>
      </w:r>
      <w:r w:rsidR="0054293D" w:rsidRPr="00E66BAC">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E66BAC">
        <w:rPr>
          <w:rFonts w:ascii="Times New Roman" w:hAnsi="Times New Roman" w:cs="Times New Roman"/>
          <w:sz w:val="24"/>
          <w:szCs w:val="24"/>
        </w:rPr>
        <w:t>website admin, website trainers dan aplikasi customers.</w:t>
      </w:r>
    </w:p>
    <w:p w:rsidR="00CE1D38" w:rsidRPr="00E66BAC" w:rsidRDefault="00D37739" w:rsidP="00E66BAC">
      <w:pPr>
        <w:spacing w:line="360" w:lineRule="auto"/>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10">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E66BAC">
        <w:rPr>
          <w:rFonts w:ascii="Times New Roman" w:hAnsi="Times New Roman" w:cs="Times New Roman"/>
          <w:sz w:val="24"/>
          <w:szCs w:val="24"/>
        </w:rPr>
        <w:t xml:space="preserve">Gambar 3.1. </w:t>
      </w:r>
      <w:r w:rsidR="00CE1D38" w:rsidRPr="00E66BAC">
        <w:rPr>
          <w:rFonts w:ascii="Times New Roman" w:hAnsi="Times New Roman" w:cs="Times New Roman"/>
          <w:i/>
          <w:sz w:val="24"/>
          <w:szCs w:val="24"/>
        </w:rPr>
        <w:t>Block Diagram Sistem</w:t>
      </w:r>
    </w:p>
    <w:p w:rsidR="00F430BD" w:rsidRPr="00E66BAC" w:rsidRDefault="00F430BD" w:rsidP="00E66BAC">
      <w:pPr>
        <w:spacing w:line="360" w:lineRule="auto"/>
        <w:rPr>
          <w:rFonts w:ascii="Times New Roman" w:eastAsiaTheme="majorEastAsia" w:hAnsi="Times New Roman" w:cs="Times New Roman"/>
          <w:iCs/>
          <w:sz w:val="24"/>
          <w:szCs w:val="24"/>
        </w:rPr>
      </w:pPr>
      <w:r w:rsidRPr="00E66BAC">
        <w:rPr>
          <w:rFonts w:ascii="Times New Roman" w:hAnsi="Times New Roman" w:cs="Times New Roman"/>
          <w:i/>
          <w:sz w:val="24"/>
          <w:szCs w:val="24"/>
        </w:rPr>
        <w:br w:type="page"/>
      </w:r>
    </w:p>
    <w:p w:rsidR="00983FD5" w:rsidRPr="00E66BAC" w:rsidRDefault="00983FD5" w:rsidP="00E66BAC">
      <w:pPr>
        <w:pStyle w:val="Heading4"/>
        <w:numPr>
          <w:ilvl w:val="0"/>
          <w:numId w:val="18"/>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lastRenderedPageBreak/>
        <w:t>Analisis Use Case Diagram</w:t>
      </w:r>
    </w:p>
    <w:p w:rsidR="00FE18E2" w:rsidRPr="00E66BAC" w:rsidRDefault="00C14DD9" w:rsidP="00E66BAC">
      <w:pPr>
        <w:spacing w:line="360" w:lineRule="auto"/>
        <w:jc w:val="both"/>
        <w:rPr>
          <w:rFonts w:ascii="Times New Roman" w:hAnsi="Times New Roman" w:cs="Times New Roman"/>
          <w:sz w:val="24"/>
          <w:szCs w:val="24"/>
        </w:rPr>
      </w:pPr>
      <w:r w:rsidRPr="00E66BAC">
        <w:rPr>
          <w:rFonts w:ascii="Times New Roman" w:hAnsi="Times New Roman" w:cs="Times New Roman"/>
          <w:i/>
          <w:sz w:val="24"/>
          <w:szCs w:val="24"/>
        </w:rPr>
        <w:t xml:space="preserve">Use Case Diagram </w:t>
      </w:r>
      <w:r w:rsidRPr="00E66BAC">
        <w:rPr>
          <w:rFonts w:ascii="Times New Roman" w:hAnsi="Times New Roman" w:cs="Times New Roman"/>
          <w:sz w:val="24"/>
          <w:szCs w:val="24"/>
        </w:rPr>
        <w:t>Sistem Informasi Penyedia Jasa Pelatihan di PT Surya Safety Nusantara</w:t>
      </w:r>
      <w:r w:rsidR="0054293D" w:rsidRPr="00E66BAC">
        <w:rPr>
          <w:rFonts w:ascii="Times New Roman" w:hAnsi="Times New Roman" w:cs="Times New Roman"/>
          <w:sz w:val="24"/>
          <w:szCs w:val="24"/>
        </w:rPr>
        <w:t xml:space="preserve"> akan dipaparkan pada Gambar 3.2</w:t>
      </w:r>
      <w:r w:rsidR="00B92FFE" w:rsidRPr="00E66BAC">
        <w:rPr>
          <w:rFonts w:ascii="Times New Roman" w:hAnsi="Times New Roman" w:cs="Times New Roman"/>
          <w:sz w:val="24"/>
          <w:szCs w:val="24"/>
        </w:rPr>
        <w:t>.</w:t>
      </w:r>
    </w:p>
    <w:p w:rsidR="00FE18E2" w:rsidRPr="00E66BAC" w:rsidRDefault="00035CE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Gambar 3.2</w:t>
      </w:r>
      <w:r w:rsidR="00FE18E2" w:rsidRPr="00E66BAC">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E66BAC">
        <w:rPr>
          <w:rFonts w:ascii="Times New Roman" w:hAnsi="Times New Roman" w:cs="Times New Roman"/>
          <w:sz w:val="24"/>
          <w:szCs w:val="24"/>
        </w:rPr>
        <w:t>s</w:t>
      </w:r>
      <w:r w:rsidR="00FE18E2" w:rsidRPr="00E66BAC">
        <w:rPr>
          <w:rFonts w:ascii="Times New Roman" w:hAnsi="Times New Roman" w:cs="Times New Roman"/>
          <w:sz w:val="24"/>
          <w:szCs w:val="24"/>
        </w:rPr>
        <w:t xml:space="preserve"> dapat mengakses list dan detail pelatihan, mendaftar pelatihan, mengakses list dan detail</w:t>
      </w:r>
      <w:r w:rsidR="006E1441" w:rsidRPr="00E66BAC">
        <w:rPr>
          <w:rFonts w:ascii="Times New Roman" w:hAnsi="Times New Roman" w:cs="Times New Roman"/>
          <w:sz w:val="24"/>
          <w:szCs w:val="24"/>
        </w:rPr>
        <w:t xml:space="preserve"> pelatihan</w:t>
      </w:r>
      <w:r w:rsidR="00FE18E2" w:rsidRPr="00E66BAC">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E66BAC">
        <w:rPr>
          <w:rFonts w:ascii="Times New Roman" w:hAnsi="Times New Roman" w:cs="Times New Roman"/>
          <w:sz w:val="24"/>
          <w:szCs w:val="24"/>
        </w:rPr>
        <w:t xml:space="preserve">melakukan </w:t>
      </w:r>
      <w:r w:rsidR="00FE18E2" w:rsidRPr="00E66BAC">
        <w:rPr>
          <w:rFonts w:ascii="Times New Roman" w:hAnsi="Times New Roman" w:cs="Times New Roman"/>
          <w:sz w:val="24"/>
          <w:szCs w:val="24"/>
        </w:rPr>
        <w:t>pengaturan akun.</w:t>
      </w:r>
    </w:p>
    <w:p w:rsidR="00E0175D" w:rsidRPr="00E66BAC" w:rsidRDefault="00D067F0" w:rsidP="00E66BAC">
      <w:pPr>
        <w:spacing w:line="360" w:lineRule="auto"/>
        <w:jc w:val="center"/>
        <w:rPr>
          <w:rFonts w:ascii="Times New Roman" w:hAnsi="Times New Roman" w:cs="Times New Roman"/>
          <w:sz w:val="24"/>
          <w:szCs w:val="24"/>
        </w:rPr>
      </w:pPr>
      <w:bookmarkStart w:id="9" w:name="_GoBack"/>
      <w:r>
        <w:rPr>
          <w:rFonts w:ascii="Times New Roman" w:hAnsi="Times New Roman" w:cs="Times New Roman"/>
          <w:noProof/>
          <w:sz w:val="24"/>
          <w:szCs w:val="24"/>
        </w:rPr>
        <w:lastRenderedPageBreak/>
        <w:drawing>
          <wp:inline distT="0" distB="0" distL="0" distR="0">
            <wp:extent cx="8515353" cy="4927062"/>
            <wp:effectExtent l="3492" t="0" r="3493" b="3492"/>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se case.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8535187" cy="4938538"/>
                    </a:xfrm>
                    <a:prstGeom prst="rect">
                      <a:avLst/>
                    </a:prstGeom>
                  </pic:spPr>
                </pic:pic>
              </a:graphicData>
            </a:graphic>
          </wp:inline>
        </w:drawing>
      </w:r>
      <w:bookmarkEnd w:id="9"/>
      <w:r w:rsidR="00A53CE7" w:rsidRPr="00E66BAC">
        <w:rPr>
          <w:rFonts w:ascii="Times New Roman" w:hAnsi="Times New Roman" w:cs="Times New Roman"/>
          <w:sz w:val="24"/>
          <w:szCs w:val="24"/>
        </w:rPr>
        <w:br/>
      </w:r>
      <w:r w:rsidR="00035CE6" w:rsidRPr="00E66BAC">
        <w:rPr>
          <w:rFonts w:ascii="Times New Roman" w:hAnsi="Times New Roman" w:cs="Times New Roman"/>
          <w:sz w:val="24"/>
          <w:szCs w:val="24"/>
        </w:rPr>
        <w:lastRenderedPageBreak/>
        <w:t>Gambar 3.2</w:t>
      </w:r>
      <w:r w:rsidR="00E0175D" w:rsidRPr="00E66BAC">
        <w:rPr>
          <w:rFonts w:ascii="Times New Roman" w:hAnsi="Times New Roman" w:cs="Times New Roman"/>
          <w:sz w:val="24"/>
          <w:szCs w:val="24"/>
        </w:rPr>
        <w:t xml:space="preserve">. </w:t>
      </w:r>
      <w:r w:rsidR="00E0175D" w:rsidRPr="00E66BAC">
        <w:rPr>
          <w:rFonts w:ascii="Times New Roman" w:hAnsi="Times New Roman" w:cs="Times New Roman"/>
          <w:i/>
          <w:sz w:val="24"/>
          <w:szCs w:val="24"/>
        </w:rPr>
        <w:t>Use Case Diagram Sistem</w:t>
      </w:r>
    </w:p>
    <w:p w:rsidR="00035CE6" w:rsidRPr="00E66BAC" w:rsidRDefault="00983FD5" w:rsidP="00E66BAC">
      <w:pPr>
        <w:pStyle w:val="Heading4"/>
        <w:numPr>
          <w:ilvl w:val="0"/>
          <w:numId w:val="18"/>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t>Analisis Entity Relationship Diargram</w:t>
      </w:r>
    </w:p>
    <w:p w:rsidR="00035CE6" w:rsidRPr="00E66BAC" w:rsidRDefault="00035CE6" w:rsidP="00E66BAC">
      <w:pPr>
        <w:spacing w:line="360" w:lineRule="auto"/>
        <w:jc w:val="both"/>
        <w:rPr>
          <w:rFonts w:ascii="Times New Roman" w:hAnsi="Times New Roman" w:cs="Times New Roman"/>
          <w:i/>
          <w:sz w:val="24"/>
          <w:szCs w:val="24"/>
        </w:rPr>
      </w:pPr>
      <w:r w:rsidRPr="00E66BAC">
        <w:rPr>
          <w:rFonts w:ascii="Times New Roman" w:hAnsi="Times New Roman" w:cs="Times New Roman"/>
          <w:i/>
          <w:sz w:val="24"/>
          <w:szCs w:val="24"/>
        </w:rPr>
        <w:t xml:space="preserve">Entity Relationship Diagram </w:t>
      </w:r>
      <w:r w:rsidRPr="00E66BAC">
        <w:rPr>
          <w:rFonts w:ascii="Times New Roman" w:hAnsi="Times New Roman" w:cs="Times New Roman"/>
          <w:sz w:val="24"/>
          <w:szCs w:val="24"/>
        </w:rPr>
        <w:t>Sistem Informasi Penyedia Jasa Pelatihan di PT Surya Safety Nusantara akan dipaparkan pada Gambar 3.3.</w:t>
      </w:r>
    </w:p>
    <w:p w:rsidR="00890BA9" w:rsidRPr="00E66BAC" w:rsidRDefault="00890BA9"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w:t>
      </w:r>
      <w:r w:rsidR="00C620E8" w:rsidRPr="00E66BAC">
        <w:rPr>
          <w:rFonts w:ascii="Times New Roman" w:hAnsi="Times New Roman" w:cs="Times New Roman"/>
          <w:sz w:val="24"/>
          <w:szCs w:val="24"/>
        </w:rPr>
        <w:t xml:space="preserve"> Gambar 3.3</w:t>
      </w:r>
      <w:r w:rsidRPr="00E66BAC">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E66BAC">
        <w:rPr>
          <w:rFonts w:ascii="Times New Roman" w:hAnsi="Times New Roman" w:cs="Times New Roman"/>
          <w:i/>
          <w:sz w:val="24"/>
          <w:szCs w:val="24"/>
        </w:rPr>
        <w:t>one-to-one</w:t>
      </w:r>
      <w:r w:rsidRPr="00E66BAC">
        <w:rPr>
          <w:rFonts w:ascii="Times New Roman" w:hAnsi="Times New Roman" w:cs="Times New Roman"/>
          <w:sz w:val="24"/>
          <w:szCs w:val="24"/>
        </w:rPr>
        <w:t xml:space="preserve"> terhadap entitas Users. Selain itu entitas Trainers juga memiliki relasi </w:t>
      </w:r>
      <w:r w:rsidRPr="00E66BAC">
        <w:rPr>
          <w:rFonts w:ascii="Times New Roman" w:hAnsi="Times New Roman" w:cs="Times New Roman"/>
          <w:i/>
          <w:sz w:val="24"/>
          <w:szCs w:val="24"/>
        </w:rPr>
        <w:t>one-to-many</w:t>
      </w:r>
      <w:r w:rsidRPr="00E66BAC">
        <w:rPr>
          <w:rFonts w:ascii="Times New Roman" w:hAnsi="Times New Roman" w:cs="Times New Roman"/>
          <w:sz w:val="24"/>
          <w:szCs w:val="24"/>
        </w:rPr>
        <w:t xml:space="preserve"> terhadap entitas TrainingRecords, </w:t>
      </w:r>
      <w:r w:rsidRPr="00E66BAC">
        <w:rPr>
          <w:rFonts w:ascii="Times New Roman" w:hAnsi="Times New Roman" w:cs="Times New Roman"/>
          <w:i/>
          <w:sz w:val="24"/>
          <w:szCs w:val="24"/>
        </w:rPr>
        <w:t>one-to-many</w:t>
      </w:r>
      <w:r w:rsidRPr="00E66BAC">
        <w:rPr>
          <w:rFonts w:ascii="Times New Roman" w:hAnsi="Times New Roman" w:cs="Times New Roman"/>
          <w:sz w:val="24"/>
          <w:szCs w:val="24"/>
        </w:rPr>
        <w:t xml:space="preserve"> terhadap entitas Trainings. Kemudian entitas Customers memiliki relasi </w:t>
      </w:r>
      <w:r w:rsidRPr="00E66BAC">
        <w:rPr>
          <w:rFonts w:ascii="Times New Roman" w:hAnsi="Times New Roman" w:cs="Times New Roman"/>
          <w:i/>
          <w:sz w:val="24"/>
          <w:szCs w:val="24"/>
        </w:rPr>
        <w:t xml:space="preserve">one-to-many </w:t>
      </w:r>
      <w:r w:rsidRPr="00E66BAC">
        <w:rPr>
          <w:rFonts w:ascii="Times New Roman" w:hAnsi="Times New Roman" w:cs="Times New Roman"/>
          <w:sz w:val="24"/>
          <w:szCs w:val="24"/>
        </w:rPr>
        <w:t xml:space="preserve">terhadap entitas Invoices, entitas CustDocuments, dan entitas Training Records. Lalu entitas FileType memiliki relasi </w:t>
      </w:r>
      <w:r w:rsidRPr="00E66BAC">
        <w:rPr>
          <w:rFonts w:ascii="Times New Roman" w:hAnsi="Times New Roman" w:cs="Times New Roman"/>
          <w:i/>
          <w:sz w:val="24"/>
          <w:szCs w:val="24"/>
        </w:rPr>
        <w:t xml:space="preserve">one-to-many </w:t>
      </w:r>
      <w:r w:rsidRPr="00E66BAC">
        <w:rPr>
          <w:rFonts w:ascii="Times New Roman" w:hAnsi="Times New Roman" w:cs="Times New Roman"/>
          <w:sz w:val="24"/>
          <w:szCs w:val="24"/>
        </w:rPr>
        <w:t>terhadap entitas TrainerDocuments dan entitas CustDocuments</w:t>
      </w:r>
    </w:p>
    <w:p w:rsidR="003F7E1F" w:rsidRPr="00E66BAC" w:rsidRDefault="003F7E1F"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br w:type="page"/>
      </w:r>
    </w:p>
    <w:p w:rsidR="00C620E8" w:rsidRPr="00E66BAC" w:rsidRDefault="00C620E8" w:rsidP="00E66BAC">
      <w:pPr>
        <w:pStyle w:val="ListParagraph"/>
        <w:spacing w:line="360" w:lineRule="auto"/>
        <w:ind w:left="426"/>
        <w:jc w:val="center"/>
        <w:rPr>
          <w:rFonts w:ascii="Times New Roman" w:hAnsi="Times New Roman" w:cs="Times New Roman"/>
          <w:i/>
          <w:color w:val="000000" w:themeColor="text1"/>
          <w:sz w:val="24"/>
          <w:szCs w:val="24"/>
        </w:rPr>
      </w:pPr>
      <w:r w:rsidRPr="00E66BAC">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E66BAC">
        <w:rPr>
          <w:rFonts w:ascii="Times New Roman" w:hAnsi="Times New Roman" w:cs="Times New Roman"/>
          <w:color w:val="000000" w:themeColor="text1"/>
          <w:sz w:val="24"/>
          <w:szCs w:val="24"/>
        </w:rPr>
        <w:br/>
        <w:t>Gambar 3.3</w:t>
      </w:r>
      <w:r w:rsidRPr="00E66BAC">
        <w:rPr>
          <w:rFonts w:ascii="Times New Roman" w:hAnsi="Times New Roman" w:cs="Times New Roman"/>
          <w:color w:val="000000" w:themeColor="text1"/>
          <w:sz w:val="24"/>
          <w:szCs w:val="24"/>
        </w:rPr>
        <w:t>.</w:t>
      </w:r>
      <w:r w:rsidRPr="00E66BAC">
        <w:rPr>
          <w:rFonts w:ascii="Times New Roman" w:hAnsi="Times New Roman" w:cs="Times New Roman"/>
        </w:rPr>
        <w:t xml:space="preserve"> </w:t>
      </w:r>
      <w:r w:rsidRPr="00E66BAC">
        <w:rPr>
          <w:rFonts w:ascii="Times New Roman" w:hAnsi="Times New Roman" w:cs="Times New Roman"/>
          <w:i/>
          <w:sz w:val="24"/>
          <w:szCs w:val="24"/>
        </w:rPr>
        <w:t>Entity Relationalship Diagram</w:t>
      </w:r>
    </w:p>
    <w:p w:rsidR="003F7E1F" w:rsidRPr="00E66BAC" w:rsidRDefault="003F7E1F" w:rsidP="00E66BAC">
      <w:pPr>
        <w:spacing w:line="360" w:lineRule="auto"/>
        <w:rPr>
          <w:rFonts w:ascii="Times New Roman" w:eastAsiaTheme="majorEastAsia" w:hAnsi="Times New Roman" w:cs="Times New Roman"/>
          <w:iCs/>
          <w:sz w:val="24"/>
          <w:szCs w:val="24"/>
        </w:rPr>
      </w:pPr>
      <w:r w:rsidRPr="00E66BAC">
        <w:rPr>
          <w:rFonts w:ascii="Times New Roman" w:hAnsi="Times New Roman" w:cs="Times New Roman"/>
          <w:i/>
          <w:sz w:val="24"/>
          <w:szCs w:val="24"/>
        </w:rPr>
        <w:br w:type="page"/>
      </w:r>
    </w:p>
    <w:p w:rsidR="00983FD5" w:rsidRPr="00E66BAC" w:rsidRDefault="00983FD5" w:rsidP="00E66BAC">
      <w:pPr>
        <w:pStyle w:val="Heading4"/>
        <w:numPr>
          <w:ilvl w:val="0"/>
          <w:numId w:val="18"/>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lastRenderedPageBreak/>
        <w:t>Analisis Activity Diagram</w:t>
      </w:r>
    </w:p>
    <w:p w:rsidR="001E3D85" w:rsidRPr="00E66BAC" w:rsidRDefault="001E3D85"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Berikut </w:t>
      </w:r>
      <w:r w:rsidRPr="00E66BAC">
        <w:rPr>
          <w:rFonts w:ascii="Times New Roman" w:hAnsi="Times New Roman" w:cs="Times New Roman"/>
          <w:i/>
          <w:sz w:val="24"/>
          <w:szCs w:val="24"/>
        </w:rPr>
        <w:t>activity diagram</w:t>
      </w:r>
      <w:r w:rsidRPr="00E66BAC">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E66BAC" w:rsidRDefault="00721C98" w:rsidP="00E66BAC">
      <w:pPr>
        <w:pStyle w:val="ListParagraph"/>
        <w:numPr>
          <w:ilvl w:val="0"/>
          <w:numId w:val="26"/>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Administrator</w:t>
      </w:r>
    </w:p>
    <w:p w:rsidR="00721C98" w:rsidRPr="00E66BAC" w:rsidRDefault="00721C98"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administrator terdiri dari alur yang ditampilkan berdasarkan pada gambar berikut.</w:t>
      </w:r>
    </w:p>
    <w:p w:rsidR="008F6A4D"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Login</w:t>
      </w:r>
    </w:p>
    <w:p w:rsidR="008F6A4D" w:rsidRPr="00E66BAC" w:rsidRDefault="008F6A4D"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3">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sidRPr="00E66BAC">
        <w:rPr>
          <w:rFonts w:ascii="Times New Roman" w:hAnsi="Times New Roman" w:cs="Times New Roman"/>
          <w:color w:val="000000" w:themeColor="text1"/>
          <w:sz w:val="24"/>
          <w:szCs w:val="24"/>
        </w:rPr>
        <w:br/>
      </w:r>
      <w:r w:rsidRPr="00E66BAC">
        <w:rPr>
          <w:rFonts w:ascii="Times New Roman" w:hAnsi="Times New Roman" w:cs="Times New Roman"/>
          <w:color w:val="000000" w:themeColor="text1"/>
          <w:sz w:val="24"/>
          <w:szCs w:val="24"/>
        </w:rPr>
        <w:t xml:space="preserve">Gambar 3.4.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Login Adminstrator</w:t>
      </w:r>
    </w:p>
    <w:p w:rsidR="008F6A4D" w:rsidRPr="00E66BAC" w:rsidRDefault="008F6A4D"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Berdasarkan Gambar 3.4. administrator dapat melakukan login dengan mengakses halaman login terlebih dahulu. Setelah itu administrator memasukkan </w:t>
      </w:r>
      <w:r w:rsidR="006641A7" w:rsidRPr="00E66BAC">
        <w:rPr>
          <w:rFonts w:ascii="Times New Roman" w:hAnsi="Times New Roman" w:cs="Times New Roman"/>
          <w:sz w:val="24"/>
          <w:szCs w:val="24"/>
        </w:rPr>
        <w:t>email</w:t>
      </w:r>
      <w:r w:rsidRPr="00E66BAC">
        <w:rPr>
          <w:rFonts w:ascii="Times New Roman" w:hAnsi="Times New Roman" w:cs="Times New Roman"/>
          <w:sz w:val="24"/>
          <w:szCs w:val="24"/>
        </w:rPr>
        <w:t xml:space="preserve"> dan password yang dimilikinya. Jika proses login telah berhasil, sistem akan menampilkan dashboard awal administrator. Namun jika proses login gagal, administrator akan tetap berada di halaman login.</w:t>
      </w:r>
    </w:p>
    <w:p w:rsidR="009319D1" w:rsidRPr="00E66BAC" w:rsidRDefault="009319D1"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367D7C"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Menampilkan Dashboard</w:t>
      </w:r>
    </w:p>
    <w:p w:rsidR="00367D7C" w:rsidRPr="00E66BAC" w:rsidRDefault="0009744C"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4">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Pr="00E66BAC" w:rsidRDefault="008F56E7"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5</w:t>
      </w:r>
      <w:r w:rsidR="00367D7C" w:rsidRPr="00E66BAC">
        <w:rPr>
          <w:rFonts w:ascii="Times New Roman" w:hAnsi="Times New Roman" w:cs="Times New Roman"/>
          <w:color w:val="000000" w:themeColor="text1"/>
          <w:sz w:val="24"/>
          <w:szCs w:val="24"/>
        </w:rPr>
        <w:t xml:space="preserve">. </w:t>
      </w:r>
      <w:r w:rsidR="00367D7C" w:rsidRPr="00E66BAC">
        <w:rPr>
          <w:rFonts w:ascii="Times New Roman" w:hAnsi="Times New Roman" w:cs="Times New Roman"/>
          <w:i/>
          <w:color w:val="000000" w:themeColor="text1"/>
          <w:sz w:val="24"/>
          <w:szCs w:val="24"/>
        </w:rPr>
        <w:t>Activity Diagram</w:t>
      </w:r>
      <w:r w:rsidR="00367D7C" w:rsidRPr="00E66BAC">
        <w:rPr>
          <w:rFonts w:ascii="Times New Roman" w:hAnsi="Times New Roman" w:cs="Times New Roman"/>
          <w:color w:val="000000" w:themeColor="text1"/>
          <w:sz w:val="24"/>
          <w:szCs w:val="24"/>
        </w:rPr>
        <w:t xml:space="preserve"> Menampilkan Dashboard</w:t>
      </w:r>
    </w:p>
    <w:p w:rsidR="00367D7C" w:rsidRPr="00E66BAC" w:rsidRDefault="008F56E7"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Berdasarkan Gambar 3.5.</w:t>
      </w:r>
      <w:r w:rsidR="00367D7C" w:rsidRPr="00E66BAC">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E66BAC" w:rsidRDefault="00AD6C9B"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C36679"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0067576B" w:rsidRPr="00E66BAC">
        <w:rPr>
          <w:rFonts w:ascii="Times New Roman" w:hAnsi="Times New Roman" w:cs="Times New Roman"/>
          <w:sz w:val="24"/>
          <w:szCs w:val="24"/>
        </w:rPr>
        <w:t>Daftar</w:t>
      </w:r>
      <w:r w:rsidRPr="00E66BAC">
        <w:rPr>
          <w:rFonts w:ascii="Times New Roman" w:hAnsi="Times New Roman" w:cs="Times New Roman"/>
          <w:sz w:val="24"/>
          <w:szCs w:val="24"/>
        </w:rPr>
        <w:t xml:space="preserve"> Pelatihan</w:t>
      </w:r>
    </w:p>
    <w:p w:rsidR="00C36679" w:rsidRPr="00E66BAC" w:rsidRDefault="000456B1"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Pr="00E66BAC" w:rsidRDefault="000B521E"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6</w:t>
      </w:r>
      <w:r w:rsidR="00C36679" w:rsidRPr="00E66BAC">
        <w:rPr>
          <w:rFonts w:ascii="Times New Roman" w:hAnsi="Times New Roman" w:cs="Times New Roman"/>
          <w:color w:val="000000" w:themeColor="text1"/>
          <w:sz w:val="24"/>
          <w:szCs w:val="24"/>
        </w:rPr>
        <w:t xml:space="preserve">. </w:t>
      </w:r>
      <w:r w:rsidR="00C36679" w:rsidRPr="00E66BAC">
        <w:rPr>
          <w:rFonts w:ascii="Times New Roman" w:hAnsi="Times New Roman" w:cs="Times New Roman"/>
          <w:i/>
          <w:color w:val="000000" w:themeColor="text1"/>
          <w:sz w:val="24"/>
          <w:szCs w:val="24"/>
        </w:rPr>
        <w:t>Activity Diagram</w:t>
      </w:r>
      <w:r w:rsidR="00C36679" w:rsidRPr="00E66BAC">
        <w:rPr>
          <w:rFonts w:ascii="Times New Roman" w:hAnsi="Times New Roman" w:cs="Times New Roman"/>
          <w:color w:val="000000" w:themeColor="text1"/>
          <w:sz w:val="24"/>
          <w:szCs w:val="24"/>
        </w:rPr>
        <w:t xml:space="preserve"> Management Pelatihan</w:t>
      </w:r>
    </w:p>
    <w:p w:rsidR="00C36679" w:rsidRPr="00E66BAC" w:rsidRDefault="000B521E"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Berdasarkan Gambar 3.6</w:t>
      </w:r>
      <w:r w:rsidR="00C36679" w:rsidRPr="00E66BAC">
        <w:rPr>
          <w:rFonts w:ascii="Times New Roman" w:hAnsi="Times New Roman" w:cs="Times New Roman"/>
          <w:color w:val="000000" w:themeColor="text1"/>
          <w:sz w:val="24"/>
          <w:szCs w:val="24"/>
        </w:rPr>
        <w:t xml:space="preserve">. administrator melakukan manajemen pelatihan dengan mengakses halaman </w:t>
      </w:r>
      <w:r w:rsidR="00EB3863" w:rsidRPr="00E66BAC">
        <w:rPr>
          <w:rFonts w:ascii="Times New Roman" w:hAnsi="Times New Roman" w:cs="Times New Roman"/>
          <w:color w:val="000000" w:themeColor="text1"/>
          <w:sz w:val="24"/>
          <w:szCs w:val="24"/>
        </w:rPr>
        <w:t>daftar</w:t>
      </w:r>
      <w:r w:rsidR="00C36679" w:rsidRPr="00E66BAC">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E66BAC">
        <w:rPr>
          <w:rFonts w:ascii="Times New Roman" w:hAnsi="Times New Roman" w:cs="Times New Roman"/>
          <w:i/>
          <w:color w:val="000000" w:themeColor="text1"/>
          <w:sz w:val="24"/>
          <w:szCs w:val="24"/>
        </w:rPr>
        <w:t xml:space="preserve">database. </w:t>
      </w:r>
      <w:r w:rsidR="00C36679" w:rsidRPr="00E66BAC">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E66BAC">
        <w:rPr>
          <w:rFonts w:ascii="Times New Roman" w:hAnsi="Times New Roman" w:cs="Times New Roman"/>
          <w:color w:val="000000" w:themeColor="text1"/>
          <w:sz w:val="24"/>
          <w:szCs w:val="24"/>
        </w:rPr>
        <w:t>daftar</w:t>
      </w:r>
      <w:r w:rsidR="00C36679" w:rsidRPr="00E66BAC">
        <w:rPr>
          <w:rFonts w:ascii="Times New Roman" w:hAnsi="Times New Roman" w:cs="Times New Roman"/>
          <w:color w:val="000000" w:themeColor="text1"/>
          <w:sz w:val="24"/>
          <w:szCs w:val="24"/>
        </w:rPr>
        <w:t xml:space="preserve"> pelatihan.</w:t>
      </w:r>
    </w:p>
    <w:p w:rsidR="004A72A2"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Riwayat Pelatihan</w:t>
      </w:r>
    </w:p>
    <w:p w:rsidR="004A72A2" w:rsidRPr="00E66BAC" w:rsidRDefault="004A72A2"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6">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sidRPr="00E66BAC">
        <w:rPr>
          <w:rFonts w:ascii="Times New Roman" w:hAnsi="Times New Roman" w:cs="Times New Roman"/>
          <w:color w:val="000000" w:themeColor="text1"/>
          <w:sz w:val="24"/>
          <w:szCs w:val="24"/>
        </w:rPr>
        <w:t>Gambar 3.7</w:t>
      </w:r>
      <w:r w:rsidRPr="00E66BAC">
        <w:rPr>
          <w:rFonts w:ascii="Times New Roman" w:hAnsi="Times New Roman" w:cs="Times New Roman"/>
          <w:color w:val="000000" w:themeColor="text1"/>
          <w:sz w:val="24"/>
          <w:szCs w:val="24"/>
        </w:rPr>
        <w:t xml:space="preserve">.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Riwayat Pelatihan</w:t>
      </w:r>
    </w:p>
    <w:p w:rsidR="004A72A2" w:rsidRPr="00E66BAC" w:rsidRDefault="00383BE9" w:rsidP="00E66BAC">
      <w:pPr>
        <w:pStyle w:val="ListParagraph"/>
        <w:spacing w:line="360" w:lineRule="auto"/>
        <w:ind w:left="851"/>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Berdasarkan Gambar 3.7</w:t>
      </w:r>
      <w:r w:rsidR="004A72A2" w:rsidRPr="00E66BAC">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E66BAC">
        <w:rPr>
          <w:rFonts w:ascii="Times New Roman" w:hAnsi="Times New Roman" w:cs="Times New Roman"/>
          <w:i/>
          <w:color w:val="000000" w:themeColor="text1"/>
          <w:sz w:val="24"/>
          <w:szCs w:val="24"/>
        </w:rPr>
        <w:t>.</w:t>
      </w:r>
      <w:r w:rsidR="004A72A2" w:rsidRPr="00E66BAC">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E66BAC" w:rsidRDefault="00FC2CEC"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4F6BD2"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00CF06F5" w:rsidRPr="00E66BAC">
        <w:rPr>
          <w:rFonts w:ascii="Times New Roman" w:hAnsi="Times New Roman" w:cs="Times New Roman"/>
          <w:sz w:val="24"/>
          <w:szCs w:val="24"/>
        </w:rPr>
        <w:t>Informasi</w:t>
      </w:r>
      <w:r w:rsidRPr="00E66BAC">
        <w:rPr>
          <w:rFonts w:ascii="Times New Roman" w:hAnsi="Times New Roman" w:cs="Times New Roman"/>
          <w:sz w:val="24"/>
          <w:szCs w:val="24"/>
        </w:rPr>
        <w:t xml:space="preserve"> Customers</w:t>
      </w:r>
    </w:p>
    <w:p w:rsidR="004F6BD2" w:rsidRPr="00E66BAC" w:rsidRDefault="0026544A"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7">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Pr="00E66BAC" w:rsidRDefault="00E00386"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8</w:t>
      </w:r>
      <w:r w:rsidR="004F6BD2" w:rsidRPr="00E66BAC">
        <w:rPr>
          <w:rFonts w:ascii="Times New Roman" w:hAnsi="Times New Roman" w:cs="Times New Roman"/>
          <w:color w:val="000000" w:themeColor="text1"/>
          <w:sz w:val="24"/>
          <w:szCs w:val="24"/>
        </w:rPr>
        <w:t xml:space="preserve">. </w:t>
      </w:r>
      <w:r w:rsidR="004F6BD2" w:rsidRPr="00E66BAC">
        <w:rPr>
          <w:rFonts w:ascii="Times New Roman" w:hAnsi="Times New Roman" w:cs="Times New Roman"/>
          <w:i/>
          <w:color w:val="000000" w:themeColor="text1"/>
          <w:sz w:val="24"/>
          <w:szCs w:val="24"/>
        </w:rPr>
        <w:t xml:space="preserve">Activity Diagram </w:t>
      </w:r>
      <w:r w:rsidR="004F6BD2" w:rsidRPr="00E66BAC">
        <w:rPr>
          <w:rFonts w:ascii="Times New Roman" w:hAnsi="Times New Roman" w:cs="Times New Roman"/>
          <w:color w:val="000000" w:themeColor="text1"/>
          <w:sz w:val="24"/>
          <w:szCs w:val="24"/>
        </w:rPr>
        <w:t>Manajemen Customers</w:t>
      </w:r>
    </w:p>
    <w:p w:rsidR="004F6BD2" w:rsidRPr="00E66BAC" w:rsidRDefault="00E00386"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Berdasarkan Gambar 3.8</w:t>
      </w:r>
      <w:r w:rsidR="004F6BD2" w:rsidRPr="00E66BAC">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E66BAC">
        <w:rPr>
          <w:rFonts w:ascii="Times New Roman" w:hAnsi="Times New Roman" w:cs="Times New Roman"/>
          <w:i/>
          <w:color w:val="000000" w:themeColor="text1"/>
          <w:sz w:val="24"/>
          <w:szCs w:val="24"/>
        </w:rPr>
        <w:t>database.</w:t>
      </w:r>
      <w:r w:rsidR="004F6BD2" w:rsidRPr="00E66BAC">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E66BAC" w:rsidRDefault="004F6BD2" w:rsidP="00E66BAC">
      <w:pPr>
        <w:spacing w:line="360" w:lineRule="auto"/>
        <w:ind w:left="426"/>
        <w:jc w:val="both"/>
        <w:rPr>
          <w:rFonts w:ascii="Times New Roman" w:hAnsi="Times New Roman" w:cs="Times New Roman"/>
          <w:sz w:val="24"/>
          <w:szCs w:val="24"/>
        </w:rPr>
      </w:pPr>
    </w:p>
    <w:p w:rsidR="00457D73" w:rsidRPr="00E66BAC" w:rsidRDefault="00457D73"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4003EB"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00AA44FE" w:rsidRPr="00E66BAC">
        <w:rPr>
          <w:rFonts w:ascii="Times New Roman" w:hAnsi="Times New Roman" w:cs="Times New Roman"/>
          <w:sz w:val="24"/>
          <w:szCs w:val="24"/>
        </w:rPr>
        <w:t>Informasi</w:t>
      </w:r>
      <w:r w:rsidRPr="00E66BAC">
        <w:rPr>
          <w:rFonts w:ascii="Times New Roman" w:hAnsi="Times New Roman" w:cs="Times New Roman"/>
          <w:sz w:val="24"/>
          <w:szCs w:val="24"/>
        </w:rPr>
        <w:t xml:space="preserve"> Trainers</w:t>
      </w:r>
    </w:p>
    <w:p w:rsidR="004003EB" w:rsidRPr="00E66BAC" w:rsidRDefault="00E926F5"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8">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Pr="00E66BAC" w:rsidRDefault="00414445"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9</w:t>
      </w:r>
      <w:r w:rsidR="004003EB" w:rsidRPr="00E66BAC">
        <w:rPr>
          <w:rFonts w:ascii="Times New Roman" w:hAnsi="Times New Roman" w:cs="Times New Roman"/>
          <w:color w:val="000000" w:themeColor="text1"/>
          <w:sz w:val="24"/>
          <w:szCs w:val="24"/>
        </w:rPr>
        <w:t xml:space="preserve">. </w:t>
      </w:r>
      <w:r w:rsidR="004003EB" w:rsidRPr="00E66BAC">
        <w:rPr>
          <w:rFonts w:ascii="Times New Roman" w:hAnsi="Times New Roman" w:cs="Times New Roman"/>
          <w:i/>
          <w:color w:val="000000" w:themeColor="text1"/>
          <w:sz w:val="24"/>
          <w:szCs w:val="24"/>
        </w:rPr>
        <w:t>Activity Diagram</w:t>
      </w:r>
      <w:r w:rsidR="004003EB" w:rsidRPr="00E66BAC">
        <w:rPr>
          <w:rFonts w:ascii="Times New Roman" w:hAnsi="Times New Roman" w:cs="Times New Roman"/>
          <w:color w:val="000000" w:themeColor="text1"/>
          <w:sz w:val="24"/>
          <w:szCs w:val="24"/>
        </w:rPr>
        <w:t xml:space="preserve"> Manajemen Trainer</w:t>
      </w:r>
    </w:p>
    <w:p w:rsidR="004003EB" w:rsidRPr="00E66BAC" w:rsidRDefault="00211224"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Berdasarkan Gambar 3.9</w:t>
      </w:r>
      <w:r w:rsidR="004003EB" w:rsidRPr="00E66BAC">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E66BAC">
        <w:rPr>
          <w:rFonts w:ascii="Times New Roman" w:hAnsi="Times New Roman" w:cs="Times New Roman"/>
          <w:i/>
          <w:color w:val="000000" w:themeColor="text1"/>
          <w:sz w:val="24"/>
          <w:szCs w:val="24"/>
        </w:rPr>
        <w:t>database.</w:t>
      </w:r>
      <w:r w:rsidR="004003EB" w:rsidRPr="00E66BAC">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E66BAC" w:rsidRDefault="004003EB" w:rsidP="00E66BAC">
      <w:pPr>
        <w:spacing w:line="360" w:lineRule="auto"/>
        <w:ind w:left="426"/>
        <w:jc w:val="both"/>
        <w:rPr>
          <w:rFonts w:ascii="Times New Roman" w:hAnsi="Times New Roman" w:cs="Times New Roman"/>
          <w:sz w:val="24"/>
          <w:szCs w:val="24"/>
        </w:rPr>
      </w:pPr>
    </w:p>
    <w:p w:rsidR="003337A3"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00F34A0A" w:rsidRPr="00E66BAC">
        <w:rPr>
          <w:rFonts w:ascii="Times New Roman" w:hAnsi="Times New Roman" w:cs="Times New Roman"/>
          <w:sz w:val="24"/>
          <w:szCs w:val="24"/>
        </w:rPr>
        <w:t>Informasi</w:t>
      </w:r>
      <w:r w:rsidRPr="00E66BAC">
        <w:rPr>
          <w:rFonts w:ascii="Times New Roman" w:hAnsi="Times New Roman" w:cs="Times New Roman"/>
          <w:sz w:val="24"/>
          <w:szCs w:val="24"/>
        </w:rPr>
        <w:t xml:space="preserve"> Lowongan Kerja</w:t>
      </w:r>
    </w:p>
    <w:p w:rsidR="003337A3" w:rsidRPr="00E66BAC" w:rsidRDefault="0038344F"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9">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E66BAC" w:rsidRDefault="003337A3"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0.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Manajemen Lowongan Pekerjaan</w:t>
      </w:r>
    </w:p>
    <w:p w:rsidR="003337A3" w:rsidRPr="00E66BAC" w:rsidRDefault="003337A3"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E66BAC">
        <w:rPr>
          <w:rFonts w:ascii="Times New Roman" w:hAnsi="Times New Roman" w:cs="Times New Roman"/>
          <w:i/>
          <w:color w:val="000000" w:themeColor="text1"/>
          <w:sz w:val="24"/>
          <w:szCs w:val="24"/>
        </w:rPr>
        <w:t>database.</w:t>
      </w:r>
      <w:r w:rsidRPr="00E66BAC">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E66BAC" w:rsidRDefault="00D14DDD" w:rsidP="00E66BAC">
      <w:pPr>
        <w:pStyle w:val="ListParagraph"/>
        <w:spacing w:line="360" w:lineRule="auto"/>
        <w:ind w:left="851"/>
        <w:jc w:val="both"/>
        <w:rPr>
          <w:rFonts w:ascii="Times New Roman" w:hAnsi="Times New Roman" w:cs="Times New Roman"/>
          <w:sz w:val="24"/>
          <w:szCs w:val="24"/>
        </w:rPr>
      </w:pPr>
    </w:p>
    <w:p w:rsidR="003008D0" w:rsidRPr="00E66BAC" w:rsidRDefault="00BA343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Pengaturan Akun</w:t>
      </w:r>
    </w:p>
    <w:p w:rsidR="003008D0" w:rsidRPr="00E66BAC" w:rsidRDefault="00B6738F"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20">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E66BAC" w:rsidRDefault="003008D0"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1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Pengaturan akun</w:t>
      </w:r>
    </w:p>
    <w:p w:rsidR="003008D0" w:rsidRPr="00E66BAC" w:rsidRDefault="003008D0"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E66BAC">
        <w:rPr>
          <w:rFonts w:ascii="Times New Roman" w:hAnsi="Times New Roman" w:cs="Times New Roman"/>
          <w:i/>
          <w:color w:val="000000" w:themeColor="text1"/>
          <w:sz w:val="24"/>
          <w:szCs w:val="24"/>
        </w:rPr>
        <w:t>database.</w:t>
      </w:r>
      <w:r w:rsidRPr="00E66BAC">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E66BAC" w:rsidRDefault="003008D0" w:rsidP="00E66BAC">
      <w:pPr>
        <w:pStyle w:val="ListParagraph"/>
        <w:spacing w:line="360" w:lineRule="auto"/>
        <w:ind w:left="851"/>
        <w:jc w:val="both"/>
        <w:rPr>
          <w:rFonts w:ascii="Times New Roman" w:hAnsi="Times New Roman" w:cs="Times New Roman"/>
          <w:sz w:val="24"/>
          <w:szCs w:val="24"/>
        </w:rPr>
      </w:pPr>
    </w:p>
    <w:p w:rsidR="008759E8" w:rsidRPr="00E66BAC" w:rsidRDefault="008759E8"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br w:type="page"/>
      </w:r>
    </w:p>
    <w:p w:rsidR="00AF4C4E" w:rsidRPr="00E66BAC" w:rsidRDefault="00721C98" w:rsidP="00E66BAC">
      <w:pPr>
        <w:pStyle w:val="ListParagraph"/>
        <w:numPr>
          <w:ilvl w:val="0"/>
          <w:numId w:val="26"/>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lastRenderedPageBreak/>
        <w:t>Trainers</w:t>
      </w:r>
    </w:p>
    <w:p w:rsidR="00AF4C4E" w:rsidRPr="00E66BAC" w:rsidRDefault="00AF4C4E"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trainers terdiri dari alur yang ditampilkan berdasarkan pada gambar berikut.</w:t>
      </w:r>
    </w:p>
    <w:p w:rsidR="00F418E1" w:rsidRPr="00E66BAC" w:rsidRDefault="000F4A92"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Login</w:t>
      </w:r>
      <w:r w:rsidR="001319A5" w:rsidRPr="00E66BAC">
        <w:rPr>
          <w:rFonts w:ascii="Times New Roman" w:hAnsi="Times New Roman" w:cs="Times New Roman"/>
          <w:sz w:val="24"/>
          <w:szCs w:val="24"/>
        </w:rPr>
        <w:t xml:space="preserve"> Trainers</w:t>
      </w:r>
    </w:p>
    <w:p w:rsidR="00F418E1" w:rsidRPr="00E66BAC" w:rsidRDefault="00F418E1"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1">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E66BAC" w:rsidRDefault="00F418E1"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2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Login</w:t>
      </w:r>
      <w:r w:rsidR="008A2A8C" w:rsidRPr="00E66BAC">
        <w:rPr>
          <w:rFonts w:ascii="Times New Roman" w:hAnsi="Times New Roman" w:cs="Times New Roman"/>
          <w:color w:val="000000" w:themeColor="text1"/>
          <w:sz w:val="24"/>
          <w:szCs w:val="24"/>
        </w:rPr>
        <w:t xml:space="preserve"> Trainers</w:t>
      </w:r>
    </w:p>
    <w:p w:rsidR="00F418E1" w:rsidRPr="00E66BAC" w:rsidRDefault="00F418E1"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Berdasarkan Gambar 3.12 trainer dapat melakukan login dengan mengakses halaman login terlebih dahulu. Setelah itu trainer memasukkan </w:t>
      </w:r>
      <w:r w:rsidR="006641A7" w:rsidRPr="00E66BAC">
        <w:rPr>
          <w:rFonts w:ascii="Times New Roman" w:hAnsi="Times New Roman" w:cs="Times New Roman"/>
          <w:sz w:val="24"/>
          <w:szCs w:val="24"/>
        </w:rPr>
        <w:t>email</w:t>
      </w:r>
      <w:r w:rsidRPr="00E66BAC">
        <w:rPr>
          <w:rFonts w:ascii="Times New Roman" w:hAnsi="Times New Roman" w:cs="Times New Roman"/>
          <w:sz w:val="24"/>
          <w:szCs w:val="24"/>
        </w:rPr>
        <w:t xml:space="preserve"> dan password. Jika proses login telah berhasil, sistem akan menampilkan dashboard awal trainer. Namun jika proses login gagal, trainer akan tetap berada di halaman login.</w:t>
      </w:r>
    </w:p>
    <w:p w:rsidR="00651FFA" w:rsidRPr="00E66BAC" w:rsidRDefault="00651FFA" w:rsidP="00E66BAC">
      <w:pPr>
        <w:pStyle w:val="ListParagraph"/>
        <w:spacing w:line="360" w:lineRule="auto"/>
        <w:ind w:left="851"/>
        <w:jc w:val="both"/>
        <w:rPr>
          <w:rFonts w:ascii="Times New Roman" w:hAnsi="Times New Roman" w:cs="Times New Roman"/>
          <w:sz w:val="24"/>
          <w:szCs w:val="24"/>
        </w:rPr>
      </w:pPr>
    </w:p>
    <w:p w:rsidR="00FD5B2C" w:rsidRPr="00E66BAC" w:rsidRDefault="00FD5B2C"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8036B7" w:rsidRPr="00E66BAC" w:rsidRDefault="000F4A92"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Menampilkan Dashboard</w:t>
      </w:r>
    </w:p>
    <w:p w:rsidR="008036B7" w:rsidRPr="00E66BAC" w:rsidRDefault="008036B7"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2">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E66BAC" w:rsidRDefault="008036B7"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3.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Menampilkan Dashboard</w:t>
      </w:r>
    </w:p>
    <w:p w:rsidR="008036B7" w:rsidRPr="00E66BAC" w:rsidRDefault="008036B7"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Berdasarkan Gambar 3.13. </w:t>
      </w:r>
      <w:r w:rsidR="006F7E73" w:rsidRPr="00E66BAC">
        <w:rPr>
          <w:rFonts w:ascii="Times New Roman" w:hAnsi="Times New Roman" w:cs="Times New Roman"/>
          <w:sz w:val="24"/>
          <w:szCs w:val="24"/>
        </w:rPr>
        <w:t>t</w:t>
      </w:r>
      <w:r w:rsidRPr="00E66BAC">
        <w:rPr>
          <w:rFonts w:ascii="Times New Roman" w:hAnsi="Times New Roman" w:cs="Times New Roman"/>
          <w:sz w:val="24"/>
          <w:szCs w:val="24"/>
        </w:rPr>
        <w:t>rainer dapat melihat kalkulasi jumlah daftar pelatihan. Kalkulasi pada dashboard akan bertambah seiring adanya data.</w:t>
      </w:r>
    </w:p>
    <w:p w:rsidR="008036B7" w:rsidRPr="00E66BAC" w:rsidRDefault="008036B7" w:rsidP="00E66BAC">
      <w:pPr>
        <w:pStyle w:val="ListParagraph"/>
        <w:spacing w:line="360" w:lineRule="auto"/>
        <w:ind w:left="851"/>
        <w:jc w:val="both"/>
        <w:rPr>
          <w:rFonts w:ascii="Times New Roman" w:hAnsi="Times New Roman" w:cs="Times New Roman"/>
          <w:sz w:val="24"/>
          <w:szCs w:val="24"/>
        </w:rPr>
      </w:pPr>
    </w:p>
    <w:p w:rsidR="0034787F" w:rsidRPr="00E66BAC" w:rsidRDefault="000F4A92"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Daftar Pelatihan</w:t>
      </w:r>
    </w:p>
    <w:p w:rsidR="0034787F" w:rsidRPr="00E66BAC" w:rsidRDefault="0034787F"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3">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E66BAC" w:rsidRDefault="0034787F"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4.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Daftar Pelatihan</w:t>
      </w:r>
    </w:p>
    <w:p w:rsidR="0034787F" w:rsidRPr="00E66BAC" w:rsidRDefault="0034787F"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Berdasarkan Gambar 3.14 trainer mengakses halaman daftar pelatihan terlebih dahulu. </w:t>
      </w:r>
      <w:r w:rsidRPr="00E66BAC">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E66BAC">
        <w:rPr>
          <w:rFonts w:ascii="Times New Roman" w:hAnsi="Times New Roman" w:cs="Times New Roman"/>
          <w:i/>
          <w:color w:val="000000" w:themeColor="text1"/>
          <w:sz w:val="24"/>
          <w:szCs w:val="24"/>
        </w:rPr>
        <w:t xml:space="preserve">database. </w:t>
      </w:r>
      <w:r w:rsidRPr="00E66BAC">
        <w:rPr>
          <w:rFonts w:ascii="Times New Roman" w:hAnsi="Times New Roman" w:cs="Times New Roman"/>
          <w:color w:val="000000" w:themeColor="text1"/>
          <w:sz w:val="24"/>
          <w:szCs w:val="24"/>
        </w:rPr>
        <w:t>Jika trainer tidak melakukan penambahan maka akan ditampilkan kembali halaman daftar pelatihan.</w:t>
      </w:r>
    </w:p>
    <w:p w:rsidR="00017F7B" w:rsidRPr="00E66BAC" w:rsidRDefault="00017F7B"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FE48AC" w:rsidRPr="00E66BAC" w:rsidRDefault="000F4A92"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Pengaturan Akun</w:t>
      </w:r>
    </w:p>
    <w:p w:rsidR="00FE48AC" w:rsidRPr="00E66BAC" w:rsidRDefault="00FE48AC"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4">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E66BAC" w:rsidRDefault="00FE48AC"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5.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Pengaturan Akun</w:t>
      </w:r>
    </w:p>
    <w:p w:rsidR="00FE48AC" w:rsidRPr="00E66BAC" w:rsidRDefault="00FE48AC"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E66BAC">
        <w:rPr>
          <w:rFonts w:ascii="Times New Roman" w:hAnsi="Times New Roman" w:cs="Times New Roman"/>
          <w:i/>
          <w:color w:val="000000" w:themeColor="text1"/>
          <w:sz w:val="24"/>
          <w:szCs w:val="24"/>
        </w:rPr>
        <w:t>database.</w:t>
      </w:r>
      <w:r w:rsidRPr="00E66BAC">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E66BAC" w:rsidRDefault="00A245F1"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br w:type="page"/>
      </w:r>
    </w:p>
    <w:p w:rsidR="00AF4C4E" w:rsidRPr="00E66BAC" w:rsidRDefault="00721C98" w:rsidP="00E66BAC">
      <w:pPr>
        <w:pStyle w:val="ListParagraph"/>
        <w:numPr>
          <w:ilvl w:val="0"/>
          <w:numId w:val="26"/>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lastRenderedPageBreak/>
        <w:t>Customers</w:t>
      </w:r>
    </w:p>
    <w:p w:rsidR="00AF4C4E" w:rsidRPr="00E66BAC" w:rsidRDefault="00AF4C4E"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customers terdiri dari alur yang ditampilkan berdasarkan pada gambar berikut.</w:t>
      </w:r>
    </w:p>
    <w:p w:rsidR="000A2733" w:rsidRPr="00E66BAC" w:rsidRDefault="00D2300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Halaman Utama</w:t>
      </w:r>
    </w:p>
    <w:p w:rsidR="000A2733" w:rsidRPr="00E66BAC" w:rsidRDefault="00A228F1"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5">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E66BAC" w:rsidRDefault="000A2733"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 xml:space="preserve">Gambar 3.16. </w:t>
      </w:r>
      <w:r w:rsidRPr="00E66BAC">
        <w:rPr>
          <w:rFonts w:ascii="Times New Roman" w:hAnsi="Times New Roman" w:cs="Times New Roman"/>
          <w:i/>
          <w:color w:val="000000" w:themeColor="text1"/>
          <w:sz w:val="24"/>
          <w:szCs w:val="24"/>
        </w:rPr>
        <w:t>Activity Diagram</w:t>
      </w:r>
      <w:r w:rsidRPr="00E66BAC">
        <w:rPr>
          <w:rFonts w:ascii="Times New Roman" w:hAnsi="Times New Roman" w:cs="Times New Roman"/>
          <w:color w:val="000000" w:themeColor="text1"/>
          <w:sz w:val="24"/>
          <w:szCs w:val="24"/>
        </w:rPr>
        <w:t xml:space="preserve"> Halaman Utama</w:t>
      </w:r>
    </w:p>
    <w:p w:rsidR="00905A7C" w:rsidRPr="00E66BAC" w:rsidRDefault="000A2733"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Berdasarkan Gambar 3.16. cutomers dapat memilih untuk login atau register. </w:t>
      </w:r>
      <w:r w:rsidR="00340C05" w:rsidRPr="00E66BAC">
        <w:rPr>
          <w:rFonts w:ascii="Times New Roman" w:hAnsi="Times New Roman" w:cs="Times New Roman"/>
          <w:sz w:val="24"/>
          <w:szCs w:val="24"/>
        </w:rPr>
        <w:t xml:space="preserve">Jika memilih register customers akan diarahkan ke halaman register. Setelah itu customers memasukkan nama, email, </w:t>
      </w:r>
      <w:r w:rsidR="006641A7" w:rsidRPr="00E66BAC">
        <w:rPr>
          <w:rFonts w:ascii="Times New Roman" w:hAnsi="Times New Roman" w:cs="Times New Roman"/>
          <w:sz w:val="24"/>
          <w:szCs w:val="24"/>
        </w:rPr>
        <w:t>email</w:t>
      </w:r>
      <w:r w:rsidR="00340C05" w:rsidRPr="00E66BAC">
        <w:rPr>
          <w:rFonts w:ascii="Times New Roman" w:hAnsi="Times New Roman" w:cs="Times New Roman"/>
          <w:sz w:val="24"/>
          <w:szCs w:val="24"/>
        </w:rPr>
        <w:t xml:space="preserve">, password, alamat, dan nomor hp. Jika proses </w:t>
      </w:r>
      <w:r w:rsidR="00986D50" w:rsidRPr="00E66BAC">
        <w:rPr>
          <w:rFonts w:ascii="Times New Roman" w:hAnsi="Times New Roman" w:cs="Times New Roman"/>
          <w:sz w:val="24"/>
          <w:szCs w:val="24"/>
        </w:rPr>
        <w:t>register</w:t>
      </w:r>
      <w:r w:rsidR="00340C05" w:rsidRPr="00E66BAC">
        <w:rPr>
          <w:rFonts w:ascii="Times New Roman" w:hAnsi="Times New Roman" w:cs="Times New Roman"/>
          <w:sz w:val="24"/>
          <w:szCs w:val="24"/>
        </w:rPr>
        <w:t xml:space="preserve"> telah berhasil, sistem akan menampilkan halaman </w:t>
      </w:r>
      <w:r w:rsidR="00986D50" w:rsidRPr="00E66BAC">
        <w:rPr>
          <w:rFonts w:ascii="Times New Roman" w:hAnsi="Times New Roman" w:cs="Times New Roman"/>
          <w:sz w:val="24"/>
          <w:szCs w:val="24"/>
        </w:rPr>
        <w:t>login</w:t>
      </w:r>
      <w:r w:rsidR="00340C05" w:rsidRPr="00E66BAC">
        <w:rPr>
          <w:rFonts w:ascii="Times New Roman" w:hAnsi="Times New Roman" w:cs="Times New Roman"/>
          <w:sz w:val="24"/>
          <w:szCs w:val="24"/>
        </w:rPr>
        <w:t xml:space="preserve">. Namun jika proses </w:t>
      </w:r>
      <w:r w:rsidR="00F52355" w:rsidRPr="00E66BAC">
        <w:rPr>
          <w:rFonts w:ascii="Times New Roman" w:hAnsi="Times New Roman" w:cs="Times New Roman"/>
          <w:sz w:val="24"/>
          <w:szCs w:val="24"/>
        </w:rPr>
        <w:t xml:space="preserve">register </w:t>
      </w:r>
      <w:r w:rsidR="00340C05" w:rsidRPr="00E66BAC">
        <w:rPr>
          <w:rFonts w:ascii="Times New Roman" w:hAnsi="Times New Roman" w:cs="Times New Roman"/>
          <w:sz w:val="24"/>
          <w:szCs w:val="24"/>
        </w:rPr>
        <w:t xml:space="preserve">gagal, customers akan tetap berada di halaman </w:t>
      </w:r>
      <w:r w:rsidR="00F52355" w:rsidRPr="00E66BAC">
        <w:rPr>
          <w:rFonts w:ascii="Times New Roman" w:hAnsi="Times New Roman" w:cs="Times New Roman"/>
          <w:sz w:val="24"/>
          <w:szCs w:val="24"/>
        </w:rPr>
        <w:t>register</w:t>
      </w:r>
      <w:r w:rsidR="00340C05" w:rsidRPr="00E66BAC">
        <w:rPr>
          <w:rFonts w:ascii="Times New Roman" w:hAnsi="Times New Roman" w:cs="Times New Roman"/>
          <w:sz w:val="24"/>
          <w:szCs w:val="24"/>
        </w:rPr>
        <w:t xml:space="preserve">. </w:t>
      </w:r>
      <w:r w:rsidR="00A228F1" w:rsidRPr="00E66BAC">
        <w:rPr>
          <w:rFonts w:ascii="Times New Roman" w:hAnsi="Times New Roman" w:cs="Times New Roman"/>
          <w:sz w:val="24"/>
          <w:szCs w:val="24"/>
        </w:rPr>
        <w:t>Jika</w:t>
      </w:r>
      <w:r w:rsidRPr="00E66BAC">
        <w:rPr>
          <w:rFonts w:ascii="Times New Roman" w:hAnsi="Times New Roman" w:cs="Times New Roman"/>
          <w:sz w:val="24"/>
          <w:szCs w:val="24"/>
        </w:rPr>
        <w:t xml:space="preserve"> </w:t>
      </w:r>
      <w:r w:rsidR="00A228F1" w:rsidRPr="00E66BAC">
        <w:rPr>
          <w:rFonts w:ascii="Times New Roman" w:hAnsi="Times New Roman" w:cs="Times New Roman"/>
          <w:sz w:val="24"/>
          <w:szCs w:val="24"/>
        </w:rPr>
        <w:t xml:space="preserve">memilih login customers </w:t>
      </w:r>
      <w:r w:rsidRPr="00E66BAC">
        <w:rPr>
          <w:rFonts w:ascii="Times New Roman" w:hAnsi="Times New Roman" w:cs="Times New Roman"/>
          <w:sz w:val="24"/>
          <w:szCs w:val="24"/>
        </w:rPr>
        <w:t>akan diarahkan ke</w:t>
      </w:r>
      <w:r w:rsidR="00A228F1" w:rsidRPr="00E66BAC">
        <w:rPr>
          <w:rFonts w:ascii="Times New Roman" w:hAnsi="Times New Roman" w:cs="Times New Roman"/>
          <w:sz w:val="24"/>
          <w:szCs w:val="24"/>
        </w:rPr>
        <w:t xml:space="preserve"> halaman login. Setelah itu customers memasukkan </w:t>
      </w:r>
      <w:r w:rsidR="006641A7" w:rsidRPr="00E66BAC">
        <w:rPr>
          <w:rFonts w:ascii="Times New Roman" w:hAnsi="Times New Roman" w:cs="Times New Roman"/>
          <w:sz w:val="24"/>
          <w:szCs w:val="24"/>
        </w:rPr>
        <w:t>email</w:t>
      </w:r>
      <w:r w:rsidR="00A228F1" w:rsidRPr="00E66BAC">
        <w:rPr>
          <w:rFonts w:ascii="Times New Roman" w:hAnsi="Times New Roman" w:cs="Times New Roman"/>
          <w:sz w:val="24"/>
          <w:szCs w:val="24"/>
        </w:rPr>
        <w:t xml:space="preserve"> dan password. Jika proses login telah berhasil, sistem akan menampilkan halaman daftar pelatihan. Namun jika proses login gagal, customers akan tetap berada di halaman login</w:t>
      </w:r>
      <w:r w:rsidRPr="00E66BAC">
        <w:rPr>
          <w:rFonts w:ascii="Times New Roman" w:hAnsi="Times New Roman" w:cs="Times New Roman"/>
          <w:sz w:val="24"/>
          <w:szCs w:val="24"/>
        </w:rPr>
        <w:t>.</w:t>
      </w:r>
    </w:p>
    <w:p w:rsidR="00D62EE4" w:rsidRPr="00E66BAC" w:rsidRDefault="00D62EE4" w:rsidP="00E66BAC">
      <w:pPr>
        <w:pStyle w:val="ListParagraph"/>
        <w:spacing w:line="360" w:lineRule="auto"/>
        <w:ind w:left="851"/>
        <w:jc w:val="both"/>
        <w:rPr>
          <w:rFonts w:ascii="Times New Roman" w:hAnsi="Times New Roman" w:cs="Times New Roman"/>
          <w:sz w:val="24"/>
          <w:szCs w:val="24"/>
        </w:rPr>
      </w:pPr>
    </w:p>
    <w:p w:rsidR="00905A7C" w:rsidRPr="00E66BAC" w:rsidRDefault="00D23000"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Daftar Pelatihan</w:t>
      </w:r>
    </w:p>
    <w:p w:rsidR="00905A7C" w:rsidRPr="00E66BAC" w:rsidRDefault="004D746B"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6">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E66BAC" w:rsidRDefault="00414D57"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17</w:t>
      </w:r>
      <w:r w:rsidR="00905A7C" w:rsidRPr="00E66BAC">
        <w:rPr>
          <w:rFonts w:ascii="Times New Roman" w:hAnsi="Times New Roman" w:cs="Times New Roman"/>
          <w:color w:val="000000" w:themeColor="text1"/>
          <w:sz w:val="24"/>
          <w:szCs w:val="24"/>
        </w:rPr>
        <w:t xml:space="preserve">. </w:t>
      </w:r>
      <w:r w:rsidR="00905A7C" w:rsidRPr="00E66BAC">
        <w:rPr>
          <w:rFonts w:ascii="Times New Roman" w:hAnsi="Times New Roman" w:cs="Times New Roman"/>
          <w:i/>
          <w:color w:val="000000" w:themeColor="text1"/>
          <w:sz w:val="24"/>
          <w:szCs w:val="24"/>
        </w:rPr>
        <w:t>Activity Diagram</w:t>
      </w:r>
      <w:r w:rsidR="00905A7C" w:rsidRPr="00E66BAC">
        <w:rPr>
          <w:rFonts w:ascii="Times New Roman" w:hAnsi="Times New Roman" w:cs="Times New Roman"/>
          <w:color w:val="000000" w:themeColor="text1"/>
          <w:sz w:val="24"/>
          <w:szCs w:val="24"/>
        </w:rPr>
        <w:t xml:space="preserve"> Daftar Pelatihan</w:t>
      </w:r>
    </w:p>
    <w:p w:rsidR="00905A7C" w:rsidRPr="00E66BAC" w:rsidRDefault="00414D57"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Berdasarkan Gambar 3.17</w:t>
      </w:r>
      <w:r w:rsidR="00905A7C" w:rsidRPr="00E66BAC">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E66BAC" w:rsidRDefault="00842687"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842687" w:rsidRPr="00E66BAC" w:rsidRDefault="00D84BDF"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Pelatihan diikuti</w:t>
      </w:r>
    </w:p>
    <w:p w:rsidR="00842687" w:rsidRPr="00E66BAC" w:rsidRDefault="008E579F"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7">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E66BAC" w:rsidRDefault="002B5B30"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18</w:t>
      </w:r>
      <w:r w:rsidR="00842687" w:rsidRPr="00E66BAC">
        <w:rPr>
          <w:rFonts w:ascii="Times New Roman" w:hAnsi="Times New Roman" w:cs="Times New Roman"/>
          <w:color w:val="000000" w:themeColor="text1"/>
          <w:sz w:val="24"/>
          <w:szCs w:val="24"/>
        </w:rPr>
        <w:t xml:space="preserve">. </w:t>
      </w:r>
      <w:r w:rsidR="00842687" w:rsidRPr="00E66BAC">
        <w:rPr>
          <w:rFonts w:ascii="Times New Roman" w:hAnsi="Times New Roman" w:cs="Times New Roman"/>
          <w:i/>
          <w:color w:val="000000" w:themeColor="text1"/>
          <w:sz w:val="24"/>
          <w:szCs w:val="24"/>
        </w:rPr>
        <w:t>Activity Diagram</w:t>
      </w:r>
      <w:r w:rsidR="00842687" w:rsidRPr="00E66BAC">
        <w:rPr>
          <w:rFonts w:ascii="Times New Roman" w:hAnsi="Times New Roman" w:cs="Times New Roman"/>
          <w:color w:val="000000" w:themeColor="text1"/>
          <w:sz w:val="24"/>
          <w:szCs w:val="24"/>
        </w:rPr>
        <w:t xml:space="preserve"> Pelatihan diikuti</w:t>
      </w:r>
    </w:p>
    <w:p w:rsidR="00842687" w:rsidRPr="00E66BAC" w:rsidRDefault="002B5B30"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Berdasarkan Gambar 3.18</w:t>
      </w:r>
      <w:r w:rsidR="00842687" w:rsidRPr="00E66BAC">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E66BAC">
        <w:rPr>
          <w:rFonts w:ascii="Times New Roman" w:hAnsi="Times New Roman" w:cs="Times New Roman"/>
          <w:sz w:val="24"/>
          <w:szCs w:val="24"/>
        </w:rPr>
        <w:t>, cv trainers, sertifikasi pelatihan</w:t>
      </w:r>
      <w:r w:rsidR="00842687" w:rsidRPr="00E66BAC">
        <w:rPr>
          <w:rFonts w:ascii="Times New Roman" w:hAnsi="Times New Roman" w:cs="Times New Roman"/>
          <w:sz w:val="24"/>
          <w:szCs w:val="24"/>
        </w:rPr>
        <w:t xml:space="preserve"> dan sertifikasi </w:t>
      </w:r>
      <w:r w:rsidR="00E82DF2" w:rsidRPr="00E66BAC">
        <w:rPr>
          <w:rFonts w:ascii="Times New Roman" w:hAnsi="Times New Roman" w:cs="Times New Roman"/>
          <w:sz w:val="24"/>
          <w:szCs w:val="24"/>
        </w:rPr>
        <w:t>kompetensi</w:t>
      </w:r>
      <w:r w:rsidR="00842687" w:rsidRPr="00E66BAC">
        <w:rPr>
          <w:rFonts w:ascii="Times New Roman" w:hAnsi="Times New Roman" w:cs="Times New Roman"/>
          <w:sz w:val="24"/>
          <w:szCs w:val="24"/>
        </w:rPr>
        <w:t>. Jika tidak melakukan upload dan download customers akan tetap berada di halaman detail pelatihan.</w:t>
      </w:r>
    </w:p>
    <w:p w:rsidR="00842687" w:rsidRPr="00E66BAC" w:rsidRDefault="00842687" w:rsidP="00E66BAC">
      <w:pPr>
        <w:spacing w:line="360" w:lineRule="auto"/>
        <w:ind w:left="426"/>
        <w:jc w:val="both"/>
        <w:rPr>
          <w:rFonts w:ascii="Times New Roman" w:hAnsi="Times New Roman" w:cs="Times New Roman"/>
          <w:sz w:val="24"/>
          <w:szCs w:val="24"/>
        </w:rPr>
      </w:pPr>
    </w:p>
    <w:p w:rsidR="005D2A6F" w:rsidRPr="00E66BAC" w:rsidRDefault="005D2A6F" w:rsidP="00E66BAC">
      <w:pPr>
        <w:spacing w:line="360" w:lineRule="auto"/>
        <w:rPr>
          <w:rFonts w:ascii="Times New Roman" w:hAnsi="Times New Roman" w:cs="Times New Roman"/>
          <w:i/>
          <w:sz w:val="24"/>
          <w:szCs w:val="24"/>
        </w:rPr>
      </w:pPr>
      <w:r w:rsidRPr="00E66BAC">
        <w:rPr>
          <w:rFonts w:ascii="Times New Roman" w:hAnsi="Times New Roman" w:cs="Times New Roman"/>
          <w:i/>
          <w:sz w:val="24"/>
          <w:szCs w:val="24"/>
        </w:rPr>
        <w:br w:type="page"/>
      </w:r>
    </w:p>
    <w:p w:rsidR="00B56C06" w:rsidRPr="00E66BAC" w:rsidRDefault="00EC1D25"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Informasi Lowongan Pekerjaan</w:t>
      </w:r>
    </w:p>
    <w:p w:rsidR="00B56C06" w:rsidRPr="00E66BAC" w:rsidRDefault="00B56C06"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E66BAC" w:rsidRDefault="00496480"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19</w:t>
      </w:r>
      <w:r w:rsidR="00B56C06" w:rsidRPr="00E66BAC">
        <w:rPr>
          <w:rFonts w:ascii="Times New Roman" w:hAnsi="Times New Roman" w:cs="Times New Roman"/>
          <w:color w:val="000000" w:themeColor="text1"/>
          <w:sz w:val="24"/>
          <w:szCs w:val="24"/>
        </w:rPr>
        <w:t xml:space="preserve"> </w:t>
      </w:r>
      <w:r w:rsidR="00B56C06" w:rsidRPr="00E66BAC">
        <w:rPr>
          <w:rFonts w:ascii="Times New Roman" w:hAnsi="Times New Roman" w:cs="Times New Roman"/>
          <w:i/>
          <w:color w:val="000000" w:themeColor="text1"/>
          <w:sz w:val="24"/>
          <w:szCs w:val="24"/>
        </w:rPr>
        <w:t>Activity Diagram</w:t>
      </w:r>
      <w:r w:rsidR="00B56C06" w:rsidRPr="00E66BAC">
        <w:rPr>
          <w:rFonts w:ascii="Times New Roman" w:hAnsi="Times New Roman" w:cs="Times New Roman"/>
          <w:color w:val="000000" w:themeColor="text1"/>
          <w:sz w:val="24"/>
          <w:szCs w:val="24"/>
        </w:rPr>
        <w:t xml:space="preserve"> Infor</w:t>
      </w:r>
      <w:r w:rsidR="00014B66" w:rsidRPr="00E66BAC">
        <w:rPr>
          <w:rFonts w:ascii="Times New Roman" w:hAnsi="Times New Roman" w:cs="Times New Roman"/>
          <w:color w:val="000000" w:themeColor="text1"/>
          <w:sz w:val="24"/>
          <w:szCs w:val="24"/>
        </w:rPr>
        <w:t>masi</w:t>
      </w:r>
      <w:r w:rsidR="00B56C06" w:rsidRPr="00E66BAC">
        <w:rPr>
          <w:rFonts w:ascii="Times New Roman" w:hAnsi="Times New Roman" w:cs="Times New Roman"/>
          <w:color w:val="000000" w:themeColor="text1"/>
          <w:sz w:val="24"/>
          <w:szCs w:val="24"/>
        </w:rPr>
        <w:t xml:space="preserve"> Lowongan Pekerjaan</w:t>
      </w:r>
    </w:p>
    <w:p w:rsidR="00B56C06" w:rsidRPr="00E66BAC" w:rsidRDefault="00496480"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Berdasarkan Gambar 3.19</w:t>
      </w:r>
      <w:r w:rsidR="00B56C06" w:rsidRPr="00E66BAC">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E66BAC" w:rsidRDefault="00B56C06" w:rsidP="00E66BAC">
      <w:pPr>
        <w:spacing w:line="360" w:lineRule="auto"/>
        <w:ind w:left="426"/>
        <w:jc w:val="both"/>
        <w:rPr>
          <w:rFonts w:ascii="Times New Roman" w:hAnsi="Times New Roman" w:cs="Times New Roman"/>
          <w:sz w:val="24"/>
          <w:szCs w:val="24"/>
        </w:rPr>
      </w:pPr>
    </w:p>
    <w:p w:rsidR="00B56C06" w:rsidRPr="00E66BAC" w:rsidRDefault="00C23302"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t xml:space="preserve">Activity diagram </w:t>
      </w:r>
      <w:r w:rsidRPr="00E66BAC">
        <w:rPr>
          <w:rFonts w:ascii="Times New Roman" w:hAnsi="Times New Roman" w:cs="Times New Roman"/>
          <w:sz w:val="24"/>
          <w:szCs w:val="24"/>
        </w:rPr>
        <w:t>Profile Perusahaan</w:t>
      </w:r>
    </w:p>
    <w:p w:rsidR="00B56C06" w:rsidRPr="00E66BAC" w:rsidRDefault="00B56C06"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9">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E66BAC" w:rsidRDefault="008E5904"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20</w:t>
      </w:r>
      <w:r w:rsidR="00B56C06" w:rsidRPr="00E66BAC">
        <w:rPr>
          <w:rFonts w:ascii="Times New Roman" w:hAnsi="Times New Roman" w:cs="Times New Roman"/>
          <w:color w:val="000000" w:themeColor="text1"/>
          <w:sz w:val="24"/>
          <w:szCs w:val="24"/>
        </w:rPr>
        <w:t xml:space="preserve">. </w:t>
      </w:r>
      <w:r w:rsidR="00B56C06" w:rsidRPr="00E66BAC">
        <w:rPr>
          <w:rFonts w:ascii="Times New Roman" w:hAnsi="Times New Roman" w:cs="Times New Roman"/>
          <w:i/>
          <w:color w:val="000000" w:themeColor="text1"/>
          <w:sz w:val="24"/>
          <w:szCs w:val="24"/>
        </w:rPr>
        <w:t>Activity Diagram</w:t>
      </w:r>
      <w:r w:rsidR="00B56C06" w:rsidRPr="00E66BAC">
        <w:rPr>
          <w:rFonts w:ascii="Times New Roman" w:hAnsi="Times New Roman" w:cs="Times New Roman"/>
          <w:color w:val="000000" w:themeColor="text1"/>
          <w:sz w:val="24"/>
          <w:szCs w:val="24"/>
        </w:rPr>
        <w:t xml:space="preserve"> Profile Perusahaan</w:t>
      </w:r>
    </w:p>
    <w:p w:rsidR="00B56C06" w:rsidRPr="00E66BAC" w:rsidRDefault="008E5904"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Berdasarkan Gambar 3.20</w:t>
      </w:r>
      <w:r w:rsidR="00B56C06" w:rsidRPr="00E66BAC">
        <w:rPr>
          <w:rFonts w:ascii="Times New Roman" w:hAnsi="Times New Roman" w:cs="Times New Roman"/>
          <w:sz w:val="24"/>
          <w:szCs w:val="24"/>
        </w:rPr>
        <w:t>. customers mengakses halaman profile perusahanaan terlebih dahulu. Setelah itu customer dapat melihat detail profile perusahaan.</w:t>
      </w:r>
    </w:p>
    <w:p w:rsidR="00B56C06" w:rsidRPr="00E66BAC" w:rsidRDefault="00B56C06" w:rsidP="00E66BAC">
      <w:pPr>
        <w:spacing w:line="360" w:lineRule="auto"/>
        <w:jc w:val="both"/>
        <w:rPr>
          <w:rFonts w:ascii="Times New Roman" w:hAnsi="Times New Roman" w:cs="Times New Roman"/>
          <w:sz w:val="24"/>
          <w:szCs w:val="24"/>
        </w:rPr>
      </w:pPr>
    </w:p>
    <w:p w:rsidR="00B56C06" w:rsidRPr="00E66BAC" w:rsidRDefault="00574055" w:rsidP="00E66BAC">
      <w:pPr>
        <w:pStyle w:val="ListParagraph"/>
        <w:numPr>
          <w:ilvl w:val="1"/>
          <w:numId w:val="26"/>
        </w:numPr>
        <w:spacing w:line="360" w:lineRule="auto"/>
        <w:ind w:left="851" w:hanging="425"/>
        <w:jc w:val="both"/>
        <w:rPr>
          <w:rFonts w:ascii="Times New Roman" w:hAnsi="Times New Roman" w:cs="Times New Roman"/>
          <w:sz w:val="24"/>
          <w:szCs w:val="24"/>
        </w:rPr>
      </w:pPr>
      <w:r w:rsidRPr="00E66BAC">
        <w:rPr>
          <w:rFonts w:ascii="Times New Roman" w:hAnsi="Times New Roman" w:cs="Times New Roman"/>
          <w:i/>
          <w:sz w:val="24"/>
          <w:szCs w:val="24"/>
        </w:rPr>
        <w:lastRenderedPageBreak/>
        <w:t xml:space="preserve">Activity diagram </w:t>
      </w:r>
      <w:r w:rsidRPr="00E66BAC">
        <w:rPr>
          <w:rFonts w:ascii="Times New Roman" w:hAnsi="Times New Roman" w:cs="Times New Roman"/>
          <w:sz w:val="24"/>
          <w:szCs w:val="24"/>
        </w:rPr>
        <w:t>Pengaturan Akun</w:t>
      </w:r>
    </w:p>
    <w:p w:rsidR="00B56C06" w:rsidRPr="00E66BAC" w:rsidRDefault="00B56C06"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0">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E66BAC" w:rsidRDefault="00D74FAA" w:rsidP="00E66BAC">
      <w:pPr>
        <w:pStyle w:val="ListParagraph"/>
        <w:spacing w:line="360" w:lineRule="auto"/>
        <w:ind w:left="851"/>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Gambar 3.21</w:t>
      </w:r>
      <w:r w:rsidR="00B56C06" w:rsidRPr="00E66BAC">
        <w:rPr>
          <w:rFonts w:ascii="Times New Roman" w:hAnsi="Times New Roman" w:cs="Times New Roman"/>
          <w:color w:val="000000" w:themeColor="text1"/>
          <w:sz w:val="24"/>
          <w:szCs w:val="24"/>
        </w:rPr>
        <w:t xml:space="preserve">. </w:t>
      </w:r>
      <w:r w:rsidR="00B56C06" w:rsidRPr="00E66BAC">
        <w:rPr>
          <w:rFonts w:ascii="Times New Roman" w:hAnsi="Times New Roman" w:cs="Times New Roman"/>
          <w:i/>
          <w:color w:val="000000" w:themeColor="text1"/>
          <w:sz w:val="24"/>
          <w:szCs w:val="24"/>
        </w:rPr>
        <w:t>Activity Diagram</w:t>
      </w:r>
      <w:r w:rsidR="00B56C06" w:rsidRPr="00E66BAC">
        <w:rPr>
          <w:rFonts w:ascii="Times New Roman" w:hAnsi="Times New Roman" w:cs="Times New Roman"/>
          <w:color w:val="000000" w:themeColor="text1"/>
          <w:sz w:val="24"/>
          <w:szCs w:val="24"/>
        </w:rPr>
        <w:t xml:space="preserve"> Pengaturan Akun</w:t>
      </w:r>
    </w:p>
    <w:p w:rsidR="00B56C06" w:rsidRPr="00E66BAC" w:rsidRDefault="00D74FAA"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color w:val="000000" w:themeColor="text1"/>
          <w:sz w:val="24"/>
          <w:szCs w:val="24"/>
        </w:rPr>
        <w:t>Berdasarkan Gambar 3.21</w:t>
      </w:r>
      <w:r w:rsidR="00B56C06" w:rsidRPr="00E66BAC">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E66BAC">
        <w:rPr>
          <w:rFonts w:ascii="Times New Roman" w:hAnsi="Times New Roman" w:cs="Times New Roman"/>
          <w:i/>
          <w:color w:val="000000" w:themeColor="text1"/>
          <w:sz w:val="24"/>
          <w:szCs w:val="24"/>
        </w:rPr>
        <w:t>database.</w:t>
      </w:r>
      <w:r w:rsidR="00B56C06" w:rsidRPr="00E66BAC">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E66BAC" w:rsidRDefault="00B56C06" w:rsidP="00E66BAC">
      <w:pPr>
        <w:spacing w:line="360" w:lineRule="auto"/>
        <w:ind w:left="426"/>
        <w:jc w:val="both"/>
        <w:rPr>
          <w:rFonts w:ascii="Times New Roman" w:hAnsi="Times New Roman" w:cs="Times New Roman"/>
          <w:sz w:val="24"/>
          <w:szCs w:val="24"/>
        </w:rPr>
      </w:pPr>
    </w:p>
    <w:p w:rsidR="00337145" w:rsidRPr="00E66BAC" w:rsidRDefault="00337145" w:rsidP="00E66BAC">
      <w:pPr>
        <w:spacing w:line="360" w:lineRule="auto"/>
        <w:rPr>
          <w:rFonts w:ascii="Times New Roman" w:eastAsiaTheme="majorEastAsia" w:hAnsi="Times New Roman" w:cs="Times New Roman"/>
          <w:b/>
          <w:color w:val="000000" w:themeColor="text1"/>
          <w:sz w:val="24"/>
          <w:szCs w:val="24"/>
        </w:rPr>
      </w:pPr>
      <w:r w:rsidRPr="00E66BAC">
        <w:rPr>
          <w:rFonts w:ascii="Times New Roman" w:hAnsi="Times New Roman" w:cs="Times New Roman"/>
          <w:b/>
          <w:color w:val="000000" w:themeColor="text1"/>
        </w:rPr>
        <w:br w:type="page"/>
      </w:r>
    </w:p>
    <w:p w:rsidR="00983FD5" w:rsidRPr="00E66BAC" w:rsidRDefault="00983FD5" w:rsidP="00E66BAC">
      <w:pPr>
        <w:pStyle w:val="Heading3"/>
        <w:numPr>
          <w:ilvl w:val="0"/>
          <w:numId w:val="8"/>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lastRenderedPageBreak/>
        <w:t>Sprint 3 Perancangan Antarmuka Sistem</w:t>
      </w:r>
    </w:p>
    <w:p w:rsidR="00983FD5" w:rsidRPr="00E66BAC" w:rsidRDefault="00E01B1A" w:rsidP="00E66BAC">
      <w:pPr>
        <w:spacing w:line="360" w:lineRule="auto"/>
        <w:jc w:val="both"/>
        <w:rPr>
          <w:rFonts w:ascii="Times New Roman" w:hAnsi="Times New Roman" w:cs="Times New Roman"/>
          <w:i/>
          <w:sz w:val="24"/>
          <w:szCs w:val="24"/>
        </w:rPr>
      </w:pPr>
      <w:r w:rsidRPr="00E66BAC">
        <w:rPr>
          <w:rFonts w:ascii="Times New Roman" w:hAnsi="Times New Roman" w:cs="Times New Roman"/>
          <w:i/>
          <w:color w:val="000000" w:themeColor="text1"/>
          <w:sz w:val="24"/>
          <w:szCs w:val="24"/>
        </w:rPr>
        <w:t xml:space="preserve">Sprint </w:t>
      </w:r>
      <w:r w:rsidRPr="00E66BAC">
        <w:rPr>
          <w:rFonts w:ascii="Times New Roman" w:hAnsi="Times New Roman" w:cs="Times New Roman"/>
          <w:color w:val="000000" w:themeColor="text1"/>
          <w:sz w:val="24"/>
          <w:szCs w:val="24"/>
        </w:rPr>
        <w:t>ini membahas gambaran dari</w:t>
      </w:r>
      <w:r w:rsidRPr="00E66BAC">
        <w:rPr>
          <w:rFonts w:ascii="Times New Roman" w:hAnsi="Times New Roman" w:cs="Times New Roman"/>
          <w:i/>
          <w:color w:val="000000" w:themeColor="text1"/>
          <w:sz w:val="24"/>
          <w:szCs w:val="24"/>
        </w:rPr>
        <w:t xml:space="preserve"> </w:t>
      </w:r>
      <w:r w:rsidRPr="00E66BAC">
        <w:rPr>
          <w:rFonts w:ascii="Times New Roman" w:hAnsi="Times New Roman" w:cs="Times New Roman"/>
          <w:sz w:val="24"/>
          <w:szCs w:val="24"/>
        </w:rPr>
        <w:t xml:space="preserve">perancangan tampilan User Interface (UI) dari tugas akhir </w:t>
      </w:r>
      <w:r w:rsidR="00C3341F" w:rsidRPr="00E66BAC">
        <w:rPr>
          <w:rFonts w:ascii="Times New Roman" w:hAnsi="Times New Roman" w:cs="Times New Roman"/>
          <w:sz w:val="24"/>
          <w:szCs w:val="24"/>
        </w:rPr>
        <w:t>Sistem I</w:t>
      </w:r>
      <w:r w:rsidRPr="00E66BAC">
        <w:rPr>
          <w:rFonts w:ascii="Times New Roman" w:hAnsi="Times New Roman" w:cs="Times New Roman"/>
          <w:sz w:val="24"/>
          <w:szCs w:val="24"/>
        </w:rPr>
        <w:t xml:space="preserve">nformasi </w:t>
      </w:r>
      <w:r w:rsidR="00C3341F" w:rsidRPr="00E66BAC">
        <w:rPr>
          <w:rFonts w:ascii="Times New Roman" w:hAnsi="Times New Roman" w:cs="Times New Roman"/>
          <w:sz w:val="24"/>
          <w:szCs w:val="24"/>
        </w:rPr>
        <w:t>P</w:t>
      </w:r>
      <w:r w:rsidRPr="00E66BAC">
        <w:rPr>
          <w:rFonts w:ascii="Times New Roman" w:hAnsi="Times New Roman" w:cs="Times New Roman"/>
          <w:sz w:val="24"/>
          <w:szCs w:val="24"/>
        </w:rPr>
        <w:t xml:space="preserve">enyedia </w:t>
      </w:r>
      <w:r w:rsidR="00C3341F" w:rsidRPr="00E66BAC">
        <w:rPr>
          <w:rFonts w:ascii="Times New Roman" w:hAnsi="Times New Roman" w:cs="Times New Roman"/>
          <w:sz w:val="24"/>
          <w:szCs w:val="24"/>
        </w:rPr>
        <w:t>J</w:t>
      </w:r>
      <w:r w:rsidRPr="00E66BAC">
        <w:rPr>
          <w:rFonts w:ascii="Times New Roman" w:hAnsi="Times New Roman" w:cs="Times New Roman"/>
          <w:sz w:val="24"/>
          <w:szCs w:val="24"/>
        </w:rPr>
        <w:t xml:space="preserve">asa </w:t>
      </w:r>
      <w:r w:rsidR="00C3341F" w:rsidRPr="00E66BAC">
        <w:rPr>
          <w:rFonts w:ascii="Times New Roman" w:hAnsi="Times New Roman" w:cs="Times New Roman"/>
          <w:sz w:val="24"/>
          <w:szCs w:val="24"/>
        </w:rPr>
        <w:t>P</w:t>
      </w:r>
      <w:r w:rsidRPr="00E66BAC">
        <w:rPr>
          <w:rFonts w:ascii="Times New Roman" w:hAnsi="Times New Roman" w:cs="Times New Roman"/>
          <w:sz w:val="24"/>
          <w:szCs w:val="24"/>
        </w:rPr>
        <w:t>elatihan di PT Surya Safety Nusantara.</w:t>
      </w:r>
    </w:p>
    <w:p w:rsidR="005B142E" w:rsidRPr="00E66BAC" w:rsidRDefault="005B142E" w:rsidP="00E66BAC">
      <w:pPr>
        <w:pStyle w:val="Heading4"/>
        <w:numPr>
          <w:ilvl w:val="0"/>
          <w:numId w:val="19"/>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t>Website Administrator</w:t>
      </w:r>
    </w:p>
    <w:p w:rsidR="00653481"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Login</w:t>
      </w:r>
    </w:p>
    <w:p w:rsidR="00B21EBA"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noProof/>
          <w:sz w:val="24"/>
          <w:szCs w:val="24"/>
        </w:rPr>
        <w:t>Gambar</w:t>
      </w:r>
      <w:r w:rsidR="00B21EBA" w:rsidRPr="00E66BAC">
        <w:rPr>
          <w:rFonts w:ascii="Times New Roman" w:hAnsi="Times New Roman" w:cs="Times New Roman"/>
          <w:noProof/>
          <w:sz w:val="24"/>
          <w:szCs w:val="24"/>
        </w:rPr>
        <w:t xml:space="preserve"> 3.22.</w:t>
      </w:r>
      <w:r w:rsidRPr="00E66BAC">
        <w:rPr>
          <w:rFonts w:ascii="Times New Roman" w:hAnsi="Times New Roman" w:cs="Times New Roman"/>
          <w:noProof/>
          <w:sz w:val="24"/>
          <w:szCs w:val="24"/>
        </w:rPr>
        <w:t xml:space="preserve"> menunjukan tampilan </w:t>
      </w:r>
      <w:r w:rsidRPr="00E66BAC">
        <w:rPr>
          <w:rFonts w:ascii="Times New Roman" w:hAnsi="Times New Roman" w:cs="Times New Roman"/>
          <w:i/>
          <w:noProof/>
          <w:sz w:val="24"/>
          <w:szCs w:val="24"/>
        </w:rPr>
        <w:t xml:space="preserve">login </w:t>
      </w:r>
      <w:r w:rsidRPr="00E66BAC">
        <w:rPr>
          <w:rFonts w:ascii="Times New Roman" w:hAnsi="Times New Roman" w:cs="Times New Roman"/>
          <w:noProof/>
          <w:sz w:val="24"/>
          <w:szCs w:val="24"/>
        </w:rPr>
        <w:t xml:space="preserve">yang digunakan untuk melakukan proses manajemen pelatihan. Pada halaman ini hanya dilakukan oleh administrator dengan mengisikan </w:t>
      </w:r>
      <w:r w:rsidR="006641A7" w:rsidRPr="00E66BAC">
        <w:rPr>
          <w:rFonts w:ascii="Times New Roman" w:hAnsi="Times New Roman" w:cs="Times New Roman"/>
          <w:noProof/>
          <w:sz w:val="24"/>
          <w:szCs w:val="24"/>
        </w:rPr>
        <w:t>email</w:t>
      </w:r>
      <w:r w:rsidRPr="00E66BAC">
        <w:rPr>
          <w:rFonts w:ascii="Times New Roman" w:hAnsi="Times New Roman" w:cs="Times New Roman"/>
          <w:noProof/>
          <w:sz w:val="24"/>
          <w:szCs w:val="24"/>
        </w:rPr>
        <w:t xml:space="preserv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7236"/>
      </w:tblGrid>
      <w:tr w:rsidR="00B21EBA" w:rsidRPr="00E66BAC" w:rsidTr="00096410">
        <w:tc>
          <w:tcPr>
            <w:tcW w:w="5579" w:type="dxa"/>
            <w:tcBorders>
              <w:top w:val="single" w:sz="4" w:space="0" w:color="auto"/>
              <w:left w:val="single" w:sz="4" w:space="0" w:color="auto"/>
              <w:bottom w:val="single" w:sz="4" w:space="0" w:color="auto"/>
              <w:right w:val="single" w:sz="4" w:space="0" w:color="auto"/>
            </w:tcBorders>
          </w:tcPr>
          <w:p w:rsidR="00B21EBA" w:rsidRPr="00E66BAC" w:rsidRDefault="00DC29E2"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5E8A5103" wp14:editId="24D2381B">
                  <wp:extent cx="4448175" cy="2298700"/>
                  <wp:effectExtent l="0" t="0" r="952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B21EBA" w:rsidRPr="00E66BAC" w:rsidTr="00096410">
        <w:tc>
          <w:tcPr>
            <w:tcW w:w="5579" w:type="dxa"/>
            <w:tcBorders>
              <w:top w:val="single" w:sz="4" w:space="0" w:color="auto"/>
              <w:left w:val="nil"/>
              <w:bottom w:val="nil"/>
              <w:right w:val="nil"/>
            </w:tcBorders>
          </w:tcPr>
          <w:p w:rsidR="00B21EBA" w:rsidRPr="00E66BAC" w:rsidRDefault="00B21EB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22. Halaman Login</w:t>
            </w:r>
          </w:p>
        </w:tc>
      </w:tr>
    </w:tbl>
    <w:p w:rsidR="00C8300E" w:rsidRPr="00E66BAC" w:rsidRDefault="00C8300E" w:rsidP="00E66BAC">
      <w:pPr>
        <w:spacing w:line="360" w:lineRule="auto"/>
        <w:rPr>
          <w:rFonts w:ascii="Times New Roman" w:hAnsi="Times New Roman" w:cs="Times New Roman"/>
          <w:sz w:val="24"/>
          <w:szCs w:val="24"/>
        </w:rPr>
      </w:pPr>
    </w:p>
    <w:p w:rsidR="000950A7"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ashboard</w:t>
      </w:r>
    </w:p>
    <w:p w:rsidR="000950A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w:t>
      </w:r>
      <w:r w:rsidR="00260007" w:rsidRPr="00E66BAC">
        <w:rPr>
          <w:rFonts w:ascii="Times New Roman" w:hAnsi="Times New Roman" w:cs="Times New Roman"/>
          <w:sz w:val="24"/>
          <w:szCs w:val="24"/>
        </w:rPr>
        <w:t xml:space="preserve"> 3.23.</w:t>
      </w:r>
      <w:r w:rsidRPr="00E66BAC">
        <w:rPr>
          <w:rFonts w:ascii="Times New Roman" w:hAnsi="Times New Roman" w:cs="Times New Roman"/>
          <w:sz w:val="24"/>
          <w:szCs w:val="24"/>
        </w:rPr>
        <w:t xml:space="preserve"> menunjukan tampilan halaman </w:t>
      </w:r>
      <w:r w:rsidRPr="00E66BAC">
        <w:rPr>
          <w:rFonts w:ascii="Times New Roman" w:hAnsi="Times New Roman" w:cs="Times New Roman"/>
          <w:i/>
          <w:sz w:val="24"/>
          <w:szCs w:val="24"/>
        </w:rPr>
        <w:t>dashboard</w:t>
      </w:r>
      <w:r w:rsidRPr="00E66BAC">
        <w:rPr>
          <w:rFonts w:ascii="Times New Roman" w:hAnsi="Times New Roman" w:cs="Times New Roman"/>
          <w:sz w:val="24"/>
          <w:szCs w:val="24"/>
        </w:rPr>
        <w:t>. Pada halaman ini akan ditampilkan kalkulasi jumlah daftar pelatihan, jumlah riwayat pelatihan, jumlah customers, jumlah trainer, dan jumlah lowongan pekerjaan. Kalkulasi pada dashboard akan bertambah seiring adanya data.</w:t>
      </w:r>
    </w:p>
    <w:p w:rsidR="00F36EC4" w:rsidRPr="00E66BAC" w:rsidRDefault="00F36EC4"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lastRenderedPageBreak/>
        <w:drawing>
          <wp:inline distT="0" distB="0" distL="0" distR="0" wp14:anchorId="4F595801" wp14:editId="3191FF2C">
            <wp:extent cx="4748099" cy="2165299"/>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62062" cy="2171667"/>
                    </a:xfrm>
                    <a:prstGeom prst="rect">
                      <a:avLst/>
                    </a:prstGeom>
                  </pic:spPr>
                </pic:pic>
              </a:graphicData>
            </a:graphic>
          </wp:inline>
        </w:drawing>
      </w:r>
      <w:r w:rsidR="003414A8" w:rsidRPr="00E66BAC">
        <w:rPr>
          <w:rFonts w:ascii="Times New Roman" w:hAnsi="Times New Roman" w:cs="Times New Roman"/>
          <w:noProof/>
          <w:sz w:val="24"/>
          <w:szCs w:val="24"/>
        </w:rPr>
        <w:t>Gambar 3.23. Halaman Dashboard</w:t>
      </w:r>
    </w:p>
    <w:p w:rsidR="008B10FD" w:rsidRPr="00E66BAC" w:rsidRDefault="008B10FD" w:rsidP="00E66BAC">
      <w:pPr>
        <w:pStyle w:val="ListParagraph"/>
        <w:spacing w:line="360" w:lineRule="auto"/>
        <w:ind w:left="426"/>
        <w:jc w:val="both"/>
        <w:rPr>
          <w:rFonts w:ascii="Times New Roman" w:hAnsi="Times New Roman" w:cs="Times New Roman"/>
          <w:sz w:val="24"/>
          <w:szCs w:val="24"/>
        </w:rPr>
      </w:pPr>
    </w:p>
    <w:p w:rsidR="009D5B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9D5B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9D5B45" w:rsidRPr="00E66BAC">
        <w:rPr>
          <w:rFonts w:ascii="Times New Roman" w:hAnsi="Times New Roman" w:cs="Times New Roman"/>
          <w:sz w:val="24"/>
          <w:szCs w:val="24"/>
        </w:rPr>
        <w:t xml:space="preserve">3.24. </w:t>
      </w:r>
      <w:r w:rsidRPr="00E66BAC">
        <w:rPr>
          <w:rFonts w:ascii="Times New Roman" w:hAnsi="Times New Roman" w:cs="Times New Roman"/>
          <w:sz w:val="24"/>
          <w:szCs w:val="24"/>
        </w:rPr>
        <w:t>menunjukan tampilan halaman daftar pelatihan. Pada halaman ini berisi informasi pelatihan yang meliputi nama pelatihan, jadwal pelatihan, trainer, dan harga pelatihan. Dalam halaman ini administrator juga dapat melakukan penambahan pelatihan, mengedit pelatihan, melihat detail pelatihan dan menghapus pelatihan.</w:t>
      </w:r>
    </w:p>
    <w:p w:rsidR="00BA443D" w:rsidRPr="00E66BAC" w:rsidRDefault="00BA443D"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392E43AE" wp14:editId="4B0AD5CF">
            <wp:extent cx="4740249" cy="2172465"/>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5119" cy="2179280"/>
                    </a:xfrm>
                    <a:prstGeom prst="rect">
                      <a:avLst/>
                    </a:prstGeom>
                  </pic:spPr>
                </pic:pic>
              </a:graphicData>
            </a:graphic>
          </wp:inline>
        </w:drawing>
      </w:r>
      <w:r w:rsidRPr="00E66BAC">
        <w:rPr>
          <w:rFonts w:ascii="Times New Roman" w:hAnsi="Times New Roman" w:cs="Times New Roman"/>
          <w:noProof/>
          <w:sz w:val="24"/>
          <w:szCs w:val="24"/>
        </w:rPr>
        <w:t>Gambar 3.24. Halaman Daftar Pelatihan</w:t>
      </w:r>
    </w:p>
    <w:p w:rsidR="00C63036" w:rsidRPr="00E66BAC" w:rsidRDefault="00C63036" w:rsidP="00E66BAC">
      <w:pPr>
        <w:pStyle w:val="ListParagraph"/>
        <w:spacing w:line="360" w:lineRule="auto"/>
        <w:ind w:left="426"/>
        <w:jc w:val="both"/>
        <w:rPr>
          <w:rFonts w:ascii="Times New Roman" w:hAnsi="Times New Roman" w:cs="Times New Roman"/>
          <w:sz w:val="24"/>
          <w:szCs w:val="24"/>
        </w:rPr>
      </w:pPr>
    </w:p>
    <w:p w:rsidR="00C63036" w:rsidRPr="00E66BAC" w:rsidRDefault="00C63036" w:rsidP="00E66BAC">
      <w:pPr>
        <w:pStyle w:val="ListParagraph"/>
        <w:spacing w:line="360" w:lineRule="auto"/>
        <w:ind w:left="426"/>
        <w:jc w:val="both"/>
        <w:rPr>
          <w:rFonts w:ascii="Times New Roman" w:hAnsi="Times New Roman" w:cs="Times New Roman"/>
          <w:sz w:val="24"/>
          <w:szCs w:val="24"/>
        </w:rPr>
      </w:pPr>
    </w:p>
    <w:p w:rsidR="00C63036" w:rsidRPr="00E66BAC" w:rsidRDefault="00C6303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br w:type="page"/>
      </w:r>
    </w:p>
    <w:p w:rsidR="009D5B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lastRenderedPageBreak/>
        <w:t>Halaman Tambah Daftar Pelatihan</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w:t>
      </w:r>
      <w:r w:rsidR="00587737" w:rsidRPr="00E66BAC">
        <w:rPr>
          <w:rFonts w:ascii="Times New Roman" w:hAnsi="Times New Roman" w:cs="Times New Roman"/>
          <w:sz w:val="24"/>
          <w:szCs w:val="24"/>
        </w:rPr>
        <w:t xml:space="preserve"> 3.25.</w:t>
      </w:r>
      <w:r w:rsidRPr="00E66BAC">
        <w:rPr>
          <w:rFonts w:ascii="Times New Roman" w:hAnsi="Times New Roman" w:cs="Times New Roman"/>
          <w:sz w:val="24"/>
          <w:szCs w:val="24"/>
        </w:rPr>
        <w:t xml:space="preserve"> menunjukan tampilan halaman tambah daftar pelatihan. Pada halaman ini administrator menambahkan daftar pelatihan dengan mengisi nama pelatihan, detail pelatihan, jadwal pelatihan, harga pelatihan, nama trainer, dan link group whatsapp kemudian menyimpannya.</w:t>
      </w:r>
      <w:r w:rsidR="00587737" w:rsidRPr="00E66BAC">
        <w:rPr>
          <w:rFonts w:ascii="Times New Roman" w:hAnsi="Times New Roman" w:cs="Times New Roman"/>
          <w:sz w:val="24"/>
          <w:szCs w:val="24"/>
        </w:rPr>
        <w:t xml:space="preserve"> </w:t>
      </w:r>
    </w:p>
    <w:p w:rsidR="00E23036" w:rsidRPr="00E66BAC" w:rsidRDefault="00E23036"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323E8FAA" wp14:editId="319D1871">
            <wp:extent cx="4740249" cy="216171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40858" cy="2161994"/>
                    </a:xfrm>
                    <a:prstGeom prst="rect">
                      <a:avLst/>
                    </a:prstGeom>
                  </pic:spPr>
                </pic:pic>
              </a:graphicData>
            </a:graphic>
          </wp:inline>
        </w:drawing>
      </w:r>
      <w:r w:rsidRPr="00E66BAC">
        <w:rPr>
          <w:rFonts w:ascii="Times New Roman" w:hAnsi="Times New Roman" w:cs="Times New Roman"/>
          <w:noProof/>
          <w:sz w:val="24"/>
          <w:szCs w:val="24"/>
        </w:rPr>
        <w:t>Gambar 3.25. Halaman Tambah Daftar Pelatihan</w:t>
      </w:r>
    </w:p>
    <w:p w:rsidR="00A15322" w:rsidRPr="00E66BAC" w:rsidRDefault="00A15322" w:rsidP="00E66BAC">
      <w:pPr>
        <w:pStyle w:val="ListParagraph"/>
        <w:spacing w:line="360" w:lineRule="auto"/>
        <w:ind w:left="426"/>
        <w:jc w:val="both"/>
        <w:rPr>
          <w:rFonts w:ascii="Times New Roman" w:hAnsi="Times New Roman" w:cs="Times New Roman"/>
          <w:sz w:val="24"/>
          <w:szCs w:val="24"/>
        </w:rPr>
      </w:pPr>
    </w:p>
    <w:p w:rsidR="00587737"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Update Daftar Pelatihan</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0050E" w:rsidRPr="00E66BAC">
        <w:rPr>
          <w:rFonts w:ascii="Times New Roman" w:hAnsi="Times New Roman" w:cs="Times New Roman"/>
          <w:sz w:val="24"/>
          <w:szCs w:val="24"/>
        </w:rPr>
        <w:t xml:space="preserve">3.26. </w:t>
      </w:r>
      <w:r w:rsidRPr="00E66BAC">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p w:rsidR="007B6014" w:rsidRPr="00E66BAC" w:rsidRDefault="007B6014"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257EEFE0" wp14:editId="48D5BE0C">
            <wp:extent cx="4749165" cy="2165782"/>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53209" cy="2167626"/>
                    </a:xfrm>
                    <a:prstGeom prst="rect">
                      <a:avLst/>
                    </a:prstGeom>
                  </pic:spPr>
                </pic:pic>
              </a:graphicData>
            </a:graphic>
          </wp:inline>
        </w:drawing>
      </w:r>
      <w:r w:rsidRPr="00E66BAC">
        <w:rPr>
          <w:rFonts w:ascii="Times New Roman" w:hAnsi="Times New Roman" w:cs="Times New Roman"/>
          <w:noProof/>
          <w:sz w:val="24"/>
          <w:szCs w:val="24"/>
        </w:rPr>
        <w:t>Gambar 3.26. Halaman Update Daftar Pelatihan</w:t>
      </w:r>
    </w:p>
    <w:p w:rsidR="00C12B25" w:rsidRPr="00E66BAC" w:rsidRDefault="00C12B25" w:rsidP="00E66BAC">
      <w:pPr>
        <w:pStyle w:val="ListParagraph"/>
        <w:spacing w:line="360" w:lineRule="auto"/>
        <w:ind w:left="426"/>
        <w:jc w:val="both"/>
        <w:rPr>
          <w:rFonts w:ascii="Times New Roman" w:hAnsi="Times New Roman" w:cs="Times New Roman"/>
          <w:sz w:val="24"/>
          <w:szCs w:val="24"/>
        </w:rPr>
      </w:pPr>
    </w:p>
    <w:p w:rsidR="00587737"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Daftar Pelatihan</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lastRenderedPageBreak/>
        <w:t xml:space="preserve">Gambar </w:t>
      </w:r>
      <w:r w:rsidR="00D2017B" w:rsidRPr="00E66BAC">
        <w:rPr>
          <w:rFonts w:ascii="Times New Roman" w:hAnsi="Times New Roman" w:cs="Times New Roman"/>
          <w:sz w:val="24"/>
          <w:szCs w:val="24"/>
        </w:rPr>
        <w:t xml:space="preserve">3.27. </w:t>
      </w:r>
      <w:r w:rsidRPr="00E66BAC">
        <w:rPr>
          <w:rFonts w:ascii="Times New Roman" w:hAnsi="Times New Roman" w:cs="Times New Roman"/>
          <w:sz w:val="24"/>
          <w:szCs w:val="24"/>
        </w:rPr>
        <w:t>menunjukan tampilan halaman detail daftar pelatihan. Pada halaman ini administrator dapat melihat detail daftar pelatihan.</w:t>
      </w:r>
    </w:p>
    <w:p w:rsidR="007B6014" w:rsidRPr="00E66BAC" w:rsidRDefault="007B6014"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23299DD7" wp14:editId="4480DA66">
            <wp:extent cx="4743450" cy="216676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53096" cy="2171166"/>
                    </a:xfrm>
                    <a:prstGeom prst="rect">
                      <a:avLst/>
                    </a:prstGeom>
                  </pic:spPr>
                </pic:pic>
              </a:graphicData>
            </a:graphic>
          </wp:inline>
        </w:drawing>
      </w:r>
      <w:r w:rsidRPr="00E66BAC">
        <w:rPr>
          <w:rFonts w:ascii="Times New Roman" w:hAnsi="Times New Roman" w:cs="Times New Roman"/>
          <w:noProof/>
          <w:sz w:val="24"/>
          <w:szCs w:val="24"/>
        </w:rPr>
        <w:t>Gambar 3.27. Halaman Detail Daftar Pelatihan</w:t>
      </w:r>
    </w:p>
    <w:p w:rsidR="007B6014" w:rsidRPr="00E66BAC" w:rsidRDefault="007B6014" w:rsidP="00E66BAC">
      <w:pPr>
        <w:pStyle w:val="ListParagraph"/>
        <w:spacing w:line="360" w:lineRule="auto"/>
        <w:ind w:left="426"/>
        <w:jc w:val="both"/>
        <w:rPr>
          <w:rFonts w:ascii="Times New Roman" w:hAnsi="Times New Roman" w:cs="Times New Roman"/>
          <w:sz w:val="24"/>
          <w:szCs w:val="24"/>
        </w:rPr>
      </w:pPr>
    </w:p>
    <w:p w:rsidR="00587737"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Riwayat Pelatihan</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700578" w:rsidRPr="00E66BAC">
        <w:rPr>
          <w:rFonts w:ascii="Times New Roman" w:hAnsi="Times New Roman" w:cs="Times New Roman"/>
          <w:sz w:val="24"/>
          <w:szCs w:val="24"/>
        </w:rPr>
        <w:t xml:space="preserve">3.28. </w:t>
      </w:r>
      <w:r w:rsidR="00050728" w:rsidRPr="00E66BAC">
        <w:rPr>
          <w:rFonts w:ascii="Times New Roman" w:hAnsi="Times New Roman" w:cs="Times New Roman"/>
          <w:sz w:val="24"/>
          <w:szCs w:val="24"/>
        </w:rPr>
        <w:t>me</w:t>
      </w:r>
      <w:r w:rsidRPr="00E66BAC">
        <w:rPr>
          <w:rFonts w:ascii="Times New Roman" w:hAnsi="Times New Roman" w:cs="Times New Roman"/>
          <w:sz w:val="24"/>
          <w:szCs w:val="24"/>
        </w:rPr>
        <w:t>n</w:t>
      </w:r>
      <w:r w:rsidR="00050728" w:rsidRPr="00E66BAC">
        <w:rPr>
          <w:rFonts w:ascii="Times New Roman" w:hAnsi="Times New Roman" w:cs="Times New Roman"/>
          <w:sz w:val="24"/>
          <w:szCs w:val="24"/>
        </w:rPr>
        <w:t>u</w:t>
      </w:r>
      <w:r w:rsidRPr="00E66BAC">
        <w:rPr>
          <w:rFonts w:ascii="Times New Roman" w:hAnsi="Times New Roman" w:cs="Times New Roman"/>
          <w:sz w:val="24"/>
          <w:szCs w:val="24"/>
        </w:rPr>
        <w:t>njukan tampilan halaman riwayat pelatihan. Pada halaman ini berisi informasi riwayat pelatihan yang meliputi nama pelatihan, jadwal pelatihan, total pelatihan, dan omset pelatihan. Dalam halaman ini administrator juga dapat melihat detail riwayat pelatihan dan menghapus riwayat pelatihan.</w:t>
      </w:r>
    </w:p>
    <w:p w:rsidR="00882A58" w:rsidRPr="00E66BAC" w:rsidRDefault="00882A58"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05D65905" wp14:editId="77E2DC9A">
            <wp:extent cx="4772025" cy="217320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76178" cy="2175092"/>
                    </a:xfrm>
                    <a:prstGeom prst="rect">
                      <a:avLst/>
                    </a:prstGeom>
                  </pic:spPr>
                </pic:pic>
              </a:graphicData>
            </a:graphic>
          </wp:inline>
        </w:drawing>
      </w:r>
      <w:r w:rsidRPr="00E66BAC">
        <w:rPr>
          <w:rFonts w:ascii="Times New Roman" w:hAnsi="Times New Roman" w:cs="Times New Roman"/>
          <w:noProof/>
          <w:sz w:val="24"/>
          <w:szCs w:val="24"/>
        </w:rPr>
        <w:t>Gambar 3.28. Halaman Riwayat Pelatihan</w:t>
      </w:r>
    </w:p>
    <w:p w:rsidR="00882A58" w:rsidRPr="00E66BAC" w:rsidRDefault="00882A58" w:rsidP="00E66BAC">
      <w:pPr>
        <w:pStyle w:val="ListParagraph"/>
        <w:spacing w:line="360" w:lineRule="auto"/>
        <w:ind w:left="426"/>
        <w:jc w:val="both"/>
        <w:rPr>
          <w:rFonts w:ascii="Times New Roman" w:hAnsi="Times New Roman" w:cs="Times New Roman"/>
          <w:sz w:val="24"/>
          <w:szCs w:val="24"/>
        </w:rPr>
      </w:pPr>
    </w:p>
    <w:p w:rsidR="00587737"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Riwayat Pelatihan</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050728" w:rsidRPr="00E66BAC">
        <w:rPr>
          <w:rFonts w:ascii="Times New Roman" w:hAnsi="Times New Roman" w:cs="Times New Roman"/>
          <w:sz w:val="24"/>
          <w:szCs w:val="24"/>
        </w:rPr>
        <w:t xml:space="preserve">3.29. </w:t>
      </w:r>
      <w:r w:rsidRPr="00E66BAC">
        <w:rPr>
          <w:rFonts w:ascii="Times New Roman" w:hAnsi="Times New Roman" w:cs="Times New Roman"/>
          <w:sz w:val="24"/>
          <w:szCs w:val="24"/>
        </w:rPr>
        <w:t>menunjukan tampilan halaman detail riwayat pelatihan. Pada halaman ini administrator dapat melihat detail riwayat pelatihan.</w:t>
      </w:r>
    </w:p>
    <w:p w:rsidR="00F94AB1" w:rsidRPr="00E66BAC" w:rsidRDefault="00F94AB1"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lastRenderedPageBreak/>
        <w:drawing>
          <wp:inline distT="0" distB="0" distL="0" distR="0" wp14:anchorId="6B563B92" wp14:editId="4F5EDD12">
            <wp:extent cx="4733925" cy="21588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41599" cy="2162332"/>
                    </a:xfrm>
                    <a:prstGeom prst="rect">
                      <a:avLst/>
                    </a:prstGeom>
                  </pic:spPr>
                </pic:pic>
              </a:graphicData>
            </a:graphic>
          </wp:inline>
        </w:drawing>
      </w:r>
      <w:r w:rsidRPr="00E66BAC">
        <w:rPr>
          <w:rFonts w:ascii="Times New Roman" w:hAnsi="Times New Roman" w:cs="Times New Roman"/>
          <w:noProof/>
          <w:sz w:val="24"/>
          <w:szCs w:val="24"/>
        </w:rPr>
        <w:t>Gambar 3.29. Halaman Detail Riwayat Pelatihan</w:t>
      </w:r>
    </w:p>
    <w:p w:rsidR="00E70755" w:rsidRPr="00E66BAC" w:rsidRDefault="00E70755" w:rsidP="00E66BAC">
      <w:pPr>
        <w:pStyle w:val="ListParagraph"/>
        <w:spacing w:line="360" w:lineRule="auto"/>
        <w:ind w:left="426"/>
        <w:jc w:val="both"/>
        <w:rPr>
          <w:rFonts w:ascii="Times New Roman" w:hAnsi="Times New Roman" w:cs="Times New Roman"/>
          <w:sz w:val="24"/>
          <w:szCs w:val="24"/>
        </w:rPr>
      </w:pPr>
    </w:p>
    <w:p w:rsidR="00CA5450" w:rsidRPr="00E66BAC" w:rsidRDefault="00CA5450"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Transaksi Pembayaran</w:t>
      </w:r>
    </w:p>
    <w:p w:rsidR="00CA5450" w:rsidRPr="00E66BAC" w:rsidRDefault="00CA5450"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noProof/>
        </w:rPr>
        <w:drawing>
          <wp:inline distT="0" distB="0" distL="0" distR="0" wp14:anchorId="743EEB09" wp14:editId="6B25B60C">
            <wp:extent cx="4692770" cy="2126467"/>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98211" cy="2128933"/>
                    </a:xfrm>
                    <a:prstGeom prst="rect">
                      <a:avLst/>
                    </a:prstGeom>
                  </pic:spPr>
                </pic:pic>
              </a:graphicData>
            </a:graphic>
          </wp:inline>
        </w:drawing>
      </w:r>
    </w:p>
    <w:p w:rsidR="00CA5450" w:rsidRPr="00E66BAC" w:rsidRDefault="00CA5450" w:rsidP="00E66BAC">
      <w:pPr>
        <w:pStyle w:val="ListParagraph"/>
        <w:spacing w:line="360" w:lineRule="auto"/>
        <w:ind w:left="426"/>
        <w:jc w:val="both"/>
        <w:rPr>
          <w:rFonts w:ascii="Times New Roman" w:hAnsi="Times New Roman" w:cs="Times New Roman"/>
          <w:sz w:val="24"/>
          <w:szCs w:val="24"/>
        </w:rPr>
      </w:pPr>
    </w:p>
    <w:p w:rsidR="00CA5450" w:rsidRPr="00E66BAC" w:rsidRDefault="00CA5450"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Transaksi Pembayaran</w:t>
      </w:r>
    </w:p>
    <w:p w:rsidR="00CA5450" w:rsidRPr="00E66BAC" w:rsidRDefault="00CA5450"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noProof/>
        </w:rPr>
        <w:drawing>
          <wp:inline distT="0" distB="0" distL="0" distR="0" wp14:anchorId="58166948" wp14:editId="5D270DF7">
            <wp:extent cx="4641012" cy="2113537"/>
            <wp:effectExtent l="0" t="0" r="762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50411" cy="2117818"/>
                    </a:xfrm>
                    <a:prstGeom prst="rect">
                      <a:avLst/>
                    </a:prstGeom>
                  </pic:spPr>
                </pic:pic>
              </a:graphicData>
            </a:graphic>
          </wp:inline>
        </w:drawing>
      </w:r>
    </w:p>
    <w:p w:rsidR="00FF4961" w:rsidRPr="00E66BAC" w:rsidRDefault="00FF4961" w:rsidP="00E66BAC">
      <w:pPr>
        <w:pStyle w:val="ListParagraph"/>
        <w:spacing w:line="360" w:lineRule="auto"/>
        <w:ind w:left="426"/>
        <w:jc w:val="both"/>
        <w:rPr>
          <w:rFonts w:ascii="Times New Roman" w:hAnsi="Times New Roman" w:cs="Times New Roman"/>
          <w:sz w:val="24"/>
          <w:szCs w:val="24"/>
        </w:rPr>
      </w:pPr>
    </w:p>
    <w:p w:rsidR="00587737" w:rsidRPr="00E66BAC" w:rsidRDefault="00587737"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Informasi Customers</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lastRenderedPageBreak/>
        <w:t xml:space="preserve">Gambar </w:t>
      </w:r>
      <w:r w:rsidR="00FF6694" w:rsidRPr="00E66BAC">
        <w:rPr>
          <w:rFonts w:ascii="Times New Roman" w:hAnsi="Times New Roman" w:cs="Times New Roman"/>
          <w:sz w:val="24"/>
          <w:szCs w:val="24"/>
        </w:rPr>
        <w:t xml:space="preserve">3.30. </w:t>
      </w:r>
      <w:r w:rsidRPr="00E66BAC">
        <w:rPr>
          <w:rFonts w:ascii="Times New Roman" w:hAnsi="Times New Roman" w:cs="Times New Roman"/>
          <w:sz w:val="24"/>
          <w:szCs w:val="24"/>
        </w:rPr>
        <w:t>menunjukan tampilan halaman informasi customers. Pada halaman ini berisi informasi customers yang meliputi nama lengkap, email, nomor hp, dan alamat. Dalam halaman ini administrator juga dapat mengedit informasi customers, melihat informasi customers dan menghapus informasi customers</w:t>
      </w:r>
      <w:r w:rsidR="00587737" w:rsidRPr="00E66BAC">
        <w:rPr>
          <w:rFonts w:ascii="Times New Roman" w:hAnsi="Times New Roman" w:cs="Times New Roman"/>
          <w:sz w:val="24"/>
          <w:szCs w:val="24"/>
        </w:rPr>
        <w:t>.</w:t>
      </w:r>
    </w:p>
    <w:p w:rsidR="00F94AB1" w:rsidRPr="00E66BAC" w:rsidRDefault="00F94AB1"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361A79D9" wp14:editId="024A384E">
            <wp:extent cx="4762500" cy="2165264"/>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68436" cy="2167963"/>
                    </a:xfrm>
                    <a:prstGeom prst="rect">
                      <a:avLst/>
                    </a:prstGeom>
                  </pic:spPr>
                </pic:pic>
              </a:graphicData>
            </a:graphic>
          </wp:inline>
        </w:drawing>
      </w:r>
      <w:r w:rsidRPr="00E66BAC">
        <w:rPr>
          <w:rFonts w:ascii="Times New Roman" w:hAnsi="Times New Roman" w:cs="Times New Roman"/>
          <w:noProof/>
          <w:sz w:val="24"/>
          <w:szCs w:val="24"/>
        </w:rPr>
        <w:t>Gambar 3.30. Halaman Informasi Customers</w:t>
      </w:r>
    </w:p>
    <w:p w:rsidR="00BD0042" w:rsidRPr="00E66BAC" w:rsidRDefault="00BD0042" w:rsidP="00E66BAC">
      <w:pPr>
        <w:pStyle w:val="ListParagraph"/>
        <w:spacing w:line="360" w:lineRule="auto"/>
        <w:ind w:left="426"/>
        <w:jc w:val="both"/>
        <w:rPr>
          <w:rFonts w:ascii="Times New Roman" w:hAnsi="Times New Roman" w:cs="Times New Roman"/>
          <w:sz w:val="24"/>
          <w:szCs w:val="24"/>
        </w:rPr>
      </w:pPr>
    </w:p>
    <w:p w:rsidR="00587737"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Customers</w:t>
      </w:r>
    </w:p>
    <w:p w:rsidR="00587737"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8A0CAA" w:rsidRPr="00E66BAC">
        <w:rPr>
          <w:rFonts w:ascii="Times New Roman" w:hAnsi="Times New Roman" w:cs="Times New Roman"/>
          <w:sz w:val="24"/>
          <w:szCs w:val="24"/>
        </w:rPr>
        <w:t xml:space="preserve">3.31. </w:t>
      </w:r>
      <w:r w:rsidRPr="00E66BAC">
        <w:rPr>
          <w:rFonts w:ascii="Times New Roman" w:hAnsi="Times New Roman" w:cs="Times New Roman"/>
          <w:sz w:val="24"/>
          <w:szCs w:val="24"/>
        </w:rPr>
        <w:t>menunjukan tampilan halaman detail informasi customers. Pada halaman ini administrator dapat melihat detail informasi customers.</w:t>
      </w:r>
    </w:p>
    <w:p w:rsidR="002B3704" w:rsidRPr="00E66BAC" w:rsidRDefault="00F94AB1"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1A717F28" wp14:editId="7D42D519">
            <wp:extent cx="4705350" cy="2128611"/>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06038" cy="2128922"/>
                    </a:xfrm>
                    <a:prstGeom prst="rect">
                      <a:avLst/>
                    </a:prstGeom>
                  </pic:spPr>
                </pic:pic>
              </a:graphicData>
            </a:graphic>
          </wp:inline>
        </w:drawing>
      </w:r>
      <w:r w:rsidRPr="00E66BAC">
        <w:rPr>
          <w:rFonts w:ascii="Times New Roman" w:hAnsi="Times New Roman" w:cs="Times New Roman"/>
          <w:noProof/>
          <w:sz w:val="24"/>
          <w:szCs w:val="24"/>
        </w:rPr>
        <w:t>Gambar 3.31. Halaman Detail Customers</w:t>
      </w:r>
    </w:p>
    <w:p w:rsidR="00F94AB1" w:rsidRPr="00E66BAC" w:rsidRDefault="00F94AB1"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w:t>
      </w:r>
      <w:r w:rsidR="002B3704" w:rsidRPr="00E66BAC">
        <w:rPr>
          <w:rFonts w:ascii="Times New Roman" w:hAnsi="Times New Roman" w:cs="Times New Roman"/>
          <w:sz w:val="24"/>
          <w:szCs w:val="24"/>
        </w:rPr>
        <w:t xml:space="preserve"> Informasi</w:t>
      </w:r>
      <w:r w:rsidRPr="00E66BAC">
        <w:rPr>
          <w:rFonts w:ascii="Times New Roman" w:hAnsi="Times New Roman" w:cs="Times New Roman"/>
          <w:sz w:val="24"/>
          <w:szCs w:val="24"/>
        </w:rPr>
        <w:t xml:space="preserve"> Trainer</w:t>
      </w:r>
    </w:p>
    <w:p w:rsidR="006A2C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8A0CAA" w:rsidRPr="00E66BAC">
        <w:rPr>
          <w:rFonts w:ascii="Times New Roman" w:hAnsi="Times New Roman" w:cs="Times New Roman"/>
          <w:sz w:val="24"/>
          <w:szCs w:val="24"/>
        </w:rPr>
        <w:t xml:space="preserve">3.33. </w:t>
      </w:r>
      <w:r w:rsidRPr="00E66BAC">
        <w:rPr>
          <w:rFonts w:ascii="Times New Roman" w:hAnsi="Times New Roman" w:cs="Times New Roman"/>
          <w:sz w:val="24"/>
          <w:szCs w:val="24"/>
        </w:rPr>
        <w:t xml:space="preserve">menunjukan tampilan halaman informasi trainers. </w:t>
      </w:r>
      <w:r w:rsidR="00214003" w:rsidRPr="00E66BAC">
        <w:rPr>
          <w:rFonts w:ascii="Times New Roman" w:hAnsi="Times New Roman" w:cs="Times New Roman"/>
          <w:sz w:val="24"/>
          <w:szCs w:val="24"/>
        </w:rPr>
        <w:t>H</w:t>
      </w:r>
      <w:r w:rsidRPr="00E66BAC">
        <w:rPr>
          <w:rFonts w:ascii="Times New Roman" w:hAnsi="Times New Roman" w:cs="Times New Roman"/>
          <w:sz w:val="24"/>
          <w:szCs w:val="24"/>
        </w:rPr>
        <w:t xml:space="preserve">alaman ini berisi informasi trainers yang meliputi nama lengkap, email, nomor hp, dan </w:t>
      </w:r>
      <w:r w:rsidRPr="00E66BAC">
        <w:rPr>
          <w:rFonts w:ascii="Times New Roman" w:hAnsi="Times New Roman" w:cs="Times New Roman"/>
          <w:sz w:val="24"/>
          <w:szCs w:val="24"/>
        </w:rPr>
        <w:lastRenderedPageBreak/>
        <w:t xml:space="preserve">alamat. Dalam halaman ini administrator juga dapat melakukan </w:t>
      </w:r>
      <w:r w:rsidR="00CD2B01" w:rsidRPr="00E66BAC">
        <w:rPr>
          <w:rFonts w:ascii="Times New Roman" w:hAnsi="Times New Roman" w:cs="Times New Roman"/>
          <w:sz w:val="24"/>
          <w:szCs w:val="24"/>
        </w:rPr>
        <w:t>p</w:t>
      </w:r>
      <w:r w:rsidR="00214003" w:rsidRPr="00E66BAC">
        <w:rPr>
          <w:rFonts w:ascii="Times New Roman" w:hAnsi="Times New Roman" w:cs="Times New Roman"/>
          <w:sz w:val="24"/>
          <w:szCs w:val="24"/>
        </w:rPr>
        <w:t>en</w:t>
      </w:r>
      <w:r w:rsidRPr="00E66BAC">
        <w:rPr>
          <w:rFonts w:ascii="Times New Roman" w:hAnsi="Times New Roman" w:cs="Times New Roman"/>
          <w:sz w:val="24"/>
          <w:szCs w:val="24"/>
        </w:rPr>
        <w:t>ambah</w:t>
      </w:r>
      <w:r w:rsidR="00CD2B01" w:rsidRPr="00E66BAC">
        <w:rPr>
          <w:rFonts w:ascii="Times New Roman" w:hAnsi="Times New Roman" w:cs="Times New Roman"/>
          <w:sz w:val="24"/>
          <w:szCs w:val="24"/>
        </w:rPr>
        <w:t>an, pe</w:t>
      </w:r>
      <w:r w:rsidRPr="00E66BAC">
        <w:rPr>
          <w:rFonts w:ascii="Times New Roman" w:hAnsi="Times New Roman" w:cs="Times New Roman"/>
          <w:sz w:val="24"/>
          <w:szCs w:val="24"/>
        </w:rPr>
        <w:t>ngedit</w:t>
      </w:r>
      <w:r w:rsidR="00CD2B01" w:rsidRPr="00E66BAC">
        <w:rPr>
          <w:rFonts w:ascii="Times New Roman" w:hAnsi="Times New Roman" w:cs="Times New Roman"/>
          <w:sz w:val="24"/>
          <w:szCs w:val="24"/>
        </w:rPr>
        <w:t>an</w:t>
      </w:r>
      <w:r w:rsidRPr="00E66BAC">
        <w:rPr>
          <w:rFonts w:ascii="Times New Roman" w:hAnsi="Times New Roman" w:cs="Times New Roman"/>
          <w:sz w:val="24"/>
          <w:szCs w:val="24"/>
        </w:rPr>
        <w:t>, melihat detail dan menghapus informasi trainers.</w:t>
      </w:r>
    </w:p>
    <w:p w:rsidR="00F910BF" w:rsidRPr="00E66BAC" w:rsidRDefault="00F910BF"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2A9776E4" wp14:editId="0648C414">
            <wp:extent cx="4714875" cy="2150145"/>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718059" cy="2151597"/>
                    </a:xfrm>
                    <a:prstGeom prst="rect">
                      <a:avLst/>
                    </a:prstGeom>
                  </pic:spPr>
                </pic:pic>
              </a:graphicData>
            </a:graphic>
          </wp:inline>
        </w:drawing>
      </w:r>
      <w:r w:rsidRPr="00E66BAC">
        <w:rPr>
          <w:rFonts w:ascii="Times New Roman" w:hAnsi="Times New Roman" w:cs="Times New Roman"/>
          <w:noProof/>
          <w:sz w:val="24"/>
          <w:szCs w:val="24"/>
        </w:rPr>
        <w:t>Gambar 3.33. Halaman Informasi Trainers</w:t>
      </w:r>
    </w:p>
    <w:p w:rsidR="002B3704" w:rsidRPr="00E66BAC" w:rsidRDefault="002B3704"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Tambah Trainers</w:t>
      </w:r>
    </w:p>
    <w:p w:rsidR="006A2C45" w:rsidRPr="00E66BAC" w:rsidRDefault="006A2C45"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933EC8" w:rsidRPr="00E66BAC">
        <w:rPr>
          <w:rFonts w:ascii="Times New Roman" w:hAnsi="Times New Roman" w:cs="Times New Roman"/>
          <w:sz w:val="24"/>
          <w:szCs w:val="24"/>
        </w:rPr>
        <w:t xml:space="preserve">3.34. </w:t>
      </w:r>
      <w:r w:rsidR="00653481" w:rsidRPr="00E66BAC">
        <w:rPr>
          <w:rFonts w:ascii="Times New Roman" w:hAnsi="Times New Roman" w:cs="Times New Roman"/>
          <w:sz w:val="24"/>
          <w:szCs w:val="24"/>
        </w:rPr>
        <w:t xml:space="preserve">menunjukan tampilan halaman tambah trainers. </w:t>
      </w:r>
      <w:r w:rsidR="00601457" w:rsidRPr="00E66BAC">
        <w:rPr>
          <w:rFonts w:ascii="Times New Roman" w:hAnsi="Times New Roman" w:cs="Times New Roman"/>
          <w:sz w:val="24"/>
          <w:szCs w:val="24"/>
        </w:rPr>
        <w:t>H</w:t>
      </w:r>
      <w:r w:rsidR="00653481" w:rsidRPr="00E66BAC">
        <w:rPr>
          <w:rFonts w:ascii="Times New Roman" w:hAnsi="Times New Roman" w:cs="Times New Roman"/>
          <w:sz w:val="24"/>
          <w:szCs w:val="24"/>
        </w:rPr>
        <w:t xml:space="preserve">alaman ini administrator menambahkan trainers dengan mengisi nama lengkap, email, nomor hp, alamat, username, password, image, dan cv kemudian </w:t>
      </w:r>
      <w:r w:rsidR="00601457" w:rsidRPr="00E66BAC">
        <w:rPr>
          <w:rFonts w:ascii="Times New Roman" w:hAnsi="Times New Roman" w:cs="Times New Roman"/>
          <w:sz w:val="24"/>
          <w:szCs w:val="24"/>
        </w:rPr>
        <w:t>tambah</w:t>
      </w:r>
      <w:r w:rsidR="00653481" w:rsidRPr="00E66BAC">
        <w:rPr>
          <w:rFonts w:ascii="Times New Roman" w:hAnsi="Times New Roman" w:cs="Times New Roman"/>
          <w:sz w:val="24"/>
          <w:szCs w:val="24"/>
        </w:rPr>
        <w:t>.</w:t>
      </w:r>
    </w:p>
    <w:p w:rsidR="009F0253" w:rsidRPr="00E66BAC" w:rsidRDefault="004F7A12"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77082BE1" wp14:editId="39043BDA">
            <wp:extent cx="4752975" cy="2171112"/>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57102" cy="2172997"/>
                    </a:xfrm>
                    <a:prstGeom prst="rect">
                      <a:avLst/>
                    </a:prstGeom>
                  </pic:spPr>
                </pic:pic>
              </a:graphicData>
            </a:graphic>
          </wp:inline>
        </w:drawing>
      </w:r>
      <w:r w:rsidRPr="00E66BAC">
        <w:rPr>
          <w:rFonts w:ascii="Times New Roman" w:hAnsi="Times New Roman" w:cs="Times New Roman"/>
          <w:noProof/>
          <w:sz w:val="24"/>
          <w:szCs w:val="24"/>
        </w:rPr>
        <w:t>Gambar 3.34. Halaman Tambah Trainers</w:t>
      </w:r>
    </w:p>
    <w:p w:rsidR="004F7A12" w:rsidRPr="00E66BAC" w:rsidRDefault="004F7A12"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Trainer</w:t>
      </w:r>
    </w:p>
    <w:p w:rsidR="006A2C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933EC8" w:rsidRPr="00E66BAC">
        <w:rPr>
          <w:rFonts w:ascii="Times New Roman" w:hAnsi="Times New Roman" w:cs="Times New Roman"/>
          <w:sz w:val="24"/>
          <w:szCs w:val="24"/>
        </w:rPr>
        <w:t xml:space="preserve">3.36. </w:t>
      </w:r>
      <w:r w:rsidRPr="00E66BAC">
        <w:rPr>
          <w:rFonts w:ascii="Times New Roman" w:hAnsi="Times New Roman" w:cs="Times New Roman"/>
          <w:sz w:val="24"/>
          <w:szCs w:val="24"/>
        </w:rPr>
        <w:t>menunjukan tampilan halaman detail trainers. Pada halaman ini administrator dapat melihat detail trainers.</w:t>
      </w:r>
    </w:p>
    <w:p w:rsidR="00D44AAC" w:rsidRPr="00E66BAC" w:rsidRDefault="00D44AAC"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lastRenderedPageBreak/>
        <w:drawing>
          <wp:inline distT="0" distB="0" distL="0" distR="0" wp14:anchorId="5E9E33BB" wp14:editId="60D26AC1">
            <wp:extent cx="4781550" cy="218055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86093" cy="2182623"/>
                    </a:xfrm>
                    <a:prstGeom prst="rect">
                      <a:avLst/>
                    </a:prstGeom>
                  </pic:spPr>
                </pic:pic>
              </a:graphicData>
            </a:graphic>
          </wp:inline>
        </w:drawing>
      </w:r>
      <w:r w:rsidRPr="00E66BAC">
        <w:rPr>
          <w:rFonts w:ascii="Times New Roman" w:hAnsi="Times New Roman" w:cs="Times New Roman"/>
          <w:noProof/>
          <w:sz w:val="24"/>
          <w:szCs w:val="24"/>
        </w:rPr>
        <w:t>Gambar 3.36. Halaman Detail Trainers</w:t>
      </w:r>
    </w:p>
    <w:p w:rsidR="00953564" w:rsidRPr="00E66BAC" w:rsidRDefault="00953564"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Lowongan pekerjaan</w:t>
      </w:r>
    </w:p>
    <w:p w:rsidR="006A2C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933EC8" w:rsidRPr="00E66BAC">
        <w:rPr>
          <w:rFonts w:ascii="Times New Roman" w:hAnsi="Times New Roman" w:cs="Times New Roman"/>
          <w:sz w:val="24"/>
          <w:szCs w:val="24"/>
        </w:rPr>
        <w:t xml:space="preserve">3.37. </w:t>
      </w:r>
      <w:r w:rsidRPr="00E66BAC">
        <w:rPr>
          <w:rFonts w:ascii="Times New Roman" w:hAnsi="Times New Roman" w:cs="Times New Roman"/>
          <w:sz w:val="24"/>
          <w:szCs w:val="24"/>
        </w:rPr>
        <w:t xml:space="preserve">menunjukan tampilan </w:t>
      </w:r>
      <w:r w:rsidR="00182B39" w:rsidRPr="00E66BAC">
        <w:rPr>
          <w:rFonts w:ascii="Times New Roman" w:hAnsi="Times New Roman" w:cs="Times New Roman"/>
          <w:sz w:val="24"/>
          <w:szCs w:val="24"/>
        </w:rPr>
        <w:t>halaman lowongan pekerjaan. H</w:t>
      </w:r>
      <w:r w:rsidRPr="00E66BAC">
        <w:rPr>
          <w:rFonts w:ascii="Times New Roman" w:hAnsi="Times New Roman" w:cs="Times New Roman"/>
          <w:sz w:val="24"/>
          <w:szCs w:val="24"/>
        </w:rPr>
        <w:t xml:space="preserve">alaman ini berisi informasi lowongan pekerjaan meliputi nama lowongan pekerjaan, nama perusahaan, dan deadline lowongan. </w:t>
      </w:r>
      <w:r w:rsidR="00182B39" w:rsidRPr="00E66BAC">
        <w:rPr>
          <w:rFonts w:ascii="Times New Roman" w:hAnsi="Times New Roman" w:cs="Times New Roman"/>
          <w:sz w:val="24"/>
          <w:szCs w:val="24"/>
        </w:rPr>
        <w:t>A</w:t>
      </w:r>
      <w:r w:rsidRPr="00E66BAC">
        <w:rPr>
          <w:rFonts w:ascii="Times New Roman" w:hAnsi="Times New Roman" w:cs="Times New Roman"/>
          <w:sz w:val="24"/>
          <w:szCs w:val="24"/>
        </w:rPr>
        <w:t xml:space="preserve">dministrator dapat melakukan penambahan, </w:t>
      </w:r>
      <w:r w:rsidR="00CD2B01" w:rsidRPr="00E66BAC">
        <w:rPr>
          <w:rFonts w:ascii="Times New Roman" w:hAnsi="Times New Roman" w:cs="Times New Roman"/>
          <w:sz w:val="24"/>
          <w:szCs w:val="24"/>
        </w:rPr>
        <w:t>p</w:t>
      </w:r>
      <w:r w:rsidRPr="00E66BAC">
        <w:rPr>
          <w:rFonts w:ascii="Times New Roman" w:hAnsi="Times New Roman" w:cs="Times New Roman"/>
          <w:sz w:val="24"/>
          <w:szCs w:val="24"/>
        </w:rPr>
        <w:t>engedit</w:t>
      </w:r>
      <w:r w:rsidR="00CD2B01" w:rsidRPr="00E66BAC">
        <w:rPr>
          <w:rFonts w:ascii="Times New Roman" w:hAnsi="Times New Roman" w:cs="Times New Roman"/>
          <w:sz w:val="24"/>
          <w:szCs w:val="24"/>
        </w:rPr>
        <w:t>an</w:t>
      </w:r>
      <w:r w:rsidRPr="00E66BAC">
        <w:rPr>
          <w:rFonts w:ascii="Times New Roman" w:hAnsi="Times New Roman" w:cs="Times New Roman"/>
          <w:sz w:val="24"/>
          <w:szCs w:val="24"/>
        </w:rPr>
        <w:t>, melihat detail dan menghapus lowongan pekerjaan.</w:t>
      </w:r>
    </w:p>
    <w:p w:rsidR="008B69CF" w:rsidRPr="00E66BAC" w:rsidRDefault="00400AE6"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7D589650" wp14:editId="20D98070">
            <wp:extent cx="4733925" cy="2162410"/>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36452" cy="2163564"/>
                    </a:xfrm>
                    <a:prstGeom prst="rect">
                      <a:avLst/>
                    </a:prstGeom>
                  </pic:spPr>
                </pic:pic>
              </a:graphicData>
            </a:graphic>
          </wp:inline>
        </w:drawing>
      </w:r>
      <w:r w:rsidRPr="00E66BAC">
        <w:rPr>
          <w:rFonts w:ascii="Times New Roman" w:hAnsi="Times New Roman" w:cs="Times New Roman"/>
          <w:noProof/>
          <w:sz w:val="24"/>
          <w:szCs w:val="24"/>
        </w:rPr>
        <w:t xml:space="preserve"> </w:t>
      </w:r>
      <w:r w:rsidR="008B69CF" w:rsidRPr="00E66BAC">
        <w:rPr>
          <w:rFonts w:ascii="Times New Roman" w:hAnsi="Times New Roman" w:cs="Times New Roman"/>
          <w:noProof/>
          <w:sz w:val="24"/>
          <w:szCs w:val="24"/>
        </w:rPr>
        <w:t>Gambar 3.37. Halaman Lowongan Pekerjaan</w:t>
      </w:r>
    </w:p>
    <w:p w:rsidR="008B69CF" w:rsidRPr="00E66BAC" w:rsidRDefault="008B69CF"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Tambah Lowongan Pekerjaan</w:t>
      </w:r>
    </w:p>
    <w:p w:rsidR="006A2C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0D76ED" w:rsidRPr="00E66BAC">
        <w:rPr>
          <w:rFonts w:ascii="Times New Roman" w:hAnsi="Times New Roman" w:cs="Times New Roman"/>
          <w:sz w:val="24"/>
          <w:szCs w:val="24"/>
        </w:rPr>
        <w:t xml:space="preserve">3.38. </w:t>
      </w:r>
      <w:r w:rsidRPr="00E66BAC">
        <w:rPr>
          <w:rFonts w:ascii="Times New Roman" w:hAnsi="Times New Roman" w:cs="Times New Roman"/>
          <w:sz w:val="24"/>
          <w:szCs w:val="24"/>
        </w:rPr>
        <w:t>menunjukan tampilan halaman tambah lowongan pekerjaan. Pada halaman ini administrator menambahkan lowongan pekerjaan dengan mengisi nama lowongan, nama perusahaan, detail lowongan, persyaratan lowongan, dan deadline lowongan kemudian menyimpannya.</w:t>
      </w:r>
    </w:p>
    <w:p w:rsidR="0037705C" w:rsidRPr="00E66BAC" w:rsidRDefault="0037705C"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lastRenderedPageBreak/>
        <w:drawing>
          <wp:inline distT="0" distB="0" distL="0" distR="0" wp14:anchorId="67E68151" wp14:editId="4961326E">
            <wp:extent cx="5040630" cy="230632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2306320"/>
                    </a:xfrm>
                    <a:prstGeom prst="rect">
                      <a:avLst/>
                    </a:prstGeom>
                  </pic:spPr>
                </pic:pic>
              </a:graphicData>
            </a:graphic>
          </wp:inline>
        </w:drawing>
      </w:r>
      <w:r w:rsidRPr="00E66BAC">
        <w:rPr>
          <w:rFonts w:ascii="Times New Roman" w:hAnsi="Times New Roman" w:cs="Times New Roman"/>
          <w:noProof/>
          <w:sz w:val="24"/>
          <w:szCs w:val="24"/>
        </w:rPr>
        <w:t>Gambar 3.38. Halaman Tambah Lowongan Pekerjaan</w:t>
      </w:r>
    </w:p>
    <w:p w:rsidR="0037705C" w:rsidRPr="00E66BAC" w:rsidRDefault="0037705C"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Update Lowongan Pekerjaan</w:t>
      </w:r>
    </w:p>
    <w:p w:rsidR="006A2C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0D76ED" w:rsidRPr="00E66BAC">
        <w:rPr>
          <w:rFonts w:ascii="Times New Roman" w:hAnsi="Times New Roman" w:cs="Times New Roman"/>
          <w:sz w:val="24"/>
          <w:szCs w:val="24"/>
        </w:rPr>
        <w:t xml:space="preserve">3.39. </w:t>
      </w:r>
      <w:r w:rsidRPr="00E66BAC">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p w:rsidR="00400AE6" w:rsidRPr="00E66BAC" w:rsidRDefault="00400AE6"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0EAE400D" wp14:editId="72D9DD23">
            <wp:extent cx="4743450" cy="2166761"/>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45357" cy="2167632"/>
                    </a:xfrm>
                    <a:prstGeom prst="rect">
                      <a:avLst/>
                    </a:prstGeom>
                  </pic:spPr>
                </pic:pic>
              </a:graphicData>
            </a:graphic>
          </wp:inline>
        </w:drawing>
      </w:r>
    </w:p>
    <w:p w:rsidR="00400AE6" w:rsidRPr="00E66BAC" w:rsidRDefault="00400AE6"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sz w:val="24"/>
          <w:szCs w:val="24"/>
        </w:rPr>
        <w:t>Gambar 3.39. Halaman Update Lowongan Pekerjaan</w:t>
      </w:r>
    </w:p>
    <w:p w:rsidR="009F0253" w:rsidRPr="00E66BAC" w:rsidRDefault="009F0253"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p w:rsidR="006A2C45"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0D76ED" w:rsidRPr="00E66BAC">
        <w:rPr>
          <w:rFonts w:ascii="Times New Roman" w:hAnsi="Times New Roman" w:cs="Times New Roman"/>
          <w:sz w:val="24"/>
          <w:szCs w:val="24"/>
        </w:rPr>
        <w:t xml:space="preserve">3.40. </w:t>
      </w:r>
      <w:r w:rsidRPr="00E66BAC">
        <w:rPr>
          <w:rFonts w:ascii="Times New Roman" w:hAnsi="Times New Roman" w:cs="Times New Roman"/>
          <w:sz w:val="24"/>
          <w:szCs w:val="24"/>
        </w:rPr>
        <w:t>menunjukan tampilan halaman detail lowongan pekerjaan. Pada halaman ini administrator dapat melihat detail lowongan pekerjaan.</w:t>
      </w:r>
    </w:p>
    <w:p w:rsidR="007534E8" w:rsidRPr="00E66BAC" w:rsidRDefault="007534E8"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rPr>
        <w:lastRenderedPageBreak/>
        <w:drawing>
          <wp:inline distT="0" distB="0" distL="0" distR="0" wp14:anchorId="14C4EC3B" wp14:editId="18D311F8">
            <wp:extent cx="5040630" cy="2298700"/>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2298700"/>
                    </a:xfrm>
                    <a:prstGeom prst="rect">
                      <a:avLst/>
                    </a:prstGeom>
                  </pic:spPr>
                </pic:pic>
              </a:graphicData>
            </a:graphic>
          </wp:inline>
        </w:drawing>
      </w:r>
    </w:p>
    <w:p w:rsidR="009F0253" w:rsidRPr="00E66BAC" w:rsidRDefault="007534E8" w:rsidP="00E66BAC">
      <w:pPr>
        <w:pStyle w:val="ListParagraph"/>
        <w:spacing w:line="360" w:lineRule="auto"/>
        <w:ind w:left="426"/>
        <w:jc w:val="center"/>
        <w:rPr>
          <w:rFonts w:ascii="Times New Roman" w:hAnsi="Times New Roman" w:cs="Times New Roman"/>
          <w:sz w:val="24"/>
          <w:szCs w:val="24"/>
        </w:rPr>
      </w:pPr>
      <w:r w:rsidRPr="00E66BAC">
        <w:rPr>
          <w:rFonts w:ascii="Times New Roman" w:hAnsi="Times New Roman" w:cs="Times New Roman"/>
          <w:noProof/>
          <w:sz w:val="24"/>
          <w:szCs w:val="24"/>
        </w:rPr>
        <w:t>Gambar 3.40. Halaman Detail Lowongan Pekerjaan</w:t>
      </w:r>
    </w:p>
    <w:p w:rsidR="00364C6D" w:rsidRPr="00E66BAC" w:rsidRDefault="00364C6D" w:rsidP="00E66BAC">
      <w:pPr>
        <w:pStyle w:val="ListParagraph"/>
        <w:spacing w:line="360" w:lineRule="auto"/>
        <w:ind w:left="426"/>
        <w:jc w:val="both"/>
        <w:rPr>
          <w:rFonts w:ascii="Times New Roman" w:hAnsi="Times New Roman" w:cs="Times New Roman"/>
          <w:sz w:val="24"/>
          <w:szCs w:val="24"/>
        </w:rPr>
      </w:pPr>
    </w:p>
    <w:p w:rsidR="006A2C45" w:rsidRPr="00E66BAC" w:rsidRDefault="00653481" w:rsidP="00E66BAC">
      <w:pPr>
        <w:pStyle w:val="ListParagraph"/>
        <w:numPr>
          <w:ilvl w:val="0"/>
          <w:numId w:val="27"/>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9F0253" w:rsidRPr="00E66BAC" w:rsidRDefault="0065348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0D76ED" w:rsidRPr="00E66BAC">
        <w:rPr>
          <w:rFonts w:ascii="Times New Roman" w:hAnsi="Times New Roman" w:cs="Times New Roman"/>
          <w:sz w:val="24"/>
          <w:szCs w:val="24"/>
        </w:rPr>
        <w:t xml:space="preserve">3.41. </w:t>
      </w:r>
      <w:r w:rsidRPr="00E66BAC">
        <w:rPr>
          <w:rFonts w:ascii="Times New Roman" w:hAnsi="Times New Roman" w:cs="Times New Roman"/>
          <w:sz w:val="24"/>
          <w:szCs w:val="24"/>
        </w:rPr>
        <w:t>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9F0253" w:rsidRPr="00E66BAC" w:rsidTr="00AF6278">
        <w:tc>
          <w:tcPr>
            <w:tcW w:w="7370" w:type="dxa"/>
            <w:tcBorders>
              <w:top w:val="single" w:sz="4" w:space="0" w:color="auto"/>
              <w:left w:val="single" w:sz="4" w:space="0" w:color="auto"/>
              <w:bottom w:val="single" w:sz="4" w:space="0" w:color="auto"/>
              <w:right w:val="single" w:sz="4" w:space="0" w:color="auto"/>
            </w:tcBorders>
          </w:tcPr>
          <w:p w:rsidR="009F0253" w:rsidRPr="00E66BAC" w:rsidRDefault="00AF6278"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14:anchorId="38C917EF" wp14:editId="15A8066A">
                  <wp:extent cx="984897" cy="2520000"/>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E66BAC">
              <w:rPr>
                <w:rFonts w:ascii="Times New Roman" w:hAnsi="Times New Roman" w:cs="Times New Roman"/>
                <w:noProof/>
                <w:sz w:val="24"/>
                <w:szCs w:val="24"/>
              </w:rPr>
              <w:drawing>
                <wp:inline distT="0" distB="0" distL="0" distR="0" wp14:anchorId="096A9D20" wp14:editId="5A1A8C85">
                  <wp:extent cx="3543178" cy="25200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E66BAC" w:rsidTr="00AF6278">
        <w:tc>
          <w:tcPr>
            <w:tcW w:w="7370" w:type="dxa"/>
            <w:tcBorders>
              <w:top w:val="single" w:sz="4" w:space="0" w:color="auto"/>
              <w:left w:val="nil"/>
              <w:bottom w:val="nil"/>
              <w:right w:val="nil"/>
            </w:tcBorders>
          </w:tcPr>
          <w:p w:rsidR="009F0253" w:rsidRPr="00E66BAC" w:rsidRDefault="009F0253"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6531D4" w:rsidRPr="00E66BAC">
              <w:rPr>
                <w:rFonts w:ascii="Times New Roman" w:hAnsi="Times New Roman" w:cs="Times New Roman"/>
                <w:noProof/>
                <w:sz w:val="24"/>
                <w:szCs w:val="24"/>
              </w:rPr>
              <w:t xml:space="preserve"> 3.41</w:t>
            </w:r>
            <w:r w:rsidRPr="00E66BAC">
              <w:rPr>
                <w:rFonts w:ascii="Times New Roman" w:hAnsi="Times New Roman" w:cs="Times New Roman"/>
                <w:noProof/>
                <w:sz w:val="24"/>
                <w:szCs w:val="24"/>
              </w:rPr>
              <w:t>. Halaman Pengaturan Akun</w:t>
            </w:r>
          </w:p>
        </w:tc>
      </w:tr>
    </w:tbl>
    <w:p w:rsidR="00CB12EF" w:rsidRPr="00E66BAC" w:rsidRDefault="00CB12EF"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i/>
          <w:sz w:val="24"/>
          <w:szCs w:val="24"/>
        </w:rPr>
        <w:br w:type="page"/>
      </w:r>
    </w:p>
    <w:p w:rsidR="00625D9A" w:rsidRPr="00E66BAC" w:rsidRDefault="00983FD5" w:rsidP="00E66BAC">
      <w:pPr>
        <w:pStyle w:val="Heading4"/>
        <w:numPr>
          <w:ilvl w:val="0"/>
          <w:numId w:val="19"/>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lastRenderedPageBreak/>
        <w:t>Website Trainers</w:t>
      </w:r>
    </w:p>
    <w:p w:rsidR="00625D9A" w:rsidRPr="00E66BAC" w:rsidRDefault="00625D9A" w:rsidP="00E66BAC">
      <w:pPr>
        <w:pStyle w:val="ListParagraph"/>
        <w:numPr>
          <w:ilvl w:val="0"/>
          <w:numId w:val="28"/>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Login</w:t>
      </w:r>
    </w:p>
    <w:p w:rsidR="00625D9A" w:rsidRPr="00E66BAC" w:rsidRDefault="00625D9A"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noProof/>
          <w:sz w:val="24"/>
          <w:szCs w:val="24"/>
        </w:rPr>
        <w:t xml:space="preserve">Gambar 3.42. menunjukan tampilan </w:t>
      </w:r>
      <w:r w:rsidRPr="00E66BAC">
        <w:rPr>
          <w:rFonts w:ascii="Times New Roman" w:hAnsi="Times New Roman" w:cs="Times New Roman"/>
          <w:i/>
          <w:noProof/>
          <w:sz w:val="24"/>
          <w:szCs w:val="24"/>
        </w:rPr>
        <w:t xml:space="preserve">login </w:t>
      </w:r>
      <w:r w:rsidRPr="00E66BAC">
        <w:rPr>
          <w:rFonts w:ascii="Times New Roman" w:hAnsi="Times New Roman" w:cs="Times New Roman"/>
          <w:noProof/>
          <w:sz w:val="24"/>
          <w:szCs w:val="24"/>
        </w:rPr>
        <w:t xml:space="preserve">yang digunakan untuk melakukan proses manajemen pelatihan. Pada halaman ini hanya dilakukan oleh trainers dengan mengisikan </w:t>
      </w:r>
      <w:r w:rsidR="006641A7" w:rsidRPr="00E66BAC">
        <w:rPr>
          <w:rFonts w:ascii="Times New Roman" w:hAnsi="Times New Roman" w:cs="Times New Roman"/>
          <w:noProof/>
          <w:sz w:val="24"/>
          <w:szCs w:val="24"/>
        </w:rPr>
        <w:t>email</w:t>
      </w:r>
      <w:r w:rsidRPr="00E66BAC">
        <w:rPr>
          <w:rFonts w:ascii="Times New Roman" w:hAnsi="Times New Roman" w:cs="Times New Roman"/>
          <w:noProof/>
          <w:sz w:val="24"/>
          <w:szCs w:val="24"/>
        </w:rPr>
        <w:t xml:space="preserv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7236"/>
      </w:tblGrid>
      <w:tr w:rsidR="00625D9A" w:rsidRPr="00E66BAC" w:rsidTr="001B3C8F">
        <w:tc>
          <w:tcPr>
            <w:tcW w:w="5794" w:type="dxa"/>
            <w:tcBorders>
              <w:top w:val="single" w:sz="4" w:space="0" w:color="auto"/>
              <w:left w:val="single" w:sz="4" w:space="0" w:color="auto"/>
              <w:bottom w:val="single" w:sz="4" w:space="0" w:color="auto"/>
              <w:right w:val="single" w:sz="4" w:space="0" w:color="auto"/>
            </w:tcBorders>
          </w:tcPr>
          <w:p w:rsidR="00625D9A" w:rsidRPr="00E66BAC" w:rsidRDefault="0045512B"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67622618" wp14:editId="3B5C638D">
                  <wp:extent cx="4448175" cy="229870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625D9A" w:rsidRPr="00E66BAC" w:rsidTr="001B3C8F">
        <w:tc>
          <w:tcPr>
            <w:tcW w:w="5794" w:type="dxa"/>
            <w:tcBorders>
              <w:top w:val="single" w:sz="4" w:space="0" w:color="auto"/>
              <w:left w:val="nil"/>
              <w:bottom w:val="nil"/>
              <w:right w:val="nil"/>
            </w:tcBorders>
          </w:tcPr>
          <w:p w:rsidR="00625D9A" w:rsidRPr="00E66BAC" w:rsidRDefault="00625D9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 xml:space="preserve">Gambar 3.42. Halaman </w:t>
            </w:r>
            <w:r w:rsidR="0045512B" w:rsidRPr="00E66BAC">
              <w:rPr>
                <w:rFonts w:ascii="Times New Roman" w:hAnsi="Times New Roman" w:cs="Times New Roman"/>
                <w:noProof/>
                <w:sz w:val="24"/>
                <w:szCs w:val="24"/>
              </w:rPr>
              <w:t>Login</w:t>
            </w:r>
          </w:p>
        </w:tc>
      </w:tr>
    </w:tbl>
    <w:p w:rsidR="00625D9A" w:rsidRPr="00E66BAC" w:rsidRDefault="00625D9A" w:rsidP="00E66BAC">
      <w:pPr>
        <w:pStyle w:val="ListParagraph"/>
        <w:numPr>
          <w:ilvl w:val="0"/>
          <w:numId w:val="28"/>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ashboard</w:t>
      </w:r>
    </w:p>
    <w:p w:rsidR="00625D9A" w:rsidRPr="00E66BAC" w:rsidRDefault="00625D9A"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3.43. menunjukan tampilan halaman </w:t>
      </w:r>
      <w:r w:rsidRPr="00E66BAC">
        <w:rPr>
          <w:rFonts w:ascii="Times New Roman" w:hAnsi="Times New Roman" w:cs="Times New Roman"/>
          <w:i/>
          <w:sz w:val="24"/>
          <w:szCs w:val="24"/>
        </w:rPr>
        <w:t>dashboard</w:t>
      </w:r>
      <w:r w:rsidRPr="00E66BAC">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E66BAC" w:rsidTr="001B3C8F">
        <w:tc>
          <w:tcPr>
            <w:tcW w:w="5794" w:type="dxa"/>
            <w:tcBorders>
              <w:top w:val="single" w:sz="4" w:space="0" w:color="auto"/>
              <w:left w:val="single" w:sz="4" w:space="0" w:color="auto"/>
              <w:bottom w:val="single" w:sz="4" w:space="0" w:color="auto"/>
              <w:right w:val="single" w:sz="4" w:space="0" w:color="auto"/>
            </w:tcBorders>
          </w:tcPr>
          <w:p w:rsidR="00625D9A" w:rsidRPr="00E66BAC" w:rsidRDefault="00B643E2"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E66BAC" w:rsidTr="001B3C8F">
        <w:tc>
          <w:tcPr>
            <w:tcW w:w="5794" w:type="dxa"/>
            <w:tcBorders>
              <w:top w:val="single" w:sz="4" w:space="0" w:color="auto"/>
              <w:left w:val="nil"/>
              <w:bottom w:val="nil"/>
              <w:right w:val="nil"/>
            </w:tcBorders>
          </w:tcPr>
          <w:p w:rsidR="00625D9A" w:rsidRPr="00E66BAC" w:rsidRDefault="00625D9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 xml:space="preserve">Gambar 3.43. Halaman </w:t>
            </w:r>
            <w:r w:rsidR="00784E7A" w:rsidRPr="00E66BAC">
              <w:rPr>
                <w:rFonts w:ascii="Times New Roman" w:hAnsi="Times New Roman" w:cs="Times New Roman"/>
                <w:noProof/>
                <w:sz w:val="24"/>
                <w:szCs w:val="24"/>
              </w:rPr>
              <w:t>Dashboard</w:t>
            </w:r>
          </w:p>
        </w:tc>
      </w:tr>
    </w:tbl>
    <w:p w:rsidR="00625D9A" w:rsidRPr="00E66BAC" w:rsidRDefault="00625D9A" w:rsidP="00E66BAC">
      <w:pPr>
        <w:pStyle w:val="ListParagraph"/>
        <w:numPr>
          <w:ilvl w:val="0"/>
          <w:numId w:val="28"/>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625D9A" w:rsidRPr="00E66BAC" w:rsidRDefault="00625D9A"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lastRenderedPageBreak/>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E66BAC" w:rsidTr="00FA2550">
        <w:tc>
          <w:tcPr>
            <w:tcW w:w="7370" w:type="dxa"/>
            <w:tcBorders>
              <w:top w:val="single" w:sz="4" w:space="0" w:color="auto"/>
              <w:left w:val="single" w:sz="4" w:space="0" w:color="auto"/>
              <w:bottom w:val="single" w:sz="4" w:space="0" w:color="auto"/>
              <w:right w:val="single" w:sz="4" w:space="0" w:color="auto"/>
            </w:tcBorders>
          </w:tcPr>
          <w:p w:rsidR="00625D9A" w:rsidRPr="00E66BAC" w:rsidRDefault="00FA2550"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E66BAC">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E66BAC" w:rsidTr="00FA2550">
        <w:tc>
          <w:tcPr>
            <w:tcW w:w="7370" w:type="dxa"/>
            <w:tcBorders>
              <w:top w:val="single" w:sz="4" w:space="0" w:color="auto"/>
              <w:left w:val="nil"/>
              <w:bottom w:val="nil"/>
              <w:right w:val="nil"/>
            </w:tcBorders>
          </w:tcPr>
          <w:p w:rsidR="00625D9A" w:rsidRPr="00E66BAC" w:rsidRDefault="00625D9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784E7A" w:rsidRPr="00E66BAC">
              <w:rPr>
                <w:rFonts w:ascii="Times New Roman" w:hAnsi="Times New Roman" w:cs="Times New Roman"/>
                <w:noProof/>
                <w:sz w:val="24"/>
                <w:szCs w:val="24"/>
              </w:rPr>
              <w:t xml:space="preserve"> 3.44</w:t>
            </w:r>
            <w:r w:rsidRPr="00E66BAC">
              <w:rPr>
                <w:rFonts w:ascii="Times New Roman" w:hAnsi="Times New Roman" w:cs="Times New Roman"/>
                <w:noProof/>
                <w:sz w:val="24"/>
                <w:szCs w:val="24"/>
              </w:rPr>
              <w:t xml:space="preserve">. Halaman </w:t>
            </w:r>
            <w:r w:rsidR="00784E7A" w:rsidRPr="00E66BAC">
              <w:rPr>
                <w:rFonts w:ascii="Times New Roman" w:hAnsi="Times New Roman" w:cs="Times New Roman"/>
                <w:noProof/>
                <w:sz w:val="24"/>
                <w:szCs w:val="24"/>
              </w:rPr>
              <w:t>Daftar Pelatihan</w:t>
            </w:r>
          </w:p>
        </w:tc>
      </w:tr>
    </w:tbl>
    <w:p w:rsidR="00625D9A" w:rsidRPr="00E66BAC" w:rsidRDefault="00625D9A" w:rsidP="00E66BAC">
      <w:pPr>
        <w:pStyle w:val="ListParagraph"/>
        <w:spacing w:line="360" w:lineRule="auto"/>
        <w:ind w:left="426"/>
        <w:jc w:val="both"/>
        <w:rPr>
          <w:rFonts w:ascii="Times New Roman" w:hAnsi="Times New Roman" w:cs="Times New Roman"/>
          <w:sz w:val="24"/>
          <w:szCs w:val="24"/>
        </w:rPr>
      </w:pPr>
    </w:p>
    <w:p w:rsidR="00625D9A" w:rsidRPr="00E66BAC" w:rsidRDefault="00625D9A" w:rsidP="00E66BAC">
      <w:pPr>
        <w:pStyle w:val="ListParagraph"/>
        <w:numPr>
          <w:ilvl w:val="0"/>
          <w:numId w:val="28"/>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Update Daftar Pelatihan</w:t>
      </w:r>
    </w:p>
    <w:p w:rsidR="00625D9A" w:rsidRPr="00E66BAC" w:rsidRDefault="00625D9A"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784E7A" w:rsidRPr="00E66BAC">
        <w:rPr>
          <w:rFonts w:ascii="Times New Roman" w:hAnsi="Times New Roman" w:cs="Times New Roman"/>
          <w:sz w:val="24"/>
          <w:szCs w:val="24"/>
        </w:rPr>
        <w:t xml:space="preserve">3.45. </w:t>
      </w:r>
      <w:r w:rsidRPr="00E66BAC">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E66BAC" w:rsidTr="00FA2550">
        <w:tc>
          <w:tcPr>
            <w:tcW w:w="7370" w:type="dxa"/>
            <w:tcBorders>
              <w:top w:val="single" w:sz="4" w:space="0" w:color="auto"/>
              <w:left w:val="single" w:sz="4" w:space="0" w:color="auto"/>
              <w:bottom w:val="single" w:sz="4" w:space="0" w:color="auto"/>
              <w:right w:val="single" w:sz="4" w:space="0" w:color="auto"/>
            </w:tcBorders>
          </w:tcPr>
          <w:p w:rsidR="00625D9A" w:rsidRPr="00E66BAC" w:rsidRDefault="00FA2550"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E66BAC">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E66BAC" w:rsidTr="00FA2550">
        <w:tc>
          <w:tcPr>
            <w:tcW w:w="7370" w:type="dxa"/>
            <w:tcBorders>
              <w:top w:val="single" w:sz="4" w:space="0" w:color="auto"/>
              <w:left w:val="nil"/>
              <w:bottom w:val="nil"/>
              <w:right w:val="nil"/>
            </w:tcBorders>
          </w:tcPr>
          <w:p w:rsidR="00625D9A" w:rsidRPr="00E66BAC" w:rsidRDefault="00625D9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784E7A" w:rsidRPr="00E66BAC">
              <w:rPr>
                <w:rFonts w:ascii="Times New Roman" w:hAnsi="Times New Roman" w:cs="Times New Roman"/>
                <w:noProof/>
                <w:sz w:val="24"/>
                <w:szCs w:val="24"/>
              </w:rPr>
              <w:t xml:space="preserve"> 3.45</w:t>
            </w:r>
            <w:r w:rsidRPr="00E66BAC">
              <w:rPr>
                <w:rFonts w:ascii="Times New Roman" w:hAnsi="Times New Roman" w:cs="Times New Roman"/>
                <w:noProof/>
                <w:sz w:val="24"/>
                <w:szCs w:val="24"/>
              </w:rPr>
              <w:t xml:space="preserve">. Halaman </w:t>
            </w:r>
            <w:r w:rsidR="00784E7A" w:rsidRPr="00E66BAC">
              <w:rPr>
                <w:rFonts w:ascii="Times New Roman" w:hAnsi="Times New Roman" w:cs="Times New Roman"/>
                <w:noProof/>
                <w:sz w:val="24"/>
                <w:szCs w:val="24"/>
              </w:rPr>
              <w:t>Update Daftar Pelatihan</w:t>
            </w:r>
          </w:p>
        </w:tc>
      </w:tr>
    </w:tbl>
    <w:p w:rsidR="00625D9A" w:rsidRPr="00E66BAC" w:rsidRDefault="00625D9A" w:rsidP="00E66BAC">
      <w:pPr>
        <w:pStyle w:val="ListParagraph"/>
        <w:numPr>
          <w:ilvl w:val="0"/>
          <w:numId w:val="28"/>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Pelatihan</w:t>
      </w:r>
    </w:p>
    <w:p w:rsidR="00625D9A" w:rsidRPr="00E66BAC" w:rsidRDefault="00625D9A"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lastRenderedPageBreak/>
        <w:t>Gambar</w:t>
      </w:r>
      <w:r w:rsidR="00A44577" w:rsidRPr="00E66BAC">
        <w:rPr>
          <w:rFonts w:ascii="Times New Roman" w:hAnsi="Times New Roman" w:cs="Times New Roman"/>
          <w:sz w:val="24"/>
          <w:szCs w:val="24"/>
        </w:rPr>
        <w:t xml:space="preserve"> 3.46.</w:t>
      </w:r>
      <w:r w:rsidRPr="00E66BAC">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E66BAC" w:rsidTr="00FA2550">
        <w:tc>
          <w:tcPr>
            <w:tcW w:w="7370" w:type="dxa"/>
            <w:tcBorders>
              <w:top w:val="single" w:sz="4" w:space="0" w:color="auto"/>
              <w:left w:val="single" w:sz="4" w:space="0" w:color="auto"/>
              <w:bottom w:val="single" w:sz="4" w:space="0" w:color="auto"/>
              <w:right w:val="single" w:sz="4" w:space="0" w:color="auto"/>
            </w:tcBorders>
          </w:tcPr>
          <w:p w:rsidR="00625D9A" w:rsidRPr="00E66BAC" w:rsidRDefault="00FA2550"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E66BAC">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E66BAC" w:rsidTr="00FA2550">
        <w:tc>
          <w:tcPr>
            <w:tcW w:w="7370" w:type="dxa"/>
            <w:tcBorders>
              <w:top w:val="single" w:sz="4" w:space="0" w:color="auto"/>
              <w:left w:val="nil"/>
              <w:bottom w:val="nil"/>
              <w:right w:val="nil"/>
            </w:tcBorders>
          </w:tcPr>
          <w:p w:rsidR="00625D9A" w:rsidRPr="00E66BAC" w:rsidRDefault="00625D9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A44577" w:rsidRPr="00E66BAC">
              <w:rPr>
                <w:rFonts w:ascii="Times New Roman" w:hAnsi="Times New Roman" w:cs="Times New Roman"/>
                <w:noProof/>
                <w:sz w:val="24"/>
                <w:szCs w:val="24"/>
              </w:rPr>
              <w:t xml:space="preserve"> 3.46</w:t>
            </w:r>
            <w:r w:rsidRPr="00E66BAC">
              <w:rPr>
                <w:rFonts w:ascii="Times New Roman" w:hAnsi="Times New Roman" w:cs="Times New Roman"/>
                <w:noProof/>
                <w:sz w:val="24"/>
                <w:szCs w:val="24"/>
              </w:rPr>
              <w:t xml:space="preserve">. Halaman </w:t>
            </w:r>
            <w:r w:rsidR="00A44577" w:rsidRPr="00E66BAC">
              <w:rPr>
                <w:rFonts w:ascii="Times New Roman" w:hAnsi="Times New Roman" w:cs="Times New Roman"/>
                <w:noProof/>
                <w:sz w:val="24"/>
                <w:szCs w:val="24"/>
              </w:rPr>
              <w:t>Detail Daftar Pelatihan</w:t>
            </w:r>
          </w:p>
        </w:tc>
      </w:tr>
    </w:tbl>
    <w:p w:rsidR="00625D9A" w:rsidRPr="00E66BAC" w:rsidRDefault="00625D9A" w:rsidP="00E66BAC">
      <w:pPr>
        <w:pStyle w:val="ListParagraph"/>
        <w:spacing w:line="360" w:lineRule="auto"/>
        <w:ind w:left="426"/>
        <w:jc w:val="both"/>
        <w:rPr>
          <w:rFonts w:ascii="Times New Roman" w:hAnsi="Times New Roman" w:cs="Times New Roman"/>
          <w:sz w:val="24"/>
          <w:szCs w:val="24"/>
        </w:rPr>
      </w:pPr>
    </w:p>
    <w:p w:rsidR="00625D9A" w:rsidRPr="00E66BAC" w:rsidRDefault="00625D9A" w:rsidP="00E66BAC">
      <w:pPr>
        <w:pStyle w:val="ListParagraph"/>
        <w:numPr>
          <w:ilvl w:val="0"/>
          <w:numId w:val="28"/>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625D9A" w:rsidRPr="00E66BAC" w:rsidRDefault="00625D9A"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w:t>
      </w:r>
      <w:r w:rsidR="00A44577" w:rsidRPr="00E66BAC">
        <w:rPr>
          <w:rFonts w:ascii="Times New Roman" w:hAnsi="Times New Roman" w:cs="Times New Roman"/>
          <w:sz w:val="24"/>
          <w:szCs w:val="24"/>
        </w:rPr>
        <w:t xml:space="preserve"> 3.47.</w:t>
      </w:r>
      <w:r w:rsidRPr="00E66BAC">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E66BAC" w:rsidTr="00FA2550">
        <w:tc>
          <w:tcPr>
            <w:tcW w:w="7370" w:type="dxa"/>
            <w:tcBorders>
              <w:top w:val="single" w:sz="4" w:space="0" w:color="auto"/>
              <w:left w:val="single" w:sz="4" w:space="0" w:color="auto"/>
              <w:bottom w:val="single" w:sz="4" w:space="0" w:color="auto"/>
              <w:right w:val="single" w:sz="4" w:space="0" w:color="auto"/>
            </w:tcBorders>
          </w:tcPr>
          <w:p w:rsidR="00625D9A" w:rsidRPr="00E66BAC" w:rsidRDefault="00FA2550"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E66BAC">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E66BAC" w:rsidTr="00FA2550">
        <w:tc>
          <w:tcPr>
            <w:tcW w:w="7370" w:type="dxa"/>
            <w:tcBorders>
              <w:top w:val="single" w:sz="4" w:space="0" w:color="auto"/>
              <w:left w:val="nil"/>
              <w:bottom w:val="nil"/>
              <w:right w:val="nil"/>
            </w:tcBorders>
          </w:tcPr>
          <w:p w:rsidR="00625D9A" w:rsidRPr="00E66BAC" w:rsidRDefault="00625D9A"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A44577" w:rsidRPr="00E66BAC">
              <w:rPr>
                <w:rFonts w:ascii="Times New Roman" w:hAnsi="Times New Roman" w:cs="Times New Roman"/>
                <w:noProof/>
                <w:sz w:val="24"/>
                <w:szCs w:val="24"/>
              </w:rPr>
              <w:t xml:space="preserve"> 3.47</w:t>
            </w:r>
            <w:r w:rsidRPr="00E66BAC">
              <w:rPr>
                <w:rFonts w:ascii="Times New Roman" w:hAnsi="Times New Roman" w:cs="Times New Roman"/>
                <w:noProof/>
                <w:sz w:val="24"/>
                <w:szCs w:val="24"/>
              </w:rPr>
              <w:t>. Halaman Pengaturan Akun</w:t>
            </w:r>
          </w:p>
        </w:tc>
      </w:tr>
    </w:tbl>
    <w:p w:rsidR="00CB12EF" w:rsidRPr="00E66BAC" w:rsidRDefault="00CB12EF" w:rsidP="00E66BAC">
      <w:pPr>
        <w:spacing w:line="360" w:lineRule="auto"/>
        <w:rPr>
          <w:rFonts w:ascii="Times New Roman" w:eastAsiaTheme="majorEastAsia" w:hAnsi="Times New Roman" w:cs="Times New Roman"/>
          <w:iCs/>
          <w:sz w:val="24"/>
          <w:szCs w:val="24"/>
        </w:rPr>
      </w:pPr>
    </w:p>
    <w:p w:rsidR="00983FD5" w:rsidRPr="00E66BAC" w:rsidRDefault="00983FD5" w:rsidP="00E66BAC">
      <w:pPr>
        <w:pStyle w:val="Heading4"/>
        <w:numPr>
          <w:ilvl w:val="0"/>
          <w:numId w:val="19"/>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lastRenderedPageBreak/>
        <w:t>Aplikasi Customers</w:t>
      </w:r>
    </w:p>
    <w:p w:rsidR="001621C3" w:rsidRPr="00E66BAC" w:rsidRDefault="001621C3"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Splash Screen</w:t>
      </w:r>
    </w:p>
    <w:p w:rsidR="003509A9" w:rsidRPr="00E66BAC" w:rsidRDefault="003509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 3.48. merupakan tampilan dari halaman splash screen, tampilan ini akan muncul pada saat aplikasi dij</w:t>
      </w:r>
      <w:r w:rsidR="005723D6" w:rsidRPr="00E66BAC">
        <w:rPr>
          <w:rFonts w:ascii="Times New Roman" w:hAnsi="Times New Roman" w:cs="Times New Roman"/>
          <w:sz w:val="24"/>
          <w:szCs w:val="24"/>
        </w:rPr>
        <w:t>alankan pertama kali oleh user.</w:t>
      </w:r>
    </w:p>
    <w:tbl>
      <w:tblPr>
        <w:tblStyle w:val="TableGrid"/>
        <w:tblW w:w="6078" w:type="dxa"/>
        <w:tblInd w:w="567" w:type="dxa"/>
        <w:tblLook w:val="04A0" w:firstRow="1" w:lastRow="0" w:firstColumn="1" w:lastColumn="0" w:noHBand="0" w:noVBand="1"/>
      </w:tblPr>
      <w:tblGrid>
        <w:gridCol w:w="1970"/>
        <w:gridCol w:w="2136"/>
        <w:gridCol w:w="1972"/>
      </w:tblGrid>
      <w:tr w:rsidR="00516699" w:rsidRPr="00E66BAC" w:rsidTr="008B0B18">
        <w:trPr>
          <w:trHeight w:val="3969"/>
        </w:trPr>
        <w:tc>
          <w:tcPr>
            <w:tcW w:w="2013" w:type="dxa"/>
            <w:tcBorders>
              <w:top w:val="nil"/>
              <w:left w:val="nil"/>
              <w:bottom w:val="nil"/>
              <w:right w:val="single" w:sz="4" w:space="0" w:color="auto"/>
            </w:tcBorders>
          </w:tcPr>
          <w:p w:rsidR="00516699" w:rsidRPr="00E66BAC" w:rsidRDefault="00516699"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516699"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0E167B0C" wp14:editId="0F7B4458">
                  <wp:extent cx="1215000" cy="2700000"/>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516699" w:rsidRPr="00E66BAC" w:rsidRDefault="00516699" w:rsidP="00E66BAC">
            <w:pPr>
              <w:pStyle w:val="ListParagraph"/>
              <w:spacing w:line="360" w:lineRule="auto"/>
              <w:ind w:left="0"/>
              <w:jc w:val="center"/>
              <w:rPr>
                <w:rFonts w:ascii="Times New Roman" w:hAnsi="Times New Roman" w:cs="Times New Roman"/>
                <w:noProof/>
                <w:sz w:val="24"/>
                <w:szCs w:val="24"/>
              </w:rPr>
            </w:pPr>
          </w:p>
        </w:tc>
      </w:tr>
      <w:tr w:rsidR="00516699" w:rsidRPr="00E66BAC" w:rsidTr="008B0B18">
        <w:tc>
          <w:tcPr>
            <w:tcW w:w="6078" w:type="dxa"/>
            <w:gridSpan w:val="3"/>
            <w:tcBorders>
              <w:top w:val="nil"/>
              <w:left w:val="nil"/>
              <w:bottom w:val="nil"/>
              <w:right w:val="nil"/>
            </w:tcBorders>
          </w:tcPr>
          <w:p w:rsidR="00516699" w:rsidRPr="00E66BAC" w:rsidRDefault="00516699"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48. Halaman Utama</w:t>
            </w:r>
          </w:p>
        </w:tc>
      </w:tr>
    </w:tbl>
    <w:p w:rsidR="001621C3" w:rsidRPr="00E66BAC" w:rsidRDefault="001621C3" w:rsidP="00E66BAC">
      <w:pPr>
        <w:pStyle w:val="ListParagraph"/>
        <w:spacing w:line="360" w:lineRule="auto"/>
        <w:ind w:left="426"/>
        <w:jc w:val="both"/>
        <w:rPr>
          <w:rFonts w:ascii="Times New Roman" w:hAnsi="Times New Roman" w:cs="Times New Roman"/>
          <w:sz w:val="24"/>
          <w:szCs w:val="24"/>
        </w:rPr>
      </w:pPr>
    </w:p>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Utama</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w:t>
      </w:r>
      <w:r w:rsidR="00FE7441" w:rsidRPr="00E66BAC">
        <w:rPr>
          <w:rFonts w:ascii="Times New Roman" w:hAnsi="Times New Roman" w:cs="Times New Roman"/>
          <w:sz w:val="24"/>
          <w:szCs w:val="24"/>
        </w:rPr>
        <w:t xml:space="preserve"> 3.48.</w:t>
      </w:r>
      <w:r w:rsidRPr="00E66BAC">
        <w:rPr>
          <w:rFonts w:ascii="Times New Roman" w:hAnsi="Times New Roman" w:cs="Times New Roman"/>
          <w:sz w:val="24"/>
          <w:szCs w:val="24"/>
        </w:rPr>
        <w:t xml:space="preserve"> merupakan tampilan dari halaman utama, tampilan ini muncul </w:t>
      </w:r>
      <w:r w:rsidR="003509A9" w:rsidRPr="00E66BAC">
        <w:rPr>
          <w:rFonts w:ascii="Times New Roman" w:hAnsi="Times New Roman" w:cs="Times New Roman"/>
          <w:sz w:val="24"/>
          <w:szCs w:val="24"/>
        </w:rPr>
        <w:t>setelah tampilan splash screen berjalan</w:t>
      </w:r>
      <w:r w:rsidRPr="00E66BAC">
        <w:rPr>
          <w:rFonts w:ascii="Times New Roman" w:hAnsi="Times New Roman" w:cs="Times New Roman"/>
          <w:sz w:val="24"/>
          <w:szCs w:val="24"/>
        </w:rPr>
        <w:t>. User dapat memilih untuk melanjutkan login atau register.</w:t>
      </w:r>
    </w:p>
    <w:tbl>
      <w:tblPr>
        <w:tblStyle w:val="TableGrid"/>
        <w:tblW w:w="6078" w:type="dxa"/>
        <w:tblInd w:w="567" w:type="dxa"/>
        <w:tblLook w:val="04A0" w:firstRow="1" w:lastRow="0" w:firstColumn="1" w:lastColumn="0" w:noHBand="0" w:noVBand="1"/>
      </w:tblPr>
      <w:tblGrid>
        <w:gridCol w:w="1970"/>
        <w:gridCol w:w="2136"/>
        <w:gridCol w:w="1972"/>
      </w:tblGrid>
      <w:tr w:rsidR="00E074D1" w:rsidRPr="00E66BAC" w:rsidTr="00C67265">
        <w:trPr>
          <w:trHeight w:val="3969"/>
        </w:trPr>
        <w:tc>
          <w:tcPr>
            <w:tcW w:w="2013" w:type="dxa"/>
            <w:tcBorders>
              <w:top w:val="nil"/>
              <w:left w:val="nil"/>
              <w:bottom w:val="nil"/>
              <w:right w:val="single" w:sz="4" w:space="0" w:color="auto"/>
            </w:tcBorders>
          </w:tcPr>
          <w:p w:rsidR="00E074D1" w:rsidRPr="00E66BAC" w:rsidRDefault="00E074D1"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7A11EBE3" wp14:editId="1C9368FD">
                  <wp:extent cx="1215000" cy="2700000"/>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E66BAC" w:rsidRDefault="00E074D1" w:rsidP="00E66BAC">
            <w:pPr>
              <w:pStyle w:val="ListParagraph"/>
              <w:spacing w:line="360" w:lineRule="auto"/>
              <w:ind w:left="0"/>
              <w:jc w:val="center"/>
              <w:rPr>
                <w:rFonts w:ascii="Times New Roman" w:hAnsi="Times New Roman" w:cs="Times New Roman"/>
                <w:noProof/>
                <w:sz w:val="24"/>
                <w:szCs w:val="24"/>
              </w:rPr>
            </w:pPr>
          </w:p>
        </w:tc>
      </w:tr>
      <w:tr w:rsidR="00E074D1" w:rsidRPr="00E66BAC" w:rsidTr="00E074D1">
        <w:tc>
          <w:tcPr>
            <w:tcW w:w="6078" w:type="dxa"/>
            <w:gridSpan w:val="3"/>
            <w:tcBorders>
              <w:top w:val="nil"/>
              <w:left w:val="nil"/>
              <w:bottom w:val="nil"/>
              <w:right w:val="nil"/>
            </w:tcBorders>
          </w:tcPr>
          <w:p w:rsidR="00E074D1" w:rsidRPr="00E66BAC" w:rsidRDefault="00E074D1"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48. Halaman Utama</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lastRenderedPageBreak/>
        <w:t>Halaman Login</w:t>
      </w:r>
    </w:p>
    <w:p w:rsidR="006517A9" w:rsidRPr="00E66BAC" w:rsidRDefault="006517A9" w:rsidP="00E66BAC">
      <w:pPr>
        <w:pStyle w:val="ListParagraph"/>
        <w:spacing w:line="360" w:lineRule="auto"/>
        <w:ind w:left="426"/>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Gambar </w:t>
      </w:r>
      <w:r w:rsidR="00FE7441" w:rsidRPr="00E66BAC">
        <w:rPr>
          <w:rFonts w:ascii="Times New Roman" w:hAnsi="Times New Roman" w:cs="Times New Roman"/>
          <w:noProof/>
          <w:sz w:val="24"/>
          <w:szCs w:val="24"/>
        </w:rPr>
        <w:t xml:space="preserve">3.49. </w:t>
      </w:r>
      <w:r w:rsidRPr="00E66BAC">
        <w:rPr>
          <w:rFonts w:ascii="Times New Roman" w:hAnsi="Times New Roman" w:cs="Times New Roman"/>
          <w:noProof/>
          <w:sz w:val="24"/>
          <w:szCs w:val="24"/>
        </w:rPr>
        <w:t xml:space="preserve">menunjukan tampilan </w:t>
      </w:r>
      <w:r w:rsidRPr="00E66BAC">
        <w:rPr>
          <w:rFonts w:ascii="Times New Roman" w:hAnsi="Times New Roman" w:cs="Times New Roman"/>
          <w:i/>
          <w:noProof/>
          <w:sz w:val="24"/>
          <w:szCs w:val="24"/>
        </w:rPr>
        <w:t xml:space="preserve">login </w:t>
      </w:r>
      <w:r w:rsidRPr="00E66BAC">
        <w:rPr>
          <w:rFonts w:ascii="Times New Roman" w:hAnsi="Times New Roman" w:cs="Times New Roman"/>
          <w:noProof/>
          <w:sz w:val="24"/>
          <w:szCs w:val="24"/>
        </w:rPr>
        <w:t xml:space="preserve">yang digunakan untuk masuk ke aplikasi. Untuk bisa </w:t>
      </w:r>
      <w:r w:rsidRPr="00E66BAC">
        <w:rPr>
          <w:rFonts w:ascii="Times New Roman" w:hAnsi="Times New Roman" w:cs="Times New Roman"/>
          <w:i/>
          <w:noProof/>
          <w:sz w:val="24"/>
          <w:szCs w:val="24"/>
        </w:rPr>
        <w:t xml:space="preserve">login user </w:t>
      </w:r>
      <w:r w:rsidRPr="00E66BAC">
        <w:rPr>
          <w:rFonts w:ascii="Times New Roman" w:hAnsi="Times New Roman" w:cs="Times New Roman"/>
          <w:noProof/>
          <w:sz w:val="24"/>
          <w:szCs w:val="24"/>
        </w:rPr>
        <w:t xml:space="preserve">harus memasukkan </w:t>
      </w:r>
      <w:r w:rsidR="006641A7" w:rsidRPr="00E66BAC">
        <w:rPr>
          <w:rFonts w:ascii="Times New Roman" w:hAnsi="Times New Roman" w:cs="Times New Roman"/>
          <w:noProof/>
          <w:sz w:val="24"/>
          <w:szCs w:val="24"/>
        </w:rPr>
        <w:t>email</w:t>
      </w:r>
      <w:r w:rsidRPr="00E66BAC">
        <w:rPr>
          <w:rFonts w:ascii="Times New Roman" w:hAnsi="Times New Roman" w:cs="Times New Roman"/>
          <w:noProof/>
          <w:sz w:val="24"/>
          <w:szCs w:val="24"/>
        </w:rPr>
        <w:t xml:space="preserve"> dan password akun yang sudah terdaftar sebelumnya kemudian login.</w:t>
      </w:r>
    </w:p>
    <w:tbl>
      <w:tblPr>
        <w:tblStyle w:val="TableGrid"/>
        <w:tblW w:w="6078" w:type="dxa"/>
        <w:tblInd w:w="567" w:type="dxa"/>
        <w:tblLook w:val="04A0" w:firstRow="1" w:lastRow="0" w:firstColumn="1" w:lastColumn="0" w:noHBand="0" w:noVBand="1"/>
      </w:tblPr>
      <w:tblGrid>
        <w:gridCol w:w="1970"/>
        <w:gridCol w:w="2136"/>
        <w:gridCol w:w="1972"/>
      </w:tblGrid>
      <w:tr w:rsidR="00174C9D" w:rsidRPr="00E66BAC" w:rsidTr="00C67265">
        <w:trPr>
          <w:trHeight w:val="3969"/>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28CE251F" wp14:editId="0772DDB6">
                  <wp:extent cx="1215000" cy="2700000"/>
                  <wp:effectExtent l="0" t="0" r="444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49. Halaman Login</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Register</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noProof/>
          <w:sz w:val="24"/>
          <w:szCs w:val="24"/>
        </w:rPr>
        <w:t xml:space="preserve">Gambar </w:t>
      </w:r>
      <w:r w:rsidR="00FE7441" w:rsidRPr="00E66BAC">
        <w:rPr>
          <w:rFonts w:ascii="Times New Roman" w:hAnsi="Times New Roman" w:cs="Times New Roman"/>
          <w:noProof/>
          <w:sz w:val="24"/>
          <w:szCs w:val="24"/>
        </w:rPr>
        <w:t xml:space="preserve">3.50. </w:t>
      </w:r>
      <w:r w:rsidRPr="00E66BAC">
        <w:rPr>
          <w:rFonts w:ascii="Times New Roman" w:hAnsi="Times New Roman" w:cs="Times New Roman"/>
          <w:noProof/>
          <w:sz w:val="24"/>
          <w:szCs w:val="24"/>
        </w:rPr>
        <w:t xml:space="preserve">menunjukan tampilan halaman </w:t>
      </w:r>
      <w:r w:rsidRPr="00E66BAC">
        <w:rPr>
          <w:rFonts w:ascii="Times New Roman" w:hAnsi="Times New Roman" w:cs="Times New Roman"/>
          <w:i/>
          <w:noProof/>
          <w:sz w:val="24"/>
          <w:szCs w:val="24"/>
        </w:rPr>
        <w:t xml:space="preserve">register </w:t>
      </w:r>
      <w:r w:rsidRPr="00E66BAC">
        <w:rPr>
          <w:rFonts w:ascii="Times New Roman" w:hAnsi="Times New Roman" w:cs="Times New Roman"/>
          <w:noProof/>
          <w:sz w:val="24"/>
          <w:szCs w:val="24"/>
        </w:rPr>
        <w:t xml:space="preserve">yang digunakan untuk register akun. </w:t>
      </w:r>
      <w:r w:rsidRPr="00E66BAC">
        <w:rPr>
          <w:rFonts w:ascii="Times New Roman" w:hAnsi="Times New Roman" w:cs="Times New Roman"/>
          <w:sz w:val="24"/>
          <w:szCs w:val="24"/>
        </w:rPr>
        <w:t>Pada halaman ini user memasukan username, password, verifikasi password, nama lengkap, email, alamat, dan nomor hp kemudian register</w:t>
      </w:r>
      <w:r w:rsidRPr="00E66BAC">
        <w:rPr>
          <w:rFonts w:ascii="Times New Roman" w:hAnsi="Times New Roman" w:cs="Times New Roman"/>
          <w:noProof/>
          <w:sz w:val="24"/>
          <w:szCs w:val="24"/>
        </w:rPr>
        <w:t>.</w:t>
      </w:r>
      <w:r w:rsidRPr="00E66BAC">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70"/>
        <w:gridCol w:w="2136"/>
        <w:gridCol w:w="1972"/>
      </w:tblGrid>
      <w:tr w:rsidR="00174C9D" w:rsidRPr="00E66BAC" w:rsidTr="0086547D">
        <w:trPr>
          <w:trHeight w:val="4252"/>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54E38F1F" wp14:editId="38F6843C">
                  <wp:extent cx="1215000" cy="2700000"/>
                  <wp:effectExtent l="0" t="0" r="444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0. Halaman Register</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lastRenderedPageBreak/>
        <w:t>Halaman Daftar Pelatihan</w:t>
      </w:r>
    </w:p>
    <w:p w:rsidR="006517A9" w:rsidRPr="00E66BAC" w:rsidRDefault="00FE744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 3.51. me</w:t>
      </w:r>
      <w:r w:rsidR="006517A9" w:rsidRPr="00E66BAC">
        <w:rPr>
          <w:rFonts w:ascii="Times New Roman" w:hAnsi="Times New Roman" w:cs="Times New Roman"/>
          <w:sz w:val="24"/>
          <w:szCs w:val="24"/>
        </w:rPr>
        <w:t>n</w:t>
      </w:r>
      <w:r w:rsidRPr="00E66BAC">
        <w:rPr>
          <w:rFonts w:ascii="Times New Roman" w:hAnsi="Times New Roman" w:cs="Times New Roman"/>
          <w:sz w:val="24"/>
          <w:szCs w:val="24"/>
        </w:rPr>
        <w:t>u</w:t>
      </w:r>
      <w:r w:rsidR="006517A9" w:rsidRPr="00E66BAC">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E66BAC" w:rsidTr="0086547D">
        <w:trPr>
          <w:trHeight w:val="3793"/>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35A2C057" wp14:editId="3FB9A52B">
                  <wp:extent cx="1215000" cy="2700000"/>
                  <wp:effectExtent l="0" t="0" r="4445"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1. Halaman Daftar Pelatihan</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Pelatihan</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E7441" w:rsidRPr="00E66BAC">
        <w:rPr>
          <w:rFonts w:ascii="Times New Roman" w:hAnsi="Times New Roman" w:cs="Times New Roman"/>
          <w:sz w:val="24"/>
          <w:szCs w:val="24"/>
        </w:rPr>
        <w:t xml:space="preserve">3.52. </w:t>
      </w:r>
      <w:r w:rsidRPr="00E66BAC">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E66BAC" w:rsidTr="00984514">
        <w:trPr>
          <w:trHeight w:val="4252"/>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6D5F0026" wp14:editId="7095A3B1">
                  <wp:extent cx="1215000" cy="2700000"/>
                  <wp:effectExtent l="0" t="0" r="4445" b="571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2. Halaman Detail Pelatihan</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lastRenderedPageBreak/>
        <w:t>Halaman Form Daftar Pelatihan</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E7441" w:rsidRPr="00E66BAC">
        <w:rPr>
          <w:rFonts w:ascii="Times New Roman" w:hAnsi="Times New Roman" w:cs="Times New Roman"/>
          <w:sz w:val="24"/>
          <w:szCs w:val="24"/>
        </w:rPr>
        <w:t xml:space="preserve">3.53. </w:t>
      </w:r>
      <w:r w:rsidRPr="00E66BAC">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E66BAC" w:rsidTr="00984514">
        <w:trPr>
          <w:trHeight w:val="4173"/>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62DAA429" wp14:editId="78D8B473">
                  <wp:extent cx="1215000" cy="2700000"/>
                  <wp:effectExtent l="0" t="0" r="4445"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3. Halaman Form Daftar Pelatihan</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Pelatihan diikuti</w:t>
      </w:r>
    </w:p>
    <w:p w:rsidR="006517A9" w:rsidRPr="00E66BAC" w:rsidRDefault="00FE7441"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Gambar 3.54. me</w:t>
      </w:r>
      <w:r w:rsidR="006517A9" w:rsidRPr="00E66BAC">
        <w:rPr>
          <w:rFonts w:ascii="Times New Roman" w:hAnsi="Times New Roman" w:cs="Times New Roman"/>
          <w:sz w:val="24"/>
          <w:szCs w:val="24"/>
        </w:rPr>
        <w:t>n</w:t>
      </w:r>
      <w:r w:rsidRPr="00E66BAC">
        <w:rPr>
          <w:rFonts w:ascii="Times New Roman" w:hAnsi="Times New Roman" w:cs="Times New Roman"/>
          <w:sz w:val="24"/>
          <w:szCs w:val="24"/>
        </w:rPr>
        <w:t>u</w:t>
      </w:r>
      <w:r w:rsidR="006517A9" w:rsidRPr="00E66BAC">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E66BAC" w:rsidTr="00984514">
        <w:trPr>
          <w:trHeight w:val="4252"/>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72D09C1D" wp14:editId="4801EDE2">
                  <wp:extent cx="1215000" cy="2700000"/>
                  <wp:effectExtent l="0" t="0" r="444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4. Halaman Pelatihan Diikuti</w:t>
            </w:r>
          </w:p>
        </w:tc>
      </w:tr>
    </w:tbl>
    <w:p w:rsidR="00174C9D" w:rsidRPr="00E66BAC" w:rsidRDefault="00174C9D" w:rsidP="00E66BAC">
      <w:pPr>
        <w:pStyle w:val="ListParagraph"/>
        <w:spacing w:line="360" w:lineRule="auto"/>
        <w:ind w:left="426"/>
        <w:jc w:val="both"/>
        <w:rPr>
          <w:rFonts w:ascii="Times New Roman" w:hAnsi="Times New Roman" w:cs="Times New Roman"/>
          <w:sz w:val="24"/>
          <w:szCs w:val="24"/>
        </w:rPr>
      </w:pPr>
    </w:p>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Pelatihan diikuti</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E7441" w:rsidRPr="00E66BAC">
        <w:rPr>
          <w:rFonts w:ascii="Times New Roman" w:hAnsi="Times New Roman" w:cs="Times New Roman"/>
          <w:sz w:val="24"/>
          <w:szCs w:val="24"/>
        </w:rPr>
        <w:t xml:space="preserve">3.55. </w:t>
      </w:r>
      <w:r w:rsidRPr="00E66BAC">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2013"/>
        <w:gridCol w:w="2049"/>
        <w:gridCol w:w="2016"/>
      </w:tblGrid>
      <w:tr w:rsidR="00174C9D" w:rsidRPr="00E66BAC" w:rsidTr="00EB2B43">
        <w:trPr>
          <w:trHeight w:val="4535"/>
        </w:trPr>
        <w:tc>
          <w:tcPr>
            <w:tcW w:w="2013" w:type="dxa"/>
            <w:tcBorders>
              <w:top w:val="nil"/>
              <w:left w:val="nil"/>
              <w:bottom w:val="nil"/>
              <w:right w:val="single" w:sz="4" w:space="0" w:color="auto"/>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0D8D5EAD" wp14:editId="0375C8CD">
                  <wp:extent cx="771042"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7104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p>
        </w:tc>
      </w:tr>
      <w:tr w:rsidR="00174C9D" w:rsidRPr="00E66BAC" w:rsidTr="00EB2B43">
        <w:tc>
          <w:tcPr>
            <w:tcW w:w="6078" w:type="dxa"/>
            <w:gridSpan w:val="3"/>
            <w:tcBorders>
              <w:top w:val="nil"/>
              <w:left w:val="nil"/>
              <w:bottom w:val="nil"/>
              <w:right w:val="nil"/>
            </w:tcBorders>
          </w:tcPr>
          <w:p w:rsidR="00174C9D" w:rsidRPr="00E66BAC" w:rsidRDefault="00174C9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936B2F" w:rsidRPr="00E66BAC">
              <w:rPr>
                <w:rFonts w:ascii="Times New Roman" w:hAnsi="Times New Roman" w:cs="Times New Roman"/>
                <w:noProof/>
                <w:sz w:val="24"/>
                <w:szCs w:val="24"/>
              </w:rPr>
              <w:t xml:space="preserve"> 3.55</w:t>
            </w:r>
            <w:r w:rsidRPr="00E66BAC">
              <w:rPr>
                <w:rFonts w:ascii="Times New Roman" w:hAnsi="Times New Roman" w:cs="Times New Roman"/>
                <w:noProof/>
                <w:sz w:val="24"/>
                <w:szCs w:val="24"/>
              </w:rPr>
              <w:t>. Halaman Detail Pelatihan Diikuti</w:t>
            </w:r>
          </w:p>
        </w:tc>
      </w:tr>
    </w:tbl>
    <w:p w:rsidR="00CF4BD9" w:rsidRPr="00E66BAC" w:rsidRDefault="00CF4BD9" w:rsidP="00E66BAC">
      <w:pPr>
        <w:pStyle w:val="ListParagraph"/>
        <w:spacing w:line="360" w:lineRule="auto"/>
        <w:ind w:left="426"/>
        <w:jc w:val="both"/>
        <w:rPr>
          <w:rFonts w:ascii="Times New Roman" w:hAnsi="Times New Roman" w:cs="Times New Roman"/>
          <w:sz w:val="24"/>
          <w:szCs w:val="24"/>
        </w:rPr>
      </w:pPr>
    </w:p>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Form Persyaratan Sertifikasi</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A117E" w:rsidRPr="00E66BAC">
        <w:rPr>
          <w:rFonts w:ascii="Times New Roman" w:hAnsi="Times New Roman" w:cs="Times New Roman"/>
          <w:sz w:val="24"/>
          <w:szCs w:val="24"/>
        </w:rPr>
        <w:t xml:space="preserve">3.56. </w:t>
      </w:r>
      <w:r w:rsidRPr="00E66BAC">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970"/>
        <w:gridCol w:w="2136"/>
        <w:gridCol w:w="1972"/>
      </w:tblGrid>
      <w:tr w:rsidR="00936B2F" w:rsidRPr="00E66BAC" w:rsidTr="00EB2B43">
        <w:trPr>
          <w:trHeight w:val="4535"/>
        </w:trPr>
        <w:tc>
          <w:tcPr>
            <w:tcW w:w="2013" w:type="dxa"/>
            <w:tcBorders>
              <w:top w:val="nil"/>
              <w:left w:val="nil"/>
              <w:bottom w:val="nil"/>
              <w:right w:val="single" w:sz="4" w:space="0" w:color="auto"/>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1C55398D" wp14:editId="0C8D8FD9">
                  <wp:extent cx="1215000" cy="2700000"/>
                  <wp:effectExtent l="0" t="0" r="444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r>
      <w:tr w:rsidR="00936B2F" w:rsidRPr="00E66BAC" w:rsidTr="00EB2B43">
        <w:tc>
          <w:tcPr>
            <w:tcW w:w="6078" w:type="dxa"/>
            <w:gridSpan w:val="3"/>
            <w:tcBorders>
              <w:top w:val="nil"/>
              <w:left w:val="nil"/>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6. Halaman Form Persyaratan Sertifikasi</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Lowongan Pekerjaan</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A117E" w:rsidRPr="00E66BAC">
        <w:rPr>
          <w:rFonts w:ascii="Times New Roman" w:hAnsi="Times New Roman" w:cs="Times New Roman"/>
          <w:sz w:val="24"/>
          <w:szCs w:val="24"/>
        </w:rPr>
        <w:t xml:space="preserve">3.57. </w:t>
      </w:r>
      <w:r w:rsidRPr="00E66BAC">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970"/>
        <w:gridCol w:w="2136"/>
        <w:gridCol w:w="1972"/>
      </w:tblGrid>
      <w:tr w:rsidR="00936B2F" w:rsidRPr="00E66BAC" w:rsidTr="00497162">
        <w:trPr>
          <w:trHeight w:val="3969"/>
        </w:trPr>
        <w:tc>
          <w:tcPr>
            <w:tcW w:w="2013" w:type="dxa"/>
            <w:tcBorders>
              <w:top w:val="nil"/>
              <w:left w:val="nil"/>
              <w:bottom w:val="nil"/>
              <w:right w:val="single" w:sz="4" w:space="0" w:color="auto"/>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1E9019C9" wp14:editId="193A016D">
                  <wp:extent cx="1215000" cy="2700000"/>
                  <wp:effectExtent l="0" t="0" r="4445"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r>
      <w:tr w:rsidR="00936B2F" w:rsidRPr="00E66BAC" w:rsidTr="00EB2B43">
        <w:tc>
          <w:tcPr>
            <w:tcW w:w="6078" w:type="dxa"/>
            <w:gridSpan w:val="3"/>
            <w:tcBorders>
              <w:top w:val="nil"/>
              <w:left w:val="nil"/>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7. Halaman Lowongan Pekerjaan</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A117E" w:rsidRPr="00E66BAC">
        <w:rPr>
          <w:rFonts w:ascii="Times New Roman" w:hAnsi="Times New Roman" w:cs="Times New Roman"/>
          <w:sz w:val="24"/>
          <w:szCs w:val="24"/>
        </w:rPr>
        <w:t xml:space="preserve">3.58. </w:t>
      </w:r>
      <w:r w:rsidRPr="00E66BAC">
        <w:rPr>
          <w:rFonts w:ascii="Times New Roman" w:hAnsi="Times New Roman" w:cs="Times New Roman"/>
          <w:sz w:val="24"/>
          <w:szCs w:val="24"/>
        </w:rPr>
        <w:t xml:space="preserve">menunjukan tampilan halaman detail lowongan pekerjaan. Pada halaman ini berisi detail lowongan pekerjaan yang meliputi nama lowongan </w:t>
      </w:r>
      <w:r w:rsidRPr="00E66BAC">
        <w:rPr>
          <w:rFonts w:ascii="Times New Roman" w:hAnsi="Times New Roman" w:cs="Times New Roman"/>
          <w:sz w:val="24"/>
          <w:szCs w:val="24"/>
        </w:rPr>
        <w:lastRenderedPageBreak/>
        <w:t>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970"/>
        <w:gridCol w:w="2136"/>
        <w:gridCol w:w="1972"/>
      </w:tblGrid>
      <w:tr w:rsidR="00936B2F" w:rsidRPr="00E66BAC" w:rsidTr="00304F6A">
        <w:trPr>
          <w:trHeight w:val="3402"/>
        </w:trPr>
        <w:tc>
          <w:tcPr>
            <w:tcW w:w="2013" w:type="dxa"/>
            <w:tcBorders>
              <w:top w:val="nil"/>
              <w:left w:val="nil"/>
              <w:bottom w:val="nil"/>
              <w:right w:val="single" w:sz="4" w:space="0" w:color="auto"/>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11A69AC4" wp14:editId="3F8C1AC8">
                  <wp:extent cx="1215000" cy="2700000"/>
                  <wp:effectExtent l="0" t="0" r="444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r>
      <w:tr w:rsidR="00936B2F" w:rsidRPr="00E66BAC" w:rsidTr="00EB2B43">
        <w:tc>
          <w:tcPr>
            <w:tcW w:w="6078" w:type="dxa"/>
            <w:gridSpan w:val="3"/>
            <w:tcBorders>
              <w:top w:val="nil"/>
              <w:left w:val="nil"/>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8. Halaman Detail lowongan Pekerjaan</w:t>
            </w:r>
          </w:p>
        </w:tc>
      </w:tr>
    </w:tbl>
    <w:p w:rsidR="00174C9D" w:rsidRPr="00E66BAC" w:rsidRDefault="00174C9D" w:rsidP="00E66BAC">
      <w:pPr>
        <w:pStyle w:val="ListParagraph"/>
        <w:spacing w:line="360" w:lineRule="auto"/>
        <w:ind w:left="426"/>
        <w:jc w:val="both"/>
        <w:rPr>
          <w:rFonts w:ascii="Times New Roman" w:hAnsi="Times New Roman" w:cs="Times New Roman"/>
          <w:sz w:val="24"/>
          <w:szCs w:val="24"/>
        </w:rPr>
      </w:pPr>
    </w:p>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Profil Perusahaan</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FA117E" w:rsidRPr="00E66BAC">
        <w:rPr>
          <w:rFonts w:ascii="Times New Roman" w:hAnsi="Times New Roman" w:cs="Times New Roman"/>
          <w:sz w:val="24"/>
          <w:szCs w:val="24"/>
        </w:rPr>
        <w:t xml:space="preserve">3.59. </w:t>
      </w:r>
      <w:r w:rsidRPr="00E66BAC">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2013"/>
        <w:gridCol w:w="2049"/>
        <w:gridCol w:w="2016"/>
      </w:tblGrid>
      <w:tr w:rsidR="00936B2F" w:rsidRPr="00E66BAC" w:rsidTr="00304F6A">
        <w:trPr>
          <w:trHeight w:val="4252"/>
        </w:trPr>
        <w:tc>
          <w:tcPr>
            <w:tcW w:w="2013" w:type="dxa"/>
            <w:tcBorders>
              <w:top w:val="nil"/>
              <w:left w:val="nil"/>
              <w:bottom w:val="nil"/>
              <w:right w:val="single" w:sz="4" w:space="0" w:color="auto"/>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79EE85FE" wp14:editId="4E975436">
                  <wp:extent cx="746250" cy="2700000"/>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4625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r>
      <w:tr w:rsidR="00936B2F" w:rsidRPr="00E66BAC" w:rsidTr="00EB2B43">
        <w:tc>
          <w:tcPr>
            <w:tcW w:w="6078" w:type="dxa"/>
            <w:gridSpan w:val="3"/>
            <w:tcBorders>
              <w:top w:val="nil"/>
              <w:left w:val="nil"/>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59. Halaman Profil Perusahaan</w:t>
            </w:r>
          </w:p>
        </w:tc>
      </w:tr>
    </w:tbl>
    <w:p w:rsidR="009302C8" w:rsidRPr="00E66BAC" w:rsidRDefault="009302C8" w:rsidP="00E66BAC">
      <w:pPr>
        <w:pStyle w:val="ListParagraph"/>
        <w:spacing w:line="360" w:lineRule="auto"/>
        <w:ind w:left="426"/>
        <w:jc w:val="both"/>
        <w:rPr>
          <w:rFonts w:ascii="Times New Roman" w:hAnsi="Times New Roman" w:cs="Times New Roman"/>
          <w:sz w:val="24"/>
          <w:szCs w:val="24"/>
        </w:rPr>
      </w:pPr>
    </w:p>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6517A9"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lastRenderedPageBreak/>
        <w:t xml:space="preserve">Gambar </w:t>
      </w:r>
      <w:r w:rsidR="00C63BA6" w:rsidRPr="00E66BAC">
        <w:rPr>
          <w:rFonts w:ascii="Times New Roman" w:hAnsi="Times New Roman" w:cs="Times New Roman"/>
          <w:sz w:val="24"/>
          <w:szCs w:val="24"/>
        </w:rPr>
        <w:t xml:space="preserve">3.60. </w:t>
      </w:r>
      <w:r w:rsidRPr="00E66BAC">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70"/>
        <w:gridCol w:w="2136"/>
        <w:gridCol w:w="1972"/>
      </w:tblGrid>
      <w:tr w:rsidR="00936B2F" w:rsidRPr="00E66BAC" w:rsidTr="00304F6A">
        <w:trPr>
          <w:trHeight w:val="4252"/>
        </w:trPr>
        <w:tc>
          <w:tcPr>
            <w:tcW w:w="2013" w:type="dxa"/>
            <w:tcBorders>
              <w:top w:val="nil"/>
              <w:left w:val="nil"/>
              <w:bottom w:val="nil"/>
              <w:right w:val="single" w:sz="4" w:space="0" w:color="auto"/>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629B31C2" wp14:editId="76D0D603">
                  <wp:extent cx="1215000" cy="2700000"/>
                  <wp:effectExtent l="0" t="0" r="4445"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p>
        </w:tc>
      </w:tr>
      <w:tr w:rsidR="00936B2F" w:rsidRPr="00E66BAC" w:rsidTr="00EB2B43">
        <w:tc>
          <w:tcPr>
            <w:tcW w:w="6078" w:type="dxa"/>
            <w:gridSpan w:val="3"/>
            <w:tcBorders>
              <w:top w:val="nil"/>
              <w:left w:val="nil"/>
              <w:bottom w:val="nil"/>
              <w:right w:val="nil"/>
            </w:tcBorders>
          </w:tcPr>
          <w:p w:rsidR="00936B2F" w:rsidRPr="00E66BAC" w:rsidRDefault="00936B2F"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w:t>
            </w:r>
            <w:r w:rsidR="00E86182" w:rsidRPr="00E66BAC">
              <w:rPr>
                <w:rFonts w:ascii="Times New Roman" w:hAnsi="Times New Roman" w:cs="Times New Roman"/>
                <w:noProof/>
                <w:sz w:val="24"/>
                <w:szCs w:val="24"/>
              </w:rPr>
              <w:t xml:space="preserve"> 3.60</w:t>
            </w:r>
            <w:r w:rsidRPr="00E66BAC">
              <w:rPr>
                <w:rFonts w:ascii="Times New Roman" w:hAnsi="Times New Roman" w:cs="Times New Roman"/>
                <w:noProof/>
                <w:sz w:val="24"/>
                <w:szCs w:val="24"/>
              </w:rPr>
              <w:t xml:space="preserve">. Halaman </w:t>
            </w:r>
            <w:r w:rsidR="00E86182" w:rsidRPr="00E66BAC">
              <w:rPr>
                <w:rFonts w:ascii="Times New Roman" w:hAnsi="Times New Roman" w:cs="Times New Roman"/>
                <w:noProof/>
                <w:sz w:val="24"/>
                <w:szCs w:val="24"/>
              </w:rPr>
              <w:t>Pengaturan Akun</w:t>
            </w:r>
          </w:p>
        </w:tc>
      </w:tr>
    </w:tbl>
    <w:p w:rsidR="006517A9" w:rsidRPr="00E66BAC" w:rsidRDefault="006517A9" w:rsidP="00E66BAC">
      <w:pPr>
        <w:pStyle w:val="ListParagraph"/>
        <w:numPr>
          <w:ilvl w:val="0"/>
          <w:numId w:val="29"/>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Halaman Edit Akun</w:t>
      </w:r>
    </w:p>
    <w:p w:rsidR="005A1C33" w:rsidRPr="00E66BAC" w:rsidRDefault="006517A9" w:rsidP="00E66BAC">
      <w:pPr>
        <w:pStyle w:val="ListParagraph"/>
        <w:spacing w:line="360" w:lineRule="auto"/>
        <w:ind w:left="426"/>
        <w:jc w:val="both"/>
        <w:rPr>
          <w:rFonts w:ascii="Times New Roman" w:hAnsi="Times New Roman" w:cs="Times New Roman"/>
          <w:sz w:val="24"/>
          <w:szCs w:val="24"/>
        </w:rPr>
      </w:pPr>
      <w:r w:rsidRPr="00E66BAC">
        <w:rPr>
          <w:rFonts w:ascii="Times New Roman" w:hAnsi="Times New Roman" w:cs="Times New Roman"/>
          <w:sz w:val="24"/>
          <w:szCs w:val="24"/>
        </w:rPr>
        <w:t xml:space="preserve">Gambar </w:t>
      </w:r>
      <w:r w:rsidR="00C63BA6" w:rsidRPr="00E66BAC">
        <w:rPr>
          <w:rFonts w:ascii="Times New Roman" w:hAnsi="Times New Roman" w:cs="Times New Roman"/>
          <w:sz w:val="24"/>
          <w:szCs w:val="24"/>
        </w:rPr>
        <w:t xml:space="preserve">3.61. </w:t>
      </w:r>
      <w:r w:rsidRPr="00E66BAC">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970"/>
        <w:gridCol w:w="2136"/>
        <w:gridCol w:w="1972"/>
      </w:tblGrid>
      <w:tr w:rsidR="00495C1D" w:rsidRPr="00E66BAC" w:rsidTr="00304F6A">
        <w:trPr>
          <w:trHeight w:val="3969"/>
        </w:trPr>
        <w:tc>
          <w:tcPr>
            <w:tcW w:w="2013" w:type="dxa"/>
            <w:tcBorders>
              <w:top w:val="nil"/>
              <w:left w:val="nil"/>
              <w:bottom w:val="nil"/>
              <w:right w:val="single" w:sz="4" w:space="0" w:color="auto"/>
            </w:tcBorders>
          </w:tcPr>
          <w:p w:rsidR="00495C1D" w:rsidRPr="00E66BAC" w:rsidRDefault="00495C1D" w:rsidP="00E66BAC">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E66BAC" w:rsidRDefault="00516699" w:rsidP="00E66BAC">
            <w:pPr>
              <w:pStyle w:val="ListParagraph"/>
              <w:spacing w:line="360" w:lineRule="auto"/>
              <w:ind w:left="0"/>
              <w:jc w:val="center"/>
              <w:rPr>
                <w:rFonts w:ascii="Times New Roman" w:hAnsi="Times New Roman" w:cs="Times New Roman"/>
                <w:sz w:val="24"/>
                <w:szCs w:val="24"/>
              </w:rPr>
            </w:pPr>
            <w:r w:rsidRPr="00E66BAC">
              <w:rPr>
                <w:rFonts w:ascii="Times New Roman" w:hAnsi="Times New Roman" w:cs="Times New Roman"/>
                <w:noProof/>
              </w:rPr>
              <w:drawing>
                <wp:inline distT="0" distB="0" distL="0" distR="0" wp14:anchorId="38995895" wp14:editId="6DE814F5">
                  <wp:extent cx="1215000" cy="2700000"/>
                  <wp:effectExtent l="0" t="0" r="444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495C1D" w:rsidRPr="00E66BAC" w:rsidRDefault="00495C1D" w:rsidP="00E66BAC">
            <w:pPr>
              <w:pStyle w:val="ListParagraph"/>
              <w:spacing w:line="360" w:lineRule="auto"/>
              <w:ind w:left="0"/>
              <w:jc w:val="center"/>
              <w:rPr>
                <w:rFonts w:ascii="Times New Roman" w:hAnsi="Times New Roman" w:cs="Times New Roman"/>
                <w:noProof/>
                <w:sz w:val="24"/>
                <w:szCs w:val="24"/>
              </w:rPr>
            </w:pPr>
          </w:p>
        </w:tc>
      </w:tr>
      <w:tr w:rsidR="00495C1D" w:rsidRPr="00E66BAC" w:rsidTr="00EB2B43">
        <w:tc>
          <w:tcPr>
            <w:tcW w:w="6078" w:type="dxa"/>
            <w:gridSpan w:val="3"/>
            <w:tcBorders>
              <w:top w:val="nil"/>
              <w:left w:val="nil"/>
              <w:bottom w:val="nil"/>
              <w:right w:val="nil"/>
            </w:tcBorders>
          </w:tcPr>
          <w:p w:rsidR="00495C1D" w:rsidRPr="00E66BAC" w:rsidRDefault="00495C1D" w:rsidP="00E66BAC">
            <w:pPr>
              <w:pStyle w:val="ListParagraph"/>
              <w:spacing w:line="360" w:lineRule="auto"/>
              <w:ind w:left="0"/>
              <w:jc w:val="center"/>
              <w:rPr>
                <w:rFonts w:ascii="Times New Roman" w:hAnsi="Times New Roman" w:cs="Times New Roman"/>
                <w:noProof/>
                <w:sz w:val="24"/>
                <w:szCs w:val="24"/>
              </w:rPr>
            </w:pPr>
            <w:r w:rsidRPr="00E66BAC">
              <w:rPr>
                <w:rFonts w:ascii="Times New Roman" w:hAnsi="Times New Roman" w:cs="Times New Roman"/>
                <w:noProof/>
                <w:sz w:val="24"/>
                <w:szCs w:val="24"/>
              </w:rPr>
              <w:t>Gambar 3.61. Halaman Edit Akun</w:t>
            </w:r>
          </w:p>
        </w:tc>
      </w:tr>
    </w:tbl>
    <w:p w:rsidR="00983FD5" w:rsidRPr="00E66BAC" w:rsidRDefault="00983FD5" w:rsidP="00E66BAC">
      <w:pPr>
        <w:pStyle w:val="Heading3"/>
        <w:numPr>
          <w:ilvl w:val="0"/>
          <w:numId w:val="8"/>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lastRenderedPageBreak/>
        <w:t>Sprint 4 Pembuatan dan Pengujian Fitur Aplikasi</w:t>
      </w:r>
    </w:p>
    <w:p w:rsidR="00983FD5" w:rsidRPr="00E66BAC" w:rsidRDefault="00983FD5" w:rsidP="00E66BAC">
      <w:pPr>
        <w:pStyle w:val="Heading4"/>
        <w:numPr>
          <w:ilvl w:val="0"/>
          <w:numId w:val="20"/>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t>Website Administrator</w:t>
      </w:r>
    </w:p>
    <w:p w:rsidR="00A91745" w:rsidRPr="00E66BAC" w:rsidRDefault="007A1CB2"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w:t>
      </w:r>
      <w:r w:rsidR="0008148D" w:rsidRPr="00E66BAC">
        <w:rPr>
          <w:rFonts w:ascii="Times New Roman" w:hAnsi="Times New Roman" w:cs="Times New Roman"/>
          <w:sz w:val="24"/>
          <w:szCs w:val="24"/>
        </w:rPr>
        <w:t xml:space="preserve"> Halaman</w:t>
      </w:r>
      <w:r w:rsidRPr="00E66BAC">
        <w:rPr>
          <w:rFonts w:ascii="Times New Roman" w:hAnsi="Times New Roman" w:cs="Times New Roman"/>
          <w:sz w:val="24"/>
          <w:szCs w:val="24"/>
        </w:rPr>
        <w:t xml:space="preserve"> </w:t>
      </w:r>
      <w:r w:rsidR="00A91745" w:rsidRPr="00E66BAC">
        <w:rPr>
          <w:rFonts w:ascii="Times New Roman" w:hAnsi="Times New Roman" w:cs="Times New Roman"/>
          <w:sz w:val="24"/>
          <w:szCs w:val="24"/>
        </w:rPr>
        <w:t>Login Administrator</w:t>
      </w:r>
    </w:p>
    <w:p w:rsidR="00C842CF" w:rsidRPr="00E66BAC" w:rsidRDefault="0070660C"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C842CF" w:rsidRPr="00E66BAC" w:rsidRDefault="0070660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70660C" w:rsidRPr="00E66BAC" w:rsidRDefault="0070660C"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w:t>
      </w:r>
      <w:r w:rsidR="006667B8" w:rsidRPr="00E66BAC">
        <w:rPr>
          <w:rFonts w:ascii="Times New Roman" w:hAnsi="Times New Roman" w:cs="Times New Roman"/>
          <w:b/>
          <w:sz w:val="24"/>
          <w:szCs w:val="24"/>
        </w:rPr>
        <w:t xml:space="preserve"> Fitur</w:t>
      </w:r>
      <w:r w:rsidRPr="00E66BAC">
        <w:rPr>
          <w:rFonts w:ascii="Times New Roman" w:hAnsi="Times New Roman" w:cs="Times New Roman"/>
          <w:b/>
          <w:sz w:val="24"/>
          <w:szCs w:val="24"/>
        </w:rPr>
        <w:t xml:space="preserve"> Halaman Login Administrator)</w:t>
      </w:r>
    </w:p>
    <w:p w:rsidR="00F053D3" w:rsidRPr="00E66BAC" w:rsidRDefault="00F053D3" w:rsidP="00E66BAC">
      <w:pPr>
        <w:pStyle w:val="ListParagraph"/>
        <w:spacing w:line="360" w:lineRule="auto"/>
        <w:ind w:left="284"/>
        <w:rPr>
          <w:rFonts w:ascii="Times New Roman" w:hAnsi="Times New Roman" w:cs="Times New Roman"/>
          <w:sz w:val="24"/>
          <w:szCs w:val="24"/>
        </w:rPr>
      </w:pPr>
    </w:p>
    <w:p w:rsidR="00C842CF" w:rsidRPr="00E66BAC" w:rsidRDefault="0070660C"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C842CF" w:rsidRPr="00E66BAC" w:rsidRDefault="004D6C5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Pr="00E66BAC" w:rsidRDefault="00706B1B"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7. Pengujian Kompatibilitas </w:t>
      </w:r>
      <w:r w:rsidR="006667B8" w:rsidRPr="00E66BAC">
        <w:rPr>
          <w:rFonts w:ascii="Times New Roman" w:hAnsi="Times New Roman" w:cs="Times New Roman"/>
          <w:sz w:val="24"/>
          <w:szCs w:val="24"/>
        </w:rPr>
        <w:t xml:space="preserve">Fitur </w:t>
      </w:r>
      <w:r w:rsidRPr="00E66BAC">
        <w:rPr>
          <w:rFonts w:ascii="Times New Roman" w:hAnsi="Times New Roman" w:cs="Times New Roman"/>
          <w:sz w:val="24"/>
          <w:szCs w:val="24"/>
        </w:rPr>
        <w:t>Halaman Login</w:t>
      </w:r>
      <w:r w:rsidR="00F31661" w:rsidRPr="00E66BAC">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979"/>
        <w:gridCol w:w="5665"/>
      </w:tblGrid>
      <w:tr w:rsidR="003371B3" w:rsidRPr="00E66BAC" w:rsidTr="00C32845">
        <w:tc>
          <w:tcPr>
            <w:tcW w:w="1979" w:type="dxa"/>
            <w:vAlign w:val="center"/>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3371B3" w:rsidRPr="00E66BAC" w:rsidTr="00C32845">
        <w:tc>
          <w:tcPr>
            <w:tcW w:w="1979" w:type="dxa"/>
            <w:vAlign w:val="center"/>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w:t>
            </w:r>
            <w:r w:rsidR="004025B1" w:rsidRPr="00E66BAC">
              <w:rPr>
                <w:rFonts w:ascii="Times New Roman" w:hAnsi="Times New Roman" w:cs="Times New Roman"/>
                <w:sz w:val="24"/>
                <w:szCs w:val="24"/>
              </w:rPr>
              <w:t>ama</w:t>
            </w:r>
            <w:r w:rsidRPr="00E66BAC">
              <w:rPr>
                <w:rFonts w:ascii="Times New Roman" w:hAnsi="Times New Roman" w:cs="Times New Roman"/>
                <w:sz w:val="24"/>
                <w:szCs w:val="24"/>
              </w:rPr>
              <w:t>n Login Administrator</w:t>
            </w:r>
          </w:p>
        </w:tc>
        <w:tc>
          <w:tcPr>
            <w:tcW w:w="5665" w:type="dxa"/>
            <w:vAlign w:val="center"/>
          </w:tcPr>
          <w:p w:rsidR="003371B3" w:rsidRPr="00E66BAC" w:rsidRDefault="003371B3" w:rsidP="00E66BAC">
            <w:pPr>
              <w:pStyle w:val="ListParagraph"/>
              <w:spacing w:line="360" w:lineRule="auto"/>
              <w:ind w:left="0"/>
              <w:rPr>
                <w:rFonts w:ascii="Times New Roman" w:hAnsi="Times New Roman" w:cs="Times New Roman"/>
                <w:sz w:val="24"/>
                <w:szCs w:val="24"/>
              </w:rPr>
            </w:pPr>
          </w:p>
        </w:tc>
      </w:tr>
      <w:tr w:rsidR="003371B3" w:rsidRPr="00E66BAC" w:rsidTr="003371B3">
        <w:tc>
          <w:tcPr>
            <w:tcW w:w="7644" w:type="dxa"/>
            <w:gridSpan w:val="2"/>
            <w:vAlign w:val="center"/>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Login Administator pada Website sesuai dengan desain yang direncanakan.</w:t>
            </w:r>
          </w:p>
        </w:tc>
      </w:tr>
    </w:tbl>
    <w:p w:rsidR="00706B1B" w:rsidRPr="00E66BAC" w:rsidRDefault="00830CC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r>
      <w:r w:rsidR="00706B1B" w:rsidRPr="00E66BAC">
        <w:rPr>
          <w:rFonts w:ascii="Times New Roman" w:hAnsi="Times New Roman" w:cs="Times New Roman"/>
          <w:sz w:val="24"/>
          <w:szCs w:val="24"/>
        </w:rPr>
        <w:t>Tabel 3.8</w:t>
      </w:r>
      <w:r w:rsidR="00F002A3" w:rsidRPr="00E66BAC">
        <w:rPr>
          <w:rFonts w:ascii="Times New Roman" w:hAnsi="Times New Roman" w:cs="Times New Roman"/>
          <w:sz w:val="24"/>
          <w:szCs w:val="24"/>
        </w:rPr>
        <w:t>.</w:t>
      </w:r>
      <w:r w:rsidR="00706B1B" w:rsidRPr="00E66BAC">
        <w:rPr>
          <w:rFonts w:ascii="Times New Roman" w:hAnsi="Times New Roman" w:cs="Times New Roman"/>
          <w:sz w:val="24"/>
          <w:szCs w:val="24"/>
        </w:rPr>
        <w:t xml:space="preserve"> Pengujian Fungsionalitas</w:t>
      </w:r>
      <w:r w:rsidR="00CC6373" w:rsidRPr="00E66BAC">
        <w:rPr>
          <w:rFonts w:ascii="Times New Roman" w:hAnsi="Times New Roman" w:cs="Times New Roman"/>
          <w:sz w:val="24"/>
          <w:szCs w:val="24"/>
        </w:rPr>
        <w:t xml:space="preserve"> Fitur</w:t>
      </w:r>
      <w:r w:rsidR="00706B1B" w:rsidRPr="00E66BAC">
        <w:rPr>
          <w:rFonts w:ascii="Times New Roman" w:hAnsi="Times New Roman" w:cs="Times New Roman"/>
          <w:sz w:val="24"/>
          <w:szCs w:val="24"/>
        </w:rPr>
        <w:t xml:space="preserve"> Halaman </w:t>
      </w:r>
      <w:r w:rsidR="00E909B8" w:rsidRPr="00E66BAC">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RPr="00E66BAC" w:rsidTr="003371B3">
        <w:tc>
          <w:tcPr>
            <w:tcW w:w="1340" w:type="dxa"/>
            <w:vAlign w:val="center"/>
          </w:tcPr>
          <w:p w:rsidR="003371B3" w:rsidRPr="00E66BAC" w:rsidRDefault="003371B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3371B3" w:rsidRPr="00E66BAC" w:rsidRDefault="003371B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3371B3" w:rsidRPr="00E66BAC" w:rsidRDefault="003371B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3371B3" w:rsidRPr="00E66BAC" w:rsidRDefault="003371B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3371B3" w:rsidRPr="00E66BAC" w:rsidRDefault="003371B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3371B3" w:rsidRPr="00E66BAC" w:rsidTr="003371B3">
        <w:tc>
          <w:tcPr>
            <w:tcW w:w="1340" w:type="dxa"/>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akukan proses </w:t>
            </w:r>
            <w:r w:rsidRPr="00E66BAC">
              <w:rPr>
                <w:rFonts w:ascii="Times New Roman" w:hAnsi="Times New Roman" w:cs="Times New Roman"/>
                <w:i/>
                <w:sz w:val="24"/>
                <w:szCs w:val="24"/>
              </w:rPr>
              <w:t>login</w:t>
            </w:r>
          </w:p>
        </w:tc>
        <w:tc>
          <w:tcPr>
            <w:tcW w:w="1563" w:type="dxa"/>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uju halaman </w:t>
            </w:r>
            <w:r w:rsidRPr="00E66BAC">
              <w:rPr>
                <w:rFonts w:ascii="Times New Roman" w:hAnsi="Times New Roman" w:cs="Times New Roman"/>
                <w:i/>
                <w:sz w:val="24"/>
                <w:szCs w:val="24"/>
              </w:rPr>
              <w:t>dashboard</w:t>
            </w:r>
          </w:p>
        </w:tc>
        <w:tc>
          <w:tcPr>
            <w:tcW w:w="1918" w:type="dxa"/>
          </w:tcPr>
          <w:p w:rsidR="003371B3" w:rsidRPr="00E66BAC" w:rsidRDefault="003371B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harus memasukan akun yang sudah terdaftar sebelumnya dengan memasukan </w:t>
            </w:r>
            <w:r w:rsidR="0028366F" w:rsidRPr="00E66BAC">
              <w:rPr>
                <w:rFonts w:ascii="Times New Roman" w:hAnsi="Times New Roman" w:cs="Times New Roman"/>
                <w:sz w:val="24"/>
                <w:szCs w:val="24"/>
              </w:rPr>
              <w:t>email</w:t>
            </w:r>
            <w:r w:rsidRPr="00E66BAC">
              <w:rPr>
                <w:rFonts w:ascii="Times New Roman" w:hAnsi="Times New Roman" w:cs="Times New Roman"/>
                <w:sz w:val="24"/>
                <w:szCs w:val="24"/>
              </w:rPr>
              <w:t xml:space="preserve"> dan password.</w:t>
            </w:r>
          </w:p>
        </w:tc>
        <w:tc>
          <w:tcPr>
            <w:tcW w:w="1563" w:type="dxa"/>
          </w:tcPr>
          <w:p w:rsidR="003371B3" w:rsidRPr="00E66BAC" w:rsidRDefault="003371B3"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Administrator diarahkan ke halaman </w:t>
            </w:r>
            <w:r w:rsidRPr="00E66BAC">
              <w:rPr>
                <w:rFonts w:ascii="Times New Roman" w:hAnsi="Times New Roman" w:cs="Times New Roman"/>
                <w:i/>
                <w:sz w:val="24"/>
                <w:szCs w:val="24"/>
              </w:rPr>
              <w:t>dashboard</w:t>
            </w:r>
          </w:p>
        </w:tc>
        <w:tc>
          <w:tcPr>
            <w:tcW w:w="1260" w:type="dxa"/>
            <w:vAlign w:val="center"/>
          </w:tcPr>
          <w:p w:rsidR="003371B3" w:rsidRPr="00E66BAC" w:rsidRDefault="003371B3"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E6069C" w:rsidRPr="00E66BAC" w:rsidRDefault="00CF1596"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8. didapatkan hasil bahwa fitur ini telah sesuai deng</w:t>
      </w:r>
      <w:r w:rsidR="00056D11" w:rsidRPr="00E66BAC">
        <w:rPr>
          <w:rFonts w:ascii="Times New Roman" w:hAnsi="Times New Roman" w:cs="Times New Roman"/>
          <w:sz w:val="24"/>
          <w:szCs w:val="24"/>
        </w:rPr>
        <w:t>a</w:t>
      </w:r>
      <w:r w:rsidRPr="00E66BAC">
        <w:rPr>
          <w:rFonts w:ascii="Times New Roman" w:hAnsi="Times New Roman" w:cs="Times New Roman"/>
          <w:sz w:val="24"/>
          <w:szCs w:val="24"/>
        </w:rPr>
        <w:t>n pengujian ditandai dengan berjalannya halaman login</w:t>
      </w:r>
      <w:r w:rsidR="00F31661" w:rsidRPr="00E66BAC">
        <w:rPr>
          <w:rFonts w:ascii="Times New Roman" w:hAnsi="Times New Roman" w:cs="Times New Roman"/>
          <w:sz w:val="24"/>
          <w:szCs w:val="24"/>
        </w:rPr>
        <w:t xml:space="preserve"> administrator</w:t>
      </w:r>
      <w:r w:rsidRPr="00E66BAC">
        <w:rPr>
          <w:rFonts w:ascii="Times New Roman" w:hAnsi="Times New Roman" w:cs="Times New Roman"/>
          <w:sz w:val="24"/>
          <w:szCs w:val="24"/>
        </w:rPr>
        <w:t>.</w:t>
      </w:r>
    </w:p>
    <w:p w:rsidR="00A91745" w:rsidRPr="00E66BAC" w:rsidRDefault="0093210B"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lastRenderedPageBreak/>
        <w:t xml:space="preserve">Fitur </w:t>
      </w:r>
      <w:r w:rsidR="00A91745" w:rsidRPr="00E66BAC">
        <w:rPr>
          <w:rFonts w:ascii="Times New Roman" w:hAnsi="Times New Roman" w:cs="Times New Roman"/>
          <w:sz w:val="24"/>
          <w:szCs w:val="24"/>
        </w:rPr>
        <w:t>Halaman Dashboard</w:t>
      </w:r>
    </w:p>
    <w:p w:rsidR="00B30F8A" w:rsidRPr="00E66BAC" w:rsidRDefault="00B30F8A"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B30F8A" w:rsidRPr="00E66BAC" w:rsidRDefault="00B30F8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B30F8A" w:rsidRPr="00E66BAC" w:rsidRDefault="00B30F8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 xml:space="preserve">(Lampiran .. Kode </w:t>
      </w:r>
      <w:r w:rsidR="007A0B7E" w:rsidRPr="00E66BAC">
        <w:rPr>
          <w:rFonts w:ascii="Times New Roman" w:hAnsi="Times New Roman" w:cs="Times New Roman"/>
          <w:b/>
          <w:sz w:val="24"/>
          <w:szCs w:val="24"/>
        </w:rPr>
        <w:t xml:space="preserve">Fitur </w:t>
      </w:r>
      <w:r w:rsidRPr="00E66BAC">
        <w:rPr>
          <w:rFonts w:ascii="Times New Roman" w:hAnsi="Times New Roman" w:cs="Times New Roman"/>
          <w:b/>
          <w:sz w:val="24"/>
          <w:szCs w:val="24"/>
        </w:rPr>
        <w:t>Halaman Dashboard)</w:t>
      </w:r>
    </w:p>
    <w:p w:rsidR="00B30F8A" w:rsidRPr="00E66BAC" w:rsidRDefault="00B30F8A" w:rsidP="00E66BAC">
      <w:pPr>
        <w:pStyle w:val="ListParagraph"/>
        <w:spacing w:line="360" w:lineRule="auto"/>
        <w:ind w:left="426" w:hanging="426"/>
        <w:rPr>
          <w:rFonts w:ascii="Times New Roman" w:hAnsi="Times New Roman" w:cs="Times New Roman"/>
          <w:sz w:val="24"/>
          <w:szCs w:val="24"/>
        </w:rPr>
      </w:pPr>
    </w:p>
    <w:p w:rsidR="00B30F8A" w:rsidRPr="00E66BAC" w:rsidRDefault="00B30F8A"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B30F8A" w:rsidRPr="00E66BAC" w:rsidRDefault="00B30F8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Pr="00E66BAC" w:rsidRDefault="00F82AD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9</w:t>
      </w:r>
      <w:r w:rsidR="00B30F8A" w:rsidRPr="00E66BAC">
        <w:rPr>
          <w:rFonts w:ascii="Times New Roman" w:hAnsi="Times New Roman" w:cs="Times New Roman"/>
          <w:sz w:val="24"/>
          <w:szCs w:val="24"/>
        </w:rPr>
        <w:t>. Pengujian Kompatibilitas</w:t>
      </w:r>
      <w:r w:rsidR="00F66E2A" w:rsidRPr="00E66BAC">
        <w:rPr>
          <w:rFonts w:ascii="Times New Roman" w:hAnsi="Times New Roman" w:cs="Times New Roman"/>
          <w:sz w:val="24"/>
          <w:szCs w:val="24"/>
        </w:rPr>
        <w:t xml:space="preserve"> Fitur</w:t>
      </w:r>
      <w:r w:rsidR="00B30F8A" w:rsidRPr="00E66BAC">
        <w:rPr>
          <w:rFonts w:ascii="Times New Roman" w:hAnsi="Times New Roman" w:cs="Times New Roman"/>
          <w:sz w:val="24"/>
          <w:szCs w:val="24"/>
        </w:rPr>
        <w:t xml:space="preserve"> Halaman </w:t>
      </w:r>
      <w:r w:rsidR="00F31661" w:rsidRPr="00E66BAC">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B30F8A" w:rsidRPr="00E66BAC" w:rsidTr="000E2E00">
        <w:tc>
          <w:tcPr>
            <w:tcW w:w="1979" w:type="dxa"/>
            <w:vAlign w:val="center"/>
          </w:tcPr>
          <w:p w:rsidR="00B30F8A" w:rsidRPr="00E66BAC" w:rsidRDefault="00B30F8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B30F8A" w:rsidRPr="00E66BAC" w:rsidRDefault="00B30F8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B30F8A" w:rsidRPr="00E66BAC" w:rsidTr="000E2E00">
        <w:tc>
          <w:tcPr>
            <w:tcW w:w="1979" w:type="dxa"/>
            <w:vAlign w:val="center"/>
          </w:tcPr>
          <w:p w:rsidR="00B30F8A" w:rsidRPr="00E66BAC" w:rsidRDefault="00B30F8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w:t>
            </w:r>
            <w:r w:rsidR="004025B1" w:rsidRPr="00E66BAC">
              <w:rPr>
                <w:rFonts w:ascii="Times New Roman" w:hAnsi="Times New Roman" w:cs="Times New Roman"/>
                <w:sz w:val="24"/>
                <w:szCs w:val="24"/>
              </w:rPr>
              <w:t>ama</w:t>
            </w:r>
            <w:r w:rsidRPr="00E66BAC">
              <w:rPr>
                <w:rFonts w:ascii="Times New Roman" w:hAnsi="Times New Roman" w:cs="Times New Roman"/>
                <w:sz w:val="24"/>
                <w:szCs w:val="24"/>
              </w:rPr>
              <w:t xml:space="preserve">n </w:t>
            </w:r>
            <w:r w:rsidR="00F82AD6" w:rsidRPr="00E66BAC">
              <w:rPr>
                <w:rFonts w:ascii="Times New Roman" w:hAnsi="Times New Roman" w:cs="Times New Roman"/>
                <w:sz w:val="24"/>
                <w:szCs w:val="24"/>
              </w:rPr>
              <w:t>Dashboard</w:t>
            </w:r>
          </w:p>
        </w:tc>
        <w:tc>
          <w:tcPr>
            <w:tcW w:w="5665" w:type="dxa"/>
            <w:vAlign w:val="center"/>
          </w:tcPr>
          <w:p w:rsidR="00B30F8A" w:rsidRPr="00E66BAC" w:rsidRDefault="00B30F8A" w:rsidP="00E66BAC">
            <w:pPr>
              <w:pStyle w:val="ListParagraph"/>
              <w:spacing w:line="360" w:lineRule="auto"/>
              <w:ind w:left="0"/>
              <w:rPr>
                <w:rFonts w:ascii="Times New Roman" w:hAnsi="Times New Roman" w:cs="Times New Roman"/>
                <w:sz w:val="24"/>
                <w:szCs w:val="24"/>
              </w:rPr>
            </w:pPr>
          </w:p>
        </w:tc>
      </w:tr>
      <w:tr w:rsidR="00B30F8A" w:rsidRPr="00E66BAC" w:rsidTr="00EB2B43">
        <w:tc>
          <w:tcPr>
            <w:tcW w:w="7644" w:type="dxa"/>
            <w:gridSpan w:val="2"/>
            <w:vAlign w:val="center"/>
          </w:tcPr>
          <w:p w:rsidR="00B30F8A" w:rsidRPr="00E66BAC" w:rsidRDefault="00B30F8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F82AD6" w:rsidRPr="00E66BAC">
              <w:rPr>
                <w:rFonts w:ascii="Times New Roman" w:hAnsi="Times New Roman" w:cs="Times New Roman"/>
                <w:sz w:val="24"/>
                <w:szCs w:val="24"/>
              </w:rPr>
              <w:t xml:space="preserve">Dashboard </w:t>
            </w:r>
            <w:r w:rsidRPr="00E66BAC">
              <w:rPr>
                <w:rFonts w:ascii="Times New Roman" w:hAnsi="Times New Roman" w:cs="Times New Roman"/>
                <w:sz w:val="24"/>
                <w:szCs w:val="24"/>
              </w:rPr>
              <w:t>pada Website sesuai dengan desain yang direncanakan.</w:t>
            </w:r>
          </w:p>
        </w:tc>
      </w:tr>
    </w:tbl>
    <w:p w:rsidR="00B30F8A" w:rsidRPr="00E66BAC" w:rsidRDefault="00B30F8A" w:rsidP="00E66BAC">
      <w:pPr>
        <w:pStyle w:val="ListParagraph"/>
        <w:spacing w:line="360" w:lineRule="auto"/>
        <w:ind w:left="284"/>
        <w:rPr>
          <w:rFonts w:ascii="Times New Roman" w:hAnsi="Times New Roman" w:cs="Times New Roman"/>
          <w:sz w:val="24"/>
          <w:szCs w:val="24"/>
        </w:rPr>
      </w:pPr>
    </w:p>
    <w:p w:rsidR="00B30F8A" w:rsidRPr="00E66BAC" w:rsidRDefault="0065430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0.</w:t>
      </w:r>
      <w:r w:rsidR="00B30F8A" w:rsidRPr="00E66BAC">
        <w:rPr>
          <w:rFonts w:ascii="Times New Roman" w:hAnsi="Times New Roman" w:cs="Times New Roman"/>
          <w:sz w:val="24"/>
          <w:szCs w:val="24"/>
        </w:rPr>
        <w:t xml:space="preserve"> Pengujian Fungsionalitas </w:t>
      </w:r>
      <w:r w:rsidR="00397686" w:rsidRPr="00E66BAC">
        <w:rPr>
          <w:rFonts w:ascii="Times New Roman" w:hAnsi="Times New Roman" w:cs="Times New Roman"/>
          <w:sz w:val="24"/>
          <w:szCs w:val="24"/>
        </w:rPr>
        <w:t xml:space="preserve">Fitur </w:t>
      </w:r>
      <w:r w:rsidR="00B30F8A" w:rsidRPr="00E66BAC">
        <w:rPr>
          <w:rFonts w:ascii="Times New Roman" w:hAnsi="Times New Roman" w:cs="Times New Roman"/>
          <w:sz w:val="24"/>
          <w:szCs w:val="24"/>
        </w:rPr>
        <w:t xml:space="preserve">Halaman </w:t>
      </w:r>
      <w:r w:rsidR="00F31661" w:rsidRPr="00E66BAC">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RPr="00E66BAC" w:rsidTr="003D621F">
        <w:tc>
          <w:tcPr>
            <w:tcW w:w="1554" w:type="dxa"/>
            <w:vAlign w:val="center"/>
          </w:tcPr>
          <w:p w:rsidR="00B30F8A" w:rsidRPr="00E66BAC" w:rsidRDefault="00B30F8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B30F8A" w:rsidRPr="00E66BAC" w:rsidRDefault="00B30F8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B30F8A" w:rsidRPr="00E66BAC" w:rsidRDefault="00B30F8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B30F8A" w:rsidRPr="00E66BAC" w:rsidRDefault="00B30F8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B30F8A" w:rsidRPr="00E66BAC" w:rsidRDefault="00B30F8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3D621F" w:rsidRPr="00E66BAC" w:rsidTr="003D621F">
        <w:tc>
          <w:tcPr>
            <w:tcW w:w="1554" w:type="dxa"/>
          </w:tcPr>
          <w:p w:rsidR="00B30F8A" w:rsidRPr="00E66BAC" w:rsidRDefault="00AF627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ampilkan halaman dashboard administrator</w:t>
            </w:r>
          </w:p>
        </w:tc>
        <w:tc>
          <w:tcPr>
            <w:tcW w:w="1701" w:type="dxa"/>
          </w:tcPr>
          <w:p w:rsidR="00B30F8A" w:rsidRPr="00E66BAC" w:rsidRDefault="00AF627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lihat informasi pada halaman dashboard</w:t>
            </w:r>
          </w:p>
        </w:tc>
        <w:tc>
          <w:tcPr>
            <w:tcW w:w="1566" w:type="dxa"/>
          </w:tcPr>
          <w:p w:rsidR="00B30F8A" w:rsidRPr="00E66BAC" w:rsidRDefault="00AF627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menu dashboard pada </w:t>
            </w:r>
            <w:r w:rsidRPr="00E66BAC">
              <w:rPr>
                <w:rFonts w:ascii="Times New Roman" w:hAnsi="Times New Roman" w:cs="Times New Roman"/>
                <w:i/>
                <w:sz w:val="24"/>
                <w:szCs w:val="24"/>
              </w:rPr>
              <w:t>sidebar</w:t>
            </w:r>
          </w:p>
        </w:tc>
        <w:tc>
          <w:tcPr>
            <w:tcW w:w="1563" w:type="dxa"/>
          </w:tcPr>
          <w:p w:rsidR="00B30F8A" w:rsidRPr="00E66BAC" w:rsidRDefault="00AF627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Manampilkan informasi pada halaman dashboard</w:t>
            </w:r>
          </w:p>
        </w:tc>
        <w:tc>
          <w:tcPr>
            <w:tcW w:w="1260" w:type="dxa"/>
            <w:vAlign w:val="center"/>
          </w:tcPr>
          <w:p w:rsidR="00B30F8A" w:rsidRPr="00E66BAC" w:rsidRDefault="00B30F8A"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B30F8A" w:rsidRPr="00E66BAC" w:rsidRDefault="00B30F8A"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w:t>
      </w:r>
      <w:r w:rsidR="0065430D" w:rsidRPr="00E66BAC">
        <w:rPr>
          <w:rFonts w:ascii="Times New Roman" w:hAnsi="Times New Roman" w:cs="Times New Roman"/>
          <w:sz w:val="24"/>
          <w:szCs w:val="24"/>
        </w:rPr>
        <w:t>3.10</w:t>
      </w:r>
      <w:r w:rsidRPr="00E66BAC">
        <w:rPr>
          <w:rFonts w:ascii="Times New Roman" w:hAnsi="Times New Roman" w:cs="Times New Roman"/>
          <w:sz w:val="24"/>
          <w:szCs w:val="24"/>
        </w:rPr>
        <w:t xml:space="preserve">. didapatkan hasil bahwa fitur ini telah sesuai dengan pengujian ditandai dengan berjalannya halaman </w:t>
      </w:r>
      <w:r w:rsidR="00AF6278" w:rsidRPr="00E66BAC">
        <w:rPr>
          <w:rFonts w:ascii="Times New Roman" w:hAnsi="Times New Roman" w:cs="Times New Roman"/>
          <w:sz w:val="24"/>
          <w:szCs w:val="24"/>
        </w:rPr>
        <w:t>dashboard</w:t>
      </w:r>
      <w:r w:rsidR="00637C20" w:rsidRPr="00E66BAC">
        <w:rPr>
          <w:rFonts w:ascii="Times New Roman" w:hAnsi="Times New Roman" w:cs="Times New Roman"/>
          <w:sz w:val="24"/>
          <w:szCs w:val="24"/>
        </w:rPr>
        <w:t xml:space="preserve"> dan menampilkan </w:t>
      </w:r>
      <w:r w:rsidR="00BB6D32" w:rsidRPr="00E66BAC">
        <w:rPr>
          <w:rFonts w:ascii="Times New Roman" w:hAnsi="Times New Roman" w:cs="Times New Roman"/>
          <w:sz w:val="24"/>
          <w:szCs w:val="24"/>
        </w:rPr>
        <w:t>kalkulasi jumlah daftar pelatihan, jumlah riwayat pelatihan, jumlah customers, jumlah trainer, dan jumlah lowongan pekerjaan</w:t>
      </w:r>
      <w:r w:rsidRPr="00E66BAC">
        <w:rPr>
          <w:rFonts w:ascii="Times New Roman" w:hAnsi="Times New Roman" w:cs="Times New Roman"/>
          <w:sz w:val="24"/>
          <w:szCs w:val="24"/>
        </w:rPr>
        <w:t>.</w:t>
      </w:r>
    </w:p>
    <w:p w:rsidR="00A1222E" w:rsidRPr="00E66BAC" w:rsidRDefault="00A1222E" w:rsidP="00E66BAC">
      <w:pPr>
        <w:pStyle w:val="ListParagraph"/>
        <w:spacing w:line="360" w:lineRule="auto"/>
        <w:ind w:left="284"/>
        <w:jc w:val="both"/>
        <w:rPr>
          <w:rFonts w:ascii="Times New Roman" w:hAnsi="Times New Roman" w:cs="Times New Roman"/>
          <w:sz w:val="24"/>
          <w:szCs w:val="24"/>
        </w:rPr>
      </w:pPr>
    </w:p>
    <w:p w:rsidR="00A91745" w:rsidRPr="00E66BAC" w:rsidRDefault="00CF4344"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Daftar Pelatihan</w:t>
      </w:r>
    </w:p>
    <w:p w:rsidR="004025B1" w:rsidRPr="00E66BAC" w:rsidRDefault="004025B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4025B1" w:rsidRPr="00E66BAC" w:rsidRDefault="004025B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4025B1" w:rsidRPr="00E66BAC" w:rsidRDefault="004025B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lastRenderedPageBreak/>
        <w:t xml:space="preserve">(Lampiran .. Kode </w:t>
      </w:r>
      <w:r w:rsidR="00642B35" w:rsidRPr="00E66BAC">
        <w:rPr>
          <w:rFonts w:ascii="Times New Roman" w:hAnsi="Times New Roman" w:cs="Times New Roman"/>
          <w:b/>
          <w:sz w:val="24"/>
          <w:szCs w:val="24"/>
        </w:rPr>
        <w:t xml:space="preserve">Fitur </w:t>
      </w:r>
      <w:r w:rsidRPr="00E66BAC">
        <w:rPr>
          <w:rFonts w:ascii="Times New Roman" w:hAnsi="Times New Roman" w:cs="Times New Roman"/>
          <w:b/>
          <w:sz w:val="24"/>
          <w:szCs w:val="24"/>
        </w:rPr>
        <w:t>Halaman Daftar Pelatihan)</w:t>
      </w:r>
    </w:p>
    <w:p w:rsidR="004025B1" w:rsidRPr="00E66BAC" w:rsidRDefault="004025B1" w:rsidP="00E66BAC">
      <w:pPr>
        <w:pStyle w:val="ListParagraph"/>
        <w:spacing w:line="360" w:lineRule="auto"/>
        <w:ind w:left="426" w:hanging="426"/>
        <w:rPr>
          <w:rFonts w:ascii="Times New Roman" w:hAnsi="Times New Roman" w:cs="Times New Roman"/>
          <w:sz w:val="24"/>
          <w:szCs w:val="24"/>
        </w:rPr>
      </w:pPr>
    </w:p>
    <w:p w:rsidR="004025B1" w:rsidRPr="00E66BAC" w:rsidRDefault="004025B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4025B1" w:rsidRPr="00E66BAC" w:rsidRDefault="004025B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Pr="00E66BAC" w:rsidRDefault="0068376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1</w:t>
      </w:r>
      <w:r w:rsidR="004025B1" w:rsidRPr="00E66BAC">
        <w:rPr>
          <w:rFonts w:ascii="Times New Roman" w:hAnsi="Times New Roman" w:cs="Times New Roman"/>
          <w:sz w:val="24"/>
          <w:szCs w:val="24"/>
        </w:rPr>
        <w:t xml:space="preserve">. Pengujian Kompatibilitas </w:t>
      </w:r>
      <w:r w:rsidR="00642B35" w:rsidRPr="00E66BAC">
        <w:rPr>
          <w:rFonts w:ascii="Times New Roman" w:hAnsi="Times New Roman" w:cs="Times New Roman"/>
          <w:sz w:val="24"/>
          <w:szCs w:val="24"/>
        </w:rPr>
        <w:t xml:space="preserve">Fitur </w:t>
      </w:r>
      <w:r w:rsidR="004025B1" w:rsidRPr="00E66BAC">
        <w:rPr>
          <w:rFonts w:ascii="Times New Roman" w:hAnsi="Times New Roman" w:cs="Times New Roman"/>
          <w:sz w:val="24"/>
          <w:szCs w:val="24"/>
        </w:rPr>
        <w:t xml:space="preserve">Halaman </w:t>
      </w:r>
      <w:r w:rsidR="0049200B" w:rsidRPr="00E66BAC">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4025B1" w:rsidRPr="00E66BAC" w:rsidTr="000E2E00">
        <w:tc>
          <w:tcPr>
            <w:tcW w:w="1979" w:type="dxa"/>
            <w:vAlign w:val="center"/>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4025B1" w:rsidRPr="00E66BAC" w:rsidTr="000E2E00">
        <w:tc>
          <w:tcPr>
            <w:tcW w:w="1979" w:type="dxa"/>
            <w:vAlign w:val="center"/>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aftar Pelatihan</w:t>
            </w:r>
          </w:p>
        </w:tc>
        <w:tc>
          <w:tcPr>
            <w:tcW w:w="5665" w:type="dxa"/>
            <w:vAlign w:val="center"/>
          </w:tcPr>
          <w:p w:rsidR="004025B1" w:rsidRPr="00E66BAC" w:rsidRDefault="004025B1" w:rsidP="00E66BAC">
            <w:pPr>
              <w:pStyle w:val="ListParagraph"/>
              <w:spacing w:line="360" w:lineRule="auto"/>
              <w:ind w:left="0"/>
              <w:rPr>
                <w:rFonts w:ascii="Times New Roman" w:hAnsi="Times New Roman" w:cs="Times New Roman"/>
                <w:sz w:val="24"/>
                <w:szCs w:val="24"/>
              </w:rPr>
            </w:pPr>
          </w:p>
        </w:tc>
      </w:tr>
      <w:tr w:rsidR="004025B1" w:rsidRPr="00E66BAC" w:rsidTr="00EB2B43">
        <w:tc>
          <w:tcPr>
            <w:tcW w:w="7644" w:type="dxa"/>
            <w:gridSpan w:val="2"/>
            <w:vAlign w:val="center"/>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6B5E49" w:rsidRPr="00E66BAC">
              <w:rPr>
                <w:rFonts w:ascii="Times New Roman" w:hAnsi="Times New Roman" w:cs="Times New Roman"/>
                <w:sz w:val="24"/>
                <w:szCs w:val="24"/>
              </w:rPr>
              <w:t xml:space="preserve">Daftar Pelatihan </w:t>
            </w:r>
            <w:r w:rsidRPr="00E66BAC">
              <w:rPr>
                <w:rFonts w:ascii="Times New Roman" w:hAnsi="Times New Roman" w:cs="Times New Roman"/>
                <w:sz w:val="24"/>
                <w:szCs w:val="24"/>
              </w:rPr>
              <w:t>pada Website sesuai dengan desain yang direncanakan.</w:t>
            </w:r>
          </w:p>
        </w:tc>
      </w:tr>
    </w:tbl>
    <w:p w:rsidR="004025B1" w:rsidRPr="00E66BAC" w:rsidRDefault="004025B1" w:rsidP="00E66BAC">
      <w:pPr>
        <w:pStyle w:val="ListParagraph"/>
        <w:spacing w:line="360" w:lineRule="auto"/>
        <w:ind w:left="284"/>
        <w:rPr>
          <w:rFonts w:ascii="Times New Roman" w:hAnsi="Times New Roman" w:cs="Times New Roman"/>
          <w:sz w:val="24"/>
          <w:szCs w:val="24"/>
        </w:rPr>
      </w:pPr>
    </w:p>
    <w:p w:rsidR="004025B1" w:rsidRPr="00E66BAC" w:rsidRDefault="0068376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2.</w:t>
      </w:r>
      <w:r w:rsidR="004025B1" w:rsidRPr="00E66BAC">
        <w:rPr>
          <w:rFonts w:ascii="Times New Roman" w:hAnsi="Times New Roman" w:cs="Times New Roman"/>
          <w:sz w:val="24"/>
          <w:szCs w:val="24"/>
        </w:rPr>
        <w:t xml:space="preserve"> Pengujian Fungsionalitas</w:t>
      </w:r>
      <w:r w:rsidR="00642B35" w:rsidRPr="00E66BAC">
        <w:rPr>
          <w:rFonts w:ascii="Times New Roman" w:hAnsi="Times New Roman" w:cs="Times New Roman"/>
          <w:sz w:val="24"/>
          <w:szCs w:val="24"/>
        </w:rPr>
        <w:t xml:space="preserve"> Fitur</w:t>
      </w:r>
      <w:r w:rsidR="004025B1" w:rsidRPr="00E66BAC">
        <w:rPr>
          <w:rFonts w:ascii="Times New Roman" w:hAnsi="Times New Roman" w:cs="Times New Roman"/>
          <w:sz w:val="24"/>
          <w:szCs w:val="24"/>
        </w:rPr>
        <w:t xml:space="preserve"> Halaman </w:t>
      </w:r>
      <w:r w:rsidR="0049200B" w:rsidRPr="00E66BAC">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RPr="00E66BAC" w:rsidTr="00D226C0">
        <w:tc>
          <w:tcPr>
            <w:tcW w:w="1554" w:type="dxa"/>
            <w:vAlign w:val="center"/>
          </w:tcPr>
          <w:p w:rsidR="004025B1" w:rsidRPr="00E66BAC" w:rsidRDefault="004025B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4025B1" w:rsidRPr="00E66BAC" w:rsidRDefault="004025B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4025B1" w:rsidRPr="00E66BAC" w:rsidRDefault="004025B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4025B1" w:rsidRPr="00E66BAC" w:rsidRDefault="004025B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4025B1" w:rsidRPr="00E66BAC" w:rsidRDefault="004025B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4025B1" w:rsidRPr="00E66BAC" w:rsidTr="00D226C0">
        <w:tc>
          <w:tcPr>
            <w:tcW w:w="1554" w:type="dxa"/>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w:t>
            </w:r>
            <w:r w:rsidR="001C0AAE" w:rsidRPr="00E66BAC">
              <w:rPr>
                <w:rFonts w:ascii="Times New Roman" w:hAnsi="Times New Roman" w:cs="Times New Roman"/>
                <w:sz w:val="24"/>
                <w:szCs w:val="24"/>
              </w:rPr>
              <w:t>enampilkan daftar pelatihan</w:t>
            </w:r>
          </w:p>
        </w:tc>
        <w:tc>
          <w:tcPr>
            <w:tcW w:w="1701" w:type="dxa"/>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w:t>
            </w:r>
            <w:r w:rsidR="001C0AAE" w:rsidRPr="00E66BAC">
              <w:rPr>
                <w:rFonts w:ascii="Times New Roman" w:hAnsi="Times New Roman" w:cs="Times New Roman"/>
                <w:sz w:val="24"/>
                <w:szCs w:val="24"/>
              </w:rPr>
              <w:t>melihat daftar pelatihan</w:t>
            </w:r>
          </w:p>
        </w:tc>
        <w:tc>
          <w:tcPr>
            <w:tcW w:w="1566" w:type="dxa"/>
          </w:tcPr>
          <w:p w:rsidR="004025B1" w:rsidRPr="00E66BAC" w:rsidRDefault="004025B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w:t>
            </w:r>
            <w:r w:rsidR="001C0AAE" w:rsidRPr="00E66BAC">
              <w:rPr>
                <w:rFonts w:ascii="Times New Roman" w:hAnsi="Times New Roman" w:cs="Times New Roman"/>
                <w:sz w:val="24"/>
                <w:szCs w:val="24"/>
              </w:rPr>
              <w:t>dapat mengklik menu daftar pe</w:t>
            </w:r>
            <w:r w:rsidR="007015E9" w:rsidRPr="00E66BAC">
              <w:rPr>
                <w:rFonts w:ascii="Times New Roman" w:hAnsi="Times New Roman" w:cs="Times New Roman"/>
                <w:sz w:val="24"/>
                <w:szCs w:val="24"/>
              </w:rPr>
              <w:t xml:space="preserve">latihan </w:t>
            </w:r>
            <w:r w:rsidR="001C0AAE" w:rsidRPr="00E66BAC">
              <w:rPr>
                <w:rFonts w:ascii="Times New Roman" w:hAnsi="Times New Roman" w:cs="Times New Roman"/>
                <w:sz w:val="24"/>
                <w:szCs w:val="24"/>
              </w:rPr>
              <w:t xml:space="preserve">pada </w:t>
            </w:r>
            <w:r w:rsidR="001C0AAE" w:rsidRPr="00E66BAC">
              <w:rPr>
                <w:rFonts w:ascii="Times New Roman" w:hAnsi="Times New Roman" w:cs="Times New Roman"/>
                <w:i/>
                <w:sz w:val="24"/>
                <w:szCs w:val="24"/>
              </w:rPr>
              <w:t>sidebar</w:t>
            </w:r>
          </w:p>
        </w:tc>
        <w:tc>
          <w:tcPr>
            <w:tcW w:w="1563" w:type="dxa"/>
          </w:tcPr>
          <w:p w:rsidR="004025B1" w:rsidRPr="00E66BAC" w:rsidRDefault="007015E9"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Menampilkan daftar pelatihan</w:t>
            </w:r>
          </w:p>
        </w:tc>
        <w:tc>
          <w:tcPr>
            <w:tcW w:w="1260" w:type="dxa"/>
            <w:vAlign w:val="center"/>
          </w:tcPr>
          <w:p w:rsidR="004025B1" w:rsidRPr="00E66BAC" w:rsidRDefault="004025B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4025B1" w:rsidRPr="00E66BAC" w:rsidRDefault="004025B1"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w:t>
      </w:r>
      <w:r w:rsidR="00683768" w:rsidRPr="00E66BAC">
        <w:rPr>
          <w:rFonts w:ascii="Times New Roman" w:hAnsi="Times New Roman" w:cs="Times New Roman"/>
          <w:sz w:val="24"/>
          <w:szCs w:val="24"/>
        </w:rPr>
        <w:t>3.12</w:t>
      </w:r>
      <w:r w:rsidRPr="00E66BAC">
        <w:rPr>
          <w:rFonts w:ascii="Times New Roman" w:hAnsi="Times New Roman" w:cs="Times New Roman"/>
          <w:sz w:val="24"/>
          <w:szCs w:val="24"/>
        </w:rPr>
        <w:t xml:space="preserve">. didapatkan hasil bahwa fitur ini telah sesuai dengan pengujian ditandai dengan berjalannya halaman </w:t>
      </w:r>
      <w:r w:rsidR="00F64397" w:rsidRPr="00E66BAC">
        <w:rPr>
          <w:rFonts w:ascii="Times New Roman" w:hAnsi="Times New Roman" w:cs="Times New Roman"/>
          <w:sz w:val="24"/>
          <w:szCs w:val="24"/>
        </w:rPr>
        <w:t>daftar pelatihan</w:t>
      </w:r>
      <w:r w:rsidR="00F43B1A" w:rsidRPr="00E66BAC">
        <w:rPr>
          <w:rFonts w:ascii="Times New Roman" w:hAnsi="Times New Roman" w:cs="Times New Roman"/>
          <w:sz w:val="24"/>
          <w:szCs w:val="24"/>
        </w:rPr>
        <w:t xml:space="preserve"> dengan menampilkan daftar pelatihan</w:t>
      </w:r>
      <w:r w:rsidR="00A1222E" w:rsidRPr="00E66BAC">
        <w:rPr>
          <w:rFonts w:ascii="Times New Roman" w:hAnsi="Times New Roman" w:cs="Times New Roman"/>
          <w:sz w:val="24"/>
          <w:szCs w:val="24"/>
        </w:rPr>
        <w:t>.</w:t>
      </w:r>
    </w:p>
    <w:p w:rsidR="00A1222E" w:rsidRPr="00E66BAC" w:rsidRDefault="00A1222E" w:rsidP="00E66BAC">
      <w:pPr>
        <w:pStyle w:val="ListParagraph"/>
        <w:spacing w:line="360" w:lineRule="auto"/>
        <w:ind w:left="284"/>
        <w:jc w:val="both"/>
        <w:rPr>
          <w:rFonts w:ascii="Times New Roman" w:hAnsi="Times New Roman" w:cs="Times New Roman"/>
          <w:sz w:val="24"/>
          <w:szCs w:val="24"/>
        </w:rPr>
      </w:pPr>
    </w:p>
    <w:p w:rsidR="00A91745" w:rsidRPr="00E66BAC" w:rsidRDefault="006346A0"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Tambah Daftar Pelatihan</w:t>
      </w:r>
    </w:p>
    <w:p w:rsidR="00683768" w:rsidRPr="00E66BAC" w:rsidRDefault="00683768"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683768" w:rsidRPr="00E66BAC" w:rsidRDefault="0068376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683768" w:rsidRPr="00E66BAC" w:rsidRDefault="0068376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 xml:space="preserve">(Lampiran .. Kode </w:t>
      </w:r>
      <w:r w:rsidR="00AF4785" w:rsidRPr="00E66BAC">
        <w:rPr>
          <w:rFonts w:ascii="Times New Roman" w:hAnsi="Times New Roman" w:cs="Times New Roman"/>
          <w:b/>
          <w:sz w:val="24"/>
          <w:szCs w:val="24"/>
        </w:rPr>
        <w:t xml:space="preserve">Fitur </w:t>
      </w:r>
      <w:r w:rsidRPr="00E66BAC">
        <w:rPr>
          <w:rFonts w:ascii="Times New Roman" w:hAnsi="Times New Roman" w:cs="Times New Roman"/>
          <w:b/>
          <w:sz w:val="24"/>
          <w:szCs w:val="24"/>
        </w:rPr>
        <w:t>Halaman Tambah Daftar Pelatihan)</w:t>
      </w:r>
    </w:p>
    <w:p w:rsidR="00683768" w:rsidRPr="00E66BAC" w:rsidRDefault="00683768" w:rsidP="00E66BAC">
      <w:pPr>
        <w:pStyle w:val="ListParagraph"/>
        <w:spacing w:line="360" w:lineRule="auto"/>
        <w:ind w:left="426" w:hanging="426"/>
        <w:rPr>
          <w:rFonts w:ascii="Times New Roman" w:hAnsi="Times New Roman" w:cs="Times New Roman"/>
          <w:sz w:val="24"/>
          <w:szCs w:val="24"/>
        </w:rPr>
      </w:pPr>
    </w:p>
    <w:p w:rsidR="00683768" w:rsidRPr="00E66BAC" w:rsidRDefault="00683768"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683768" w:rsidRPr="00E66BAC" w:rsidRDefault="0068376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683768" w:rsidRPr="00E66BAC" w:rsidRDefault="009B6B3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3</w:t>
      </w:r>
      <w:r w:rsidR="00683768" w:rsidRPr="00E66BAC">
        <w:rPr>
          <w:rFonts w:ascii="Times New Roman" w:hAnsi="Times New Roman" w:cs="Times New Roman"/>
          <w:sz w:val="24"/>
          <w:szCs w:val="24"/>
        </w:rPr>
        <w:t>. Pengujian Kompatibilitas</w:t>
      </w:r>
      <w:r w:rsidR="00331851" w:rsidRPr="00E66BAC">
        <w:rPr>
          <w:rFonts w:ascii="Times New Roman" w:hAnsi="Times New Roman" w:cs="Times New Roman"/>
          <w:sz w:val="24"/>
          <w:szCs w:val="24"/>
        </w:rPr>
        <w:t xml:space="preserve"> Fitur</w:t>
      </w:r>
      <w:r w:rsidR="00683768" w:rsidRPr="00E66BAC">
        <w:rPr>
          <w:rFonts w:ascii="Times New Roman" w:hAnsi="Times New Roman" w:cs="Times New Roman"/>
          <w:sz w:val="24"/>
          <w:szCs w:val="24"/>
        </w:rPr>
        <w:t xml:space="preserve"> Halaman </w:t>
      </w:r>
      <w:r w:rsidR="00B62AD6" w:rsidRPr="00E66BAC">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2121"/>
        <w:gridCol w:w="5523"/>
      </w:tblGrid>
      <w:tr w:rsidR="00683768" w:rsidRPr="00E66BAC" w:rsidTr="00427389">
        <w:tc>
          <w:tcPr>
            <w:tcW w:w="2121" w:type="dxa"/>
            <w:vAlign w:val="center"/>
          </w:tcPr>
          <w:p w:rsidR="00683768" w:rsidRPr="00E66BAC" w:rsidRDefault="0068376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523" w:type="dxa"/>
            <w:vAlign w:val="center"/>
          </w:tcPr>
          <w:p w:rsidR="00683768" w:rsidRPr="00E66BAC" w:rsidRDefault="0068376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683768" w:rsidRPr="00E66BAC" w:rsidTr="00427389">
        <w:tc>
          <w:tcPr>
            <w:tcW w:w="2121" w:type="dxa"/>
            <w:vAlign w:val="center"/>
          </w:tcPr>
          <w:p w:rsidR="00683768" w:rsidRPr="00E66BAC" w:rsidRDefault="0068376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9B6B36" w:rsidRPr="00E66BAC">
              <w:rPr>
                <w:rFonts w:ascii="Times New Roman" w:hAnsi="Times New Roman" w:cs="Times New Roman"/>
                <w:sz w:val="24"/>
                <w:szCs w:val="24"/>
              </w:rPr>
              <w:t xml:space="preserve">Tambah </w:t>
            </w:r>
            <w:r w:rsidRPr="00E66BAC">
              <w:rPr>
                <w:rFonts w:ascii="Times New Roman" w:hAnsi="Times New Roman" w:cs="Times New Roman"/>
                <w:sz w:val="24"/>
                <w:szCs w:val="24"/>
              </w:rPr>
              <w:t>Daftar Pelatihan</w:t>
            </w:r>
          </w:p>
        </w:tc>
        <w:tc>
          <w:tcPr>
            <w:tcW w:w="5523" w:type="dxa"/>
            <w:vAlign w:val="center"/>
          </w:tcPr>
          <w:p w:rsidR="00683768" w:rsidRPr="00E66BAC" w:rsidRDefault="00683768" w:rsidP="00E66BAC">
            <w:pPr>
              <w:pStyle w:val="ListParagraph"/>
              <w:spacing w:line="360" w:lineRule="auto"/>
              <w:ind w:left="0"/>
              <w:rPr>
                <w:rFonts w:ascii="Times New Roman" w:hAnsi="Times New Roman" w:cs="Times New Roman"/>
                <w:sz w:val="24"/>
                <w:szCs w:val="24"/>
              </w:rPr>
            </w:pPr>
          </w:p>
        </w:tc>
      </w:tr>
      <w:tr w:rsidR="00683768" w:rsidRPr="00E66BAC" w:rsidTr="00EB2B43">
        <w:tc>
          <w:tcPr>
            <w:tcW w:w="7644" w:type="dxa"/>
            <w:gridSpan w:val="2"/>
            <w:vAlign w:val="center"/>
          </w:tcPr>
          <w:p w:rsidR="00683768" w:rsidRPr="00E66BAC" w:rsidRDefault="0068376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w:t>
            </w:r>
            <w:r w:rsidR="009B6B36" w:rsidRPr="00E66BAC">
              <w:rPr>
                <w:rFonts w:ascii="Times New Roman" w:hAnsi="Times New Roman" w:cs="Times New Roman"/>
                <w:sz w:val="24"/>
                <w:szCs w:val="24"/>
              </w:rPr>
              <w:t xml:space="preserve"> Tambah</w:t>
            </w:r>
            <w:r w:rsidRPr="00E66BAC">
              <w:rPr>
                <w:rFonts w:ascii="Times New Roman" w:hAnsi="Times New Roman" w:cs="Times New Roman"/>
                <w:sz w:val="24"/>
                <w:szCs w:val="24"/>
              </w:rPr>
              <w:t xml:space="preserve"> Daftar Pelatihan pada Website sesuai dengan desain yang direncanakan.</w:t>
            </w:r>
          </w:p>
        </w:tc>
      </w:tr>
    </w:tbl>
    <w:p w:rsidR="00683768" w:rsidRPr="00E66BAC" w:rsidRDefault="00683768" w:rsidP="00E66BAC">
      <w:pPr>
        <w:pStyle w:val="ListParagraph"/>
        <w:spacing w:line="360" w:lineRule="auto"/>
        <w:ind w:left="284"/>
        <w:rPr>
          <w:rFonts w:ascii="Times New Roman" w:hAnsi="Times New Roman" w:cs="Times New Roman"/>
          <w:sz w:val="24"/>
          <w:szCs w:val="24"/>
        </w:rPr>
      </w:pPr>
    </w:p>
    <w:p w:rsidR="00683768" w:rsidRPr="00E66BAC" w:rsidRDefault="009B6B3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4</w:t>
      </w:r>
      <w:r w:rsidR="00683768" w:rsidRPr="00E66BAC">
        <w:rPr>
          <w:rFonts w:ascii="Times New Roman" w:hAnsi="Times New Roman" w:cs="Times New Roman"/>
          <w:sz w:val="24"/>
          <w:szCs w:val="24"/>
        </w:rPr>
        <w:t xml:space="preserve">. Pengujian Fungsionalitas </w:t>
      </w:r>
      <w:r w:rsidR="00331851" w:rsidRPr="00E66BAC">
        <w:rPr>
          <w:rFonts w:ascii="Times New Roman" w:hAnsi="Times New Roman" w:cs="Times New Roman"/>
          <w:sz w:val="24"/>
          <w:szCs w:val="24"/>
        </w:rPr>
        <w:t xml:space="preserve">Fitur </w:t>
      </w:r>
      <w:r w:rsidR="00683768" w:rsidRPr="00E66BAC">
        <w:rPr>
          <w:rFonts w:ascii="Times New Roman" w:hAnsi="Times New Roman" w:cs="Times New Roman"/>
          <w:sz w:val="24"/>
          <w:szCs w:val="24"/>
        </w:rPr>
        <w:t xml:space="preserve">Halaman </w:t>
      </w:r>
      <w:r w:rsidR="00427389" w:rsidRPr="00E66BAC">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RPr="00E66BAC" w:rsidTr="002853A7">
        <w:tc>
          <w:tcPr>
            <w:tcW w:w="1696" w:type="dxa"/>
            <w:vAlign w:val="center"/>
          </w:tcPr>
          <w:p w:rsidR="00683768" w:rsidRPr="00E66BAC" w:rsidRDefault="0068376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683768" w:rsidRPr="00E66BAC" w:rsidRDefault="0068376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701" w:type="dxa"/>
            <w:vAlign w:val="center"/>
          </w:tcPr>
          <w:p w:rsidR="00683768" w:rsidRPr="00E66BAC" w:rsidRDefault="0068376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59" w:type="dxa"/>
            <w:vAlign w:val="center"/>
          </w:tcPr>
          <w:p w:rsidR="00683768" w:rsidRPr="00E66BAC" w:rsidRDefault="0068376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987" w:type="dxa"/>
            <w:vAlign w:val="center"/>
          </w:tcPr>
          <w:p w:rsidR="00683768" w:rsidRPr="00E66BAC" w:rsidRDefault="0068376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0F53B5" w:rsidRPr="00E66BAC" w:rsidTr="002853A7">
        <w:tc>
          <w:tcPr>
            <w:tcW w:w="1696" w:type="dxa"/>
          </w:tcPr>
          <w:p w:rsidR="00683768" w:rsidRPr="00E66BAC" w:rsidRDefault="0042738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bahkan </w:t>
            </w:r>
            <w:r w:rsidR="00754EC1" w:rsidRPr="00E66BAC">
              <w:rPr>
                <w:rFonts w:ascii="Times New Roman" w:hAnsi="Times New Roman" w:cs="Times New Roman"/>
                <w:sz w:val="24"/>
                <w:szCs w:val="24"/>
              </w:rPr>
              <w:t>dat</w:t>
            </w:r>
            <w:r w:rsidR="000F53B5" w:rsidRPr="00E66BAC">
              <w:rPr>
                <w:rFonts w:ascii="Times New Roman" w:hAnsi="Times New Roman" w:cs="Times New Roman"/>
                <w:sz w:val="24"/>
                <w:szCs w:val="24"/>
              </w:rPr>
              <w:t xml:space="preserve">a </w:t>
            </w:r>
            <w:r w:rsidRPr="00E66BAC">
              <w:rPr>
                <w:rFonts w:ascii="Times New Roman" w:hAnsi="Times New Roman" w:cs="Times New Roman"/>
                <w:sz w:val="24"/>
                <w:szCs w:val="24"/>
              </w:rPr>
              <w:t>pelatihan</w:t>
            </w:r>
          </w:p>
        </w:tc>
        <w:tc>
          <w:tcPr>
            <w:tcW w:w="1701" w:type="dxa"/>
          </w:tcPr>
          <w:p w:rsidR="00683768" w:rsidRPr="00E66BAC" w:rsidRDefault="0068376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w:t>
            </w:r>
            <w:r w:rsidR="000F53B5" w:rsidRPr="00E66BAC">
              <w:rPr>
                <w:rFonts w:ascii="Times New Roman" w:hAnsi="Times New Roman" w:cs="Times New Roman"/>
                <w:sz w:val="24"/>
                <w:szCs w:val="24"/>
              </w:rPr>
              <w:t>menambahkan data pelatihan</w:t>
            </w:r>
          </w:p>
        </w:tc>
        <w:tc>
          <w:tcPr>
            <w:tcW w:w="1701" w:type="dxa"/>
          </w:tcPr>
          <w:p w:rsidR="00683768" w:rsidRPr="00E66BAC" w:rsidRDefault="0068376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w:t>
            </w:r>
            <w:r w:rsidR="00EB2B43" w:rsidRPr="00E66BAC">
              <w:rPr>
                <w:rFonts w:ascii="Times New Roman" w:hAnsi="Times New Roman" w:cs="Times New Roman"/>
                <w:sz w:val="24"/>
                <w:szCs w:val="24"/>
              </w:rPr>
              <w:t>dapat mengklik tombol tam</w:t>
            </w:r>
            <w:r w:rsidR="00796F52" w:rsidRPr="00E66BAC">
              <w:rPr>
                <w:rFonts w:ascii="Times New Roman" w:hAnsi="Times New Roman" w:cs="Times New Roman"/>
                <w:sz w:val="24"/>
                <w:szCs w:val="24"/>
              </w:rPr>
              <w:t>b</w:t>
            </w:r>
            <w:r w:rsidR="00EB2B43" w:rsidRPr="00E66BAC">
              <w:rPr>
                <w:rFonts w:ascii="Times New Roman" w:hAnsi="Times New Roman" w:cs="Times New Roman"/>
                <w:sz w:val="24"/>
                <w:szCs w:val="24"/>
              </w:rPr>
              <w:t>ah dan mengisi data pelatihan dan kemudian menyimpannya</w:t>
            </w:r>
          </w:p>
        </w:tc>
        <w:tc>
          <w:tcPr>
            <w:tcW w:w="1559" w:type="dxa"/>
          </w:tcPr>
          <w:p w:rsidR="00683768" w:rsidRPr="00E66BAC" w:rsidRDefault="00EB2B43"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w:t>
            </w:r>
            <w:r w:rsidR="00754EC1" w:rsidRPr="00E66BAC">
              <w:rPr>
                <w:rFonts w:ascii="Times New Roman" w:hAnsi="Times New Roman" w:cs="Times New Roman"/>
                <w:sz w:val="24"/>
                <w:szCs w:val="24"/>
              </w:rPr>
              <w:t xml:space="preserve"> </w:t>
            </w:r>
            <w:r w:rsidRPr="00E66BAC">
              <w:rPr>
                <w:rFonts w:ascii="Times New Roman" w:hAnsi="Times New Roman" w:cs="Times New Roman"/>
                <w:sz w:val="24"/>
                <w:szCs w:val="24"/>
              </w:rPr>
              <w:t xml:space="preserve">pelatihan berhasil ditambahkan </w:t>
            </w:r>
          </w:p>
        </w:tc>
        <w:tc>
          <w:tcPr>
            <w:tcW w:w="987" w:type="dxa"/>
            <w:vAlign w:val="center"/>
          </w:tcPr>
          <w:p w:rsidR="00683768" w:rsidRPr="00E66BAC" w:rsidRDefault="0068376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683768" w:rsidRPr="00E66BAC" w:rsidRDefault="00683768"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w:t>
      </w:r>
      <w:r w:rsidR="009B6B36" w:rsidRPr="00E66BAC">
        <w:rPr>
          <w:rFonts w:ascii="Times New Roman" w:hAnsi="Times New Roman" w:cs="Times New Roman"/>
          <w:sz w:val="24"/>
          <w:szCs w:val="24"/>
        </w:rPr>
        <w:t>3.14</w:t>
      </w:r>
      <w:r w:rsidRPr="00E66BAC">
        <w:rPr>
          <w:rFonts w:ascii="Times New Roman" w:hAnsi="Times New Roman" w:cs="Times New Roman"/>
          <w:sz w:val="24"/>
          <w:szCs w:val="24"/>
        </w:rPr>
        <w:t xml:space="preserve">. didapatkan hasil bahwa fitur ini telah sesuai dengan pengujian ditandai dengan berjalannya halaman </w:t>
      </w:r>
      <w:r w:rsidR="00290077" w:rsidRPr="00E66BAC">
        <w:rPr>
          <w:rFonts w:ascii="Times New Roman" w:hAnsi="Times New Roman" w:cs="Times New Roman"/>
          <w:sz w:val="24"/>
          <w:szCs w:val="24"/>
        </w:rPr>
        <w:t>tambah daftar pelatihan</w:t>
      </w:r>
      <w:r w:rsidRPr="00E66BAC">
        <w:rPr>
          <w:rFonts w:ascii="Times New Roman" w:hAnsi="Times New Roman" w:cs="Times New Roman"/>
          <w:sz w:val="24"/>
          <w:szCs w:val="24"/>
        </w:rPr>
        <w:t xml:space="preserve"> dengan administrator </w:t>
      </w:r>
      <w:r w:rsidR="00290077" w:rsidRPr="00E66BAC">
        <w:rPr>
          <w:rFonts w:ascii="Times New Roman" w:hAnsi="Times New Roman" w:cs="Times New Roman"/>
          <w:sz w:val="24"/>
          <w:szCs w:val="24"/>
        </w:rPr>
        <w:t>menambahkan data pelatihan</w:t>
      </w:r>
      <w:r w:rsidRPr="00E66BAC">
        <w:rPr>
          <w:rFonts w:ascii="Times New Roman" w:hAnsi="Times New Roman" w:cs="Times New Roman"/>
          <w:sz w:val="24"/>
          <w:szCs w:val="24"/>
        </w:rPr>
        <w:t>.</w:t>
      </w:r>
    </w:p>
    <w:p w:rsidR="00044E41" w:rsidRPr="00E66BAC" w:rsidRDefault="00044E41" w:rsidP="00E66BAC">
      <w:pPr>
        <w:pStyle w:val="ListParagraph"/>
        <w:spacing w:line="360" w:lineRule="auto"/>
        <w:ind w:left="284"/>
        <w:jc w:val="both"/>
        <w:rPr>
          <w:rFonts w:ascii="Times New Roman" w:hAnsi="Times New Roman" w:cs="Times New Roman"/>
          <w:sz w:val="24"/>
          <w:szCs w:val="24"/>
        </w:rPr>
      </w:pPr>
    </w:p>
    <w:p w:rsidR="00A91745" w:rsidRPr="00E66BAC" w:rsidRDefault="006D79C3"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Update Daftar Pelatihan</w:t>
      </w:r>
    </w:p>
    <w:p w:rsidR="00104F91" w:rsidRPr="00E66BAC" w:rsidRDefault="00104F9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104F91" w:rsidRPr="00E66BAC" w:rsidRDefault="00104F9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104F91" w:rsidRPr="00E66BAC" w:rsidRDefault="00104F91"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w:t>
      </w:r>
      <w:r w:rsidR="00BD6E5B" w:rsidRPr="00E66BAC">
        <w:rPr>
          <w:rFonts w:ascii="Times New Roman" w:hAnsi="Times New Roman" w:cs="Times New Roman"/>
          <w:b/>
          <w:sz w:val="24"/>
          <w:szCs w:val="24"/>
        </w:rPr>
        <w:t xml:space="preserve"> Fitur</w:t>
      </w:r>
      <w:r w:rsidRPr="00E66BAC">
        <w:rPr>
          <w:rFonts w:ascii="Times New Roman" w:hAnsi="Times New Roman" w:cs="Times New Roman"/>
          <w:b/>
          <w:sz w:val="24"/>
          <w:szCs w:val="24"/>
        </w:rPr>
        <w:t xml:space="preserve"> Halaman Update Daftar Pelatihan)</w:t>
      </w:r>
    </w:p>
    <w:p w:rsidR="00612034" w:rsidRPr="00E66BAC" w:rsidRDefault="00612034" w:rsidP="00E66BAC">
      <w:pPr>
        <w:pStyle w:val="ListParagraph"/>
        <w:spacing w:line="360" w:lineRule="auto"/>
        <w:ind w:left="284"/>
        <w:rPr>
          <w:rFonts w:ascii="Times New Roman" w:hAnsi="Times New Roman" w:cs="Times New Roman"/>
          <w:sz w:val="24"/>
          <w:szCs w:val="24"/>
        </w:rPr>
      </w:pPr>
    </w:p>
    <w:p w:rsidR="00104F91" w:rsidRPr="00E66BAC" w:rsidRDefault="00104F9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104F91" w:rsidRPr="00E66BAC" w:rsidRDefault="00104F9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104F91" w:rsidRPr="00E66BAC" w:rsidRDefault="004D6B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5</w:t>
      </w:r>
      <w:r w:rsidR="00104F91" w:rsidRPr="00E66BAC">
        <w:rPr>
          <w:rFonts w:ascii="Times New Roman" w:hAnsi="Times New Roman" w:cs="Times New Roman"/>
          <w:sz w:val="24"/>
          <w:szCs w:val="24"/>
        </w:rPr>
        <w:t xml:space="preserve">. Pengujian Kompatibilitas </w:t>
      </w:r>
      <w:r w:rsidR="00D556A5" w:rsidRPr="00E66BAC">
        <w:rPr>
          <w:rFonts w:ascii="Times New Roman" w:hAnsi="Times New Roman" w:cs="Times New Roman"/>
          <w:sz w:val="24"/>
          <w:szCs w:val="24"/>
        </w:rPr>
        <w:t xml:space="preserve">Fitur </w:t>
      </w:r>
      <w:r w:rsidR="00104F91" w:rsidRPr="00E66BAC">
        <w:rPr>
          <w:rFonts w:ascii="Times New Roman" w:hAnsi="Times New Roman" w:cs="Times New Roman"/>
          <w:sz w:val="24"/>
          <w:szCs w:val="24"/>
        </w:rPr>
        <w:t>Halaman Update Daftar Pelatihan</w:t>
      </w:r>
    </w:p>
    <w:tbl>
      <w:tblPr>
        <w:tblStyle w:val="TableGrid"/>
        <w:tblW w:w="0" w:type="auto"/>
        <w:tblInd w:w="284" w:type="dxa"/>
        <w:tblLook w:val="04A0" w:firstRow="1" w:lastRow="0" w:firstColumn="1" w:lastColumn="0" w:noHBand="0" w:noVBand="1"/>
      </w:tblPr>
      <w:tblGrid>
        <w:gridCol w:w="1979"/>
        <w:gridCol w:w="5665"/>
      </w:tblGrid>
      <w:tr w:rsidR="00104F91" w:rsidRPr="00E66BAC" w:rsidTr="000E2E00">
        <w:tc>
          <w:tcPr>
            <w:tcW w:w="1979" w:type="dxa"/>
            <w:vAlign w:val="center"/>
          </w:tcPr>
          <w:p w:rsidR="00104F91" w:rsidRPr="00E66BAC" w:rsidRDefault="00104F9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104F91" w:rsidRPr="00E66BAC" w:rsidRDefault="00104F9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104F91" w:rsidRPr="00E66BAC" w:rsidTr="000E2E00">
        <w:tc>
          <w:tcPr>
            <w:tcW w:w="1979" w:type="dxa"/>
            <w:vAlign w:val="center"/>
          </w:tcPr>
          <w:p w:rsidR="00104F91" w:rsidRPr="00E66BAC" w:rsidRDefault="00104F9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Update Daftar Pelatihan</w:t>
            </w:r>
          </w:p>
        </w:tc>
        <w:tc>
          <w:tcPr>
            <w:tcW w:w="5665" w:type="dxa"/>
            <w:vAlign w:val="center"/>
          </w:tcPr>
          <w:p w:rsidR="00104F91" w:rsidRPr="00E66BAC" w:rsidRDefault="00104F91" w:rsidP="00E66BAC">
            <w:pPr>
              <w:pStyle w:val="ListParagraph"/>
              <w:spacing w:line="360" w:lineRule="auto"/>
              <w:ind w:left="0"/>
              <w:rPr>
                <w:rFonts w:ascii="Times New Roman" w:hAnsi="Times New Roman" w:cs="Times New Roman"/>
                <w:sz w:val="24"/>
                <w:szCs w:val="24"/>
              </w:rPr>
            </w:pPr>
          </w:p>
        </w:tc>
      </w:tr>
      <w:tr w:rsidR="00104F91" w:rsidRPr="00E66BAC" w:rsidTr="00EB2B43">
        <w:tc>
          <w:tcPr>
            <w:tcW w:w="7644" w:type="dxa"/>
            <w:gridSpan w:val="2"/>
            <w:vAlign w:val="center"/>
          </w:tcPr>
          <w:p w:rsidR="00104F91" w:rsidRPr="00E66BAC" w:rsidRDefault="00104F9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Update</w:t>
            </w:r>
            <w:r w:rsidR="00714DF0" w:rsidRPr="00E66BAC">
              <w:rPr>
                <w:rFonts w:ascii="Times New Roman" w:hAnsi="Times New Roman" w:cs="Times New Roman"/>
                <w:sz w:val="24"/>
                <w:szCs w:val="24"/>
              </w:rPr>
              <w:t xml:space="preserve"> </w:t>
            </w:r>
            <w:r w:rsidRPr="00E66BAC">
              <w:rPr>
                <w:rFonts w:ascii="Times New Roman" w:hAnsi="Times New Roman" w:cs="Times New Roman"/>
                <w:sz w:val="24"/>
                <w:szCs w:val="24"/>
              </w:rPr>
              <w:t>Daftar Pelatihan pada Website sesuai dengan desain yang direncanakan.</w:t>
            </w:r>
          </w:p>
        </w:tc>
      </w:tr>
    </w:tbl>
    <w:p w:rsidR="00104F91" w:rsidRPr="00E66BAC" w:rsidRDefault="00104F91" w:rsidP="00E66BAC">
      <w:pPr>
        <w:pStyle w:val="ListParagraph"/>
        <w:spacing w:line="360" w:lineRule="auto"/>
        <w:ind w:left="284"/>
        <w:rPr>
          <w:rFonts w:ascii="Times New Roman" w:hAnsi="Times New Roman" w:cs="Times New Roman"/>
          <w:sz w:val="24"/>
          <w:szCs w:val="24"/>
        </w:rPr>
      </w:pPr>
    </w:p>
    <w:p w:rsidR="00104F91" w:rsidRPr="00E66BAC" w:rsidRDefault="004D6B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6</w:t>
      </w:r>
      <w:r w:rsidR="00104F91" w:rsidRPr="00E66BAC">
        <w:rPr>
          <w:rFonts w:ascii="Times New Roman" w:hAnsi="Times New Roman" w:cs="Times New Roman"/>
          <w:sz w:val="24"/>
          <w:szCs w:val="24"/>
        </w:rPr>
        <w:t>. Pengujian Fungsionalitas</w:t>
      </w:r>
      <w:r w:rsidR="00280433" w:rsidRPr="00E66BAC">
        <w:rPr>
          <w:rFonts w:ascii="Times New Roman" w:hAnsi="Times New Roman" w:cs="Times New Roman"/>
          <w:sz w:val="24"/>
          <w:szCs w:val="24"/>
        </w:rPr>
        <w:t xml:space="preserve"> Fitur</w:t>
      </w:r>
      <w:r w:rsidR="00104F91" w:rsidRPr="00E66BAC">
        <w:rPr>
          <w:rFonts w:ascii="Times New Roman" w:hAnsi="Times New Roman" w:cs="Times New Roman"/>
          <w:sz w:val="24"/>
          <w:szCs w:val="24"/>
        </w:rPr>
        <w:t xml:space="preserve"> Halaman </w:t>
      </w:r>
      <w:r w:rsidR="001D509E" w:rsidRPr="00E66BAC">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RPr="00E66BAC" w:rsidTr="00754EC1">
        <w:tc>
          <w:tcPr>
            <w:tcW w:w="1554" w:type="dxa"/>
            <w:vAlign w:val="center"/>
          </w:tcPr>
          <w:p w:rsidR="00104F91" w:rsidRPr="00E66BAC" w:rsidRDefault="00104F9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104F91" w:rsidRPr="00E66BAC" w:rsidRDefault="00104F9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3" w:type="dxa"/>
            <w:vAlign w:val="center"/>
          </w:tcPr>
          <w:p w:rsidR="00104F91" w:rsidRPr="00E66BAC" w:rsidRDefault="00104F9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286" w:type="dxa"/>
            <w:vAlign w:val="center"/>
          </w:tcPr>
          <w:p w:rsidR="00104F91" w:rsidRPr="00E66BAC" w:rsidRDefault="00104F9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104F91" w:rsidRPr="00E66BAC" w:rsidRDefault="00104F9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104F91" w:rsidRPr="00E66BAC" w:rsidTr="00754EC1">
        <w:tc>
          <w:tcPr>
            <w:tcW w:w="1554" w:type="dxa"/>
          </w:tcPr>
          <w:p w:rsidR="00104F91" w:rsidRPr="00E66BAC" w:rsidRDefault="00796F5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pelatihan</w:t>
            </w:r>
          </w:p>
        </w:tc>
        <w:tc>
          <w:tcPr>
            <w:tcW w:w="1701" w:type="dxa"/>
          </w:tcPr>
          <w:p w:rsidR="00104F91" w:rsidRPr="00E66BAC" w:rsidRDefault="00104F9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w:t>
            </w:r>
            <w:r w:rsidR="00796F52" w:rsidRPr="00E66BAC">
              <w:rPr>
                <w:rFonts w:ascii="Times New Roman" w:hAnsi="Times New Roman" w:cs="Times New Roman"/>
                <w:sz w:val="24"/>
                <w:szCs w:val="24"/>
              </w:rPr>
              <w:t>mengupdate data pelatihan</w:t>
            </w:r>
          </w:p>
        </w:tc>
        <w:tc>
          <w:tcPr>
            <w:tcW w:w="1843" w:type="dxa"/>
          </w:tcPr>
          <w:p w:rsidR="00104F91" w:rsidRPr="00E66BAC" w:rsidRDefault="00104F9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harus </w:t>
            </w:r>
            <w:r w:rsidR="000F45F5" w:rsidRPr="00E66BAC">
              <w:rPr>
                <w:rFonts w:ascii="Times New Roman" w:hAnsi="Times New Roman" w:cs="Times New Roman"/>
                <w:sz w:val="24"/>
                <w:szCs w:val="24"/>
              </w:rPr>
              <w:t>mengklik tombol update dan mengubah data pelatihan dan kemudian menyimpannya</w:t>
            </w:r>
          </w:p>
        </w:tc>
        <w:tc>
          <w:tcPr>
            <w:tcW w:w="1286" w:type="dxa"/>
          </w:tcPr>
          <w:p w:rsidR="00104F91" w:rsidRPr="00E66BAC" w:rsidRDefault="000F45F5"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pelatihan berhasil diperbarui</w:t>
            </w:r>
          </w:p>
        </w:tc>
        <w:tc>
          <w:tcPr>
            <w:tcW w:w="1260" w:type="dxa"/>
            <w:vAlign w:val="center"/>
          </w:tcPr>
          <w:p w:rsidR="00104F91" w:rsidRPr="00E66BAC" w:rsidRDefault="00104F9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104F91"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16</w:t>
      </w:r>
      <w:r w:rsidR="00104F91" w:rsidRPr="00E66BAC">
        <w:rPr>
          <w:rFonts w:ascii="Times New Roman" w:hAnsi="Times New Roman" w:cs="Times New Roman"/>
          <w:sz w:val="24"/>
          <w:szCs w:val="24"/>
        </w:rPr>
        <w:t xml:space="preserve">. didapatkan hasil bahwa fitur ini telah sesuai dengan pengujian ditandai dengan berjalannya halaman </w:t>
      </w:r>
      <w:r w:rsidR="00422051" w:rsidRPr="00E66BAC">
        <w:rPr>
          <w:rFonts w:ascii="Times New Roman" w:hAnsi="Times New Roman" w:cs="Times New Roman"/>
          <w:sz w:val="24"/>
          <w:szCs w:val="24"/>
        </w:rPr>
        <w:t xml:space="preserve">update daftar pelatihan </w:t>
      </w:r>
      <w:r w:rsidR="00104F91" w:rsidRPr="00E66BAC">
        <w:rPr>
          <w:rFonts w:ascii="Times New Roman" w:hAnsi="Times New Roman" w:cs="Times New Roman"/>
          <w:sz w:val="24"/>
          <w:szCs w:val="24"/>
        </w:rPr>
        <w:t xml:space="preserve">dengan administrator </w:t>
      </w:r>
      <w:r w:rsidR="00824F05" w:rsidRPr="00E66BAC">
        <w:rPr>
          <w:rFonts w:ascii="Times New Roman" w:hAnsi="Times New Roman" w:cs="Times New Roman"/>
          <w:sz w:val="24"/>
          <w:szCs w:val="24"/>
        </w:rPr>
        <w:t>mengupdate data</w:t>
      </w:r>
      <w:r w:rsidR="00422051" w:rsidRPr="00E66BAC">
        <w:rPr>
          <w:rFonts w:ascii="Times New Roman" w:hAnsi="Times New Roman" w:cs="Times New Roman"/>
          <w:sz w:val="24"/>
          <w:szCs w:val="24"/>
        </w:rPr>
        <w:t xml:space="preserve"> pelatihan</w:t>
      </w:r>
      <w:r w:rsidR="00104F91" w:rsidRPr="00E66BAC">
        <w:rPr>
          <w:rFonts w:ascii="Times New Roman" w:hAnsi="Times New Roman" w:cs="Times New Roman"/>
          <w:sz w:val="24"/>
          <w:szCs w:val="24"/>
        </w:rPr>
        <w:t>.</w:t>
      </w:r>
    </w:p>
    <w:p w:rsidR="00A95B85" w:rsidRPr="00E66BAC" w:rsidRDefault="00A95B85" w:rsidP="00E66BAC">
      <w:pPr>
        <w:pStyle w:val="ListParagraph"/>
        <w:spacing w:line="360" w:lineRule="auto"/>
        <w:ind w:left="284"/>
        <w:jc w:val="both"/>
        <w:rPr>
          <w:rFonts w:ascii="Times New Roman" w:hAnsi="Times New Roman" w:cs="Times New Roman"/>
          <w:sz w:val="24"/>
          <w:szCs w:val="24"/>
        </w:rPr>
      </w:pPr>
    </w:p>
    <w:p w:rsidR="00A91745" w:rsidRPr="00E66BAC" w:rsidRDefault="00E972D0"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Detail Daftar Pelatihan</w:t>
      </w:r>
    </w:p>
    <w:p w:rsidR="00DD322C" w:rsidRPr="00E66BAC" w:rsidRDefault="00DD322C"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DD322C" w:rsidRPr="00E66BAC" w:rsidRDefault="00DD322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DD322C" w:rsidRPr="00E66BAC" w:rsidRDefault="00DD322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w:t>
      </w:r>
      <w:r w:rsidR="00C25B72" w:rsidRPr="00E66BAC">
        <w:rPr>
          <w:rFonts w:ascii="Times New Roman" w:hAnsi="Times New Roman" w:cs="Times New Roman"/>
          <w:b/>
          <w:sz w:val="24"/>
          <w:szCs w:val="24"/>
        </w:rPr>
        <w:t xml:space="preserve"> Fitur</w:t>
      </w:r>
      <w:r w:rsidRPr="00E66BAC">
        <w:rPr>
          <w:rFonts w:ascii="Times New Roman" w:hAnsi="Times New Roman" w:cs="Times New Roman"/>
          <w:b/>
          <w:sz w:val="24"/>
          <w:szCs w:val="24"/>
        </w:rPr>
        <w:t xml:space="preserve"> Halaman Detail Daftar Pelatihan)</w:t>
      </w:r>
    </w:p>
    <w:p w:rsidR="00DD322C" w:rsidRPr="00E66BAC" w:rsidRDefault="00DD322C" w:rsidP="00E66BAC">
      <w:pPr>
        <w:pStyle w:val="ListParagraph"/>
        <w:spacing w:line="360" w:lineRule="auto"/>
        <w:ind w:left="426" w:hanging="426"/>
        <w:rPr>
          <w:rFonts w:ascii="Times New Roman" w:hAnsi="Times New Roman" w:cs="Times New Roman"/>
          <w:sz w:val="24"/>
          <w:szCs w:val="24"/>
        </w:rPr>
      </w:pPr>
    </w:p>
    <w:p w:rsidR="00DD322C" w:rsidRPr="00E66BAC" w:rsidRDefault="00DD322C"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DD322C" w:rsidRPr="00E66BAC" w:rsidRDefault="00DD322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Pr="00E66BAC" w:rsidRDefault="004D6B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7</w:t>
      </w:r>
      <w:r w:rsidR="00DD322C" w:rsidRPr="00E66BAC">
        <w:rPr>
          <w:rFonts w:ascii="Times New Roman" w:hAnsi="Times New Roman" w:cs="Times New Roman"/>
          <w:sz w:val="24"/>
          <w:szCs w:val="24"/>
        </w:rPr>
        <w:t xml:space="preserve">. Pengujian Kompatibilitas </w:t>
      </w:r>
      <w:r w:rsidR="00F06DDA" w:rsidRPr="00E66BAC">
        <w:rPr>
          <w:rFonts w:ascii="Times New Roman" w:hAnsi="Times New Roman" w:cs="Times New Roman"/>
          <w:sz w:val="24"/>
          <w:szCs w:val="24"/>
        </w:rPr>
        <w:t xml:space="preserve">Fitur </w:t>
      </w:r>
      <w:r w:rsidR="00DD322C" w:rsidRPr="00E66BAC">
        <w:rPr>
          <w:rFonts w:ascii="Times New Roman" w:hAnsi="Times New Roman" w:cs="Times New Roman"/>
          <w:sz w:val="24"/>
          <w:szCs w:val="24"/>
        </w:rPr>
        <w:t>Halaman Detail Daftar Pelatihan</w:t>
      </w:r>
    </w:p>
    <w:tbl>
      <w:tblPr>
        <w:tblStyle w:val="TableGrid"/>
        <w:tblW w:w="0" w:type="auto"/>
        <w:tblInd w:w="284" w:type="dxa"/>
        <w:tblLook w:val="04A0" w:firstRow="1" w:lastRow="0" w:firstColumn="1" w:lastColumn="0" w:noHBand="0" w:noVBand="1"/>
      </w:tblPr>
      <w:tblGrid>
        <w:gridCol w:w="1979"/>
        <w:gridCol w:w="5665"/>
      </w:tblGrid>
      <w:tr w:rsidR="00DD322C" w:rsidRPr="00E66BAC" w:rsidTr="00367B33">
        <w:tc>
          <w:tcPr>
            <w:tcW w:w="1979" w:type="dxa"/>
            <w:vAlign w:val="center"/>
          </w:tcPr>
          <w:p w:rsidR="00DD322C" w:rsidRPr="00E66BAC" w:rsidRDefault="00DD322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Halaman Aplikasi</w:t>
            </w:r>
          </w:p>
        </w:tc>
        <w:tc>
          <w:tcPr>
            <w:tcW w:w="5665" w:type="dxa"/>
            <w:vAlign w:val="center"/>
          </w:tcPr>
          <w:p w:rsidR="00DD322C" w:rsidRPr="00E66BAC" w:rsidRDefault="00DD322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DD322C" w:rsidRPr="00E66BAC" w:rsidTr="00367B33">
        <w:tc>
          <w:tcPr>
            <w:tcW w:w="1979" w:type="dxa"/>
            <w:vAlign w:val="center"/>
          </w:tcPr>
          <w:p w:rsidR="00DD322C" w:rsidRPr="00E66BAC" w:rsidRDefault="00DD322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Daftar Pelatihan</w:t>
            </w:r>
          </w:p>
        </w:tc>
        <w:tc>
          <w:tcPr>
            <w:tcW w:w="5665" w:type="dxa"/>
            <w:vAlign w:val="center"/>
          </w:tcPr>
          <w:p w:rsidR="00DD322C" w:rsidRPr="00E66BAC" w:rsidRDefault="00DD322C" w:rsidP="00E66BAC">
            <w:pPr>
              <w:pStyle w:val="ListParagraph"/>
              <w:spacing w:line="360" w:lineRule="auto"/>
              <w:ind w:left="0"/>
              <w:rPr>
                <w:rFonts w:ascii="Times New Roman" w:hAnsi="Times New Roman" w:cs="Times New Roman"/>
                <w:sz w:val="24"/>
                <w:szCs w:val="24"/>
              </w:rPr>
            </w:pPr>
          </w:p>
        </w:tc>
      </w:tr>
      <w:tr w:rsidR="00DD322C" w:rsidRPr="00E66BAC" w:rsidTr="00EB2B43">
        <w:tc>
          <w:tcPr>
            <w:tcW w:w="7644" w:type="dxa"/>
            <w:gridSpan w:val="2"/>
            <w:vAlign w:val="center"/>
          </w:tcPr>
          <w:p w:rsidR="00DD322C" w:rsidRPr="00E66BAC" w:rsidRDefault="00DD322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Daftar Pelatihan pada Website sesuai dengan desain yang direncanakan.</w:t>
            </w:r>
          </w:p>
        </w:tc>
      </w:tr>
    </w:tbl>
    <w:p w:rsidR="00DD322C" w:rsidRPr="00E66BAC" w:rsidRDefault="00DD322C" w:rsidP="00E66BAC">
      <w:pPr>
        <w:pStyle w:val="ListParagraph"/>
        <w:spacing w:line="360" w:lineRule="auto"/>
        <w:ind w:left="284"/>
        <w:rPr>
          <w:rFonts w:ascii="Times New Roman" w:hAnsi="Times New Roman" w:cs="Times New Roman"/>
          <w:sz w:val="24"/>
          <w:szCs w:val="24"/>
        </w:rPr>
      </w:pPr>
    </w:p>
    <w:p w:rsidR="00DD322C" w:rsidRPr="00E66BAC" w:rsidRDefault="004D6B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8</w:t>
      </w:r>
      <w:r w:rsidR="00DD322C" w:rsidRPr="00E66BAC">
        <w:rPr>
          <w:rFonts w:ascii="Times New Roman" w:hAnsi="Times New Roman" w:cs="Times New Roman"/>
          <w:sz w:val="24"/>
          <w:szCs w:val="24"/>
        </w:rPr>
        <w:t>. Pengujian Fungsionalitas</w:t>
      </w:r>
      <w:r w:rsidR="00C25B72" w:rsidRPr="00E66BAC">
        <w:rPr>
          <w:rFonts w:ascii="Times New Roman" w:hAnsi="Times New Roman" w:cs="Times New Roman"/>
          <w:sz w:val="24"/>
          <w:szCs w:val="24"/>
        </w:rPr>
        <w:t xml:space="preserve"> Fitur</w:t>
      </w:r>
      <w:r w:rsidR="00DD322C" w:rsidRPr="00E66BAC">
        <w:rPr>
          <w:rFonts w:ascii="Times New Roman" w:hAnsi="Times New Roman" w:cs="Times New Roman"/>
          <w:sz w:val="24"/>
          <w:szCs w:val="24"/>
        </w:rPr>
        <w:t xml:space="preserve"> Halaman </w:t>
      </w:r>
      <w:r w:rsidR="00EE30C8" w:rsidRPr="00E66BAC">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RPr="00E66BAC" w:rsidTr="00EB2B43">
        <w:tc>
          <w:tcPr>
            <w:tcW w:w="1340" w:type="dxa"/>
            <w:vAlign w:val="center"/>
          </w:tcPr>
          <w:p w:rsidR="00DD322C" w:rsidRPr="00E66BAC" w:rsidRDefault="00DD322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DD322C" w:rsidRPr="00E66BAC" w:rsidRDefault="00DD322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DD322C" w:rsidRPr="00E66BAC" w:rsidRDefault="00DD322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DD322C" w:rsidRPr="00E66BAC" w:rsidRDefault="00DD322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DD322C" w:rsidRPr="00E66BAC" w:rsidRDefault="00DD322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DD322C" w:rsidRPr="00E66BAC" w:rsidTr="00EB2B43">
        <w:tc>
          <w:tcPr>
            <w:tcW w:w="1340" w:type="dxa"/>
          </w:tcPr>
          <w:p w:rsidR="00DD322C" w:rsidRPr="00E66BAC" w:rsidRDefault="00EE30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ihat detail pelatihan</w:t>
            </w:r>
          </w:p>
        </w:tc>
        <w:tc>
          <w:tcPr>
            <w:tcW w:w="1563" w:type="dxa"/>
          </w:tcPr>
          <w:p w:rsidR="00DD322C" w:rsidRPr="00E66BAC" w:rsidRDefault="00EE30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lihat detail pelatihan</w:t>
            </w:r>
          </w:p>
        </w:tc>
        <w:tc>
          <w:tcPr>
            <w:tcW w:w="1918" w:type="dxa"/>
          </w:tcPr>
          <w:p w:rsidR="00DD322C" w:rsidRPr="00E66BAC" w:rsidRDefault="00EE30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detail</w:t>
            </w:r>
          </w:p>
        </w:tc>
        <w:tc>
          <w:tcPr>
            <w:tcW w:w="1563" w:type="dxa"/>
          </w:tcPr>
          <w:p w:rsidR="00DD322C" w:rsidRPr="00E66BAC" w:rsidRDefault="00EE30C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etail pelatihan berhasil ditampilkan</w:t>
            </w:r>
          </w:p>
        </w:tc>
        <w:tc>
          <w:tcPr>
            <w:tcW w:w="1260" w:type="dxa"/>
            <w:vAlign w:val="center"/>
          </w:tcPr>
          <w:p w:rsidR="00DD322C" w:rsidRPr="00E66BAC" w:rsidRDefault="00DD322C"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DD322C" w:rsidRPr="00E66BAC" w:rsidRDefault="00DD322C"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w:t>
      </w:r>
      <w:r w:rsidR="00B64F73" w:rsidRPr="00E66BAC">
        <w:rPr>
          <w:rFonts w:ascii="Times New Roman" w:hAnsi="Times New Roman" w:cs="Times New Roman"/>
          <w:sz w:val="24"/>
          <w:szCs w:val="24"/>
        </w:rPr>
        <w:t>3.18</w:t>
      </w:r>
      <w:r w:rsidRPr="00E66BAC">
        <w:rPr>
          <w:rFonts w:ascii="Times New Roman" w:hAnsi="Times New Roman" w:cs="Times New Roman"/>
          <w:sz w:val="24"/>
          <w:szCs w:val="24"/>
        </w:rPr>
        <w:t xml:space="preserve">. didapatkan hasil bahwa fitur ini telah sesuai dengan pengujian ditandai dengan berjalannya halaman </w:t>
      </w:r>
      <w:r w:rsidR="00B64F73" w:rsidRPr="00E66BAC">
        <w:rPr>
          <w:rFonts w:ascii="Times New Roman" w:hAnsi="Times New Roman" w:cs="Times New Roman"/>
          <w:sz w:val="24"/>
          <w:szCs w:val="24"/>
        </w:rPr>
        <w:t xml:space="preserve">detail daftar pelatihan </w:t>
      </w:r>
      <w:r w:rsidRPr="00E66BAC">
        <w:rPr>
          <w:rFonts w:ascii="Times New Roman" w:hAnsi="Times New Roman" w:cs="Times New Roman"/>
          <w:sz w:val="24"/>
          <w:szCs w:val="24"/>
        </w:rPr>
        <w:t xml:space="preserve">dengan </w:t>
      </w:r>
      <w:r w:rsidR="00B64F73" w:rsidRPr="00E66BAC">
        <w:rPr>
          <w:rFonts w:ascii="Times New Roman" w:hAnsi="Times New Roman" w:cs="Times New Roman"/>
          <w:sz w:val="24"/>
          <w:szCs w:val="24"/>
        </w:rPr>
        <w:t>menampilkan detail pelatihan</w:t>
      </w:r>
      <w:r w:rsidRPr="00E66BAC">
        <w:rPr>
          <w:rFonts w:ascii="Times New Roman" w:hAnsi="Times New Roman" w:cs="Times New Roman"/>
          <w:sz w:val="24"/>
          <w:szCs w:val="24"/>
        </w:rPr>
        <w:t>.</w:t>
      </w:r>
    </w:p>
    <w:p w:rsidR="00613985" w:rsidRPr="00E66BAC" w:rsidRDefault="00613985" w:rsidP="00E66BAC">
      <w:pPr>
        <w:pStyle w:val="ListParagraph"/>
        <w:spacing w:line="360" w:lineRule="auto"/>
        <w:ind w:left="284"/>
        <w:jc w:val="both"/>
        <w:rPr>
          <w:rFonts w:ascii="Times New Roman" w:hAnsi="Times New Roman" w:cs="Times New Roman"/>
          <w:sz w:val="24"/>
          <w:szCs w:val="24"/>
        </w:rPr>
      </w:pPr>
    </w:p>
    <w:p w:rsidR="00B64F73" w:rsidRPr="00E66BAC" w:rsidRDefault="00B64F73"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Delete Daftar Pelatihan</w:t>
      </w:r>
    </w:p>
    <w:p w:rsidR="00264A89" w:rsidRPr="00E66BAC" w:rsidRDefault="00264A89"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264A89" w:rsidRPr="00E66BAC" w:rsidRDefault="00264A8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264A89" w:rsidRPr="00E66BAC" w:rsidRDefault="00264A8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w:t>
      </w:r>
      <w:r w:rsidR="001C1091" w:rsidRPr="00E66BAC">
        <w:rPr>
          <w:rFonts w:ascii="Times New Roman" w:hAnsi="Times New Roman" w:cs="Times New Roman"/>
          <w:b/>
          <w:sz w:val="24"/>
          <w:szCs w:val="24"/>
        </w:rPr>
        <w:t xml:space="preserve"> Fitur</w:t>
      </w:r>
      <w:r w:rsidRPr="00E66BAC">
        <w:rPr>
          <w:rFonts w:ascii="Times New Roman" w:hAnsi="Times New Roman" w:cs="Times New Roman"/>
          <w:b/>
          <w:sz w:val="24"/>
          <w:szCs w:val="24"/>
        </w:rPr>
        <w:t xml:space="preserve"> Delete Daftar Pelatihan)</w:t>
      </w:r>
    </w:p>
    <w:p w:rsidR="00264A89" w:rsidRPr="00E66BAC" w:rsidRDefault="00264A89" w:rsidP="00E66BAC">
      <w:pPr>
        <w:pStyle w:val="ListParagraph"/>
        <w:spacing w:line="360" w:lineRule="auto"/>
        <w:ind w:left="426" w:hanging="426"/>
        <w:rPr>
          <w:rFonts w:ascii="Times New Roman" w:hAnsi="Times New Roman" w:cs="Times New Roman"/>
          <w:sz w:val="24"/>
          <w:szCs w:val="24"/>
        </w:rPr>
      </w:pPr>
    </w:p>
    <w:p w:rsidR="00264A89" w:rsidRPr="00E66BAC" w:rsidRDefault="00264A89"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264A89" w:rsidRPr="00E66BAC" w:rsidRDefault="00264A89"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Pengujian dilakukan berdasarkan fungsionalitas fitur delete daftar pelatihan</w:t>
      </w:r>
      <w:r w:rsidR="00E6489E" w:rsidRPr="00E66BAC">
        <w:rPr>
          <w:rFonts w:ascii="Times New Roman" w:hAnsi="Times New Roman" w:cs="Times New Roman"/>
          <w:sz w:val="24"/>
          <w:szCs w:val="24"/>
        </w:rPr>
        <w:t xml:space="preserve"> sebagai berikut :</w:t>
      </w:r>
    </w:p>
    <w:p w:rsidR="00264A89"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9</w:t>
      </w:r>
      <w:r w:rsidR="00264A89" w:rsidRPr="00E66BAC">
        <w:rPr>
          <w:rFonts w:ascii="Times New Roman" w:hAnsi="Times New Roman" w:cs="Times New Roman"/>
          <w:sz w:val="24"/>
          <w:szCs w:val="24"/>
        </w:rPr>
        <w:t>. Pengujian Fungsionalitas</w:t>
      </w:r>
      <w:r w:rsidR="00055127" w:rsidRPr="00E66BAC">
        <w:rPr>
          <w:rFonts w:ascii="Times New Roman" w:hAnsi="Times New Roman" w:cs="Times New Roman"/>
          <w:sz w:val="24"/>
          <w:szCs w:val="24"/>
        </w:rPr>
        <w:t xml:space="preserve"> Fitur</w:t>
      </w:r>
      <w:r w:rsidR="00264A89" w:rsidRPr="00E66BAC">
        <w:rPr>
          <w:rFonts w:ascii="Times New Roman" w:hAnsi="Times New Roman" w:cs="Times New Roman"/>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RPr="00E66BAC" w:rsidTr="00DE7747">
        <w:tc>
          <w:tcPr>
            <w:tcW w:w="1340" w:type="dxa"/>
            <w:vAlign w:val="center"/>
          </w:tcPr>
          <w:p w:rsidR="00264A89" w:rsidRPr="00E66BAC" w:rsidRDefault="00264A8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264A89" w:rsidRPr="00E66BAC" w:rsidRDefault="00264A8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264A89" w:rsidRPr="00E66BAC" w:rsidRDefault="00264A8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264A89" w:rsidRPr="00E66BAC" w:rsidRDefault="00264A8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264A89" w:rsidRPr="00E66BAC" w:rsidRDefault="00264A8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264A89" w:rsidRPr="00E66BAC" w:rsidTr="00DE7747">
        <w:tc>
          <w:tcPr>
            <w:tcW w:w="1340" w:type="dxa"/>
          </w:tcPr>
          <w:p w:rsidR="00264A89" w:rsidRPr="00E66BAC" w:rsidRDefault="00A5063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ghapus </w:t>
            </w:r>
            <w:r w:rsidR="00E91518" w:rsidRPr="00E66BAC">
              <w:rPr>
                <w:rFonts w:ascii="Times New Roman" w:hAnsi="Times New Roman" w:cs="Times New Roman"/>
                <w:sz w:val="24"/>
                <w:szCs w:val="24"/>
              </w:rPr>
              <w:t>data</w:t>
            </w:r>
            <w:r w:rsidR="00264A89" w:rsidRPr="00E66BAC">
              <w:rPr>
                <w:rFonts w:ascii="Times New Roman" w:hAnsi="Times New Roman" w:cs="Times New Roman"/>
                <w:sz w:val="24"/>
                <w:szCs w:val="24"/>
              </w:rPr>
              <w:t xml:space="preserve"> pelatihan</w:t>
            </w:r>
          </w:p>
        </w:tc>
        <w:tc>
          <w:tcPr>
            <w:tcW w:w="1563" w:type="dxa"/>
          </w:tcPr>
          <w:p w:rsidR="00264A89" w:rsidRPr="00E66BAC" w:rsidRDefault="00264A8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w:t>
            </w:r>
            <w:r w:rsidR="00A50638" w:rsidRPr="00E66BAC">
              <w:rPr>
                <w:rFonts w:ascii="Times New Roman" w:hAnsi="Times New Roman" w:cs="Times New Roman"/>
                <w:sz w:val="24"/>
                <w:szCs w:val="24"/>
              </w:rPr>
              <w:t>menghapus</w:t>
            </w:r>
            <w:r w:rsidRPr="00E66BAC">
              <w:rPr>
                <w:rFonts w:ascii="Times New Roman" w:hAnsi="Times New Roman" w:cs="Times New Roman"/>
                <w:sz w:val="24"/>
                <w:szCs w:val="24"/>
              </w:rPr>
              <w:t xml:space="preserve"> </w:t>
            </w:r>
            <w:r w:rsidR="00E91518" w:rsidRPr="00E66BAC">
              <w:rPr>
                <w:rFonts w:ascii="Times New Roman" w:hAnsi="Times New Roman" w:cs="Times New Roman"/>
                <w:sz w:val="24"/>
                <w:szCs w:val="24"/>
              </w:rPr>
              <w:t>data</w:t>
            </w:r>
            <w:r w:rsidRPr="00E66BAC">
              <w:rPr>
                <w:rFonts w:ascii="Times New Roman" w:hAnsi="Times New Roman" w:cs="Times New Roman"/>
                <w:sz w:val="24"/>
                <w:szCs w:val="24"/>
              </w:rPr>
              <w:t xml:space="preserve"> pelatihan</w:t>
            </w:r>
          </w:p>
        </w:tc>
        <w:tc>
          <w:tcPr>
            <w:tcW w:w="1918" w:type="dxa"/>
          </w:tcPr>
          <w:p w:rsidR="00264A89" w:rsidRPr="00E66BAC" w:rsidRDefault="00264A8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tombol </w:t>
            </w:r>
            <w:r w:rsidR="00A50638" w:rsidRPr="00E66BAC">
              <w:rPr>
                <w:rFonts w:ascii="Times New Roman" w:hAnsi="Times New Roman" w:cs="Times New Roman"/>
                <w:sz w:val="24"/>
                <w:szCs w:val="24"/>
              </w:rPr>
              <w:t>hapus</w:t>
            </w:r>
          </w:p>
        </w:tc>
        <w:tc>
          <w:tcPr>
            <w:tcW w:w="1563" w:type="dxa"/>
          </w:tcPr>
          <w:p w:rsidR="00264A89" w:rsidRPr="00E66BAC" w:rsidRDefault="00E9151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ata </w:t>
            </w:r>
            <w:r w:rsidR="00264A89" w:rsidRPr="00E66BAC">
              <w:rPr>
                <w:rFonts w:ascii="Times New Roman" w:hAnsi="Times New Roman" w:cs="Times New Roman"/>
                <w:sz w:val="24"/>
                <w:szCs w:val="24"/>
              </w:rPr>
              <w:t xml:space="preserve">pelatihan berhasil </w:t>
            </w:r>
            <w:r w:rsidR="00A50638" w:rsidRPr="00E66BAC">
              <w:rPr>
                <w:rFonts w:ascii="Times New Roman" w:hAnsi="Times New Roman" w:cs="Times New Roman"/>
                <w:sz w:val="24"/>
                <w:szCs w:val="24"/>
              </w:rPr>
              <w:t>dihapus</w:t>
            </w:r>
          </w:p>
        </w:tc>
        <w:tc>
          <w:tcPr>
            <w:tcW w:w="1260" w:type="dxa"/>
            <w:vAlign w:val="center"/>
          </w:tcPr>
          <w:p w:rsidR="00264A89" w:rsidRPr="00E66BAC" w:rsidRDefault="00264A89"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264A89"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lastRenderedPageBreak/>
        <w:t>Dari hasil pengujian Tabel 3.19</w:t>
      </w:r>
      <w:r w:rsidR="00264A89" w:rsidRPr="00E66BAC">
        <w:rPr>
          <w:rFonts w:ascii="Times New Roman" w:hAnsi="Times New Roman" w:cs="Times New Roman"/>
          <w:sz w:val="24"/>
          <w:szCs w:val="24"/>
        </w:rPr>
        <w:t xml:space="preserve">. didapatkan hasil bahwa fitur ini telah sesuai dengan pengujian ditandai dengan </w:t>
      </w:r>
      <w:r w:rsidR="002E654C" w:rsidRPr="00E66BAC">
        <w:rPr>
          <w:rFonts w:ascii="Times New Roman" w:hAnsi="Times New Roman" w:cs="Times New Roman"/>
          <w:sz w:val="24"/>
          <w:szCs w:val="24"/>
        </w:rPr>
        <w:t xml:space="preserve"> </w:t>
      </w:r>
      <w:r w:rsidR="00264A89" w:rsidRPr="00E66BAC">
        <w:rPr>
          <w:rFonts w:ascii="Times New Roman" w:hAnsi="Times New Roman" w:cs="Times New Roman"/>
          <w:sz w:val="24"/>
          <w:szCs w:val="24"/>
        </w:rPr>
        <w:t>berjalannya</w:t>
      </w:r>
      <w:r w:rsidR="002E654C" w:rsidRPr="00E66BAC">
        <w:rPr>
          <w:rFonts w:ascii="Times New Roman" w:hAnsi="Times New Roman" w:cs="Times New Roman"/>
          <w:sz w:val="24"/>
          <w:szCs w:val="24"/>
        </w:rPr>
        <w:t xml:space="preserve"> fitur </w:t>
      </w:r>
      <w:r w:rsidR="00E05CEB" w:rsidRPr="00E66BAC">
        <w:rPr>
          <w:rFonts w:ascii="Times New Roman" w:hAnsi="Times New Roman" w:cs="Times New Roman"/>
          <w:sz w:val="24"/>
          <w:szCs w:val="24"/>
        </w:rPr>
        <w:t>delete daftar pelatihan</w:t>
      </w:r>
      <w:r w:rsidR="00264A89" w:rsidRPr="00E66BAC">
        <w:rPr>
          <w:rFonts w:ascii="Times New Roman" w:hAnsi="Times New Roman" w:cs="Times New Roman"/>
          <w:sz w:val="24"/>
          <w:szCs w:val="24"/>
        </w:rPr>
        <w:t>.</w:t>
      </w:r>
    </w:p>
    <w:p w:rsidR="00A50638" w:rsidRPr="00E66BAC" w:rsidRDefault="00A50638" w:rsidP="00E66BAC">
      <w:pPr>
        <w:pStyle w:val="ListParagraph"/>
        <w:spacing w:line="360" w:lineRule="auto"/>
        <w:ind w:left="284"/>
        <w:jc w:val="both"/>
        <w:rPr>
          <w:rFonts w:ascii="Times New Roman" w:hAnsi="Times New Roman" w:cs="Times New Roman"/>
          <w:sz w:val="24"/>
          <w:szCs w:val="24"/>
        </w:rPr>
      </w:pPr>
    </w:p>
    <w:p w:rsidR="0081491F"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Riwayat Pelatihan</w:t>
      </w:r>
    </w:p>
    <w:p w:rsidR="00DB0CAC" w:rsidRPr="00E66BAC" w:rsidRDefault="00DB0CAC"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DB0CAC" w:rsidRPr="00E66BAC" w:rsidRDefault="00DB0CA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DB0CAC" w:rsidRPr="00E66BAC" w:rsidRDefault="00DB0CA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Riwayat Pelatihan)</w:t>
      </w:r>
    </w:p>
    <w:p w:rsidR="00DB0CAC" w:rsidRPr="00E66BAC" w:rsidRDefault="00DB0CAC" w:rsidP="00E66BAC">
      <w:pPr>
        <w:pStyle w:val="ListParagraph"/>
        <w:spacing w:line="360" w:lineRule="auto"/>
        <w:ind w:left="426" w:hanging="426"/>
        <w:rPr>
          <w:rFonts w:ascii="Times New Roman" w:hAnsi="Times New Roman" w:cs="Times New Roman"/>
          <w:sz w:val="24"/>
          <w:szCs w:val="24"/>
        </w:rPr>
      </w:pPr>
    </w:p>
    <w:p w:rsidR="00DB0CAC" w:rsidRPr="00E66BAC" w:rsidRDefault="00DB0CAC"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DB0CAC" w:rsidRPr="00E66BAC" w:rsidRDefault="00DB0CA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DB0CAC"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0</w:t>
      </w:r>
      <w:r w:rsidR="00DB0CAC" w:rsidRPr="00E66BAC">
        <w:rPr>
          <w:rFonts w:ascii="Times New Roman" w:hAnsi="Times New Roman" w:cs="Times New Roman"/>
          <w:sz w:val="24"/>
          <w:szCs w:val="24"/>
        </w:rPr>
        <w:t xml:space="preserve">. Pengujian Kompatibilitas Fitur Halaman </w:t>
      </w:r>
      <w:r w:rsidR="00E42D59" w:rsidRPr="00E66BAC">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979"/>
        <w:gridCol w:w="5665"/>
      </w:tblGrid>
      <w:tr w:rsidR="00DB0CAC" w:rsidRPr="00E66BAC" w:rsidTr="005254BD">
        <w:tc>
          <w:tcPr>
            <w:tcW w:w="1979" w:type="dxa"/>
            <w:vAlign w:val="center"/>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DB0CAC" w:rsidRPr="00E66BAC" w:rsidTr="005254BD">
        <w:tc>
          <w:tcPr>
            <w:tcW w:w="1979" w:type="dxa"/>
            <w:vAlign w:val="center"/>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D35415" w:rsidRPr="00E66BAC">
              <w:rPr>
                <w:rFonts w:ascii="Times New Roman" w:hAnsi="Times New Roman" w:cs="Times New Roman"/>
                <w:sz w:val="24"/>
                <w:szCs w:val="24"/>
              </w:rPr>
              <w:t>Riwayat Pelatihan</w:t>
            </w:r>
          </w:p>
        </w:tc>
        <w:tc>
          <w:tcPr>
            <w:tcW w:w="5665" w:type="dxa"/>
            <w:vAlign w:val="center"/>
          </w:tcPr>
          <w:p w:rsidR="00DB0CAC" w:rsidRPr="00E66BAC" w:rsidRDefault="00DB0CAC" w:rsidP="00E66BAC">
            <w:pPr>
              <w:pStyle w:val="ListParagraph"/>
              <w:spacing w:line="360" w:lineRule="auto"/>
              <w:ind w:left="0"/>
              <w:rPr>
                <w:rFonts w:ascii="Times New Roman" w:hAnsi="Times New Roman" w:cs="Times New Roman"/>
                <w:sz w:val="24"/>
                <w:szCs w:val="24"/>
              </w:rPr>
            </w:pPr>
          </w:p>
        </w:tc>
      </w:tr>
      <w:tr w:rsidR="00DB0CAC" w:rsidRPr="00E66BAC" w:rsidTr="005254BD">
        <w:tc>
          <w:tcPr>
            <w:tcW w:w="7644" w:type="dxa"/>
            <w:gridSpan w:val="2"/>
            <w:vAlign w:val="center"/>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5E2013" w:rsidRPr="00E66BAC">
              <w:rPr>
                <w:rFonts w:ascii="Times New Roman" w:hAnsi="Times New Roman" w:cs="Times New Roman"/>
                <w:sz w:val="24"/>
                <w:szCs w:val="24"/>
              </w:rPr>
              <w:t xml:space="preserve">Riwayat Pelatihan </w:t>
            </w:r>
            <w:r w:rsidRPr="00E66BAC">
              <w:rPr>
                <w:rFonts w:ascii="Times New Roman" w:hAnsi="Times New Roman" w:cs="Times New Roman"/>
                <w:sz w:val="24"/>
                <w:szCs w:val="24"/>
              </w:rPr>
              <w:t>pada Website sesuai dengan desain yang direncanakan.</w:t>
            </w:r>
          </w:p>
        </w:tc>
      </w:tr>
    </w:tbl>
    <w:p w:rsidR="00DB0CAC" w:rsidRPr="00E66BAC" w:rsidRDefault="00DB0CAC" w:rsidP="00E66BAC">
      <w:pPr>
        <w:pStyle w:val="ListParagraph"/>
        <w:spacing w:line="360" w:lineRule="auto"/>
        <w:ind w:left="284"/>
        <w:rPr>
          <w:rFonts w:ascii="Times New Roman" w:hAnsi="Times New Roman" w:cs="Times New Roman"/>
          <w:sz w:val="24"/>
          <w:szCs w:val="24"/>
        </w:rPr>
      </w:pPr>
    </w:p>
    <w:p w:rsidR="00DB0CAC"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w:t>
      </w:r>
      <w:r w:rsidR="00DB0CAC" w:rsidRPr="00E66BAC">
        <w:rPr>
          <w:rFonts w:ascii="Times New Roman" w:hAnsi="Times New Roman" w:cs="Times New Roman"/>
          <w:sz w:val="24"/>
          <w:szCs w:val="24"/>
        </w:rPr>
        <w:t>2</w:t>
      </w:r>
      <w:r w:rsidRPr="00E66BAC">
        <w:rPr>
          <w:rFonts w:ascii="Times New Roman" w:hAnsi="Times New Roman" w:cs="Times New Roman"/>
          <w:sz w:val="24"/>
          <w:szCs w:val="24"/>
        </w:rPr>
        <w:t>1</w:t>
      </w:r>
      <w:r w:rsidR="00DB0CAC" w:rsidRPr="00E66BAC">
        <w:rPr>
          <w:rFonts w:ascii="Times New Roman" w:hAnsi="Times New Roman" w:cs="Times New Roman"/>
          <w:sz w:val="24"/>
          <w:szCs w:val="24"/>
        </w:rPr>
        <w:t xml:space="preserve">. Pengujian Fungsionalitas Fitur Halaman </w:t>
      </w:r>
      <w:r w:rsidR="00DD14D5" w:rsidRPr="00E66BAC">
        <w:rPr>
          <w:rFonts w:ascii="Times New Roman" w:hAnsi="Times New Roman" w:cs="Times New Roman"/>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B0CAC" w:rsidRPr="00E66BAC" w:rsidTr="005254BD">
        <w:tc>
          <w:tcPr>
            <w:tcW w:w="1554" w:type="dxa"/>
            <w:vAlign w:val="center"/>
          </w:tcPr>
          <w:p w:rsidR="00DB0CAC" w:rsidRPr="00E66BAC" w:rsidRDefault="00DB0CA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DB0CAC" w:rsidRPr="00E66BAC" w:rsidRDefault="00DB0CA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DB0CAC" w:rsidRPr="00E66BAC" w:rsidRDefault="00DB0CA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DB0CAC" w:rsidRPr="00E66BAC" w:rsidRDefault="00DB0CA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DB0CAC" w:rsidRPr="00E66BAC" w:rsidRDefault="00DB0CA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DB0CAC" w:rsidRPr="00E66BAC" w:rsidTr="005254BD">
        <w:tc>
          <w:tcPr>
            <w:tcW w:w="1554" w:type="dxa"/>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pilkan </w:t>
            </w:r>
            <w:r w:rsidR="00E01DB8" w:rsidRPr="00E66BAC">
              <w:rPr>
                <w:rFonts w:ascii="Times New Roman" w:hAnsi="Times New Roman" w:cs="Times New Roman"/>
                <w:sz w:val="24"/>
                <w:szCs w:val="24"/>
              </w:rPr>
              <w:t>riwayat pelatihan</w:t>
            </w:r>
          </w:p>
        </w:tc>
        <w:tc>
          <w:tcPr>
            <w:tcW w:w="1701" w:type="dxa"/>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lihat </w:t>
            </w:r>
            <w:r w:rsidR="00E01DB8" w:rsidRPr="00E66BAC">
              <w:rPr>
                <w:rFonts w:ascii="Times New Roman" w:hAnsi="Times New Roman" w:cs="Times New Roman"/>
                <w:sz w:val="24"/>
                <w:szCs w:val="24"/>
              </w:rPr>
              <w:t>riwayat pelatihan</w:t>
            </w:r>
          </w:p>
        </w:tc>
        <w:tc>
          <w:tcPr>
            <w:tcW w:w="1566" w:type="dxa"/>
          </w:tcPr>
          <w:p w:rsidR="00DB0CAC" w:rsidRPr="00E66BAC" w:rsidRDefault="00DB0C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menu </w:t>
            </w:r>
            <w:r w:rsidR="00E01DB8" w:rsidRPr="00E66BAC">
              <w:rPr>
                <w:rFonts w:ascii="Times New Roman" w:hAnsi="Times New Roman" w:cs="Times New Roman"/>
                <w:sz w:val="24"/>
                <w:szCs w:val="24"/>
              </w:rPr>
              <w:t>riwayat pelatihan</w:t>
            </w:r>
            <w:r w:rsidRPr="00E66BAC">
              <w:rPr>
                <w:rFonts w:ascii="Times New Roman" w:hAnsi="Times New Roman" w:cs="Times New Roman"/>
                <w:sz w:val="24"/>
                <w:szCs w:val="24"/>
              </w:rPr>
              <w:t xml:space="preserve"> pada </w:t>
            </w:r>
            <w:r w:rsidRPr="00E66BAC">
              <w:rPr>
                <w:rFonts w:ascii="Times New Roman" w:hAnsi="Times New Roman" w:cs="Times New Roman"/>
                <w:i/>
                <w:sz w:val="24"/>
                <w:szCs w:val="24"/>
              </w:rPr>
              <w:t>sidebar</w:t>
            </w:r>
          </w:p>
        </w:tc>
        <w:tc>
          <w:tcPr>
            <w:tcW w:w="1563" w:type="dxa"/>
          </w:tcPr>
          <w:p w:rsidR="00DB0CAC" w:rsidRPr="00E66BAC" w:rsidRDefault="00DB0CAC"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Menampilkan </w:t>
            </w:r>
            <w:r w:rsidR="003D4329" w:rsidRPr="00E66BAC">
              <w:rPr>
                <w:rFonts w:ascii="Times New Roman" w:hAnsi="Times New Roman" w:cs="Times New Roman"/>
                <w:sz w:val="24"/>
                <w:szCs w:val="24"/>
              </w:rPr>
              <w:t>riwayat pelatihan</w:t>
            </w:r>
          </w:p>
        </w:tc>
        <w:tc>
          <w:tcPr>
            <w:tcW w:w="1260" w:type="dxa"/>
            <w:vAlign w:val="center"/>
          </w:tcPr>
          <w:p w:rsidR="00DB0CAC" w:rsidRPr="00E66BAC" w:rsidRDefault="00DB0CAC"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DB0CAC"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w:t>
      </w:r>
      <w:r w:rsidR="00DB0CAC" w:rsidRPr="00E66BAC">
        <w:rPr>
          <w:rFonts w:ascii="Times New Roman" w:hAnsi="Times New Roman" w:cs="Times New Roman"/>
          <w:sz w:val="24"/>
          <w:szCs w:val="24"/>
        </w:rPr>
        <w:t>2</w:t>
      </w:r>
      <w:r w:rsidRPr="00E66BAC">
        <w:rPr>
          <w:rFonts w:ascii="Times New Roman" w:hAnsi="Times New Roman" w:cs="Times New Roman"/>
          <w:sz w:val="24"/>
          <w:szCs w:val="24"/>
        </w:rPr>
        <w:t>1</w:t>
      </w:r>
      <w:r w:rsidR="00DB0CAC" w:rsidRPr="00E66BAC">
        <w:rPr>
          <w:rFonts w:ascii="Times New Roman" w:hAnsi="Times New Roman" w:cs="Times New Roman"/>
          <w:sz w:val="24"/>
          <w:szCs w:val="24"/>
        </w:rPr>
        <w:t xml:space="preserve">. didapatkan hasil bahwa fitur ini telah sesuai dengan pengujian ditandai dengan berjalannya halaman </w:t>
      </w:r>
      <w:r w:rsidR="003D4329" w:rsidRPr="00E66BAC">
        <w:rPr>
          <w:rFonts w:ascii="Times New Roman" w:hAnsi="Times New Roman" w:cs="Times New Roman"/>
          <w:sz w:val="24"/>
          <w:szCs w:val="24"/>
        </w:rPr>
        <w:t>riwayat pelatihan</w:t>
      </w:r>
      <w:r w:rsidR="00DB0CAC" w:rsidRPr="00E66BAC">
        <w:rPr>
          <w:rFonts w:ascii="Times New Roman" w:hAnsi="Times New Roman" w:cs="Times New Roman"/>
          <w:sz w:val="24"/>
          <w:szCs w:val="24"/>
        </w:rPr>
        <w:t xml:space="preserve"> dengan menampilkan </w:t>
      </w:r>
      <w:r w:rsidR="003D4329" w:rsidRPr="00E66BAC">
        <w:rPr>
          <w:rFonts w:ascii="Times New Roman" w:hAnsi="Times New Roman" w:cs="Times New Roman"/>
          <w:sz w:val="24"/>
          <w:szCs w:val="24"/>
        </w:rPr>
        <w:t>riwayat pelatihan</w:t>
      </w:r>
      <w:r w:rsidR="00DB0CAC" w:rsidRPr="00E66BAC">
        <w:rPr>
          <w:rFonts w:ascii="Times New Roman" w:hAnsi="Times New Roman" w:cs="Times New Roman"/>
          <w:sz w:val="24"/>
          <w:szCs w:val="24"/>
        </w:rPr>
        <w:t>.</w:t>
      </w:r>
    </w:p>
    <w:p w:rsidR="00DB0CAC" w:rsidRPr="00E66BAC" w:rsidRDefault="00DB0CAC" w:rsidP="00E66BAC">
      <w:pPr>
        <w:pStyle w:val="ListParagraph"/>
        <w:spacing w:line="360" w:lineRule="auto"/>
        <w:ind w:left="284"/>
        <w:jc w:val="both"/>
        <w:rPr>
          <w:rFonts w:ascii="Times New Roman" w:hAnsi="Times New Roman" w:cs="Times New Roman"/>
          <w:sz w:val="24"/>
          <w:szCs w:val="24"/>
        </w:rPr>
      </w:pPr>
    </w:p>
    <w:p w:rsidR="00DB0CAC" w:rsidRPr="00E66BAC" w:rsidRDefault="00DB0CAC"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lastRenderedPageBreak/>
        <w:t xml:space="preserve">Fitur </w:t>
      </w:r>
      <w:r w:rsidR="00A91745" w:rsidRPr="00E66BAC">
        <w:rPr>
          <w:rFonts w:ascii="Times New Roman" w:hAnsi="Times New Roman" w:cs="Times New Roman"/>
          <w:sz w:val="24"/>
          <w:szCs w:val="24"/>
        </w:rPr>
        <w:t>Halaman Detail Riwayat Pelatihan</w:t>
      </w:r>
    </w:p>
    <w:p w:rsidR="004B0977" w:rsidRPr="00E66BAC" w:rsidRDefault="004B0977"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4B0977" w:rsidRPr="00E66BAC" w:rsidRDefault="004B097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4B0977" w:rsidRPr="00E66BAC" w:rsidRDefault="004B097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Riwayat Pelatihan)</w:t>
      </w:r>
    </w:p>
    <w:p w:rsidR="004B0977" w:rsidRPr="00E66BAC" w:rsidRDefault="004B0977" w:rsidP="00E66BAC">
      <w:pPr>
        <w:pStyle w:val="ListParagraph"/>
        <w:spacing w:line="360" w:lineRule="auto"/>
        <w:ind w:left="426" w:hanging="426"/>
        <w:rPr>
          <w:rFonts w:ascii="Times New Roman" w:hAnsi="Times New Roman" w:cs="Times New Roman"/>
          <w:sz w:val="24"/>
          <w:szCs w:val="24"/>
        </w:rPr>
      </w:pPr>
    </w:p>
    <w:p w:rsidR="004B0977" w:rsidRPr="00E66BAC" w:rsidRDefault="004B0977"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4B0977" w:rsidRPr="00E66BAC" w:rsidRDefault="004B097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4B0977" w:rsidRPr="00E66BAC" w:rsidRDefault="004B097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w:t>
      </w:r>
      <w:r w:rsidR="00175A87" w:rsidRPr="00E66BAC">
        <w:rPr>
          <w:rFonts w:ascii="Times New Roman" w:hAnsi="Times New Roman" w:cs="Times New Roman"/>
          <w:sz w:val="24"/>
          <w:szCs w:val="24"/>
        </w:rPr>
        <w:t>3.22</w:t>
      </w:r>
      <w:r w:rsidRPr="00E66BAC">
        <w:rPr>
          <w:rFonts w:ascii="Times New Roman" w:hAnsi="Times New Roman" w:cs="Times New Roman"/>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979"/>
        <w:gridCol w:w="5665"/>
      </w:tblGrid>
      <w:tr w:rsidR="004B0977" w:rsidRPr="00E66BAC" w:rsidTr="005254BD">
        <w:tc>
          <w:tcPr>
            <w:tcW w:w="1979" w:type="dxa"/>
            <w:vAlign w:val="center"/>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4B0977" w:rsidRPr="00E66BAC" w:rsidTr="005254BD">
        <w:tc>
          <w:tcPr>
            <w:tcW w:w="1979" w:type="dxa"/>
            <w:vAlign w:val="center"/>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Riwayat Pelatihan</w:t>
            </w:r>
          </w:p>
        </w:tc>
        <w:tc>
          <w:tcPr>
            <w:tcW w:w="5665" w:type="dxa"/>
            <w:vAlign w:val="center"/>
          </w:tcPr>
          <w:p w:rsidR="004B0977" w:rsidRPr="00E66BAC" w:rsidRDefault="004B0977" w:rsidP="00E66BAC">
            <w:pPr>
              <w:pStyle w:val="ListParagraph"/>
              <w:spacing w:line="360" w:lineRule="auto"/>
              <w:ind w:left="0"/>
              <w:rPr>
                <w:rFonts w:ascii="Times New Roman" w:hAnsi="Times New Roman" w:cs="Times New Roman"/>
                <w:sz w:val="24"/>
                <w:szCs w:val="24"/>
              </w:rPr>
            </w:pPr>
          </w:p>
        </w:tc>
      </w:tr>
      <w:tr w:rsidR="004B0977" w:rsidRPr="00E66BAC" w:rsidTr="005254BD">
        <w:tc>
          <w:tcPr>
            <w:tcW w:w="7644" w:type="dxa"/>
            <w:gridSpan w:val="2"/>
            <w:vAlign w:val="center"/>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Riwayat Pelatihan pada Website sesuai dengan desain yang direncanakan.</w:t>
            </w:r>
          </w:p>
        </w:tc>
      </w:tr>
    </w:tbl>
    <w:p w:rsidR="004B0977" w:rsidRPr="00E66BAC" w:rsidRDefault="004B0977" w:rsidP="00E66BAC">
      <w:pPr>
        <w:pStyle w:val="ListParagraph"/>
        <w:spacing w:line="360" w:lineRule="auto"/>
        <w:ind w:left="284"/>
        <w:rPr>
          <w:rFonts w:ascii="Times New Roman" w:hAnsi="Times New Roman" w:cs="Times New Roman"/>
          <w:sz w:val="24"/>
          <w:szCs w:val="24"/>
        </w:rPr>
      </w:pPr>
    </w:p>
    <w:p w:rsidR="004B0977"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3</w:t>
      </w:r>
      <w:r w:rsidR="004B0977" w:rsidRPr="00E66BAC">
        <w:rPr>
          <w:rFonts w:ascii="Times New Roman" w:hAnsi="Times New Roman" w:cs="Times New Roman"/>
          <w:sz w:val="24"/>
          <w:szCs w:val="24"/>
        </w:rPr>
        <w:t xml:space="preserve">. Pengujian Fungsionalitas Fitur Halaman Detail </w:t>
      </w:r>
      <w:r w:rsidR="004475B0" w:rsidRPr="00E66BAC">
        <w:rPr>
          <w:rFonts w:ascii="Times New Roman" w:hAnsi="Times New Roman" w:cs="Times New Roman"/>
          <w:sz w:val="24"/>
          <w:szCs w:val="24"/>
        </w:rPr>
        <w:t>Riwayat</w:t>
      </w:r>
      <w:r w:rsidR="004B0977" w:rsidRPr="00E66BAC">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4B0977" w:rsidRPr="00E66BAC" w:rsidTr="005254BD">
        <w:tc>
          <w:tcPr>
            <w:tcW w:w="1340" w:type="dxa"/>
            <w:vAlign w:val="center"/>
          </w:tcPr>
          <w:p w:rsidR="004B0977" w:rsidRPr="00E66BAC" w:rsidRDefault="004B097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4B0977" w:rsidRPr="00E66BAC" w:rsidRDefault="004B097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4B0977" w:rsidRPr="00E66BAC" w:rsidRDefault="004B097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4B0977" w:rsidRPr="00E66BAC" w:rsidRDefault="004B097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4B0977" w:rsidRPr="00E66BAC" w:rsidRDefault="004B097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4B0977" w:rsidRPr="00E66BAC" w:rsidTr="005254BD">
        <w:tc>
          <w:tcPr>
            <w:tcW w:w="1340" w:type="dxa"/>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ihat </w:t>
            </w:r>
            <w:r w:rsidR="004475B0" w:rsidRPr="00E66BAC">
              <w:rPr>
                <w:rFonts w:ascii="Times New Roman" w:hAnsi="Times New Roman" w:cs="Times New Roman"/>
                <w:sz w:val="24"/>
                <w:szCs w:val="24"/>
              </w:rPr>
              <w:t>riwayat</w:t>
            </w:r>
            <w:r w:rsidRPr="00E66BAC">
              <w:rPr>
                <w:rFonts w:ascii="Times New Roman" w:hAnsi="Times New Roman" w:cs="Times New Roman"/>
                <w:sz w:val="24"/>
                <w:szCs w:val="24"/>
              </w:rPr>
              <w:t xml:space="preserve"> pelatihan</w:t>
            </w:r>
          </w:p>
        </w:tc>
        <w:tc>
          <w:tcPr>
            <w:tcW w:w="1563" w:type="dxa"/>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lihat </w:t>
            </w:r>
            <w:r w:rsidR="004475B0" w:rsidRPr="00E66BAC">
              <w:rPr>
                <w:rFonts w:ascii="Times New Roman" w:hAnsi="Times New Roman" w:cs="Times New Roman"/>
                <w:sz w:val="24"/>
                <w:szCs w:val="24"/>
              </w:rPr>
              <w:t>riwayat</w:t>
            </w:r>
            <w:r w:rsidRPr="00E66BAC">
              <w:rPr>
                <w:rFonts w:ascii="Times New Roman" w:hAnsi="Times New Roman" w:cs="Times New Roman"/>
                <w:sz w:val="24"/>
                <w:szCs w:val="24"/>
              </w:rPr>
              <w:t xml:space="preserve"> pelatihan</w:t>
            </w:r>
          </w:p>
        </w:tc>
        <w:tc>
          <w:tcPr>
            <w:tcW w:w="1918" w:type="dxa"/>
          </w:tcPr>
          <w:p w:rsidR="004B0977" w:rsidRPr="00E66BAC" w:rsidRDefault="004B09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detail</w:t>
            </w:r>
          </w:p>
        </w:tc>
        <w:tc>
          <w:tcPr>
            <w:tcW w:w="1563" w:type="dxa"/>
          </w:tcPr>
          <w:p w:rsidR="004B0977" w:rsidRPr="00E66BAC" w:rsidRDefault="004B0977"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etail </w:t>
            </w:r>
            <w:r w:rsidR="004475B0" w:rsidRPr="00E66BAC">
              <w:rPr>
                <w:rFonts w:ascii="Times New Roman" w:hAnsi="Times New Roman" w:cs="Times New Roman"/>
                <w:sz w:val="24"/>
                <w:szCs w:val="24"/>
              </w:rPr>
              <w:t xml:space="preserve">riwayat </w:t>
            </w:r>
            <w:r w:rsidRPr="00E66BAC">
              <w:rPr>
                <w:rFonts w:ascii="Times New Roman" w:hAnsi="Times New Roman" w:cs="Times New Roman"/>
                <w:sz w:val="24"/>
                <w:szCs w:val="24"/>
              </w:rPr>
              <w:t>pelatihan berhasil ditampilkan</w:t>
            </w:r>
          </w:p>
        </w:tc>
        <w:tc>
          <w:tcPr>
            <w:tcW w:w="1260" w:type="dxa"/>
            <w:vAlign w:val="center"/>
          </w:tcPr>
          <w:p w:rsidR="004B0977" w:rsidRPr="00E66BAC" w:rsidRDefault="004B0977"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4B0977"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23</w:t>
      </w:r>
      <w:r w:rsidR="004B0977" w:rsidRPr="00E66BAC">
        <w:rPr>
          <w:rFonts w:ascii="Times New Roman" w:hAnsi="Times New Roman" w:cs="Times New Roman"/>
          <w:sz w:val="24"/>
          <w:szCs w:val="24"/>
        </w:rPr>
        <w:t xml:space="preserve">. didapatkan hasil bahwa fitur ini telah sesuai dengan pengujian ditandai dengan berjalannya halaman detail </w:t>
      </w:r>
      <w:r w:rsidR="009A2575" w:rsidRPr="00E66BAC">
        <w:rPr>
          <w:rFonts w:ascii="Times New Roman" w:hAnsi="Times New Roman" w:cs="Times New Roman"/>
          <w:sz w:val="24"/>
          <w:szCs w:val="24"/>
        </w:rPr>
        <w:t>riwayat</w:t>
      </w:r>
      <w:r w:rsidR="004B0977" w:rsidRPr="00E66BAC">
        <w:rPr>
          <w:rFonts w:ascii="Times New Roman" w:hAnsi="Times New Roman" w:cs="Times New Roman"/>
          <w:sz w:val="24"/>
          <w:szCs w:val="24"/>
        </w:rPr>
        <w:t xml:space="preserve"> pelatihan dengan menampilkan detail</w:t>
      </w:r>
      <w:r w:rsidR="009A2575" w:rsidRPr="00E66BAC">
        <w:rPr>
          <w:rFonts w:ascii="Times New Roman" w:hAnsi="Times New Roman" w:cs="Times New Roman"/>
          <w:sz w:val="24"/>
          <w:szCs w:val="24"/>
        </w:rPr>
        <w:t xml:space="preserve"> riwayat</w:t>
      </w:r>
      <w:r w:rsidR="004B0977" w:rsidRPr="00E66BAC">
        <w:rPr>
          <w:rFonts w:ascii="Times New Roman" w:hAnsi="Times New Roman" w:cs="Times New Roman"/>
          <w:sz w:val="24"/>
          <w:szCs w:val="24"/>
        </w:rPr>
        <w:t xml:space="preserve"> pelatihan.</w:t>
      </w:r>
    </w:p>
    <w:p w:rsidR="004B0977" w:rsidRPr="00E66BAC" w:rsidRDefault="004B0977" w:rsidP="00E66BAC">
      <w:pPr>
        <w:pStyle w:val="ListParagraph"/>
        <w:spacing w:line="360" w:lineRule="auto"/>
        <w:ind w:left="426"/>
        <w:rPr>
          <w:rFonts w:ascii="Times New Roman" w:hAnsi="Times New Roman" w:cs="Times New Roman"/>
          <w:sz w:val="24"/>
          <w:szCs w:val="24"/>
        </w:rPr>
      </w:pPr>
    </w:p>
    <w:p w:rsidR="00DE7747" w:rsidRPr="00E66BAC" w:rsidRDefault="00DE7747"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Delete Riwayat Pelatihan</w:t>
      </w:r>
    </w:p>
    <w:p w:rsidR="00AB332A" w:rsidRPr="00E66BAC" w:rsidRDefault="00AB332A"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AB332A" w:rsidRPr="00E66BAC" w:rsidRDefault="00AB332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AB332A" w:rsidRPr="00E66BAC" w:rsidRDefault="00AB332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Delete Riwayat Pelatihan)</w:t>
      </w:r>
    </w:p>
    <w:p w:rsidR="00AB332A" w:rsidRPr="00E66BAC" w:rsidRDefault="00AB332A" w:rsidP="00E66BAC">
      <w:pPr>
        <w:pStyle w:val="ListParagraph"/>
        <w:spacing w:line="360" w:lineRule="auto"/>
        <w:ind w:left="426" w:hanging="426"/>
        <w:rPr>
          <w:rFonts w:ascii="Times New Roman" w:hAnsi="Times New Roman" w:cs="Times New Roman"/>
          <w:sz w:val="24"/>
          <w:szCs w:val="24"/>
        </w:rPr>
      </w:pPr>
    </w:p>
    <w:p w:rsidR="00AB332A" w:rsidRPr="00E66BAC" w:rsidRDefault="00AB332A"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lastRenderedPageBreak/>
        <w:t>Pengujian</w:t>
      </w:r>
    </w:p>
    <w:p w:rsidR="00AB332A" w:rsidRPr="00E66BAC" w:rsidRDefault="00AB332A"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Pengujian dilakukan berdasarkan fungsionalitas fitur delete </w:t>
      </w:r>
      <w:r w:rsidR="00673919" w:rsidRPr="00E66BAC">
        <w:rPr>
          <w:rFonts w:ascii="Times New Roman" w:hAnsi="Times New Roman" w:cs="Times New Roman"/>
          <w:sz w:val="24"/>
          <w:szCs w:val="24"/>
        </w:rPr>
        <w:t>riwayat</w:t>
      </w:r>
      <w:r w:rsidRPr="00E66BAC">
        <w:rPr>
          <w:rFonts w:ascii="Times New Roman" w:hAnsi="Times New Roman" w:cs="Times New Roman"/>
          <w:sz w:val="24"/>
          <w:szCs w:val="24"/>
        </w:rPr>
        <w:t xml:space="preserve"> pelatihan sebagai berikut :</w:t>
      </w:r>
    </w:p>
    <w:p w:rsidR="00AB332A"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4</w:t>
      </w:r>
      <w:r w:rsidR="00AB332A" w:rsidRPr="00E66BAC">
        <w:rPr>
          <w:rFonts w:ascii="Times New Roman" w:hAnsi="Times New Roman" w:cs="Times New Roman"/>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B332A" w:rsidRPr="00E66BAC" w:rsidTr="005254BD">
        <w:tc>
          <w:tcPr>
            <w:tcW w:w="1340" w:type="dxa"/>
            <w:vAlign w:val="center"/>
          </w:tcPr>
          <w:p w:rsidR="00AB332A" w:rsidRPr="00E66BAC" w:rsidRDefault="00AB33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AB332A" w:rsidRPr="00E66BAC" w:rsidRDefault="00AB33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AB332A" w:rsidRPr="00E66BAC" w:rsidRDefault="00AB33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AB332A" w:rsidRPr="00E66BAC" w:rsidRDefault="00AB33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AB332A" w:rsidRPr="00E66BAC" w:rsidRDefault="00AB33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AB332A" w:rsidRPr="00E66BAC" w:rsidTr="005254BD">
        <w:tc>
          <w:tcPr>
            <w:tcW w:w="1340" w:type="dxa"/>
          </w:tcPr>
          <w:p w:rsidR="00AB332A" w:rsidRPr="00E66BAC" w:rsidRDefault="00AB332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hapus riwayat pelatihan</w:t>
            </w:r>
          </w:p>
        </w:tc>
        <w:tc>
          <w:tcPr>
            <w:tcW w:w="1563" w:type="dxa"/>
          </w:tcPr>
          <w:p w:rsidR="00AB332A" w:rsidRPr="00E66BAC" w:rsidRDefault="00AB332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hapus riwayat pelatihan</w:t>
            </w:r>
          </w:p>
        </w:tc>
        <w:tc>
          <w:tcPr>
            <w:tcW w:w="1918" w:type="dxa"/>
          </w:tcPr>
          <w:p w:rsidR="00AB332A" w:rsidRPr="00E66BAC" w:rsidRDefault="00AB332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hapus</w:t>
            </w:r>
          </w:p>
        </w:tc>
        <w:tc>
          <w:tcPr>
            <w:tcW w:w="1563" w:type="dxa"/>
          </w:tcPr>
          <w:p w:rsidR="00AB332A" w:rsidRPr="00E66BAC" w:rsidRDefault="00AB332A"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Riwayat pelatihan berhasil dihapus</w:t>
            </w:r>
          </w:p>
        </w:tc>
        <w:tc>
          <w:tcPr>
            <w:tcW w:w="1260" w:type="dxa"/>
            <w:vAlign w:val="center"/>
          </w:tcPr>
          <w:p w:rsidR="00AB332A" w:rsidRPr="00E66BAC" w:rsidRDefault="00AB332A"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AB332A"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24</w:t>
      </w:r>
      <w:r w:rsidR="00AB332A" w:rsidRPr="00E66BAC">
        <w:rPr>
          <w:rFonts w:ascii="Times New Roman" w:hAnsi="Times New Roman" w:cs="Times New Roman"/>
          <w:sz w:val="24"/>
          <w:szCs w:val="24"/>
        </w:rPr>
        <w:t xml:space="preserve">. didapatkan hasil bahwa fitur ini telah sesuai dengan pengujian ditandai dengan  berjalannya fitur delete </w:t>
      </w:r>
      <w:r w:rsidR="00D74408" w:rsidRPr="00E66BAC">
        <w:rPr>
          <w:rFonts w:ascii="Times New Roman" w:hAnsi="Times New Roman" w:cs="Times New Roman"/>
          <w:sz w:val="24"/>
          <w:szCs w:val="24"/>
        </w:rPr>
        <w:t>riwayat</w:t>
      </w:r>
      <w:r w:rsidR="00AB332A" w:rsidRPr="00E66BAC">
        <w:rPr>
          <w:rFonts w:ascii="Times New Roman" w:hAnsi="Times New Roman" w:cs="Times New Roman"/>
          <w:sz w:val="24"/>
          <w:szCs w:val="24"/>
        </w:rPr>
        <w:t xml:space="preserve"> pelatihan.</w:t>
      </w:r>
    </w:p>
    <w:p w:rsidR="00AB332A" w:rsidRPr="00E66BAC" w:rsidRDefault="00AB332A"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w:t>
      </w:r>
      <w:r w:rsidR="00FF03C1" w:rsidRPr="00E66BAC">
        <w:rPr>
          <w:rFonts w:ascii="Times New Roman" w:hAnsi="Times New Roman" w:cs="Times New Roman"/>
          <w:sz w:val="24"/>
          <w:szCs w:val="24"/>
        </w:rPr>
        <w:t xml:space="preserve"> </w:t>
      </w:r>
      <w:r w:rsidR="00A91745" w:rsidRPr="00E66BAC">
        <w:rPr>
          <w:rFonts w:ascii="Times New Roman" w:hAnsi="Times New Roman" w:cs="Times New Roman"/>
          <w:sz w:val="24"/>
          <w:szCs w:val="24"/>
        </w:rPr>
        <w:t>Halaman Informasi Customer</w:t>
      </w:r>
      <w:r w:rsidR="00D72407" w:rsidRPr="00E66BAC">
        <w:rPr>
          <w:rFonts w:ascii="Times New Roman" w:hAnsi="Times New Roman" w:cs="Times New Roman"/>
          <w:sz w:val="24"/>
          <w:szCs w:val="24"/>
        </w:rPr>
        <w:t>s</w:t>
      </w:r>
    </w:p>
    <w:p w:rsidR="00443802" w:rsidRPr="00E66BAC" w:rsidRDefault="00443802"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443802" w:rsidRPr="00E66BAC" w:rsidRDefault="0044380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443802" w:rsidRPr="00E66BAC" w:rsidRDefault="0044380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Informasi Customers)</w:t>
      </w:r>
    </w:p>
    <w:p w:rsidR="00443802" w:rsidRPr="00E66BAC" w:rsidRDefault="00443802" w:rsidP="00E66BAC">
      <w:pPr>
        <w:pStyle w:val="ListParagraph"/>
        <w:spacing w:line="360" w:lineRule="auto"/>
        <w:ind w:left="426" w:hanging="426"/>
        <w:rPr>
          <w:rFonts w:ascii="Times New Roman" w:hAnsi="Times New Roman" w:cs="Times New Roman"/>
          <w:sz w:val="24"/>
          <w:szCs w:val="24"/>
        </w:rPr>
      </w:pPr>
    </w:p>
    <w:p w:rsidR="00443802" w:rsidRPr="00E66BAC" w:rsidRDefault="00443802"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443802" w:rsidRPr="00E66BAC" w:rsidRDefault="0044380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443802"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5</w:t>
      </w:r>
      <w:r w:rsidR="00443802" w:rsidRPr="00E66BAC">
        <w:rPr>
          <w:rFonts w:ascii="Times New Roman" w:hAnsi="Times New Roman" w:cs="Times New Roman"/>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979"/>
        <w:gridCol w:w="5665"/>
      </w:tblGrid>
      <w:tr w:rsidR="00443802" w:rsidRPr="00E66BAC" w:rsidTr="005254BD">
        <w:tc>
          <w:tcPr>
            <w:tcW w:w="1979" w:type="dxa"/>
            <w:vAlign w:val="center"/>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443802" w:rsidRPr="00E66BAC" w:rsidTr="005254BD">
        <w:tc>
          <w:tcPr>
            <w:tcW w:w="1979" w:type="dxa"/>
            <w:vAlign w:val="center"/>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4057B3" w:rsidRPr="00E66BAC">
              <w:rPr>
                <w:rFonts w:ascii="Times New Roman" w:hAnsi="Times New Roman" w:cs="Times New Roman"/>
                <w:sz w:val="24"/>
                <w:szCs w:val="24"/>
              </w:rPr>
              <w:t>Informasi Customers</w:t>
            </w:r>
          </w:p>
        </w:tc>
        <w:tc>
          <w:tcPr>
            <w:tcW w:w="5665" w:type="dxa"/>
            <w:vAlign w:val="center"/>
          </w:tcPr>
          <w:p w:rsidR="00443802" w:rsidRPr="00E66BAC" w:rsidRDefault="00443802" w:rsidP="00E66BAC">
            <w:pPr>
              <w:pStyle w:val="ListParagraph"/>
              <w:spacing w:line="360" w:lineRule="auto"/>
              <w:ind w:left="0"/>
              <w:rPr>
                <w:rFonts w:ascii="Times New Roman" w:hAnsi="Times New Roman" w:cs="Times New Roman"/>
                <w:sz w:val="24"/>
                <w:szCs w:val="24"/>
              </w:rPr>
            </w:pPr>
          </w:p>
        </w:tc>
      </w:tr>
      <w:tr w:rsidR="00443802" w:rsidRPr="00E66BAC" w:rsidTr="005254BD">
        <w:tc>
          <w:tcPr>
            <w:tcW w:w="7644" w:type="dxa"/>
            <w:gridSpan w:val="2"/>
            <w:vAlign w:val="center"/>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4057B3" w:rsidRPr="00E66BAC">
              <w:rPr>
                <w:rFonts w:ascii="Times New Roman" w:hAnsi="Times New Roman" w:cs="Times New Roman"/>
                <w:sz w:val="24"/>
                <w:szCs w:val="24"/>
              </w:rPr>
              <w:t xml:space="preserve">Informasi Customers </w:t>
            </w:r>
            <w:r w:rsidRPr="00E66BAC">
              <w:rPr>
                <w:rFonts w:ascii="Times New Roman" w:hAnsi="Times New Roman" w:cs="Times New Roman"/>
                <w:sz w:val="24"/>
                <w:szCs w:val="24"/>
              </w:rPr>
              <w:t>pada Website sesuai dengan desain yang direncanakan.</w:t>
            </w:r>
          </w:p>
        </w:tc>
      </w:tr>
    </w:tbl>
    <w:p w:rsidR="00443802" w:rsidRPr="00E66BAC" w:rsidRDefault="00443802" w:rsidP="00E66BAC">
      <w:pPr>
        <w:pStyle w:val="ListParagraph"/>
        <w:spacing w:line="360" w:lineRule="auto"/>
        <w:ind w:left="284"/>
        <w:rPr>
          <w:rFonts w:ascii="Times New Roman" w:hAnsi="Times New Roman" w:cs="Times New Roman"/>
          <w:sz w:val="24"/>
          <w:szCs w:val="24"/>
        </w:rPr>
      </w:pPr>
    </w:p>
    <w:p w:rsidR="00443802"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6</w:t>
      </w:r>
      <w:r w:rsidR="00443802" w:rsidRPr="00E66BAC">
        <w:rPr>
          <w:rFonts w:ascii="Times New Roman" w:hAnsi="Times New Roman" w:cs="Times New Roman"/>
          <w:sz w:val="24"/>
          <w:szCs w:val="24"/>
        </w:rPr>
        <w:t xml:space="preserve">. Pengujian Fungsionalitas Fitur Halaman </w:t>
      </w:r>
      <w:r w:rsidR="00A2626F" w:rsidRPr="00E66BAC">
        <w:rPr>
          <w:rFonts w:ascii="Times New Roman" w:hAnsi="Times New Roman" w:cs="Times New Roman"/>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43802" w:rsidRPr="00E66BAC" w:rsidTr="005254BD">
        <w:tc>
          <w:tcPr>
            <w:tcW w:w="1554" w:type="dxa"/>
            <w:vAlign w:val="center"/>
          </w:tcPr>
          <w:p w:rsidR="00443802" w:rsidRPr="00E66BAC" w:rsidRDefault="0044380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lastRenderedPageBreak/>
              <w:t>Pengujian</w:t>
            </w:r>
          </w:p>
        </w:tc>
        <w:tc>
          <w:tcPr>
            <w:tcW w:w="1701" w:type="dxa"/>
            <w:vAlign w:val="center"/>
          </w:tcPr>
          <w:p w:rsidR="00443802" w:rsidRPr="00E66BAC" w:rsidRDefault="0044380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443802" w:rsidRPr="00E66BAC" w:rsidRDefault="0044380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443802" w:rsidRPr="00E66BAC" w:rsidRDefault="0044380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443802" w:rsidRPr="00E66BAC" w:rsidRDefault="0044380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443802" w:rsidRPr="00E66BAC" w:rsidTr="005254BD">
        <w:tc>
          <w:tcPr>
            <w:tcW w:w="1554" w:type="dxa"/>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pilkan </w:t>
            </w:r>
            <w:r w:rsidR="000B6E6B" w:rsidRPr="00E66BAC">
              <w:rPr>
                <w:rFonts w:ascii="Times New Roman" w:hAnsi="Times New Roman" w:cs="Times New Roman"/>
                <w:sz w:val="24"/>
                <w:szCs w:val="24"/>
              </w:rPr>
              <w:t>informasi customers</w:t>
            </w:r>
          </w:p>
        </w:tc>
        <w:tc>
          <w:tcPr>
            <w:tcW w:w="1701" w:type="dxa"/>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lihat </w:t>
            </w:r>
            <w:r w:rsidR="000B6E6B" w:rsidRPr="00E66BAC">
              <w:rPr>
                <w:rFonts w:ascii="Times New Roman" w:hAnsi="Times New Roman" w:cs="Times New Roman"/>
                <w:sz w:val="24"/>
                <w:szCs w:val="24"/>
              </w:rPr>
              <w:t>informasi customers</w:t>
            </w:r>
          </w:p>
        </w:tc>
        <w:tc>
          <w:tcPr>
            <w:tcW w:w="1566" w:type="dxa"/>
          </w:tcPr>
          <w:p w:rsidR="00443802" w:rsidRPr="00E66BAC" w:rsidRDefault="0044380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menu </w:t>
            </w:r>
            <w:r w:rsidR="000B6E6B" w:rsidRPr="00E66BAC">
              <w:rPr>
                <w:rFonts w:ascii="Times New Roman" w:hAnsi="Times New Roman" w:cs="Times New Roman"/>
                <w:sz w:val="24"/>
                <w:szCs w:val="24"/>
              </w:rPr>
              <w:t xml:space="preserve">informasi customers </w:t>
            </w:r>
            <w:r w:rsidRPr="00E66BAC">
              <w:rPr>
                <w:rFonts w:ascii="Times New Roman" w:hAnsi="Times New Roman" w:cs="Times New Roman"/>
                <w:sz w:val="24"/>
                <w:szCs w:val="24"/>
              </w:rPr>
              <w:t xml:space="preserve">pada </w:t>
            </w:r>
            <w:r w:rsidRPr="00E66BAC">
              <w:rPr>
                <w:rFonts w:ascii="Times New Roman" w:hAnsi="Times New Roman" w:cs="Times New Roman"/>
                <w:i/>
                <w:sz w:val="24"/>
                <w:szCs w:val="24"/>
              </w:rPr>
              <w:t>sidebar</w:t>
            </w:r>
          </w:p>
        </w:tc>
        <w:tc>
          <w:tcPr>
            <w:tcW w:w="1563" w:type="dxa"/>
          </w:tcPr>
          <w:p w:rsidR="00443802" w:rsidRPr="00E66BAC" w:rsidRDefault="00443802"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Menampilkan </w:t>
            </w:r>
            <w:r w:rsidR="000B6E6B" w:rsidRPr="00E66BAC">
              <w:rPr>
                <w:rFonts w:ascii="Times New Roman" w:hAnsi="Times New Roman" w:cs="Times New Roman"/>
                <w:sz w:val="24"/>
                <w:szCs w:val="24"/>
              </w:rPr>
              <w:t>informasi customers</w:t>
            </w:r>
          </w:p>
        </w:tc>
        <w:tc>
          <w:tcPr>
            <w:tcW w:w="1260" w:type="dxa"/>
            <w:vAlign w:val="center"/>
          </w:tcPr>
          <w:p w:rsidR="00443802" w:rsidRPr="00E66BAC" w:rsidRDefault="00443802"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443802"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w:t>
      </w:r>
      <w:r w:rsidR="00443802" w:rsidRPr="00E66BAC">
        <w:rPr>
          <w:rFonts w:ascii="Times New Roman" w:hAnsi="Times New Roman" w:cs="Times New Roman"/>
          <w:sz w:val="24"/>
          <w:szCs w:val="24"/>
        </w:rPr>
        <w:t>2</w:t>
      </w:r>
      <w:r w:rsidRPr="00E66BAC">
        <w:rPr>
          <w:rFonts w:ascii="Times New Roman" w:hAnsi="Times New Roman" w:cs="Times New Roman"/>
          <w:sz w:val="24"/>
          <w:szCs w:val="24"/>
        </w:rPr>
        <w:t>6</w:t>
      </w:r>
      <w:r w:rsidR="00443802" w:rsidRPr="00E66BAC">
        <w:rPr>
          <w:rFonts w:ascii="Times New Roman" w:hAnsi="Times New Roman" w:cs="Times New Roman"/>
          <w:sz w:val="24"/>
          <w:szCs w:val="24"/>
        </w:rPr>
        <w:t xml:space="preserve">. didapatkan hasil bahwa fitur ini telah sesuai dengan pengujian ditandai dengan berjalannya halaman </w:t>
      </w:r>
      <w:r w:rsidR="000B6E6B" w:rsidRPr="00E66BAC">
        <w:rPr>
          <w:rFonts w:ascii="Times New Roman" w:hAnsi="Times New Roman" w:cs="Times New Roman"/>
          <w:sz w:val="24"/>
          <w:szCs w:val="24"/>
        </w:rPr>
        <w:t>informasi customers</w:t>
      </w:r>
      <w:r w:rsidR="00443802" w:rsidRPr="00E66BAC">
        <w:rPr>
          <w:rFonts w:ascii="Times New Roman" w:hAnsi="Times New Roman" w:cs="Times New Roman"/>
          <w:sz w:val="24"/>
          <w:szCs w:val="24"/>
        </w:rPr>
        <w:t xml:space="preserve"> dengan menampilkan </w:t>
      </w:r>
      <w:r w:rsidR="000B6E6B" w:rsidRPr="00E66BAC">
        <w:rPr>
          <w:rFonts w:ascii="Times New Roman" w:hAnsi="Times New Roman" w:cs="Times New Roman"/>
          <w:sz w:val="24"/>
          <w:szCs w:val="24"/>
        </w:rPr>
        <w:t>informasi customers</w:t>
      </w:r>
      <w:r w:rsidR="00443802" w:rsidRPr="00E66BAC">
        <w:rPr>
          <w:rFonts w:ascii="Times New Roman" w:hAnsi="Times New Roman" w:cs="Times New Roman"/>
          <w:sz w:val="24"/>
          <w:szCs w:val="24"/>
        </w:rPr>
        <w:t>.</w:t>
      </w:r>
    </w:p>
    <w:p w:rsidR="00443802" w:rsidRPr="00E66BAC" w:rsidRDefault="00443802" w:rsidP="00E66BAC">
      <w:pPr>
        <w:pStyle w:val="ListParagraph"/>
        <w:spacing w:line="360" w:lineRule="auto"/>
        <w:ind w:left="284"/>
        <w:jc w:val="both"/>
        <w:rPr>
          <w:rFonts w:ascii="Times New Roman" w:hAnsi="Times New Roman" w:cs="Times New Roman"/>
          <w:sz w:val="24"/>
          <w:szCs w:val="24"/>
        </w:rPr>
      </w:pPr>
    </w:p>
    <w:p w:rsidR="00D72407"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Detail Customer</w:t>
      </w:r>
    </w:p>
    <w:p w:rsidR="000952C2" w:rsidRPr="00E66BAC" w:rsidRDefault="000952C2"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0952C2" w:rsidRPr="00E66BAC" w:rsidRDefault="000952C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0952C2" w:rsidRPr="00E66BAC" w:rsidRDefault="000952C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Customers)</w:t>
      </w:r>
    </w:p>
    <w:p w:rsidR="000952C2" w:rsidRPr="00E66BAC" w:rsidRDefault="000952C2" w:rsidP="00E66BAC">
      <w:pPr>
        <w:pStyle w:val="ListParagraph"/>
        <w:spacing w:line="360" w:lineRule="auto"/>
        <w:ind w:left="426" w:hanging="426"/>
        <w:rPr>
          <w:rFonts w:ascii="Times New Roman" w:hAnsi="Times New Roman" w:cs="Times New Roman"/>
          <w:sz w:val="24"/>
          <w:szCs w:val="24"/>
        </w:rPr>
      </w:pPr>
    </w:p>
    <w:p w:rsidR="000952C2" w:rsidRPr="00E66BAC" w:rsidRDefault="000952C2"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0952C2" w:rsidRPr="00E66BAC" w:rsidRDefault="000952C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0952C2"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w:t>
      </w:r>
      <w:r w:rsidR="000952C2" w:rsidRPr="00E66BAC">
        <w:rPr>
          <w:rFonts w:ascii="Times New Roman" w:hAnsi="Times New Roman" w:cs="Times New Roman"/>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979"/>
        <w:gridCol w:w="5665"/>
      </w:tblGrid>
      <w:tr w:rsidR="000952C2" w:rsidRPr="00E66BAC" w:rsidTr="005254BD">
        <w:tc>
          <w:tcPr>
            <w:tcW w:w="1979" w:type="dxa"/>
            <w:vAlign w:val="center"/>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0952C2" w:rsidRPr="00E66BAC" w:rsidTr="005254BD">
        <w:tc>
          <w:tcPr>
            <w:tcW w:w="1979" w:type="dxa"/>
            <w:vAlign w:val="center"/>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Customers</w:t>
            </w:r>
          </w:p>
        </w:tc>
        <w:tc>
          <w:tcPr>
            <w:tcW w:w="5665" w:type="dxa"/>
            <w:vAlign w:val="center"/>
          </w:tcPr>
          <w:p w:rsidR="000952C2" w:rsidRPr="00E66BAC" w:rsidRDefault="000952C2" w:rsidP="00E66BAC">
            <w:pPr>
              <w:pStyle w:val="ListParagraph"/>
              <w:spacing w:line="360" w:lineRule="auto"/>
              <w:ind w:left="0"/>
              <w:rPr>
                <w:rFonts w:ascii="Times New Roman" w:hAnsi="Times New Roman" w:cs="Times New Roman"/>
                <w:sz w:val="24"/>
                <w:szCs w:val="24"/>
              </w:rPr>
            </w:pPr>
          </w:p>
        </w:tc>
      </w:tr>
      <w:tr w:rsidR="000952C2" w:rsidRPr="00E66BAC" w:rsidTr="005254BD">
        <w:tc>
          <w:tcPr>
            <w:tcW w:w="7644" w:type="dxa"/>
            <w:gridSpan w:val="2"/>
            <w:vAlign w:val="center"/>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Customers pada Website sesuai dengan desain yang direncanakan.</w:t>
            </w:r>
          </w:p>
        </w:tc>
      </w:tr>
    </w:tbl>
    <w:p w:rsidR="000952C2" w:rsidRPr="00E66BAC" w:rsidRDefault="000952C2" w:rsidP="00E66BAC">
      <w:pPr>
        <w:pStyle w:val="ListParagraph"/>
        <w:spacing w:line="360" w:lineRule="auto"/>
        <w:ind w:left="284"/>
        <w:rPr>
          <w:rFonts w:ascii="Times New Roman" w:hAnsi="Times New Roman" w:cs="Times New Roman"/>
          <w:sz w:val="24"/>
          <w:szCs w:val="24"/>
        </w:rPr>
      </w:pPr>
    </w:p>
    <w:p w:rsidR="000952C2"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2</w:t>
      </w:r>
      <w:r w:rsidR="000952C2" w:rsidRPr="00E66BAC">
        <w:rPr>
          <w:rFonts w:ascii="Times New Roman" w:hAnsi="Times New Roman" w:cs="Times New Roman"/>
          <w:sz w:val="24"/>
          <w:szCs w:val="24"/>
        </w:rPr>
        <w:t xml:space="preserve">8. Pengujian Fungsionalitas Fitur Halaman Detail </w:t>
      </w:r>
      <w:r w:rsidR="002C763F" w:rsidRPr="00E66BAC">
        <w:rPr>
          <w:rFonts w:ascii="Times New Roman" w:hAnsi="Times New Roman" w:cs="Times New Roman"/>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952C2" w:rsidRPr="00E66BAC" w:rsidTr="005254BD">
        <w:tc>
          <w:tcPr>
            <w:tcW w:w="1340" w:type="dxa"/>
            <w:vAlign w:val="center"/>
          </w:tcPr>
          <w:p w:rsidR="000952C2" w:rsidRPr="00E66BAC" w:rsidRDefault="000952C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0952C2" w:rsidRPr="00E66BAC" w:rsidRDefault="000952C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0952C2" w:rsidRPr="00E66BAC" w:rsidRDefault="000952C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0952C2" w:rsidRPr="00E66BAC" w:rsidRDefault="000952C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0952C2" w:rsidRPr="00E66BAC" w:rsidRDefault="000952C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0952C2" w:rsidRPr="00E66BAC" w:rsidTr="005254BD">
        <w:tc>
          <w:tcPr>
            <w:tcW w:w="1340" w:type="dxa"/>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Melihat detail </w:t>
            </w:r>
            <w:r w:rsidR="002C763F" w:rsidRPr="00E66BAC">
              <w:rPr>
                <w:rFonts w:ascii="Times New Roman" w:hAnsi="Times New Roman" w:cs="Times New Roman"/>
                <w:sz w:val="24"/>
                <w:szCs w:val="24"/>
              </w:rPr>
              <w:t>customers</w:t>
            </w:r>
          </w:p>
        </w:tc>
        <w:tc>
          <w:tcPr>
            <w:tcW w:w="1563" w:type="dxa"/>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lihat detail </w:t>
            </w:r>
            <w:r w:rsidR="002C763F" w:rsidRPr="00E66BAC">
              <w:rPr>
                <w:rFonts w:ascii="Times New Roman" w:hAnsi="Times New Roman" w:cs="Times New Roman"/>
                <w:sz w:val="24"/>
                <w:szCs w:val="24"/>
              </w:rPr>
              <w:t>customers</w:t>
            </w:r>
          </w:p>
        </w:tc>
        <w:tc>
          <w:tcPr>
            <w:tcW w:w="1918" w:type="dxa"/>
          </w:tcPr>
          <w:p w:rsidR="000952C2" w:rsidRPr="00E66BAC" w:rsidRDefault="000952C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detail</w:t>
            </w:r>
          </w:p>
        </w:tc>
        <w:tc>
          <w:tcPr>
            <w:tcW w:w="1563" w:type="dxa"/>
          </w:tcPr>
          <w:p w:rsidR="000952C2" w:rsidRPr="00E66BAC" w:rsidRDefault="000952C2"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etail </w:t>
            </w:r>
            <w:r w:rsidR="002C763F" w:rsidRPr="00E66BAC">
              <w:rPr>
                <w:rFonts w:ascii="Times New Roman" w:hAnsi="Times New Roman" w:cs="Times New Roman"/>
                <w:sz w:val="24"/>
                <w:szCs w:val="24"/>
              </w:rPr>
              <w:t>customers</w:t>
            </w:r>
            <w:r w:rsidRPr="00E66BAC">
              <w:rPr>
                <w:rFonts w:ascii="Times New Roman" w:hAnsi="Times New Roman" w:cs="Times New Roman"/>
                <w:sz w:val="24"/>
                <w:szCs w:val="24"/>
              </w:rPr>
              <w:t xml:space="preserve"> berhasil ditampilkan</w:t>
            </w:r>
          </w:p>
        </w:tc>
        <w:tc>
          <w:tcPr>
            <w:tcW w:w="1260" w:type="dxa"/>
            <w:vAlign w:val="center"/>
          </w:tcPr>
          <w:p w:rsidR="000952C2" w:rsidRPr="00E66BAC" w:rsidRDefault="000952C2"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0952C2"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2</w:t>
      </w:r>
      <w:r w:rsidR="000952C2" w:rsidRPr="00E66BAC">
        <w:rPr>
          <w:rFonts w:ascii="Times New Roman" w:hAnsi="Times New Roman" w:cs="Times New Roman"/>
          <w:sz w:val="24"/>
          <w:szCs w:val="24"/>
        </w:rPr>
        <w:t xml:space="preserve">8. didapatkan hasil bahwa fitur ini telah sesuai dengan pengujian ditandai dengan berjalannya halaman detail </w:t>
      </w:r>
      <w:r w:rsidR="006D4207" w:rsidRPr="00E66BAC">
        <w:rPr>
          <w:rFonts w:ascii="Times New Roman" w:hAnsi="Times New Roman" w:cs="Times New Roman"/>
          <w:sz w:val="24"/>
          <w:szCs w:val="24"/>
        </w:rPr>
        <w:t>customers</w:t>
      </w:r>
      <w:r w:rsidR="000952C2" w:rsidRPr="00E66BAC">
        <w:rPr>
          <w:rFonts w:ascii="Times New Roman" w:hAnsi="Times New Roman" w:cs="Times New Roman"/>
          <w:sz w:val="24"/>
          <w:szCs w:val="24"/>
        </w:rPr>
        <w:t xml:space="preserve"> dengan menampilkan detail </w:t>
      </w:r>
      <w:r w:rsidR="006D4207" w:rsidRPr="00E66BAC">
        <w:rPr>
          <w:rFonts w:ascii="Times New Roman" w:hAnsi="Times New Roman" w:cs="Times New Roman"/>
          <w:sz w:val="24"/>
          <w:szCs w:val="24"/>
        </w:rPr>
        <w:t>customers</w:t>
      </w:r>
      <w:r w:rsidR="000952C2" w:rsidRPr="00E66BAC">
        <w:rPr>
          <w:rFonts w:ascii="Times New Roman" w:hAnsi="Times New Roman" w:cs="Times New Roman"/>
          <w:sz w:val="24"/>
          <w:szCs w:val="24"/>
        </w:rPr>
        <w:t>.</w:t>
      </w:r>
    </w:p>
    <w:p w:rsidR="000E1F9A" w:rsidRPr="00E66BAC" w:rsidRDefault="000E1F9A" w:rsidP="00E66BAC">
      <w:pPr>
        <w:pStyle w:val="ListParagraph"/>
        <w:spacing w:line="360" w:lineRule="auto"/>
        <w:ind w:left="284"/>
        <w:jc w:val="both"/>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Update Customer</w:t>
      </w:r>
    </w:p>
    <w:p w:rsidR="00D50FA1" w:rsidRPr="00E66BAC" w:rsidRDefault="00D50FA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D50FA1" w:rsidRPr="00E66BAC" w:rsidRDefault="00D50FA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D50FA1" w:rsidRPr="00E66BAC" w:rsidRDefault="00D50FA1"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Update Customers)</w:t>
      </w:r>
    </w:p>
    <w:p w:rsidR="00D50FA1" w:rsidRPr="00E66BAC" w:rsidRDefault="00D50FA1" w:rsidP="00E66BAC">
      <w:pPr>
        <w:pStyle w:val="ListParagraph"/>
        <w:spacing w:line="360" w:lineRule="auto"/>
        <w:ind w:left="284"/>
        <w:rPr>
          <w:rFonts w:ascii="Times New Roman" w:hAnsi="Times New Roman" w:cs="Times New Roman"/>
          <w:sz w:val="24"/>
          <w:szCs w:val="24"/>
        </w:rPr>
      </w:pPr>
    </w:p>
    <w:p w:rsidR="00D50FA1" w:rsidRPr="00E66BAC" w:rsidRDefault="00D50FA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D50FA1" w:rsidRPr="00E66BAC" w:rsidRDefault="00D50FA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D50FA1" w:rsidRPr="00E66BAC" w:rsidRDefault="00D50FA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w:t>
      </w:r>
      <w:r w:rsidR="00175A87" w:rsidRPr="00E66BAC">
        <w:rPr>
          <w:rFonts w:ascii="Times New Roman" w:hAnsi="Times New Roman" w:cs="Times New Roman"/>
          <w:sz w:val="24"/>
          <w:szCs w:val="24"/>
        </w:rPr>
        <w:t>bel 3.29</w:t>
      </w:r>
      <w:r w:rsidRPr="00E66BAC">
        <w:rPr>
          <w:rFonts w:ascii="Times New Roman" w:hAnsi="Times New Roman" w:cs="Times New Roman"/>
          <w:sz w:val="24"/>
          <w:szCs w:val="24"/>
        </w:rPr>
        <w:t>. Pengujian Kompatibilitas Fitur Halaman Update Customers</w:t>
      </w:r>
    </w:p>
    <w:tbl>
      <w:tblPr>
        <w:tblStyle w:val="TableGrid"/>
        <w:tblW w:w="0" w:type="auto"/>
        <w:tblInd w:w="284" w:type="dxa"/>
        <w:tblLook w:val="04A0" w:firstRow="1" w:lastRow="0" w:firstColumn="1" w:lastColumn="0" w:noHBand="0" w:noVBand="1"/>
      </w:tblPr>
      <w:tblGrid>
        <w:gridCol w:w="1979"/>
        <w:gridCol w:w="5665"/>
      </w:tblGrid>
      <w:tr w:rsidR="00D50FA1" w:rsidRPr="00E66BAC" w:rsidTr="005254BD">
        <w:tc>
          <w:tcPr>
            <w:tcW w:w="1979" w:type="dxa"/>
            <w:vAlign w:val="center"/>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D50FA1" w:rsidRPr="00E66BAC" w:rsidTr="005254BD">
        <w:tc>
          <w:tcPr>
            <w:tcW w:w="1979" w:type="dxa"/>
            <w:vAlign w:val="center"/>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Update Customers</w:t>
            </w:r>
          </w:p>
        </w:tc>
        <w:tc>
          <w:tcPr>
            <w:tcW w:w="5665" w:type="dxa"/>
            <w:vAlign w:val="center"/>
          </w:tcPr>
          <w:p w:rsidR="00D50FA1" w:rsidRPr="00E66BAC" w:rsidRDefault="00D50FA1" w:rsidP="00E66BAC">
            <w:pPr>
              <w:pStyle w:val="ListParagraph"/>
              <w:spacing w:line="360" w:lineRule="auto"/>
              <w:ind w:left="0"/>
              <w:rPr>
                <w:rFonts w:ascii="Times New Roman" w:hAnsi="Times New Roman" w:cs="Times New Roman"/>
                <w:sz w:val="24"/>
                <w:szCs w:val="24"/>
              </w:rPr>
            </w:pPr>
          </w:p>
        </w:tc>
      </w:tr>
      <w:tr w:rsidR="00D50FA1" w:rsidRPr="00E66BAC" w:rsidTr="005254BD">
        <w:tc>
          <w:tcPr>
            <w:tcW w:w="7644" w:type="dxa"/>
            <w:gridSpan w:val="2"/>
            <w:vAlign w:val="center"/>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Update Customers pada Website sesuai dengan desain yang direncanakan.</w:t>
            </w:r>
          </w:p>
        </w:tc>
      </w:tr>
    </w:tbl>
    <w:p w:rsidR="00D50FA1" w:rsidRPr="00E66BAC" w:rsidRDefault="00D50FA1" w:rsidP="00E66BAC">
      <w:pPr>
        <w:pStyle w:val="ListParagraph"/>
        <w:spacing w:line="360" w:lineRule="auto"/>
        <w:ind w:left="284"/>
        <w:rPr>
          <w:rFonts w:ascii="Times New Roman" w:hAnsi="Times New Roman" w:cs="Times New Roman"/>
          <w:sz w:val="24"/>
          <w:szCs w:val="24"/>
        </w:rPr>
      </w:pPr>
    </w:p>
    <w:p w:rsidR="00D50FA1"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0</w:t>
      </w:r>
      <w:r w:rsidR="00D50FA1" w:rsidRPr="00E66BAC">
        <w:rPr>
          <w:rFonts w:ascii="Times New Roman" w:hAnsi="Times New Roman" w:cs="Times New Roman"/>
          <w:sz w:val="24"/>
          <w:szCs w:val="24"/>
        </w:rPr>
        <w:t>. Pengujian Fungsionalitas Fitur Halaman Update Custom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D50FA1" w:rsidRPr="00E66BAC" w:rsidTr="005254BD">
        <w:tc>
          <w:tcPr>
            <w:tcW w:w="1554" w:type="dxa"/>
            <w:vAlign w:val="center"/>
          </w:tcPr>
          <w:p w:rsidR="00D50FA1" w:rsidRPr="00E66BAC" w:rsidRDefault="00D50FA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D50FA1" w:rsidRPr="00E66BAC" w:rsidRDefault="00D50FA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3" w:type="dxa"/>
            <w:vAlign w:val="center"/>
          </w:tcPr>
          <w:p w:rsidR="00D50FA1" w:rsidRPr="00E66BAC" w:rsidRDefault="00D50FA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286" w:type="dxa"/>
            <w:vAlign w:val="center"/>
          </w:tcPr>
          <w:p w:rsidR="00D50FA1" w:rsidRPr="00E66BAC" w:rsidRDefault="00D50FA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D50FA1" w:rsidRPr="00E66BAC" w:rsidRDefault="00D50FA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D50FA1" w:rsidRPr="00E66BAC" w:rsidTr="005254BD">
        <w:tc>
          <w:tcPr>
            <w:tcW w:w="1554" w:type="dxa"/>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customers</w:t>
            </w:r>
          </w:p>
        </w:tc>
        <w:tc>
          <w:tcPr>
            <w:tcW w:w="1701" w:type="dxa"/>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update data customers</w:t>
            </w:r>
          </w:p>
        </w:tc>
        <w:tc>
          <w:tcPr>
            <w:tcW w:w="1843" w:type="dxa"/>
          </w:tcPr>
          <w:p w:rsidR="00D50FA1" w:rsidRPr="00E66BAC" w:rsidRDefault="00D50FA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harus mengklik tombol update dan mengubah data pelatihan </w:t>
            </w:r>
            <w:r w:rsidRPr="00E66BAC">
              <w:rPr>
                <w:rFonts w:ascii="Times New Roman" w:hAnsi="Times New Roman" w:cs="Times New Roman"/>
                <w:sz w:val="24"/>
                <w:szCs w:val="24"/>
              </w:rPr>
              <w:lastRenderedPageBreak/>
              <w:t>dan kemudian menyimpannya</w:t>
            </w:r>
          </w:p>
        </w:tc>
        <w:tc>
          <w:tcPr>
            <w:tcW w:w="1286" w:type="dxa"/>
          </w:tcPr>
          <w:p w:rsidR="00D50FA1" w:rsidRPr="00E66BAC" w:rsidRDefault="00D50FA1"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Data customers berhasil diperbarui</w:t>
            </w:r>
          </w:p>
        </w:tc>
        <w:tc>
          <w:tcPr>
            <w:tcW w:w="1260" w:type="dxa"/>
            <w:vAlign w:val="center"/>
          </w:tcPr>
          <w:p w:rsidR="00D50FA1" w:rsidRPr="00E66BAC" w:rsidRDefault="00D50FA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D50FA1"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31</w:t>
      </w:r>
      <w:r w:rsidR="00D50FA1" w:rsidRPr="00E66BAC">
        <w:rPr>
          <w:rFonts w:ascii="Times New Roman" w:hAnsi="Times New Roman" w:cs="Times New Roman"/>
          <w:sz w:val="24"/>
          <w:szCs w:val="24"/>
        </w:rPr>
        <w:t xml:space="preserve">. didapatkan hasil bahwa fitur ini telah sesuai dengan pengujian ditandai dengan berjalannya halaman update </w:t>
      </w:r>
      <w:r w:rsidR="006E72E1" w:rsidRPr="00E66BAC">
        <w:rPr>
          <w:rFonts w:ascii="Times New Roman" w:hAnsi="Times New Roman" w:cs="Times New Roman"/>
          <w:sz w:val="24"/>
          <w:szCs w:val="24"/>
        </w:rPr>
        <w:t xml:space="preserve">customers </w:t>
      </w:r>
      <w:r w:rsidR="00D50FA1" w:rsidRPr="00E66BAC">
        <w:rPr>
          <w:rFonts w:ascii="Times New Roman" w:hAnsi="Times New Roman" w:cs="Times New Roman"/>
          <w:sz w:val="24"/>
          <w:szCs w:val="24"/>
        </w:rPr>
        <w:t xml:space="preserve">dengan administrator mengupdate </w:t>
      </w:r>
      <w:r w:rsidR="006E72E1" w:rsidRPr="00E66BAC">
        <w:rPr>
          <w:rFonts w:ascii="Times New Roman" w:hAnsi="Times New Roman" w:cs="Times New Roman"/>
          <w:sz w:val="24"/>
          <w:szCs w:val="24"/>
        </w:rPr>
        <w:t>customers</w:t>
      </w:r>
      <w:r w:rsidR="00D50FA1" w:rsidRPr="00E66BAC">
        <w:rPr>
          <w:rFonts w:ascii="Times New Roman" w:hAnsi="Times New Roman" w:cs="Times New Roman"/>
          <w:sz w:val="24"/>
          <w:szCs w:val="24"/>
        </w:rPr>
        <w:t>.</w:t>
      </w:r>
    </w:p>
    <w:p w:rsidR="00D50FA1" w:rsidRPr="00E66BAC" w:rsidRDefault="00D50FA1" w:rsidP="00E66BAC">
      <w:pPr>
        <w:pStyle w:val="ListParagraph"/>
        <w:spacing w:line="360" w:lineRule="auto"/>
        <w:ind w:left="426"/>
        <w:rPr>
          <w:rFonts w:ascii="Times New Roman" w:hAnsi="Times New Roman" w:cs="Times New Roman"/>
          <w:sz w:val="24"/>
          <w:szCs w:val="24"/>
        </w:rPr>
      </w:pPr>
    </w:p>
    <w:p w:rsidR="00DE7747" w:rsidRPr="00E66BAC" w:rsidRDefault="00DE7747"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Delete Customers</w:t>
      </w:r>
    </w:p>
    <w:p w:rsidR="00C34039" w:rsidRPr="00E66BAC" w:rsidRDefault="00C34039"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C34039" w:rsidRPr="00E66BAC" w:rsidRDefault="00C3403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C34039" w:rsidRPr="00E66BAC" w:rsidRDefault="00C3403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Delete Customers)</w:t>
      </w:r>
    </w:p>
    <w:p w:rsidR="00C34039" w:rsidRPr="00E66BAC" w:rsidRDefault="00C34039" w:rsidP="00E66BAC">
      <w:pPr>
        <w:pStyle w:val="ListParagraph"/>
        <w:spacing w:line="360" w:lineRule="auto"/>
        <w:ind w:left="426" w:hanging="426"/>
        <w:rPr>
          <w:rFonts w:ascii="Times New Roman" w:hAnsi="Times New Roman" w:cs="Times New Roman"/>
          <w:sz w:val="24"/>
          <w:szCs w:val="24"/>
        </w:rPr>
      </w:pPr>
    </w:p>
    <w:p w:rsidR="00C34039" w:rsidRPr="00E66BAC" w:rsidRDefault="00C34039"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C34039" w:rsidRPr="00E66BAC" w:rsidRDefault="00C34039"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Pengujian dilakukan berdasarkan fungsionalitas fitur delete customers sebagai berikut :</w:t>
      </w:r>
    </w:p>
    <w:p w:rsidR="00C34039"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2</w:t>
      </w:r>
      <w:r w:rsidR="00C34039" w:rsidRPr="00E66BAC">
        <w:rPr>
          <w:rFonts w:ascii="Times New Roman" w:hAnsi="Times New Roman" w:cs="Times New Roman"/>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34039" w:rsidRPr="00E66BAC" w:rsidTr="005254BD">
        <w:tc>
          <w:tcPr>
            <w:tcW w:w="1340" w:type="dxa"/>
            <w:vAlign w:val="center"/>
          </w:tcPr>
          <w:p w:rsidR="00C34039" w:rsidRPr="00E66BAC" w:rsidRDefault="00C3403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C34039" w:rsidRPr="00E66BAC" w:rsidRDefault="00C3403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C34039" w:rsidRPr="00E66BAC" w:rsidRDefault="00C3403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C34039" w:rsidRPr="00E66BAC" w:rsidRDefault="00C3403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C34039" w:rsidRPr="00E66BAC" w:rsidRDefault="00C3403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C34039" w:rsidRPr="00E66BAC" w:rsidTr="005254BD">
        <w:tc>
          <w:tcPr>
            <w:tcW w:w="1340" w:type="dxa"/>
          </w:tcPr>
          <w:p w:rsidR="00C34039" w:rsidRPr="00E66BAC" w:rsidRDefault="00C3403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hapus data customers</w:t>
            </w:r>
          </w:p>
        </w:tc>
        <w:tc>
          <w:tcPr>
            <w:tcW w:w="1563" w:type="dxa"/>
          </w:tcPr>
          <w:p w:rsidR="00C34039" w:rsidRPr="00E66BAC" w:rsidRDefault="00C3403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hapus data customers</w:t>
            </w:r>
          </w:p>
        </w:tc>
        <w:tc>
          <w:tcPr>
            <w:tcW w:w="1918" w:type="dxa"/>
          </w:tcPr>
          <w:p w:rsidR="00C34039" w:rsidRPr="00E66BAC" w:rsidRDefault="00C3403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hapus</w:t>
            </w:r>
          </w:p>
        </w:tc>
        <w:tc>
          <w:tcPr>
            <w:tcW w:w="1563" w:type="dxa"/>
          </w:tcPr>
          <w:p w:rsidR="00C34039" w:rsidRPr="00E66BAC" w:rsidRDefault="00C34039"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customers berhasil dihapus</w:t>
            </w:r>
          </w:p>
        </w:tc>
        <w:tc>
          <w:tcPr>
            <w:tcW w:w="1260" w:type="dxa"/>
            <w:vAlign w:val="center"/>
          </w:tcPr>
          <w:p w:rsidR="00C34039" w:rsidRPr="00E66BAC" w:rsidRDefault="00C34039"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C34039"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32</w:t>
      </w:r>
      <w:r w:rsidR="00C34039" w:rsidRPr="00E66BAC">
        <w:rPr>
          <w:rFonts w:ascii="Times New Roman" w:hAnsi="Times New Roman" w:cs="Times New Roman"/>
          <w:sz w:val="24"/>
          <w:szCs w:val="24"/>
        </w:rPr>
        <w:t xml:space="preserve">. didapatkan hasil bahwa fitur ini telah sesuai dengan pengujian ditandai dengan  berjalannya fitur delete </w:t>
      </w:r>
      <w:r w:rsidR="00492749" w:rsidRPr="00E66BAC">
        <w:rPr>
          <w:rFonts w:ascii="Times New Roman" w:hAnsi="Times New Roman" w:cs="Times New Roman"/>
          <w:sz w:val="24"/>
          <w:szCs w:val="24"/>
        </w:rPr>
        <w:t>customers</w:t>
      </w:r>
      <w:r w:rsidR="00C34039" w:rsidRPr="00E66BAC">
        <w:rPr>
          <w:rFonts w:ascii="Times New Roman" w:hAnsi="Times New Roman" w:cs="Times New Roman"/>
          <w:sz w:val="24"/>
          <w:szCs w:val="24"/>
        </w:rPr>
        <w:t>.</w:t>
      </w:r>
    </w:p>
    <w:p w:rsidR="00C34039" w:rsidRPr="00E66BAC" w:rsidRDefault="00C34039"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Informasi Trainers</w:t>
      </w:r>
    </w:p>
    <w:p w:rsidR="00D02372" w:rsidRPr="00E66BAC" w:rsidRDefault="00D02372"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D02372" w:rsidRPr="00E66BAC" w:rsidRDefault="00D0237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D02372" w:rsidRPr="00E66BAC" w:rsidRDefault="00D0237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Informasi Trainers)</w:t>
      </w:r>
    </w:p>
    <w:p w:rsidR="00D02372" w:rsidRPr="00E66BAC" w:rsidRDefault="00D02372" w:rsidP="00E66BAC">
      <w:pPr>
        <w:pStyle w:val="ListParagraph"/>
        <w:spacing w:line="360" w:lineRule="auto"/>
        <w:ind w:left="426" w:hanging="426"/>
        <w:rPr>
          <w:rFonts w:ascii="Times New Roman" w:hAnsi="Times New Roman" w:cs="Times New Roman"/>
          <w:sz w:val="24"/>
          <w:szCs w:val="24"/>
        </w:rPr>
      </w:pPr>
    </w:p>
    <w:p w:rsidR="00D02372" w:rsidRPr="00E66BAC" w:rsidRDefault="00D02372"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D02372" w:rsidRPr="00E66BAC" w:rsidRDefault="00D0237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02372"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3</w:t>
      </w:r>
      <w:r w:rsidR="00D02372" w:rsidRPr="00E66BAC">
        <w:rPr>
          <w:rFonts w:ascii="Times New Roman" w:hAnsi="Times New Roman" w:cs="Times New Roman"/>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979"/>
        <w:gridCol w:w="5665"/>
      </w:tblGrid>
      <w:tr w:rsidR="00D02372" w:rsidRPr="00E66BAC" w:rsidTr="005254BD">
        <w:tc>
          <w:tcPr>
            <w:tcW w:w="1979" w:type="dxa"/>
            <w:vAlign w:val="center"/>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D02372" w:rsidRPr="00E66BAC" w:rsidTr="00CD766B">
        <w:tc>
          <w:tcPr>
            <w:tcW w:w="1979" w:type="dxa"/>
            <w:tcBorders>
              <w:bottom w:val="single" w:sz="4" w:space="0" w:color="auto"/>
            </w:tcBorders>
            <w:vAlign w:val="center"/>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Informasi Trainers</w:t>
            </w:r>
          </w:p>
        </w:tc>
        <w:tc>
          <w:tcPr>
            <w:tcW w:w="5665" w:type="dxa"/>
            <w:tcBorders>
              <w:bottom w:val="single" w:sz="4" w:space="0" w:color="auto"/>
            </w:tcBorders>
            <w:vAlign w:val="center"/>
          </w:tcPr>
          <w:p w:rsidR="00D02372" w:rsidRPr="00E66BAC" w:rsidRDefault="00D02372" w:rsidP="00E66BAC">
            <w:pPr>
              <w:pStyle w:val="ListParagraph"/>
              <w:spacing w:line="360" w:lineRule="auto"/>
              <w:ind w:left="0"/>
              <w:rPr>
                <w:rFonts w:ascii="Times New Roman" w:hAnsi="Times New Roman" w:cs="Times New Roman"/>
                <w:sz w:val="24"/>
                <w:szCs w:val="24"/>
              </w:rPr>
            </w:pPr>
          </w:p>
        </w:tc>
      </w:tr>
      <w:tr w:rsidR="00D02372" w:rsidRPr="00E66BAC" w:rsidTr="00CD766B">
        <w:tc>
          <w:tcPr>
            <w:tcW w:w="7644" w:type="dxa"/>
            <w:gridSpan w:val="2"/>
            <w:tcBorders>
              <w:top w:val="single" w:sz="4" w:space="0" w:color="auto"/>
              <w:left w:val="single" w:sz="4" w:space="0" w:color="auto"/>
              <w:bottom w:val="single" w:sz="4" w:space="0" w:color="auto"/>
              <w:right w:val="single" w:sz="4" w:space="0" w:color="auto"/>
            </w:tcBorders>
            <w:vAlign w:val="center"/>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Informasi Trainers pada Website sesuai dengan desain yang direncanakan.</w:t>
            </w:r>
          </w:p>
        </w:tc>
      </w:tr>
    </w:tbl>
    <w:p w:rsidR="00D02372" w:rsidRPr="00E66BAC" w:rsidRDefault="00D02372" w:rsidP="00E66BAC">
      <w:pPr>
        <w:pStyle w:val="ListParagraph"/>
        <w:spacing w:line="360" w:lineRule="auto"/>
        <w:ind w:left="284"/>
        <w:rPr>
          <w:rFonts w:ascii="Times New Roman" w:hAnsi="Times New Roman" w:cs="Times New Roman"/>
          <w:sz w:val="24"/>
          <w:szCs w:val="24"/>
        </w:rPr>
      </w:pPr>
    </w:p>
    <w:p w:rsidR="00D02372"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4</w:t>
      </w:r>
      <w:r w:rsidR="00D02372" w:rsidRPr="00E66BAC">
        <w:rPr>
          <w:rFonts w:ascii="Times New Roman" w:hAnsi="Times New Roman" w:cs="Times New Roman"/>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02372" w:rsidRPr="00E66BAC" w:rsidTr="005254BD">
        <w:tc>
          <w:tcPr>
            <w:tcW w:w="1554" w:type="dxa"/>
            <w:vAlign w:val="center"/>
          </w:tcPr>
          <w:p w:rsidR="00D02372" w:rsidRPr="00E66BAC" w:rsidRDefault="00D0237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D02372" w:rsidRPr="00E66BAC" w:rsidRDefault="00D0237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D02372" w:rsidRPr="00E66BAC" w:rsidRDefault="00D0237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D02372" w:rsidRPr="00E66BAC" w:rsidRDefault="00D0237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D02372" w:rsidRPr="00E66BAC" w:rsidRDefault="00D0237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D02372" w:rsidRPr="00E66BAC" w:rsidTr="005254BD">
        <w:tc>
          <w:tcPr>
            <w:tcW w:w="1554" w:type="dxa"/>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ampilkan informasi trainers</w:t>
            </w:r>
          </w:p>
        </w:tc>
        <w:tc>
          <w:tcPr>
            <w:tcW w:w="1701" w:type="dxa"/>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lihat informasi trainers</w:t>
            </w:r>
          </w:p>
        </w:tc>
        <w:tc>
          <w:tcPr>
            <w:tcW w:w="1566" w:type="dxa"/>
          </w:tcPr>
          <w:p w:rsidR="00D02372" w:rsidRPr="00E66BAC" w:rsidRDefault="00D0237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menu informasi trainers pada </w:t>
            </w:r>
            <w:r w:rsidRPr="00E66BAC">
              <w:rPr>
                <w:rFonts w:ascii="Times New Roman" w:hAnsi="Times New Roman" w:cs="Times New Roman"/>
                <w:i/>
                <w:sz w:val="24"/>
                <w:szCs w:val="24"/>
              </w:rPr>
              <w:t>sidebar</w:t>
            </w:r>
          </w:p>
        </w:tc>
        <w:tc>
          <w:tcPr>
            <w:tcW w:w="1563" w:type="dxa"/>
          </w:tcPr>
          <w:p w:rsidR="00D02372" w:rsidRPr="00E66BAC" w:rsidRDefault="00D02372"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Menampilkan informasi trainers</w:t>
            </w:r>
          </w:p>
        </w:tc>
        <w:tc>
          <w:tcPr>
            <w:tcW w:w="1260" w:type="dxa"/>
            <w:vAlign w:val="center"/>
          </w:tcPr>
          <w:p w:rsidR="00D02372" w:rsidRPr="00E66BAC" w:rsidRDefault="00D02372"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D02372"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34</w:t>
      </w:r>
      <w:r w:rsidR="00D02372" w:rsidRPr="00E66BAC">
        <w:rPr>
          <w:rFonts w:ascii="Times New Roman" w:hAnsi="Times New Roman" w:cs="Times New Roman"/>
          <w:sz w:val="24"/>
          <w:szCs w:val="24"/>
        </w:rPr>
        <w:t xml:space="preserve">. didapatkan hasil bahwa fitur ini telah sesuai dengan pengujian ditandai dengan berjalannya halaman </w:t>
      </w:r>
      <w:r w:rsidR="00113A3C" w:rsidRPr="00E66BAC">
        <w:rPr>
          <w:rFonts w:ascii="Times New Roman" w:hAnsi="Times New Roman" w:cs="Times New Roman"/>
          <w:sz w:val="24"/>
          <w:szCs w:val="24"/>
        </w:rPr>
        <w:t xml:space="preserve">informasi trainers </w:t>
      </w:r>
      <w:r w:rsidR="00D02372" w:rsidRPr="00E66BAC">
        <w:rPr>
          <w:rFonts w:ascii="Times New Roman" w:hAnsi="Times New Roman" w:cs="Times New Roman"/>
          <w:sz w:val="24"/>
          <w:szCs w:val="24"/>
        </w:rPr>
        <w:t xml:space="preserve">dengan menampilkan </w:t>
      </w:r>
      <w:r w:rsidR="00113A3C" w:rsidRPr="00E66BAC">
        <w:rPr>
          <w:rFonts w:ascii="Times New Roman" w:hAnsi="Times New Roman" w:cs="Times New Roman"/>
          <w:sz w:val="24"/>
          <w:szCs w:val="24"/>
        </w:rPr>
        <w:t>informasi trainers</w:t>
      </w:r>
      <w:r w:rsidR="00E41C01" w:rsidRPr="00E66BAC">
        <w:rPr>
          <w:rFonts w:ascii="Times New Roman" w:hAnsi="Times New Roman" w:cs="Times New Roman"/>
          <w:sz w:val="24"/>
          <w:szCs w:val="24"/>
        </w:rPr>
        <w:t>.</w:t>
      </w:r>
    </w:p>
    <w:p w:rsidR="008A0E5E" w:rsidRPr="00E66BAC" w:rsidRDefault="008A0E5E" w:rsidP="00E66BAC">
      <w:pPr>
        <w:pStyle w:val="ListParagraph"/>
        <w:spacing w:line="360" w:lineRule="auto"/>
        <w:ind w:left="284"/>
        <w:jc w:val="both"/>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Tambah Trainers</w:t>
      </w:r>
    </w:p>
    <w:p w:rsidR="008A0E5E" w:rsidRPr="00E66BAC" w:rsidRDefault="008A0E5E"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8A0E5E" w:rsidRPr="00E66BAC" w:rsidRDefault="008A0E5E"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8A0E5E" w:rsidRPr="00E66BAC" w:rsidRDefault="008A0E5E"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Tambah Trainers)</w:t>
      </w:r>
    </w:p>
    <w:p w:rsidR="008A0E5E" w:rsidRPr="00E66BAC" w:rsidRDefault="008A0E5E" w:rsidP="00E66BAC">
      <w:pPr>
        <w:pStyle w:val="ListParagraph"/>
        <w:spacing w:line="360" w:lineRule="auto"/>
        <w:ind w:left="426" w:hanging="426"/>
        <w:rPr>
          <w:rFonts w:ascii="Times New Roman" w:hAnsi="Times New Roman" w:cs="Times New Roman"/>
          <w:sz w:val="24"/>
          <w:szCs w:val="24"/>
        </w:rPr>
      </w:pPr>
    </w:p>
    <w:p w:rsidR="008A0E5E" w:rsidRPr="00E66BAC" w:rsidRDefault="008A0E5E"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8A0E5E" w:rsidRPr="00E66BAC" w:rsidRDefault="008A0E5E"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8A0E5E"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Tabel 3.</w:t>
      </w:r>
      <w:r w:rsidR="008A0E5E" w:rsidRPr="00E66BAC">
        <w:rPr>
          <w:rFonts w:ascii="Times New Roman" w:hAnsi="Times New Roman" w:cs="Times New Roman"/>
          <w:sz w:val="24"/>
          <w:szCs w:val="24"/>
        </w:rPr>
        <w:t>3</w:t>
      </w:r>
      <w:r w:rsidRPr="00E66BAC">
        <w:rPr>
          <w:rFonts w:ascii="Times New Roman" w:hAnsi="Times New Roman" w:cs="Times New Roman"/>
          <w:sz w:val="24"/>
          <w:szCs w:val="24"/>
        </w:rPr>
        <w:t>5</w:t>
      </w:r>
      <w:r w:rsidR="008A0E5E" w:rsidRPr="00E66BAC">
        <w:rPr>
          <w:rFonts w:ascii="Times New Roman" w:hAnsi="Times New Roman" w:cs="Times New Roman"/>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2121"/>
        <w:gridCol w:w="5523"/>
      </w:tblGrid>
      <w:tr w:rsidR="008A0E5E" w:rsidRPr="00E66BAC" w:rsidTr="005254BD">
        <w:tc>
          <w:tcPr>
            <w:tcW w:w="2121" w:type="dxa"/>
            <w:vAlign w:val="center"/>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523" w:type="dxa"/>
            <w:vAlign w:val="center"/>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8A0E5E" w:rsidRPr="00E66BAC" w:rsidTr="005254BD">
        <w:tc>
          <w:tcPr>
            <w:tcW w:w="2121" w:type="dxa"/>
            <w:vAlign w:val="center"/>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Tambah Trainers</w:t>
            </w:r>
          </w:p>
        </w:tc>
        <w:tc>
          <w:tcPr>
            <w:tcW w:w="5523" w:type="dxa"/>
            <w:vAlign w:val="center"/>
          </w:tcPr>
          <w:p w:rsidR="008A0E5E" w:rsidRPr="00E66BAC" w:rsidRDefault="008A0E5E" w:rsidP="00E66BAC">
            <w:pPr>
              <w:pStyle w:val="ListParagraph"/>
              <w:spacing w:line="360" w:lineRule="auto"/>
              <w:ind w:left="0"/>
              <w:rPr>
                <w:rFonts w:ascii="Times New Roman" w:hAnsi="Times New Roman" w:cs="Times New Roman"/>
                <w:sz w:val="24"/>
                <w:szCs w:val="24"/>
              </w:rPr>
            </w:pPr>
          </w:p>
        </w:tc>
      </w:tr>
      <w:tr w:rsidR="008A0E5E" w:rsidRPr="00E66BAC" w:rsidTr="005254BD">
        <w:tc>
          <w:tcPr>
            <w:tcW w:w="7644" w:type="dxa"/>
            <w:gridSpan w:val="2"/>
            <w:vAlign w:val="center"/>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Tambah Trainers pada Website sesuai dengan desain yang direncanakan.</w:t>
            </w:r>
          </w:p>
        </w:tc>
      </w:tr>
    </w:tbl>
    <w:p w:rsidR="008A0E5E" w:rsidRPr="00E66BAC" w:rsidRDefault="008A0E5E" w:rsidP="00E66BAC">
      <w:pPr>
        <w:pStyle w:val="ListParagraph"/>
        <w:spacing w:line="360" w:lineRule="auto"/>
        <w:ind w:left="284"/>
        <w:rPr>
          <w:rFonts w:ascii="Times New Roman" w:hAnsi="Times New Roman" w:cs="Times New Roman"/>
          <w:sz w:val="24"/>
          <w:szCs w:val="24"/>
        </w:rPr>
      </w:pPr>
    </w:p>
    <w:p w:rsidR="008A0E5E"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6</w:t>
      </w:r>
      <w:r w:rsidR="008A0E5E" w:rsidRPr="00E66BAC">
        <w:rPr>
          <w:rFonts w:ascii="Times New Roman" w:hAnsi="Times New Roman" w:cs="Times New Roman"/>
          <w:sz w:val="24"/>
          <w:szCs w:val="24"/>
        </w:rPr>
        <w:t xml:space="preserve">. Pengujian Fungsionalitas Fitur Halaman Tambah </w:t>
      </w:r>
      <w:r w:rsidR="0093690D" w:rsidRPr="00E66BAC">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8A0E5E" w:rsidRPr="00E66BAC" w:rsidTr="005254BD">
        <w:tc>
          <w:tcPr>
            <w:tcW w:w="1696" w:type="dxa"/>
            <w:vAlign w:val="center"/>
          </w:tcPr>
          <w:p w:rsidR="008A0E5E" w:rsidRPr="00E66BAC" w:rsidRDefault="008A0E5E"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8A0E5E" w:rsidRPr="00E66BAC" w:rsidRDefault="008A0E5E"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701" w:type="dxa"/>
            <w:vAlign w:val="center"/>
          </w:tcPr>
          <w:p w:rsidR="008A0E5E" w:rsidRPr="00E66BAC" w:rsidRDefault="008A0E5E"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59" w:type="dxa"/>
            <w:vAlign w:val="center"/>
          </w:tcPr>
          <w:p w:rsidR="008A0E5E" w:rsidRPr="00E66BAC" w:rsidRDefault="008A0E5E"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987" w:type="dxa"/>
            <w:vAlign w:val="center"/>
          </w:tcPr>
          <w:p w:rsidR="008A0E5E" w:rsidRPr="00E66BAC" w:rsidRDefault="008A0E5E"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8A0E5E" w:rsidRPr="00E66BAC" w:rsidTr="005254BD">
        <w:tc>
          <w:tcPr>
            <w:tcW w:w="1696" w:type="dxa"/>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bahkan data </w:t>
            </w:r>
            <w:r w:rsidR="0093690D" w:rsidRPr="00E66BAC">
              <w:rPr>
                <w:rFonts w:ascii="Times New Roman" w:hAnsi="Times New Roman" w:cs="Times New Roman"/>
                <w:sz w:val="24"/>
                <w:szCs w:val="24"/>
              </w:rPr>
              <w:t>trainers</w:t>
            </w:r>
          </w:p>
        </w:tc>
        <w:tc>
          <w:tcPr>
            <w:tcW w:w="1701" w:type="dxa"/>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ambahkan data </w:t>
            </w:r>
            <w:r w:rsidR="0093690D" w:rsidRPr="00E66BAC">
              <w:rPr>
                <w:rFonts w:ascii="Times New Roman" w:hAnsi="Times New Roman" w:cs="Times New Roman"/>
                <w:sz w:val="24"/>
                <w:szCs w:val="24"/>
              </w:rPr>
              <w:t>trainers</w:t>
            </w:r>
          </w:p>
        </w:tc>
        <w:tc>
          <w:tcPr>
            <w:tcW w:w="1701" w:type="dxa"/>
          </w:tcPr>
          <w:p w:rsidR="008A0E5E" w:rsidRPr="00E66BAC" w:rsidRDefault="008A0E5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tombol tambah dan mengisi data </w:t>
            </w:r>
            <w:r w:rsidR="0093690D"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dan kemudian menyimpannya</w:t>
            </w:r>
          </w:p>
        </w:tc>
        <w:tc>
          <w:tcPr>
            <w:tcW w:w="1559" w:type="dxa"/>
          </w:tcPr>
          <w:p w:rsidR="008A0E5E" w:rsidRPr="00E66BAC" w:rsidRDefault="008A0E5E"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ata </w:t>
            </w:r>
            <w:r w:rsidR="0093690D"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berhasil ditambahkan </w:t>
            </w:r>
          </w:p>
        </w:tc>
        <w:tc>
          <w:tcPr>
            <w:tcW w:w="987" w:type="dxa"/>
            <w:vAlign w:val="center"/>
          </w:tcPr>
          <w:p w:rsidR="008A0E5E" w:rsidRPr="00E66BAC" w:rsidRDefault="008A0E5E"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8A0E5E"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36</w:t>
      </w:r>
      <w:r w:rsidR="008A0E5E" w:rsidRPr="00E66BAC">
        <w:rPr>
          <w:rFonts w:ascii="Times New Roman" w:hAnsi="Times New Roman" w:cs="Times New Roman"/>
          <w:sz w:val="24"/>
          <w:szCs w:val="24"/>
        </w:rPr>
        <w:t xml:space="preserve">. didapatkan hasil bahwa fitur ini telah sesuai dengan pengujian ditandai dengan berjalannya halaman tambah </w:t>
      </w:r>
      <w:r w:rsidR="00C91794" w:rsidRPr="00E66BAC">
        <w:rPr>
          <w:rFonts w:ascii="Times New Roman" w:hAnsi="Times New Roman" w:cs="Times New Roman"/>
          <w:sz w:val="24"/>
          <w:szCs w:val="24"/>
        </w:rPr>
        <w:t>trainers</w:t>
      </w:r>
      <w:r w:rsidR="008A0E5E" w:rsidRPr="00E66BAC">
        <w:rPr>
          <w:rFonts w:ascii="Times New Roman" w:hAnsi="Times New Roman" w:cs="Times New Roman"/>
          <w:sz w:val="24"/>
          <w:szCs w:val="24"/>
        </w:rPr>
        <w:t xml:space="preserve"> dengan administrator menambahkan data </w:t>
      </w:r>
      <w:r w:rsidR="00C91794" w:rsidRPr="00E66BAC">
        <w:rPr>
          <w:rFonts w:ascii="Times New Roman" w:hAnsi="Times New Roman" w:cs="Times New Roman"/>
          <w:sz w:val="24"/>
          <w:szCs w:val="24"/>
        </w:rPr>
        <w:t>trainers</w:t>
      </w:r>
      <w:r w:rsidR="008A0E5E" w:rsidRPr="00E66BAC">
        <w:rPr>
          <w:rFonts w:ascii="Times New Roman" w:hAnsi="Times New Roman" w:cs="Times New Roman"/>
          <w:sz w:val="24"/>
          <w:szCs w:val="24"/>
        </w:rPr>
        <w:t>.</w:t>
      </w:r>
    </w:p>
    <w:p w:rsidR="008A0E5E" w:rsidRPr="00E66BAC" w:rsidRDefault="008A0E5E"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Update Trainers</w:t>
      </w:r>
    </w:p>
    <w:p w:rsidR="001E0D83" w:rsidRPr="00E66BAC" w:rsidRDefault="001E0D83"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1E0D83" w:rsidRPr="00E66BAC" w:rsidRDefault="001E0D83"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1E0D83" w:rsidRPr="00E66BAC" w:rsidRDefault="001E0D83"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Update Trainers)</w:t>
      </w:r>
    </w:p>
    <w:p w:rsidR="001E0D83" w:rsidRPr="00E66BAC" w:rsidRDefault="001E0D83" w:rsidP="00E66BAC">
      <w:pPr>
        <w:pStyle w:val="ListParagraph"/>
        <w:spacing w:line="360" w:lineRule="auto"/>
        <w:ind w:left="284"/>
        <w:rPr>
          <w:rFonts w:ascii="Times New Roman" w:hAnsi="Times New Roman" w:cs="Times New Roman"/>
          <w:sz w:val="24"/>
          <w:szCs w:val="24"/>
        </w:rPr>
      </w:pPr>
    </w:p>
    <w:p w:rsidR="001E0D83" w:rsidRPr="00E66BAC" w:rsidRDefault="001E0D83"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1E0D83" w:rsidRPr="00E66BAC" w:rsidRDefault="001E0D83"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1E0D83"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7</w:t>
      </w:r>
      <w:r w:rsidR="001E0D83" w:rsidRPr="00E66BAC">
        <w:rPr>
          <w:rFonts w:ascii="Times New Roman" w:hAnsi="Times New Roman" w:cs="Times New Roman"/>
          <w:sz w:val="24"/>
          <w:szCs w:val="24"/>
        </w:rPr>
        <w:t>. Pengujian Kompatibilitas Fitur Halaman Update Trainers</w:t>
      </w:r>
    </w:p>
    <w:tbl>
      <w:tblPr>
        <w:tblStyle w:val="TableGrid"/>
        <w:tblW w:w="0" w:type="auto"/>
        <w:tblInd w:w="284" w:type="dxa"/>
        <w:tblLook w:val="04A0" w:firstRow="1" w:lastRow="0" w:firstColumn="1" w:lastColumn="0" w:noHBand="0" w:noVBand="1"/>
      </w:tblPr>
      <w:tblGrid>
        <w:gridCol w:w="1979"/>
        <w:gridCol w:w="5665"/>
      </w:tblGrid>
      <w:tr w:rsidR="001E0D83" w:rsidRPr="00E66BAC" w:rsidTr="005254BD">
        <w:tc>
          <w:tcPr>
            <w:tcW w:w="1979" w:type="dxa"/>
            <w:vAlign w:val="center"/>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Halaman Aplikasi</w:t>
            </w:r>
          </w:p>
        </w:tc>
        <w:tc>
          <w:tcPr>
            <w:tcW w:w="5665" w:type="dxa"/>
            <w:vAlign w:val="center"/>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1E0D83" w:rsidRPr="00E66BAC" w:rsidTr="005254BD">
        <w:tc>
          <w:tcPr>
            <w:tcW w:w="1979" w:type="dxa"/>
            <w:vAlign w:val="center"/>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Update Trainers</w:t>
            </w:r>
          </w:p>
        </w:tc>
        <w:tc>
          <w:tcPr>
            <w:tcW w:w="5665" w:type="dxa"/>
            <w:vAlign w:val="center"/>
          </w:tcPr>
          <w:p w:rsidR="001E0D83" w:rsidRPr="00E66BAC" w:rsidRDefault="001E0D83" w:rsidP="00E66BAC">
            <w:pPr>
              <w:pStyle w:val="ListParagraph"/>
              <w:spacing w:line="360" w:lineRule="auto"/>
              <w:ind w:left="0"/>
              <w:rPr>
                <w:rFonts w:ascii="Times New Roman" w:hAnsi="Times New Roman" w:cs="Times New Roman"/>
                <w:sz w:val="24"/>
                <w:szCs w:val="24"/>
              </w:rPr>
            </w:pPr>
          </w:p>
        </w:tc>
      </w:tr>
      <w:tr w:rsidR="001E0D83" w:rsidRPr="00E66BAC" w:rsidTr="005254BD">
        <w:tc>
          <w:tcPr>
            <w:tcW w:w="7644" w:type="dxa"/>
            <w:gridSpan w:val="2"/>
            <w:vAlign w:val="center"/>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Update Trainers pada Website sesuai dengan desain yang direncanakan.</w:t>
            </w:r>
          </w:p>
        </w:tc>
      </w:tr>
    </w:tbl>
    <w:p w:rsidR="001E0D83" w:rsidRPr="00E66BAC" w:rsidRDefault="001E0D83" w:rsidP="00E66BAC">
      <w:pPr>
        <w:pStyle w:val="ListParagraph"/>
        <w:spacing w:line="360" w:lineRule="auto"/>
        <w:ind w:left="284"/>
        <w:rPr>
          <w:rFonts w:ascii="Times New Roman" w:hAnsi="Times New Roman" w:cs="Times New Roman"/>
          <w:sz w:val="24"/>
          <w:szCs w:val="24"/>
        </w:rPr>
      </w:pPr>
    </w:p>
    <w:p w:rsidR="001E0D83"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8</w:t>
      </w:r>
      <w:r w:rsidR="001E0D83" w:rsidRPr="00E66BAC">
        <w:rPr>
          <w:rFonts w:ascii="Times New Roman" w:hAnsi="Times New Roman" w:cs="Times New Roman"/>
          <w:sz w:val="24"/>
          <w:szCs w:val="24"/>
        </w:rPr>
        <w:t xml:space="preserve">. Pengujian Fungsionalitas Fitur Halaman Update </w:t>
      </w:r>
      <w:r w:rsidR="00F21DFE" w:rsidRPr="00E66BAC">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E0D83" w:rsidRPr="00E66BAC" w:rsidTr="005254BD">
        <w:tc>
          <w:tcPr>
            <w:tcW w:w="1554" w:type="dxa"/>
            <w:vAlign w:val="center"/>
          </w:tcPr>
          <w:p w:rsidR="001E0D83" w:rsidRPr="00E66BAC" w:rsidRDefault="001E0D8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1E0D83" w:rsidRPr="00E66BAC" w:rsidRDefault="001E0D8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3" w:type="dxa"/>
            <w:vAlign w:val="center"/>
          </w:tcPr>
          <w:p w:rsidR="001E0D83" w:rsidRPr="00E66BAC" w:rsidRDefault="001E0D8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286" w:type="dxa"/>
            <w:vAlign w:val="center"/>
          </w:tcPr>
          <w:p w:rsidR="001E0D83" w:rsidRPr="00E66BAC" w:rsidRDefault="001E0D8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1E0D83" w:rsidRPr="00E66BAC" w:rsidRDefault="001E0D83"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1E0D83" w:rsidRPr="00E66BAC" w:rsidTr="005254BD">
        <w:tc>
          <w:tcPr>
            <w:tcW w:w="1554" w:type="dxa"/>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gupdate data </w:t>
            </w:r>
            <w:r w:rsidR="00F21DFE" w:rsidRPr="00E66BAC">
              <w:rPr>
                <w:rFonts w:ascii="Times New Roman" w:hAnsi="Times New Roman" w:cs="Times New Roman"/>
                <w:sz w:val="24"/>
                <w:szCs w:val="24"/>
              </w:rPr>
              <w:t>trainers</w:t>
            </w:r>
          </w:p>
        </w:tc>
        <w:tc>
          <w:tcPr>
            <w:tcW w:w="1701" w:type="dxa"/>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update data </w:t>
            </w:r>
            <w:r w:rsidR="00F21DFE" w:rsidRPr="00E66BAC">
              <w:rPr>
                <w:rFonts w:ascii="Times New Roman" w:hAnsi="Times New Roman" w:cs="Times New Roman"/>
                <w:sz w:val="24"/>
                <w:szCs w:val="24"/>
              </w:rPr>
              <w:t>trainers</w:t>
            </w:r>
          </w:p>
        </w:tc>
        <w:tc>
          <w:tcPr>
            <w:tcW w:w="1843" w:type="dxa"/>
          </w:tcPr>
          <w:p w:rsidR="001E0D83" w:rsidRPr="00E66BAC" w:rsidRDefault="001E0D8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harus mengklik tombol update dan mengubah data </w:t>
            </w:r>
            <w:r w:rsidR="00F21DFE"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dan kemudian menyimpannya</w:t>
            </w:r>
          </w:p>
        </w:tc>
        <w:tc>
          <w:tcPr>
            <w:tcW w:w="1286" w:type="dxa"/>
          </w:tcPr>
          <w:p w:rsidR="001E0D83" w:rsidRPr="00E66BAC" w:rsidRDefault="001E0D83"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ata </w:t>
            </w:r>
            <w:r w:rsidR="00F21DFE"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berhasil diperbarui</w:t>
            </w:r>
          </w:p>
        </w:tc>
        <w:tc>
          <w:tcPr>
            <w:tcW w:w="1260" w:type="dxa"/>
            <w:vAlign w:val="center"/>
          </w:tcPr>
          <w:p w:rsidR="001E0D83" w:rsidRPr="00E66BAC" w:rsidRDefault="001E0D83"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1E0D83"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38</w:t>
      </w:r>
      <w:r w:rsidR="001E0D83" w:rsidRPr="00E66BAC">
        <w:rPr>
          <w:rFonts w:ascii="Times New Roman" w:hAnsi="Times New Roman" w:cs="Times New Roman"/>
          <w:sz w:val="24"/>
          <w:szCs w:val="24"/>
        </w:rPr>
        <w:t xml:space="preserve">. didapatkan hasil bahwa fitur ini telah sesuai dengan pengujian ditandai dengan berjalannya halaman update </w:t>
      </w:r>
      <w:r w:rsidR="001D6A39" w:rsidRPr="00E66BAC">
        <w:rPr>
          <w:rFonts w:ascii="Times New Roman" w:hAnsi="Times New Roman" w:cs="Times New Roman"/>
          <w:sz w:val="24"/>
          <w:szCs w:val="24"/>
        </w:rPr>
        <w:t xml:space="preserve">trainers </w:t>
      </w:r>
      <w:r w:rsidR="001E0D83" w:rsidRPr="00E66BAC">
        <w:rPr>
          <w:rFonts w:ascii="Times New Roman" w:hAnsi="Times New Roman" w:cs="Times New Roman"/>
          <w:sz w:val="24"/>
          <w:szCs w:val="24"/>
        </w:rPr>
        <w:t xml:space="preserve">dengan administrator mengupdate data </w:t>
      </w:r>
      <w:r w:rsidR="001D6A39" w:rsidRPr="00E66BAC">
        <w:rPr>
          <w:rFonts w:ascii="Times New Roman" w:hAnsi="Times New Roman" w:cs="Times New Roman"/>
          <w:sz w:val="24"/>
          <w:szCs w:val="24"/>
        </w:rPr>
        <w:t>trainers</w:t>
      </w:r>
      <w:r w:rsidR="001E0D83" w:rsidRPr="00E66BAC">
        <w:rPr>
          <w:rFonts w:ascii="Times New Roman" w:hAnsi="Times New Roman" w:cs="Times New Roman"/>
          <w:sz w:val="24"/>
          <w:szCs w:val="24"/>
        </w:rPr>
        <w:t>.</w:t>
      </w:r>
    </w:p>
    <w:p w:rsidR="001E0D83" w:rsidRPr="00E66BAC" w:rsidRDefault="001E0D83"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Detail Trainers</w:t>
      </w:r>
    </w:p>
    <w:p w:rsidR="0073568B" w:rsidRPr="00E66BAC" w:rsidRDefault="0073568B"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73568B" w:rsidRPr="00E66BAC" w:rsidRDefault="0073568B"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73568B" w:rsidRPr="00E66BAC" w:rsidRDefault="0073568B"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Trainers)</w:t>
      </w:r>
    </w:p>
    <w:p w:rsidR="0073568B" w:rsidRPr="00E66BAC" w:rsidRDefault="0073568B" w:rsidP="00E66BAC">
      <w:pPr>
        <w:pStyle w:val="ListParagraph"/>
        <w:spacing w:line="360" w:lineRule="auto"/>
        <w:ind w:left="426" w:hanging="426"/>
        <w:rPr>
          <w:rFonts w:ascii="Times New Roman" w:hAnsi="Times New Roman" w:cs="Times New Roman"/>
          <w:sz w:val="24"/>
          <w:szCs w:val="24"/>
        </w:rPr>
      </w:pPr>
    </w:p>
    <w:p w:rsidR="0073568B" w:rsidRPr="00E66BAC" w:rsidRDefault="0073568B"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73568B" w:rsidRPr="00E66BAC" w:rsidRDefault="0073568B"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73568B"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39</w:t>
      </w:r>
      <w:r w:rsidR="0073568B" w:rsidRPr="00E66BAC">
        <w:rPr>
          <w:rFonts w:ascii="Times New Roman" w:hAnsi="Times New Roman" w:cs="Times New Roman"/>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979"/>
        <w:gridCol w:w="5665"/>
      </w:tblGrid>
      <w:tr w:rsidR="0073568B" w:rsidRPr="00E66BAC" w:rsidTr="005254BD">
        <w:tc>
          <w:tcPr>
            <w:tcW w:w="1979" w:type="dxa"/>
            <w:vAlign w:val="center"/>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73568B" w:rsidRPr="00E66BAC" w:rsidTr="005254BD">
        <w:tc>
          <w:tcPr>
            <w:tcW w:w="1979" w:type="dxa"/>
            <w:vAlign w:val="center"/>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Trainers</w:t>
            </w:r>
          </w:p>
        </w:tc>
        <w:tc>
          <w:tcPr>
            <w:tcW w:w="5665" w:type="dxa"/>
            <w:vAlign w:val="center"/>
          </w:tcPr>
          <w:p w:rsidR="0073568B" w:rsidRPr="00E66BAC" w:rsidRDefault="0073568B" w:rsidP="00E66BAC">
            <w:pPr>
              <w:pStyle w:val="ListParagraph"/>
              <w:spacing w:line="360" w:lineRule="auto"/>
              <w:ind w:left="0"/>
              <w:rPr>
                <w:rFonts w:ascii="Times New Roman" w:hAnsi="Times New Roman" w:cs="Times New Roman"/>
                <w:sz w:val="24"/>
                <w:szCs w:val="24"/>
              </w:rPr>
            </w:pPr>
          </w:p>
        </w:tc>
      </w:tr>
      <w:tr w:rsidR="0073568B" w:rsidRPr="00E66BAC" w:rsidTr="005254BD">
        <w:tc>
          <w:tcPr>
            <w:tcW w:w="7644" w:type="dxa"/>
            <w:gridSpan w:val="2"/>
            <w:vAlign w:val="center"/>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Keterangan : Tampilan Halaman Detail </w:t>
            </w:r>
            <w:r w:rsidR="00DC3559"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pada Website sesuai dengan desain yang direncanakan.</w:t>
            </w:r>
          </w:p>
        </w:tc>
      </w:tr>
    </w:tbl>
    <w:p w:rsidR="0073568B" w:rsidRPr="00E66BAC" w:rsidRDefault="0073568B" w:rsidP="00E66BAC">
      <w:pPr>
        <w:pStyle w:val="ListParagraph"/>
        <w:spacing w:line="360" w:lineRule="auto"/>
        <w:ind w:left="284"/>
        <w:rPr>
          <w:rFonts w:ascii="Times New Roman" w:hAnsi="Times New Roman" w:cs="Times New Roman"/>
          <w:sz w:val="24"/>
          <w:szCs w:val="24"/>
        </w:rPr>
      </w:pPr>
    </w:p>
    <w:p w:rsidR="0073568B"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0.</w:t>
      </w:r>
      <w:r w:rsidR="0073568B" w:rsidRPr="00E66BAC">
        <w:rPr>
          <w:rFonts w:ascii="Times New Roman" w:hAnsi="Times New Roman" w:cs="Times New Roman"/>
          <w:sz w:val="24"/>
          <w:szCs w:val="24"/>
        </w:rPr>
        <w:t xml:space="preserve"> Pengujian Fungsionalitas Fitur Halaman Detail </w:t>
      </w:r>
      <w:r w:rsidR="00DD73DB" w:rsidRPr="00E66BAC">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3568B" w:rsidRPr="00E66BAC" w:rsidTr="005254BD">
        <w:tc>
          <w:tcPr>
            <w:tcW w:w="1340" w:type="dxa"/>
            <w:vAlign w:val="center"/>
          </w:tcPr>
          <w:p w:rsidR="0073568B" w:rsidRPr="00E66BAC" w:rsidRDefault="0073568B"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73568B" w:rsidRPr="00E66BAC" w:rsidRDefault="0073568B"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73568B" w:rsidRPr="00E66BAC" w:rsidRDefault="0073568B"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73568B" w:rsidRPr="00E66BAC" w:rsidRDefault="0073568B"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73568B" w:rsidRPr="00E66BAC" w:rsidRDefault="0073568B"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73568B" w:rsidRPr="00E66BAC" w:rsidTr="005254BD">
        <w:tc>
          <w:tcPr>
            <w:tcW w:w="1340" w:type="dxa"/>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ihat detail </w:t>
            </w:r>
            <w:r w:rsidR="00DD73DB" w:rsidRPr="00E66BAC">
              <w:rPr>
                <w:rFonts w:ascii="Times New Roman" w:hAnsi="Times New Roman" w:cs="Times New Roman"/>
                <w:sz w:val="24"/>
                <w:szCs w:val="24"/>
              </w:rPr>
              <w:t>trainers</w:t>
            </w:r>
          </w:p>
        </w:tc>
        <w:tc>
          <w:tcPr>
            <w:tcW w:w="1563" w:type="dxa"/>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lihat detail </w:t>
            </w:r>
            <w:r w:rsidR="00DD73DB" w:rsidRPr="00E66BAC">
              <w:rPr>
                <w:rFonts w:ascii="Times New Roman" w:hAnsi="Times New Roman" w:cs="Times New Roman"/>
                <w:sz w:val="24"/>
                <w:szCs w:val="24"/>
              </w:rPr>
              <w:t>trainers</w:t>
            </w:r>
          </w:p>
        </w:tc>
        <w:tc>
          <w:tcPr>
            <w:tcW w:w="1918" w:type="dxa"/>
          </w:tcPr>
          <w:p w:rsidR="0073568B" w:rsidRPr="00E66BAC" w:rsidRDefault="0073568B"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detail</w:t>
            </w:r>
          </w:p>
        </w:tc>
        <w:tc>
          <w:tcPr>
            <w:tcW w:w="1563" w:type="dxa"/>
          </w:tcPr>
          <w:p w:rsidR="0073568B" w:rsidRPr="00E66BAC" w:rsidRDefault="0073568B"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etail </w:t>
            </w:r>
            <w:r w:rsidR="00DD73DB"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berhasil ditampilkan</w:t>
            </w:r>
          </w:p>
        </w:tc>
        <w:tc>
          <w:tcPr>
            <w:tcW w:w="1260" w:type="dxa"/>
            <w:vAlign w:val="center"/>
          </w:tcPr>
          <w:p w:rsidR="0073568B" w:rsidRPr="00E66BAC" w:rsidRDefault="0073568B"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73568B"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40</w:t>
      </w:r>
      <w:r w:rsidR="0073568B" w:rsidRPr="00E66BAC">
        <w:rPr>
          <w:rFonts w:ascii="Times New Roman" w:hAnsi="Times New Roman" w:cs="Times New Roman"/>
          <w:sz w:val="24"/>
          <w:szCs w:val="24"/>
        </w:rPr>
        <w:t xml:space="preserve">. didapatkan hasil bahwa fitur ini telah sesuai dengan pengujian ditandai dengan berjalannya halaman detail </w:t>
      </w:r>
      <w:r w:rsidR="004E212F" w:rsidRPr="00E66BAC">
        <w:rPr>
          <w:rFonts w:ascii="Times New Roman" w:hAnsi="Times New Roman" w:cs="Times New Roman"/>
          <w:sz w:val="24"/>
          <w:szCs w:val="24"/>
        </w:rPr>
        <w:t>trainers</w:t>
      </w:r>
      <w:r w:rsidR="0073568B" w:rsidRPr="00E66BAC">
        <w:rPr>
          <w:rFonts w:ascii="Times New Roman" w:hAnsi="Times New Roman" w:cs="Times New Roman"/>
          <w:sz w:val="24"/>
          <w:szCs w:val="24"/>
        </w:rPr>
        <w:t xml:space="preserve"> dengan menampilkan detail </w:t>
      </w:r>
      <w:r w:rsidR="004E212F" w:rsidRPr="00E66BAC">
        <w:rPr>
          <w:rFonts w:ascii="Times New Roman" w:hAnsi="Times New Roman" w:cs="Times New Roman"/>
          <w:sz w:val="24"/>
          <w:szCs w:val="24"/>
        </w:rPr>
        <w:t>trainers</w:t>
      </w:r>
      <w:r w:rsidR="0073568B" w:rsidRPr="00E66BAC">
        <w:rPr>
          <w:rFonts w:ascii="Times New Roman" w:hAnsi="Times New Roman" w:cs="Times New Roman"/>
          <w:sz w:val="24"/>
          <w:szCs w:val="24"/>
        </w:rPr>
        <w:t>.</w:t>
      </w:r>
    </w:p>
    <w:p w:rsidR="0073568B" w:rsidRPr="00E66BAC" w:rsidRDefault="0073568B" w:rsidP="00E66BAC">
      <w:pPr>
        <w:pStyle w:val="ListParagraph"/>
        <w:spacing w:line="360" w:lineRule="auto"/>
        <w:ind w:left="426"/>
        <w:rPr>
          <w:rFonts w:ascii="Times New Roman" w:hAnsi="Times New Roman" w:cs="Times New Roman"/>
          <w:sz w:val="24"/>
          <w:szCs w:val="24"/>
        </w:rPr>
      </w:pPr>
    </w:p>
    <w:p w:rsidR="00DE7747" w:rsidRPr="00E66BAC" w:rsidRDefault="00DE7747"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Delete Trainers</w:t>
      </w:r>
    </w:p>
    <w:p w:rsidR="00373A3D" w:rsidRPr="00E66BAC" w:rsidRDefault="00373A3D"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373A3D" w:rsidRPr="00E66BAC" w:rsidRDefault="00373A3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373A3D" w:rsidRPr="00E66BAC" w:rsidRDefault="00373A3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Delete Trainers)</w:t>
      </w:r>
    </w:p>
    <w:p w:rsidR="00373A3D" w:rsidRPr="00E66BAC" w:rsidRDefault="00373A3D" w:rsidP="00E66BAC">
      <w:pPr>
        <w:pStyle w:val="ListParagraph"/>
        <w:spacing w:line="360" w:lineRule="auto"/>
        <w:ind w:left="426" w:hanging="426"/>
        <w:rPr>
          <w:rFonts w:ascii="Times New Roman" w:hAnsi="Times New Roman" w:cs="Times New Roman"/>
          <w:sz w:val="24"/>
          <w:szCs w:val="24"/>
        </w:rPr>
      </w:pPr>
    </w:p>
    <w:p w:rsidR="00373A3D" w:rsidRPr="00E66BAC" w:rsidRDefault="00373A3D"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373A3D" w:rsidRPr="00E66BAC" w:rsidRDefault="00373A3D"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Pengujian dilakukan berdasarkan fungsionalitas fitur delete trainers sebagai berikut :</w:t>
      </w:r>
    </w:p>
    <w:p w:rsidR="00373A3D" w:rsidRPr="00E66BAC" w:rsidRDefault="00175A8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1</w:t>
      </w:r>
      <w:r w:rsidR="00373A3D" w:rsidRPr="00E66BAC">
        <w:rPr>
          <w:rFonts w:ascii="Times New Roman" w:hAnsi="Times New Roman" w:cs="Times New Roman"/>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73A3D" w:rsidRPr="00E66BAC" w:rsidTr="005254BD">
        <w:tc>
          <w:tcPr>
            <w:tcW w:w="1340" w:type="dxa"/>
            <w:vAlign w:val="center"/>
          </w:tcPr>
          <w:p w:rsidR="00373A3D" w:rsidRPr="00E66BAC" w:rsidRDefault="00373A3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373A3D" w:rsidRPr="00E66BAC" w:rsidRDefault="00373A3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373A3D" w:rsidRPr="00E66BAC" w:rsidRDefault="00373A3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373A3D" w:rsidRPr="00E66BAC" w:rsidRDefault="00373A3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373A3D" w:rsidRPr="00E66BAC" w:rsidRDefault="00373A3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373A3D" w:rsidRPr="00E66BAC" w:rsidTr="005254BD">
        <w:tc>
          <w:tcPr>
            <w:tcW w:w="1340" w:type="dxa"/>
          </w:tcPr>
          <w:p w:rsidR="00373A3D" w:rsidRPr="00E66BAC" w:rsidRDefault="00373A3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hapus data trainers</w:t>
            </w:r>
          </w:p>
        </w:tc>
        <w:tc>
          <w:tcPr>
            <w:tcW w:w="1563" w:type="dxa"/>
          </w:tcPr>
          <w:p w:rsidR="00373A3D" w:rsidRPr="00E66BAC" w:rsidRDefault="00373A3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hapus data trainers</w:t>
            </w:r>
          </w:p>
        </w:tc>
        <w:tc>
          <w:tcPr>
            <w:tcW w:w="1918" w:type="dxa"/>
          </w:tcPr>
          <w:p w:rsidR="00373A3D" w:rsidRPr="00E66BAC" w:rsidRDefault="00373A3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hapus</w:t>
            </w:r>
          </w:p>
        </w:tc>
        <w:tc>
          <w:tcPr>
            <w:tcW w:w="1563" w:type="dxa"/>
          </w:tcPr>
          <w:p w:rsidR="00373A3D" w:rsidRPr="00E66BAC" w:rsidRDefault="00373A3D"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trainers berhasil dihapus</w:t>
            </w:r>
          </w:p>
        </w:tc>
        <w:tc>
          <w:tcPr>
            <w:tcW w:w="1260" w:type="dxa"/>
            <w:vAlign w:val="center"/>
          </w:tcPr>
          <w:p w:rsidR="00373A3D" w:rsidRPr="00E66BAC" w:rsidRDefault="00373A3D"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373A3D" w:rsidRPr="00E66BAC" w:rsidRDefault="00175A8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41</w:t>
      </w:r>
      <w:r w:rsidR="00373A3D" w:rsidRPr="00E66BAC">
        <w:rPr>
          <w:rFonts w:ascii="Times New Roman" w:hAnsi="Times New Roman" w:cs="Times New Roman"/>
          <w:sz w:val="24"/>
          <w:szCs w:val="24"/>
        </w:rPr>
        <w:t xml:space="preserve">. didapatkan hasil bahwa fitur ini telah sesuai dengan pengujian ditandai dengan  berjalannya fitur delete </w:t>
      </w:r>
      <w:r w:rsidR="00065B25" w:rsidRPr="00E66BAC">
        <w:rPr>
          <w:rFonts w:ascii="Times New Roman" w:hAnsi="Times New Roman" w:cs="Times New Roman"/>
          <w:sz w:val="24"/>
          <w:szCs w:val="24"/>
        </w:rPr>
        <w:t>trainers</w:t>
      </w:r>
      <w:r w:rsidR="00373A3D" w:rsidRPr="00E66BAC">
        <w:rPr>
          <w:rFonts w:ascii="Times New Roman" w:hAnsi="Times New Roman" w:cs="Times New Roman"/>
          <w:sz w:val="24"/>
          <w:szCs w:val="24"/>
        </w:rPr>
        <w:t>.</w:t>
      </w:r>
    </w:p>
    <w:p w:rsidR="00373A3D" w:rsidRPr="00E66BAC" w:rsidRDefault="00373A3D"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lastRenderedPageBreak/>
        <w:t xml:space="preserve">Fitur </w:t>
      </w:r>
      <w:r w:rsidR="00A91745" w:rsidRPr="00E66BAC">
        <w:rPr>
          <w:rFonts w:ascii="Times New Roman" w:hAnsi="Times New Roman" w:cs="Times New Roman"/>
          <w:sz w:val="24"/>
          <w:szCs w:val="24"/>
        </w:rPr>
        <w:t xml:space="preserve">Halaman </w:t>
      </w:r>
      <w:r w:rsidR="0003276F" w:rsidRPr="00E66BAC">
        <w:rPr>
          <w:rFonts w:ascii="Times New Roman" w:hAnsi="Times New Roman" w:cs="Times New Roman"/>
          <w:sz w:val="24"/>
          <w:szCs w:val="24"/>
        </w:rPr>
        <w:t xml:space="preserve">Informasi </w:t>
      </w:r>
      <w:r w:rsidR="00A91745" w:rsidRPr="00E66BAC">
        <w:rPr>
          <w:rFonts w:ascii="Times New Roman" w:hAnsi="Times New Roman" w:cs="Times New Roman"/>
          <w:sz w:val="24"/>
          <w:szCs w:val="24"/>
        </w:rPr>
        <w:t>Lowongan Pekerjaan</w:t>
      </w:r>
    </w:p>
    <w:p w:rsidR="00E41C01" w:rsidRPr="00E66BAC" w:rsidRDefault="00E41C0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E41C01" w:rsidRPr="00E66BAC" w:rsidRDefault="00E41C0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E41C01" w:rsidRPr="00E66BAC" w:rsidRDefault="00E41C0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Informasi Lowongan Pekerjaan)</w:t>
      </w:r>
    </w:p>
    <w:p w:rsidR="00E41C01" w:rsidRPr="00E66BAC" w:rsidRDefault="00E41C01" w:rsidP="00E66BAC">
      <w:pPr>
        <w:pStyle w:val="ListParagraph"/>
        <w:spacing w:line="360" w:lineRule="auto"/>
        <w:ind w:left="426" w:hanging="426"/>
        <w:rPr>
          <w:rFonts w:ascii="Times New Roman" w:hAnsi="Times New Roman" w:cs="Times New Roman"/>
          <w:sz w:val="24"/>
          <w:szCs w:val="24"/>
        </w:rPr>
      </w:pPr>
    </w:p>
    <w:p w:rsidR="00E41C01" w:rsidRPr="00E66BAC" w:rsidRDefault="00E41C01"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E41C01" w:rsidRPr="00E66BAC" w:rsidRDefault="00E41C0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E41C01"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Tabel 3.42</w:t>
      </w:r>
      <w:r w:rsidR="00E41C01" w:rsidRPr="00E66BAC">
        <w:rPr>
          <w:rFonts w:ascii="Times New Roman" w:hAnsi="Times New Roman" w:cs="Times New Roman"/>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979"/>
        <w:gridCol w:w="5665"/>
      </w:tblGrid>
      <w:tr w:rsidR="00E41C01" w:rsidRPr="00E66BAC" w:rsidTr="005254BD">
        <w:tc>
          <w:tcPr>
            <w:tcW w:w="1979" w:type="dxa"/>
            <w:vAlign w:val="center"/>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E41C01" w:rsidRPr="00E66BAC" w:rsidTr="005254BD">
        <w:tc>
          <w:tcPr>
            <w:tcW w:w="1979" w:type="dxa"/>
            <w:vAlign w:val="center"/>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7F6EC3" w:rsidRPr="00E66BAC">
              <w:rPr>
                <w:rFonts w:ascii="Times New Roman" w:hAnsi="Times New Roman" w:cs="Times New Roman"/>
                <w:sz w:val="24"/>
                <w:szCs w:val="24"/>
              </w:rPr>
              <w:t>Informasi Lowongan Pekerjaan</w:t>
            </w:r>
          </w:p>
        </w:tc>
        <w:tc>
          <w:tcPr>
            <w:tcW w:w="5665" w:type="dxa"/>
            <w:vAlign w:val="center"/>
          </w:tcPr>
          <w:p w:rsidR="00E41C01" w:rsidRPr="00E66BAC" w:rsidRDefault="00E41C01" w:rsidP="00E66BAC">
            <w:pPr>
              <w:pStyle w:val="ListParagraph"/>
              <w:spacing w:line="360" w:lineRule="auto"/>
              <w:ind w:left="0"/>
              <w:rPr>
                <w:rFonts w:ascii="Times New Roman" w:hAnsi="Times New Roman" w:cs="Times New Roman"/>
                <w:sz w:val="24"/>
                <w:szCs w:val="24"/>
              </w:rPr>
            </w:pPr>
          </w:p>
        </w:tc>
      </w:tr>
      <w:tr w:rsidR="00E41C01" w:rsidRPr="00E66BAC" w:rsidTr="005254BD">
        <w:tc>
          <w:tcPr>
            <w:tcW w:w="7644" w:type="dxa"/>
            <w:gridSpan w:val="2"/>
            <w:vAlign w:val="center"/>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937CB8" w:rsidRPr="00E66BAC">
              <w:rPr>
                <w:rFonts w:ascii="Times New Roman" w:hAnsi="Times New Roman" w:cs="Times New Roman"/>
                <w:sz w:val="24"/>
                <w:szCs w:val="24"/>
              </w:rPr>
              <w:t xml:space="preserve">Informasi Lowongan Pekerjaan </w:t>
            </w:r>
            <w:r w:rsidRPr="00E66BAC">
              <w:rPr>
                <w:rFonts w:ascii="Times New Roman" w:hAnsi="Times New Roman" w:cs="Times New Roman"/>
                <w:sz w:val="24"/>
                <w:szCs w:val="24"/>
              </w:rPr>
              <w:t>pada Website sesuai dengan desain yang direncanakan.</w:t>
            </w:r>
          </w:p>
        </w:tc>
      </w:tr>
    </w:tbl>
    <w:p w:rsidR="00E41C01" w:rsidRPr="00E66BAC" w:rsidRDefault="00E41C01" w:rsidP="00E66BAC">
      <w:pPr>
        <w:pStyle w:val="ListParagraph"/>
        <w:spacing w:line="360" w:lineRule="auto"/>
        <w:ind w:left="284"/>
        <w:rPr>
          <w:rFonts w:ascii="Times New Roman" w:hAnsi="Times New Roman" w:cs="Times New Roman"/>
          <w:sz w:val="24"/>
          <w:szCs w:val="24"/>
        </w:rPr>
      </w:pPr>
    </w:p>
    <w:p w:rsidR="00E41C01"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Tabel 3.43</w:t>
      </w:r>
      <w:r w:rsidR="00E41C01" w:rsidRPr="00E66BAC">
        <w:rPr>
          <w:rFonts w:ascii="Times New Roman" w:hAnsi="Times New Roman" w:cs="Times New Roman"/>
          <w:sz w:val="24"/>
          <w:szCs w:val="24"/>
        </w:rPr>
        <w:t xml:space="preserve">. Pengujian Fungsionalitas Fitur Halaman </w:t>
      </w:r>
      <w:r w:rsidR="00AF78F4" w:rsidRPr="00E66BAC">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E41C01" w:rsidRPr="00E66BAC" w:rsidTr="005254BD">
        <w:tc>
          <w:tcPr>
            <w:tcW w:w="1554" w:type="dxa"/>
            <w:vAlign w:val="center"/>
          </w:tcPr>
          <w:p w:rsidR="00E41C01" w:rsidRPr="00E66BAC" w:rsidRDefault="00E41C0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E41C01" w:rsidRPr="00E66BAC" w:rsidRDefault="00E41C0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E41C01" w:rsidRPr="00E66BAC" w:rsidRDefault="00E41C0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E41C01" w:rsidRPr="00E66BAC" w:rsidRDefault="00E41C0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E41C01" w:rsidRPr="00E66BAC" w:rsidRDefault="00E41C0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E41C01" w:rsidRPr="00E66BAC" w:rsidTr="005254BD">
        <w:tc>
          <w:tcPr>
            <w:tcW w:w="1554" w:type="dxa"/>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pilkan </w:t>
            </w:r>
            <w:r w:rsidR="00041E2E" w:rsidRPr="00E66BAC">
              <w:rPr>
                <w:rFonts w:ascii="Times New Roman" w:hAnsi="Times New Roman" w:cs="Times New Roman"/>
                <w:sz w:val="24"/>
                <w:szCs w:val="24"/>
              </w:rPr>
              <w:t>informasi lowongan pekerjaan</w:t>
            </w:r>
          </w:p>
        </w:tc>
        <w:tc>
          <w:tcPr>
            <w:tcW w:w="1701" w:type="dxa"/>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lihat </w:t>
            </w:r>
            <w:r w:rsidR="00041E2E" w:rsidRPr="00E66BAC">
              <w:rPr>
                <w:rFonts w:ascii="Times New Roman" w:hAnsi="Times New Roman" w:cs="Times New Roman"/>
                <w:sz w:val="24"/>
                <w:szCs w:val="24"/>
              </w:rPr>
              <w:t>informasi lowongan pekerjaan</w:t>
            </w:r>
          </w:p>
        </w:tc>
        <w:tc>
          <w:tcPr>
            <w:tcW w:w="1566" w:type="dxa"/>
          </w:tcPr>
          <w:p w:rsidR="00E41C01" w:rsidRPr="00E66BAC" w:rsidRDefault="00E41C0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menu </w:t>
            </w:r>
            <w:r w:rsidR="00041E2E" w:rsidRPr="00E66BAC">
              <w:rPr>
                <w:rFonts w:ascii="Times New Roman" w:hAnsi="Times New Roman" w:cs="Times New Roman"/>
                <w:sz w:val="24"/>
                <w:szCs w:val="24"/>
              </w:rPr>
              <w:t>informasi lowongan pekerjaan</w:t>
            </w:r>
            <w:r w:rsidRPr="00E66BAC">
              <w:rPr>
                <w:rFonts w:ascii="Times New Roman" w:hAnsi="Times New Roman" w:cs="Times New Roman"/>
                <w:sz w:val="24"/>
                <w:szCs w:val="24"/>
              </w:rPr>
              <w:t xml:space="preserve"> pada </w:t>
            </w:r>
            <w:r w:rsidRPr="00E66BAC">
              <w:rPr>
                <w:rFonts w:ascii="Times New Roman" w:hAnsi="Times New Roman" w:cs="Times New Roman"/>
                <w:i/>
                <w:sz w:val="24"/>
                <w:szCs w:val="24"/>
              </w:rPr>
              <w:t>sidebar</w:t>
            </w:r>
          </w:p>
        </w:tc>
        <w:tc>
          <w:tcPr>
            <w:tcW w:w="1563" w:type="dxa"/>
          </w:tcPr>
          <w:p w:rsidR="00E41C01" w:rsidRPr="00E66BAC" w:rsidRDefault="00E41C01"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Menampilkan </w:t>
            </w:r>
            <w:r w:rsidR="00041E2E" w:rsidRPr="00E66BAC">
              <w:rPr>
                <w:rFonts w:ascii="Times New Roman" w:hAnsi="Times New Roman" w:cs="Times New Roman"/>
                <w:sz w:val="24"/>
                <w:szCs w:val="24"/>
              </w:rPr>
              <w:t>informasi lowongan pekerjaan</w:t>
            </w:r>
          </w:p>
        </w:tc>
        <w:tc>
          <w:tcPr>
            <w:tcW w:w="1260" w:type="dxa"/>
            <w:vAlign w:val="center"/>
          </w:tcPr>
          <w:p w:rsidR="00E41C01" w:rsidRPr="00E66BAC" w:rsidRDefault="00E41C0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E41C01"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lastRenderedPageBreak/>
        <w:t>Dari hasil pengujian Tabel 3.43</w:t>
      </w:r>
      <w:r w:rsidR="00E41C01" w:rsidRPr="00E66BAC">
        <w:rPr>
          <w:rFonts w:ascii="Times New Roman" w:hAnsi="Times New Roman" w:cs="Times New Roman"/>
          <w:sz w:val="24"/>
          <w:szCs w:val="24"/>
        </w:rPr>
        <w:t xml:space="preserve">. didapatkan hasil bahwa fitur ini telah sesuai dengan pengujian ditandai dengan berjalannya halaman </w:t>
      </w:r>
      <w:r w:rsidR="0026612F" w:rsidRPr="00E66BAC">
        <w:rPr>
          <w:rFonts w:ascii="Times New Roman" w:hAnsi="Times New Roman" w:cs="Times New Roman"/>
          <w:sz w:val="24"/>
          <w:szCs w:val="24"/>
        </w:rPr>
        <w:t xml:space="preserve">informasi lowongan pekerjaan </w:t>
      </w:r>
      <w:r w:rsidR="00E41C01" w:rsidRPr="00E66BAC">
        <w:rPr>
          <w:rFonts w:ascii="Times New Roman" w:hAnsi="Times New Roman" w:cs="Times New Roman"/>
          <w:sz w:val="24"/>
          <w:szCs w:val="24"/>
        </w:rPr>
        <w:t xml:space="preserve">dengan menampilkan </w:t>
      </w:r>
      <w:r w:rsidR="0026612F" w:rsidRPr="00E66BAC">
        <w:rPr>
          <w:rFonts w:ascii="Times New Roman" w:hAnsi="Times New Roman" w:cs="Times New Roman"/>
          <w:sz w:val="24"/>
          <w:szCs w:val="24"/>
        </w:rPr>
        <w:t>informasi lowongan pekerjaan</w:t>
      </w:r>
      <w:r w:rsidR="00E41C01" w:rsidRPr="00E66BAC">
        <w:rPr>
          <w:rFonts w:ascii="Times New Roman" w:hAnsi="Times New Roman" w:cs="Times New Roman"/>
          <w:sz w:val="24"/>
          <w:szCs w:val="24"/>
        </w:rPr>
        <w:t>.</w:t>
      </w:r>
    </w:p>
    <w:p w:rsidR="004D4467" w:rsidRPr="00E66BAC" w:rsidRDefault="004D4467" w:rsidP="00E66BAC">
      <w:pPr>
        <w:pStyle w:val="ListParagraph"/>
        <w:spacing w:line="360" w:lineRule="auto"/>
        <w:ind w:left="284"/>
        <w:jc w:val="both"/>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Tambah Lowongan Pekerjaan</w:t>
      </w:r>
    </w:p>
    <w:p w:rsidR="004D4467" w:rsidRPr="00E66BAC" w:rsidRDefault="004D4467"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4D4467" w:rsidRPr="00E66BAC" w:rsidRDefault="004D446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4D4467" w:rsidRPr="00E66BAC" w:rsidRDefault="004D446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Tambah Lowongan Pekerjaan)</w:t>
      </w:r>
    </w:p>
    <w:p w:rsidR="004D4467" w:rsidRPr="00E66BAC" w:rsidRDefault="004D4467" w:rsidP="00E66BAC">
      <w:pPr>
        <w:pStyle w:val="ListParagraph"/>
        <w:spacing w:line="360" w:lineRule="auto"/>
        <w:ind w:left="426" w:hanging="426"/>
        <w:rPr>
          <w:rFonts w:ascii="Times New Roman" w:hAnsi="Times New Roman" w:cs="Times New Roman"/>
          <w:sz w:val="24"/>
          <w:szCs w:val="24"/>
        </w:rPr>
      </w:pPr>
    </w:p>
    <w:p w:rsidR="004D4467" w:rsidRPr="00E66BAC" w:rsidRDefault="004D4467"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4D4467" w:rsidRPr="00E66BAC" w:rsidRDefault="004D446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4D4467"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Tabel 3.44</w:t>
      </w:r>
      <w:r w:rsidR="004D4467" w:rsidRPr="00E66BAC">
        <w:rPr>
          <w:rFonts w:ascii="Times New Roman" w:hAnsi="Times New Roman" w:cs="Times New Roman"/>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2121"/>
        <w:gridCol w:w="5523"/>
      </w:tblGrid>
      <w:tr w:rsidR="004D4467" w:rsidRPr="00E66BAC" w:rsidTr="005254BD">
        <w:tc>
          <w:tcPr>
            <w:tcW w:w="2121" w:type="dxa"/>
            <w:vAlign w:val="center"/>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523" w:type="dxa"/>
            <w:vAlign w:val="center"/>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4D4467" w:rsidRPr="00E66BAC" w:rsidTr="005254BD">
        <w:tc>
          <w:tcPr>
            <w:tcW w:w="2121" w:type="dxa"/>
            <w:vAlign w:val="center"/>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Tambah </w:t>
            </w:r>
            <w:r w:rsidR="009C6E2A" w:rsidRPr="00E66BAC">
              <w:rPr>
                <w:rFonts w:ascii="Times New Roman" w:hAnsi="Times New Roman" w:cs="Times New Roman"/>
                <w:sz w:val="24"/>
                <w:szCs w:val="24"/>
              </w:rPr>
              <w:t>Lowongan Pekerjaan</w:t>
            </w:r>
          </w:p>
        </w:tc>
        <w:tc>
          <w:tcPr>
            <w:tcW w:w="5523" w:type="dxa"/>
            <w:vAlign w:val="center"/>
          </w:tcPr>
          <w:p w:rsidR="004D4467" w:rsidRPr="00E66BAC" w:rsidRDefault="004D4467" w:rsidP="00E66BAC">
            <w:pPr>
              <w:pStyle w:val="ListParagraph"/>
              <w:spacing w:line="360" w:lineRule="auto"/>
              <w:ind w:left="0"/>
              <w:rPr>
                <w:rFonts w:ascii="Times New Roman" w:hAnsi="Times New Roman" w:cs="Times New Roman"/>
                <w:sz w:val="24"/>
                <w:szCs w:val="24"/>
              </w:rPr>
            </w:pPr>
          </w:p>
        </w:tc>
      </w:tr>
      <w:tr w:rsidR="004D4467" w:rsidRPr="00E66BAC" w:rsidTr="005254BD">
        <w:tc>
          <w:tcPr>
            <w:tcW w:w="7644" w:type="dxa"/>
            <w:gridSpan w:val="2"/>
            <w:vAlign w:val="center"/>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Tambah </w:t>
            </w:r>
            <w:r w:rsidR="009C6E2A" w:rsidRPr="00E66BAC">
              <w:rPr>
                <w:rFonts w:ascii="Times New Roman" w:hAnsi="Times New Roman" w:cs="Times New Roman"/>
                <w:sz w:val="24"/>
                <w:szCs w:val="24"/>
              </w:rPr>
              <w:t xml:space="preserve">Lowongan Pekerjaan </w:t>
            </w:r>
            <w:r w:rsidRPr="00E66BAC">
              <w:rPr>
                <w:rFonts w:ascii="Times New Roman" w:hAnsi="Times New Roman" w:cs="Times New Roman"/>
                <w:sz w:val="24"/>
                <w:szCs w:val="24"/>
              </w:rPr>
              <w:t>pada Website sesuai dengan desain yang direncanakan.</w:t>
            </w:r>
          </w:p>
        </w:tc>
      </w:tr>
    </w:tbl>
    <w:p w:rsidR="004D4467" w:rsidRPr="00E66BAC" w:rsidRDefault="004D4467" w:rsidP="00E66BAC">
      <w:pPr>
        <w:pStyle w:val="ListParagraph"/>
        <w:spacing w:line="360" w:lineRule="auto"/>
        <w:ind w:left="284"/>
        <w:rPr>
          <w:rFonts w:ascii="Times New Roman" w:hAnsi="Times New Roman" w:cs="Times New Roman"/>
          <w:sz w:val="24"/>
          <w:szCs w:val="24"/>
        </w:rPr>
      </w:pPr>
    </w:p>
    <w:p w:rsidR="004D4467"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w:t>
      </w:r>
      <w:r w:rsidR="004D4467" w:rsidRPr="00E66BAC">
        <w:rPr>
          <w:rFonts w:ascii="Times New Roman" w:hAnsi="Times New Roman" w:cs="Times New Roman"/>
          <w:sz w:val="24"/>
          <w:szCs w:val="24"/>
        </w:rPr>
        <w:t xml:space="preserve">4. Pengujian Fungsionalitas Fitur Halaman Tambah </w:t>
      </w:r>
      <w:r w:rsidR="002417E2" w:rsidRPr="00E66BAC">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4D4467" w:rsidRPr="00E66BAC" w:rsidTr="005254BD">
        <w:tc>
          <w:tcPr>
            <w:tcW w:w="1696" w:type="dxa"/>
            <w:vAlign w:val="center"/>
          </w:tcPr>
          <w:p w:rsidR="004D4467" w:rsidRPr="00E66BAC" w:rsidRDefault="004D446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4D4467" w:rsidRPr="00E66BAC" w:rsidRDefault="004D446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701" w:type="dxa"/>
            <w:vAlign w:val="center"/>
          </w:tcPr>
          <w:p w:rsidR="004D4467" w:rsidRPr="00E66BAC" w:rsidRDefault="004D446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59" w:type="dxa"/>
            <w:vAlign w:val="center"/>
          </w:tcPr>
          <w:p w:rsidR="004D4467" w:rsidRPr="00E66BAC" w:rsidRDefault="004D446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987" w:type="dxa"/>
            <w:vAlign w:val="center"/>
          </w:tcPr>
          <w:p w:rsidR="004D4467" w:rsidRPr="00E66BAC" w:rsidRDefault="004D446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4D4467" w:rsidRPr="00E66BAC" w:rsidTr="005254BD">
        <w:tc>
          <w:tcPr>
            <w:tcW w:w="1696" w:type="dxa"/>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bahkan data </w:t>
            </w:r>
            <w:r w:rsidR="002417E2" w:rsidRPr="00E66BAC">
              <w:rPr>
                <w:rFonts w:ascii="Times New Roman" w:hAnsi="Times New Roman" w:cs="Times New Roman"/>
                <w:sz w:val="24"/>
                <w:szCs w:val="24"/>
              </w:rPr>
              <w:t>lowongan pekerjaan</w:t>
            </w:r>
          </w:p>
        </w:tc>
        <w:tc>
          <w:tcPr>
            <w:tcW w:w="1701" w:type="dxa"/>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ambahkan data </w:t>
            </w:r>
            <w:r w:rsidR="002417E2" w:rsidRPr="00E66BAC">
              <w:rPr>
                <w:rFonts w:ascii="Times New Roman" w:hAnsi="Times New Roman" w:cs="Times New Roman"/>
                <w:sz w:val="24"/>
                <w:szCs w:val="24"/>
              </w:rPr>
              <w:t>lowongan pekerjaan</w:t>
            </w:r>
          </w:p>
        </w:tc>
        <w:tc>
          <w:tcPr>
            <w:tcW w:w="1701" w:type="dxa"/>
          </w:tcPr>
          <w:p w:rsidR="004D4467" w:rsidRPr="00E66BAC" w:rsidRDefault="004D446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tombol tambah dan mengisi data </w:t>
            </w:r>
            <w:r w:rsidR="002417E2" w:rsidRPr="00E66BAC">
              <w:rPr>
                <w:rFonts w:ascii="Times New Roman" w:hAnsi="Times New Roman" w:cs="Times New Roman"/>
                <w:sz w:val="24"/>
                <w:szCs w:val="24"/>
              </w:rPr>
              <w:t xml:space="preserve">lowongan </w:t>
            </w:r>
            <w:r w:rsidR="002417E2" w:rsidRPr="00E66BAC">
              <w:rPr>
                <w:rFonts w:ascii="Times New Roman" w:hAnsi="Times New Roman" w:cs="Times New Roman"/>
                <w:sz w:val="24"/>
                <w:szCs w:val="24"/>
              </w:rPr>
              <w:lastRenderedPageBreak/>
              <w:t xml:space="preserve">pekerjaan </w:t>
            </w:r>
            <w:r w:rsidRPr="00E66BAC">
              <w:rPr>
                <w:rFonts w:ascii="Times New Roman" w:hAnsi="Times New Roman" w:cs="Times New Roman"/>
                <w:sz w:val="24"/>
                <w:szCs w:val="24"/>
              </w:rPr>
              <w:t>dan kemudian menyimpannya</w:t>
            </w:r>
          </w:p>
        </w:tc>
        <w:tc>
          <w:tcPr>
            <w:tcW w:w="1559" w:type="dxa"/>
          </w:tcPr>
          <w:p w:rsidR="004D4467" w:rsidRPr="00E66BAC" w:rsidRDefault="004D4467"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 xml:space="preserve">Data </w:t>
            </w:r>
            <w:r w:rsidR="002417E2" w:rsidRPr="00E66BAC">
              <w:rPr>
                <w:rFonts w:ascii="Times New Roman" w:hAnsi="Times New Roman" w:cs="Times New Roman"/>
                <w:sz w:val="24"/>
                <w:szCs w:val="24"/>
              </w:rPr>
              <w:t>lowongan pekerjaan</w:t>
            </w:r>
            <w:r w:rsidRPr="00E66BAC">
              <w:rPr>
                <w:rFonts w:ascii="Times New Roman" w:hAnsi="Times New Roman" w:cs="Times New Roman"/>
                <w:sz w:val="24"/>
                <w:szCs w:val="24"/>
              </w:rPr>
              <w:t xml:space="preserve"> berhasil ditambahkan </w:t>
            </w:r>
          </w:p>
        </w:tc>
        <w:tc>
          <w:tcPr>
            <w:tcW w:w="987" w:type="dxa"/>
            <w:vAlign w:val="center"/>
          </w:tcPr>
          <w:p w:rsidR="004D4467" w:rsidRPr="00E66BAC" w:rsidRDefault="004D4467"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4D4467"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4</w:t>
      </w:r>
      <w:r w:rsidR="004D4467" w:rsidRPr="00E66BAC">
        <w:rPr>
          <w:rFonts w:ascii="Times New Roman" w:hAnsi="Times New Roman" w:cs="Times New Roman"/>
          <w:sz w:val="24"/>
          <w:szCs w:val="24"/>
        </w:rPr>
        <w:t xml:space="preserve">4. didapatkan hasil bahwa fitur ini telah sesuai dengan pengujian ditandai dengan berjalannya halaman tambah </w:t>
      </w:r>
      <w:r w:rsidR="00904B4B" w:rsidRPr="00E66BAC">
        <w:rPr>
          <w:rFonts w:ascii="Times New Roman" w:hAnsi="Times New Roman" w:cs="Times New Roman"/>
          <w:sz w:val="24"/>
          <w:szCs w:val="24"/>
        </w:rPr>
        <w:t xml:space="preserve">lowongan pekerjaan </w:t>
      </w:r>
      <w:r w:rsidR="004D4467" w:rsidRPr="00E66BAC">
        <w:rPr>
          <w:rFonts w:ascii="Times New Roman" w:hAnsi="Times New Roman" w:cs="Times New Roman"/>
          <w:sz w:val="24"/>
          <w:szCs w:val="24"/>
        </w:rPr>
        <w:t xml:space="preserve">dengan administrator menambahkan </w:t>
      </w:r>
      <w:r w:rsidR="00904B4B" w:rsidRPr="00E66BAC">
        <w:rPr>
          <w:rFonts w:ascii="Times New Roman" w:hAnsi="Times New Roman" w:cs="Times New Roman"/>
          <w:sz w:val="24"/>
          <w:szCs w:val="24"/>
        </w:rPr>
        <w:t>lowongan pekerjaan</w:t>
      </w:r>
      <w:r w:rsidR="004D4467" w:rsidRPr="00E66BAC">
        <w:rPr>
          <w:rFonts w:ascii="Times New Roman" w:hAnsi="Times New Roman" w:cs="Times New Roman"/>
          <w:sz w:val="24"/>
          <w:szCs w:val="24"/>
        </w:rPr>
        <w:t>.</w:t>
      </w:r>
    </w:p>
    <w:p w:rsidR="004D4467" w:rsidRPr="00E66BAC" w:rsidRDefault="004D4467"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Update Lowongan Pekerjaan</w:t>
      </w:r>
    </w:p>
    <w:p w:rsidR="00B016E6" w:rsidRPr="00E66BAC" w:rsidRDefault="00B016E6"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B016E6" w:rsidRPr="00E66BAC" w:rsidRDefault="00B016E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B016E6" w:rsidRPr="00E66BAC" w:rsidRDefault="00B016E6"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Update Lowongan Pekerjaan)</w:t>
      </w:r>
    </w:p>
    <w:p w:rsidR="00B016E6" w:rsidRPr="00E66BAC" w:rsidRDefault="00B016E6" w:rsidP="00E66BAC">
      <w:pPr>
        <w:pStyle w:val="ListParagraph"/>
        <w:spacing w:line="360" w:lineRule="auto"/>
        <w:ind w:left="284"/>
        <w:rPr>
          <w:rFonts w:ascii="Times New Roman" w:hAnsi="Times New Roman" w:cs="Times New Roman"/>
          <w:sz w:val="24"/>
          <w:szCs w:val="24"/>
        </w:rPr>
      </w:pPr>
    </w:p>
    <w:p w:rsidR="00B016E6" w:rsidRPr="00E66BAC" w:rsidRDefault="00B016E6"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B016E6" w:rsidRPr="00E66BAC" w:rsidRDefault="00B016E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B016E6"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w:t>
      </w:r>
      <w:r w:rsidR="00B016E6" w:rsidRPr="00E66BAC">
        <w:rPr>
          <w:rFonts w:ascii="Times New Roman" w:hAnsi="Times New Roman" w:cs="Times New Roman"/>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979"/>
        <w:gridCol w:w="5665"/>
      </w:tblGrid>
      <w:tr w:rsidR="00B016E6" w:rsidRPr="00E66BAC" w:rsidTr="005254BD">
        <w:tc>
          <w:tcPr>
            <w:tcW w:w="1979" w:type="dxa"/>
            <w:vAlign w:val="center"/>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B016E6" w:rsidRPr="00E66BAC" w:rsidTr="005254BD">
        <w:tc>
          <w:tcPr>
            <w:tcW w:w="1979" w:type="dxa"/>
            <w:vAlign w:val="center"/>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Update Lowongan Pekerjaan</w:t>
            </w:r>
          </w:p>
        </w:tc>
        <w:tc>
          <w:tcPr>
            <w:tcW w:w="5665" w:type="dxa"/>
            <w:vAlign w:val="center"/>
          </w:tcPr>
          <w:p w:rsidR="00B016E6" w:rsidRPr="00E66BAC" w:rsidRDefault="00B016E6" w:rsidP="00E66BAC">
            <w:pPr>
              <w:pStyle w:val="ListParagraph"/>
              <w:spacing w:line="360" w:lineRule="auto"/>
              <w:ind w:left="0"/>
              <w:rPr>
                <w:rFonts w:ascii="Times New Roman" w:hAnsi="Times New Roman" w:cs="Times New Roman"/>
                <w:sz w:val="24"/>
                <w:szCs w:val="24"/>
              </w:rPr>
            </w:pPr>
          </w:p>
        </w:tc>
      </w:tr>
      <w:tr w:rsidR="00B016E6" w:rsidRPr="00E66BAC" w:rsidTr="005254BD">
        <w:tc>
          <w:tcPr>
            <w:tcW w:w="7644" w:type="dxa"/>
            <w:gridSpan w:val="2"/>
            <w:vAlign w:val="center"/>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Update Lowongan Pekerjaan pada Website sesuai dengan desain yang direncanakan.</w:t>
            </w:r>
          </w:p>
        </w:tc>
      </w:tr>
    </w:tbl>
    <w:p w:rsidR="00B016E6" w:rsidRPr="00E66BAC" w:rsidRDefault="00B016E6" w:rsidP="00E66BAC">
      <w:pPr>
        <w:pStyle w:val="ListParagraph"/>
        <w:spacing w:line="360" w:lineRule="auto"/>
        <w:ind w:left="284"/>
        <w:rPr>
          <w:rFonts w:ascii="Times New Roman" w:hAnsi="Times New Roman" w:cs="Times New Roman"/>
          <w:sz w:val="24"/>
          <w:szCs w:val="24"/>
        </w:rPr>
      </w:pPr>
    </w:p>
    <w:p w:rsidR="00B016E6"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w:t>
      </w:r>
      <w:r w:rsidR="00B016E6" w:rsidRPr="00E66BAC">
        <w:rPr>
          <w:rFonts w:ascii="Times New Roman" w:hAnsi="Times New Roman" w:cs="Times New Roman"/>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B016E6" w:rsidRPr="00E66BAC" w:rsidTr="005254BD">
        <w:tc>
          <w:tcPr>
            <w:tcW w:w="1554" w:type="dxa"/>
            <w:vAlign w:val="center"/>
          </w:tcPr>
          <w:p w:rsidR="00B016E6" w:rsidRPr="00E66BAC" w:rsidRDefault="00B016E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B016E6" w:rsidRPr="00E66BAC" w:rsidRDefault="00B016E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3" w:type="dxa"/>
            <w:vAlign w:val="center"/>
          </w:tcPr>
          <w:p w:rsidR="00B016E6" w:rsidRPr="00E66BAC" w:rsidRDefault="00B016E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286" w:type="dxa"/>
            <w:vAlign w:val="center"/>
          </w:tcPr>
          <w:p w:rsidR="00B016E6" w:rsidRPr="00E66BAC" w:rsidRDefault="00B016E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B016E6" w:rsidRPr="00E66BAC" w:rsidRDefault="00B016E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B016E6" w:rsidRPr="00E66BAC" w:rsidTr="005254BD">
        <w:tc>
          <w:tcPr>
            <w:tcW w:w="1554" w:type="dxa"/>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lowongan pekerjaan</w:t>
            </w:r>
          </w:p>
        </w:tc>
        <w:tc>
          <w:tcPr>
            <w:tcW w:w="1701" w:type="dxa"/>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update </w:t>
            </w:r>
            <w:r w:rsidRPr="00E66BAC">
              <w:rPr>
                <w:rFonts w:ascii="Times New Roman" w:hAnsi="Times New Roman" w:cs="Times New Roman"/>
                <w:sz w:val="24"/>
                <w:szCs w:val="24"/>
              </w:rPr>
              <w:lastRenderedPageBreak/>
              <w:t>data lowongan pekerjaan</w:t>
            </w:r>
          </w:p>
        </w:tc>
        <w:tc>
          <w:tcPr>
            <w:tcW w:w="1843" w:type="dxa"/>
          </w:tcPr>
          <w:p w:rsidR="00B016E6" w:rsidRPr="00E66BAC" w:rsidRDefault="00B016E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Administrator harus mengklik tombol update dan mengubah </w:t>
            </w:r>
            <w:r w:rsidRPr="00E66BAC">
              <w:rPr>
                <w:rFonts w:ascii="Times New Roman" w:hAnsi="Times New Roman" w:cs="Times New Roman"/>
                <w:sz w:val="24"/>
                <w:szCs w:val="24"/>
              </w:rPr>
              <w:lastRenderedPageBreak/>
              <w:t>data lowongan pekerjaan dan kemudian menyimpannya</w:t>
            </w:r>
          </w:p>
        </w:tc>
        <w:tc>
          <w:tcPr>
            <w:tcW w:w="1286" w:type="dxa"/>
          </w:tcPr>
          <w:p w:rsidR="00B016E6" w:rsidRPr="00E66BAC" w:rsidRDefault="00B016E6"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 xml:space="preserve">Data lowongan pekerjaan </w:t>
            </w:r>
            <w:r w:rsidRPr="00E66BAC">
              <w:rPr>
                <w:rFonts w:ascii="Times New Roman" w:hAnsi="Times New Roman" w:cs="Times New Roman"/>
                <w:sz w:val="24"/>
                <w:szCs w:val="24"/>
              </w:rPr>
              <w:lastRenderedPageBreak/>
              <w:t>berhasil diperbarui</w:t>
            </w:r>
          </w:p>
        </w:tc>
        <w:tc>
          <w:tcPr>
            <w:tcW w:w="1260" w:type="dxa"/>
            <w:vAlign w:val="center"/>
          </w:tcPr>
          <w:p w:rsidR="00B016E6" w:rsidRPr="00E66BAC" w:rsidRDefault="00B016E6"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lastRenderedPageBreak/>
              <w:t>√</w:t>
            </w:r>
          </w:p>
        </w:tc>
      </w:tr>
    </w:tbl>
    <w:p w:rsidR="00B016E6"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w:t>
      </w:r>
      <w:r w:rsidR="00B016E6" w:rsidRPr="00E66BAC">
        <w:rPr>
          <w:rFonts w:ascii="Times New Roman" w:hAnsi="Times New Roman" w:cs="Times New Roman"/>
          <w:sz w:val="24"/>
          <w:szCs w:val="24"/>
        </w:rPr>
        <w:t>4</w:t>
      </w:r>
      <w:r w:rsidRPr="00E66BAC">
        <w:rPr>
          <w:rFonts w:ascii="Times New Roman" w:hAnsi="Times New Roman" w:cs="Times New Roman"/>
          <w:sz w:val="24"/>
          <w:szCs w:val="24"/>
        </w:rPr>
        <w:t>6</w:t>
      </w:r>
      <w:r w:rsidR="00B016E6" w:rsidRPr="00E66BAC">
        <w:rPr>
          <w:rFonts w:ascii="Times New Roman" w:hAnsi="Times New Roman" w:cs="Times New Roman"/>
          <w:sz w:val="24"/>
          <w:szCs w:val="24"/>
        </w:rPr>
        <w:t xml:space="preserve">. didapatkan hasil bahwa fitur ini telah sesuai dengan pengujian ditandai dengan berjalannya halaman update </w:t>
      </w:r>
      <w:r w:rsidR="0065351B" w:rsidRPr="00E66BAC">
        <w:rPr>
          <w:rFonts w:ascii="Times New Roman" w:hAnsi="Times New Roman" w:cs="Times New Roman"/>
          <w:sz w:val="24"/>
          <w:szCs w:val="24"/>
        </w:rPr>
        <w:t xml:space="preserve">lowongan pekerjaan </w:t>
      </w:r>
      <w:r w:rsidR="00B016E6" w:rsidRPr="00E66BAC">
        <w:rPr>
          <w:rFonts w:ascii="Times New Roman" w:hAnsi="Times New Roman" w:cs="Times New Roman"/>
          <w:sz w:val="24"/>
          <w:szCs w:val="24"/>
        </w:rPr>
        <w:t xml:space="preserve">dengan administrator mengupdate </w:t>
      </w:r>
      <w:r w:rsidR="0065351B" w:rsidRPr="00E66BAC">
        <w:rPr>
          <w:rFonts w:ascii="Times New Roman" w:hAnsi="Times New Roman" w:cs="Times New Roman"/>
          <w:sz w:val="24"/>
          <w:szCs w:val="24"/>
        </w:rPr>
        <w:t>lowongan pekerjaan</w:t>
      </w:r>
      <w:r w:rsidR="00B016E6" w:rsidRPr="00E66BAC">
        <w:rPr>
          <w:rFonts w:ascii="Times New Roman" w:hAnsi="Times New Roman" w:cs="Times New Roman"/>
          <w:sz w:val="24"/>
          <w:szCs w:val="24"/>
        </w:rPr>
        <w:t>.</w:t>
      </w:r>
    </w:p>
    <w:p w:rsidR="00B016E6" w:rsidRPr="00E66BAC" w:rsidRDefault="00B016E6" w:rsidP="00E66BAC">
      <w:pPr>
        <w:pStyle w:val="ListParagraph"/>
        <w:spacing w:line="360" w:lineRule="auto"/>
        <w:ind w:left="426"/>
        <w:rPr>
          <w:rFonts w:ascii="Times New Roman" w:hAnsi="Times New Roman" w:cs="Times New Roman"/>
          <w:sz w:val="24"/>
          <w:szCs w:val="24"/>
        </w:rPr>
      </w:pPr>
    </w:p>
    <w:p w:rsidR="00A91745" w:rsidRPr="00E66BAC" w:rsidRDefault="00EC7D3C"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Detail Lowongan Pekerjaan</w:t>
      </w:r>
    </w:p>
    <w:p w:rsidR="00CF5D6A" w:rsidRPr="00E66BAC" w:rsidRDefault="00CF5D6A"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CF5D6A" w:rsidRPr="00E66BAC" w:rsidRDefault="00CF5D6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CF5D6A" w:rsidRPr="00E66BAC" w:rsidRDefault="00CF5D6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Lowongan Pekerjaan)</w:t>
      </w:r>
    </w:p>
    <w:p w:rsidR="00CF5D6A" w:rsidRPr="00E66BAC" w:rsidRDefault="00CF5D6A" w:rsidP="00E66BAC">
      <w:pPr>
        <w:pStyle w:val="ListParagraph"/>
        <w:spacing w:line="360" w:lineRule="auto"/>
        <w:ind w:left="426" w:hanging="426"/>
        <w:rPr>
          <w:rFonts w:ascii="Times New Roman" w:hAnsi="Times New Roman" w:cs="Times New Roman"/>
          <w:sz w:val="24"/>
          <w:szCs w:val="24"/>
        </w:rPr>
      </w:pPr>
    </w:p>
    <w:p w:rsidR="00CF5D6A" w:rsidRPr="00E66BAC" w:rsidRDefault="00CF5D6A"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CF5D6A" w:rsidRPr="00E66BAC" w:rsidRDefault="00CF5D6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CF5D6A"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w:t>
      </w:r>
      <w:r w:rsidR="00CF5D6A" w:rsidRPr="00E66BAC">
        <w:rPr>
          <w:rFonts w:ascii="Times New Roman" w:hAnsi="Times New Roman" w:cs="Times New Roman"/>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CF5D6A" w:rsidRPr="00E66BAC" w:rsidTr="005254BD">
        <w:tc>
          <w:tcPr>
            <w:tcW w:w="1979" w:type="dxa"/>
            <w:vAlign w:val="center"/>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CF5D6A" w:rsidRPr="00E66BAC" w:rsidTr="005254BD">
        <w:tc>
          <w:tcPr>
            <w:tcW w:w="1979" w:type="dxa"/>
            <w:vAlign w:val="center"/>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tc>
        <w:tc>
          <w:tcPr>
            <w:tcW w:w="5665" w:type="dxa"/>
            <w:vAlign w:val="center"/>
          </w:tcPr>
          <w:p w:rsidR="00CF5D6A" w:rsidRPr="00E66BAC" w:rsidRDefault="00CF5D6A" w:rsidP="00E66BAC">
            <w:pPr>
              <w:pStyle w:val="ListParagraph"/>
              <w:spacing w:line="360" w:lineRule="auto"/>
              <w:ind w:left="0"/>
              <w:rPr>
                <w:rFonts w:ascii="Times New Roman" w:hAnsi="Times New Roman" w:cs="Times New Roman"/>
                <w:sz w:val="24"/>
                <w:szCs w:val="24"/>
              </w:rPr>
            </w:pPr>
          </w:p>
        </w:tc>
      </w:tr>
      <w:tr w:rsidR="00CF5D6A" w:rsidRPr="00E66BAC" w:rsidTr="005254BD">
        <w:tc>
          <w:tcPr>
            <w:tcW w:w="7644" w:type="dxa"/>
            <w:gridSpan w:val="2"/>
            <w:vAlign w:val="center"/>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Lowongan Pekerjaan pada Website sesuai dengan desain yang direncanakan.</w:t>
            </w:r>
          </w:p>
        </w:tc>
      </w:tr>
    </w:tbl>
    <w:p w:rsidR="00CF5D6A" w:rsidRPr="00E66BAC" w:rsidRDefault="00CF5D6A" w:rsidP="00E66BAC">
      <w:pPr>
        <w:pStyle w:val="ListParagraph"/>
        <w:spacing w:line="360" w:lineRule="auto"/>
        <w:ind w:left="284"/>
        <w:rPr>
          <w:rFonts w:ascii="Times New Roman" w:hAnsi="Times New Roman" w:cs="Times New Roman"/>
          <w:sz w:val="24"/>
          <w:szCs w:val="24"/>
        </w:rPr>
      </w:pPr>
    </w:p>
    <w:p w:rsidR="00CF5D6A"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w:t>
      </w:r>
      <w:r w:rsidR="00CF5D6A" w:rsidRPr="00E66BAC">
        <w:rPr>
          <w:rFonts w:ascii="Times New Roman" w:hAnsi="Times New Roman" w:cs="Times New Roman"/>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F5D6A" w:rsidRPr="00E66BAC" w:rsidTr="005254BD">
        <w:tc>
          <w:tcPr>
            <w:tcW w:w="1340" w:type="dxa"/>
            <w:vAlign w:val="center"/>
          </w:tcPr>
          <w:p w:rsidR="00CF5D6A" w:rsidRPr="00E66BAC" w:rsidRDefault="00CF5D6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CF5D6A" w:rsidRPr="00E66BAC" w:rsidRDefault="00CF5D6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CF5D6A" w:rsidRPr="00E66BAC" w:rsidRDefault="00CF5D6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CF5D6A" w:rsidRPr="00E66BAC" w:rsidRDefault="00CF5D6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CF5D6A" w:rsidRPr="00E66BAC" w:rsidRDefault="00CF5D6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CF5D6A" w:rsidRPr="00E66BAC" w:rsidTr="005254BD">
        <w:tc>
          <w:tcPr>
            <w:tcW w:w="1340" w:type="dxa"/>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ihat detail </w:t>
            </w:r>
            <w:r w:rsidRPr="00E66BAC">
              <w:rPr>
                <w:rFonts w:ascii="Times New Roman" w:hAnsi="Times New Roman" w:cs="Times New Roman"/>
                <w:sz w:val="24"/>
                <w:szCs w:val="24"/>
              </w:rPr>
              <w:lastRenderedPageBreak/>
              <w:t>lowongan pekerjaan</w:t>
            </w:r>
          </w:p>
        </w:tc>
        <w:tc>
          <w:tcPr>
            <w:tcW w:w="1563" w:type="dxa"/>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Administrator dapat melihat detail </w:t>
            </w:r>
            <w:r w:rsidRPr="00E66BAC">
              <w:rPr>
                <w:rFonts w:ascii="Times New Roman" w:hAnsi="Times New Roman" w:cs="Times New Roman"/>
                <w:sz w:val="24"/>
                <w:szCs w:val="24"/>
              </w:rPr>
              <w:lastRenderedPageBreak/>
              <w:t>lowongan pekerjaan</w:t>
            </w:r>
          </w:p>
        </w:tc>
        <w:tc>
          <w:tcPr>
            <w:tcW w:w="1918" w:type="dxa"/>
          </w:tcPr>
          <w:p w:rsidR="00CF5D6A" w:rsidRPr="00E66BAC" w:rsidRDefault="00CF5D6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Administrator dapat mengklik tombol detail</w:t>
            </w:r>
          </w:p>
        </w:tc>
        <w:tc>
          <w:tcPr>
            <w:tcW w:w="1563" w:type="dxa"/>
          </w:tcPr>
          <w:p w:rsidR="00CF5D6A" w:rsidRPr="00E66BAC" w:rsidRDefault="00CF5D6A"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Detail lowongan pekerjaan </w:t>
            </w:r>
            <w:r w:rsidRPr="00E66BAC">
              <w:rPr>
                <w:rFonts w:ascii="Times New Roman" w:hAnsi="Times New Roman" w:cs="Times New Roman"/>
                <w:sz w:val="24"/>
                <w:szCs w:val="24"/>
              </w:rPr>
              <w:lastRenderedPageBreak/>
              <w:t>berhasil ditampilkan</w:t>
            </w:r>
          </w:p>
        </w:tc>
        <w:tc>
          <w:tcPr>
            <w:tcW w:w="1260" w:type="dxa"/>
            <w:vAlign w:val="center"/>
          </w:tcPr>
          <w:p w:rsidR="00CF5D6A" w:rsidRPr="00E66BAC" w:rsidRDefault="00CF5D6A"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lastRenderedPageBreak/>
              <w:t>√</w:t>
            </w:r>
          </w:p>
        </w:tc>
      </w:tr>
    </w:tbl>
    <w:p w:rsidR="00CF5D6A"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4</w:t>
      </w:r>
      <w:r w:rsidR="00CF5D6A" w:rsidRPr="00E66BAC">
        <w:rPr>
          <w:rFonts w:ascii="Times New Roman" w:hAnsi="Times New Roman" w:cs="Times New Roman"/>
          <w:sz w:val="24"/>
          <w:szCs w:val="24"/>
        </w:rPr>
        <w:t xml:space="preserve">8. didapatkan hasil bahwa fitur ini telah sesuai dengan pengujian ditandai dengan berjalannya halaman detail </w:t>
      </w:r>
      <w:r w:rsidR="00CE1F19" w:rsidRPr="00E66BAC">
        <w:rPr>
          <w:rFonts w:ascii="Times New Roman" w:hAnsi="Times New Roman" w:cs="Times New Roman"/>
          <w:sz w:val="24"/>
          <w:szCs w:val="24"/>
        </w:rPr>
        <w:t xml:space="preserve">lowongan pekerjaan </w:t>
      </w:r>
      <w:r w:rsidR="00CF5D6A" w:rsidRPr="00E66BAC">
        <w:rPr>
          <w:rFonts w:ascii="Times New Roman" w:hAnsi="Times New Roman" w:cs="Times New Roman"/>
          <w:sz w:val="24"/>
          <w:szCs w:val="24"/>
        </w:rPr>
        <w:t xml:space="preserve">dengan menampilkan detail </w:t>
      </w:r>
      <w:r w:rsidR="00CE1F19" w:rsidRPr="00E66BAC">
        <w:rPr>
          <w:rFonts w:ascii="Times New Roman" w:hAnsi="Times New Roman" w:cs="Times New Roman"/>
          <w:sz w:val="24"/>
          <w:szCs w:val="24"/>
        </w:rPr>
        <w:t>lowongan pekerjaan</w:t>
      </w:r>
      <w:r w:rsidR="00CF5D6A" w:rsidRPr="00E66BAC">
        <w:rPr>
          <w:rFonts w:ascii="Times New Roman" w:hAnsi="Times New Roman" w:cs="Times New Roman"/>
          <w:sz w:val="24"/>
          <w:szCs w:val="24"/>
        </w:rPr>
        <w:t>.</w:t>
      </w:r>
    </w:p>
    <w:p w:rsidR="00CF5D6A" w:rsidRPr="00E66BAC" w:rsidRDefault="00CF5D6A" w:rsidP="00E66BAC">
      <w:pPr>
        <w:pStyle w:val="ListParagraph"/>
        <w:spacing w:line="360" w:lineRule="auto"/>
        <w:ind w:left="426"/>
        <w:rPr>
          <w:rFonts w:ascii="Times New Roman" w:hAnsi="Times New Roman" w:cs="Times New Roman"/>
          <w:sz w:val="24"/>
          <w:szCs w:val="24"/>
        </w:rPr>
      </w:pPr>
    </w:p>
    <w:p w:rsidR="00DE7747" w:rsidRPr="00E66BAC" w:rsidRDefault="00DE7747"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Delete Lowongan Pekerjaan</w:t>
      </w:r>
    </w:p>
    <w:p w:rsidR="005F24F4" w:rsidRPr="00E66BAC" w:rsidRDefault="005F24F4"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5F24F4" w:rsidRPr="00E66BAC" w:rsidRDefault="005F24F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5F24F4" w:rsidRPr="00E66BAC" w:rsidRDefault="005F24F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Delete Lowongan Pekerjaan)</w:t>
      </w:r>
    </w:p>
    <w:p w:rsidR="005F24F4" w:rsidRPr="00E66BAC" w:rsidRDefault="005F24F4" w:rsidP="00E66BAC">
      <w:pPr>
        <w:pStyle w:val="ListParagraph"/>
        <w:spacing w:line="360" w:lineRule="auto"/>
        <w:ind w:left="426" w:hanging="426"/>
        <w:rPr>
          <w:rFonts w:ascii="Times New Roman" w:hAnsi="Times New Roman" w:cs="Times New Roman"/>
          <w:sz w:val="24"/>
          <w:szCs w:val="24"/>
        </w:rPr>
      </w:pPr>
    </w:p>
    <w:p w:rsidR="005F24F4" w:rsidRPr="00E66BAC" w:rsidRDefault="005F24F4"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5F24F4" w:rsidRPr="00E66BAC" w:rsidRDefault="005F24F4"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Pengujian dilakukan berdasarkan fungsionalitas fitur delete lowongan pekerjaan sebagai berikut :</w:t>
      </w:r>
    </w:p>
    <w:p w:rsidR="005F24F4"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49</w:t>
      </w:r>
      <w:r w:rsidR="005F24F4" w:rsidRPr="00E66BAC">
        <w:rPr>
          <w:rFonts w:ascii="Times New Roman" w:hAnsi="Times New Roman" w:cs="Times New Roman"/>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5F24F4" w:rsidRPr="00E66BAC" w:rsidTr="005254BD">
        <w:tc>
          <w:tcPr>
            <w:tcW w:w="1340" w:type="dxa"/>
            <w:vAlign w:val="center"/>
          </w:tcPr>
          <w:p w:rsidR="005F24F4" w:rsidRPr="00E66BAC" w:rsidRDefault="005F2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5F24F4" w:rsidRPr="00E66BAC" w:rsidRDefault="005F2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5F24F4" w:rsidRPr="00E66BAC" w:rsidRDefault="005F2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5F24F4" w:rsidRPr="00E66BAC" w:rsidRDefault="005F2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5F24F4" w:rsidRPr="00E66BAC" w:rsidRDefault="005F2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5F24F4" w:rsidRPr="00E66BAC" w:rsidTr="005254BD">
        <w:tc>
          <w:tcPr>
            <w:tcW w:w="1340" w:type="dxa"/>
          </w:tcPr>
          <w:p w:rsidR="005F24F4" w:rsidRPr="00E66BAC" w:rsidRDefault="005F2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hapus data lowongan pekerjaan</w:t>
            </w:r>
          </w:p>
        </w:tc>
        <w:tc>
          <w:tcPr>
            <w:tcW w:w="1563" w:type="dxa"/>
          </w:tcPr>
          <w:p w:rsidR="005F24F4" w:rsidRPr="00E66BAC" w:rsidRDefault="005F2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hapus data lowongan pekerjaan</w:t>
            </w:r>
          </w:p>
        </w:tc>
        <w:tc>
          <w:tcPr>
            <w:tcW w:w="1918" w:type="dxa"/>
          </w:tcPr>
          <w:p w:rsidR="005F24F4" w:rsidRPr="00E66BAC" w:rsidRDefault="005F2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 dapat mengklik tombol hapus</w:t>
            </w:r>
          </w:p>
        </w:tc>
        <w:tc>
          <w:tcPr>
            <w:tcW w:w="1563" w:type="dxa"/>
          </w:tcPr>
          <w:p w:rsidR="005F24F4" w:rsidRPr="00E66BAC" w:rsidRDefault="005F24F4"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lowongan pekerjaan berhasil dihapus</w:t>
            </w:r>
          </w:p>
        </w:tc>
        <w:tc>
          <w:tcPr>
            <w:tcW w:w="1260" w:type="dxa"/>
            <w:vAlign w:val="center"/>
          </w:tcPr>
          <w:p w:rsidR="005F24F4" w:rsidRPr="00E66BAC" w:rsidRDefault="005F24F4"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5F24F4"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49</w:t>
      </w:r>
      <w:r w:rsidR="005F24F4" w:rsidRPr="00E66BAC">
        <w:rPr>
          <w:rFonts w:ascii="Times New Roman" w:hAnsi="Times New Roman" w:cs="Times New Roman"/>
          <w:sz w:val="24"/>
          <w:szCs w:val="24"/>
        </w:rPr>
        <w:t xml:space="preserve">. didapatkan hasil bahwa fitur ini telah sesuai dengan pengujian ditandai dengan  berjalannya fitur delete </w:t>
      </w:r>
      <w:r w:rsidR="00B053EC" w:rsidRPr="00E66BAC">
        <w:rPr>
          <w:rFonts w:ascii="Times New Roman" w:hAnsi="Times New Roman" w:cs="Times New Roman"/>
          <w:sz w:val="24"/>
          <w:szCs w:val="24"/>
        </w:rPr>
        <w:t>lowongan pekerjaan</w:t>
      </w:r>
      <w:r w:rsidR="005F24F4" w:rsidRPr="00E66BAC">
        <w:rPr>
          <w:rFonts w:ascii="Times New Roman" w:hAnsi="Times New Roman" w:cs="Times New Roman"/>
          <w:sz w:val="24"/>
          <w:szCs w:val="24"/>
        </w:rPr>
        <w:t>.</w:t>
      </w:r>
    </w:p>
    <w:p w:rsidR="005F24F4" w:rsidRPr="00E66BAC" w:rsidRDefault="005F24F4" w:rsidP="00E66BAC">
      <w:pPr>
        <w:pStyle w:val="ListParagraph"/>
        <w:spacing w:line="360" w:lineRule="auto"/>
        <w:ind w:left="426"/>
        <w:rPr>
          <w:rFonts w:ascii="Times New Roman" w:hAnsi="Times New Roman" w:cs="Times New Roman"/>
          <w:sz w:val="24"/>
          <w:szCs w:val="24"/>
        </w:rPr>
      </w:pPr>
    </w:p>
    <w:p w:rsidR="009931C1" w:rsidRPr="00E66BAC" w:rsidRDefault="006F1EF6"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A91745" w:rsidRPr="00E66BAC">
        <w:rPr>
          <w:rFonts w:ascii="Times New Roman" w:hAnsi="Times New Roman" w:cs="Times New Roman"/>
          <w:sz w:val="24"/>
          <w:szCs w:val="24"/>
        </w:rPr>
        <w:t>Halaman Pengaturan Akun</w:t>
      </w:r>
    </w:p>
    <w:p w:rsidR="00CE5194" w:rsidRPr="00E66BAC" w:rsidRDefault="00CE5194"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CE5194" w:rsidRPr="00E66BAC" w:rsidRDefault="00CE51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CE5194" w:rsidRPr="00E66BAC" w:rsidRDefault="00CE51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Pengaturan Akun)</w:t>
      </w:r>
    </w:p>
    <w:p w:rsidR="00CE5194" w:rsidRPr="00E66BAC" w:rsidRDefault="00CE5194" w:rsidP="00E66BAC">
      <w:pPr>
        <w:pStyle w:val="ListParagraph"/>
        <w:spacing w:line="360" w:lineRule="auto"/>
        <w:ind w:left="426" w:hanging="426"/>
        <w:rPr>
          <w:rFonts w:ascii="Times New Roman" w:hAnsi="Times New Roman" w:cs="Times New Roman"/>
          <w:sz w:val="24"/>
          <w:szCs w:val="24"/>
        </w:rPr>
      </w:pPr>
    </w:p>
    <w:p w:rsidR="00CE5194" w:rsidRPr="00E66BAC" w:rsidRDefault="00CE5194"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CE5194" w:rsidRPr="00E66BAC" w:rsidRDefault="00CE519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E5194"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0</w:t>
      </w:r>
      <w:r w:rsidR="00CE5194" w:rsidRPr="00E66BAC">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CE5194" w:rsidRPr="00E66BAC" w:rsidTr="005254BD">
        <w:tc>
          <w:tcPr>
            <w:tcW w:w="1979" w:type="dxa"/>
            <w:vAlign w:val="center"/>
          </w:tcPr>
          <w:p w:rsidR="00CE5194" w:rsidRPr="00E66BAC" w:rsidRDefault="00CE519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CE5194" w:rsidRPr="00E66BAC" w:rsidRDefault="00CE519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CE5194" w:rsidRPr="00E66BAC" w:rsidTr="005254BD">
        <w:tc>
          <w:tcPr>
            <w:tcW w:w="1979" w:type="dxa"/>
            <w:vAlign w:val="center"/>
          </w:tcPr>
          <w:p w:rsidR="00CE5194" w:rsidRPr="00E66BAC" w:rsidRDefault="00CE519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Pengaturan Akun</w:t>
            </w:r>
          </w:p>
        </w:tc>
        <w:tc>
          <w:tcPr>
            <w:tcW w:w="5665" w:type="dxa"/>
            <w:vAlign w:val="center"/>
          </w:tcPr>
          <w:p w:rsidR="00CE5194" w:rsidRPr="00E66BAC" w:rsidRDefault="00CE5194" w:rsidP="00E66BAC">
            <w:pPr>
              <w:pStyle w:val="ListParagraph"/>
              <w:spacing w:line="360" w:lineRule="auto"/>
              <w:ind w:left="0"/>
              <w:rPr>
                <w:rFonts w:ascii="Times New Roman" w:hAnsi="Times New Roman" w:cs="Times New Roman"/>
                <w:sz w:val="24"/>
                <w:szCs w:val="24"/>
              </w:rPr>
            </w:pPr>
          </w:p>
        </w:tc>
      </w:tr>
      <w:tr w:rsidR="00CE5194" w:rsidRPr="00E66BAC" w:rsidTr="005254BD">
        <w:tc>
          <w:tcPr>
            <w:tcW w:w="7644" w:type="dxa"/>
            <w:gridSpan w:val="2"/>
            <w:vAlign w:val="center"/>
          </w:tcPr>
          <w:p w:rsidR="00CE5194" w:rsidRPr="00E66BAC" w:rsidRDefault="00CE5194"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Keterangan : Tampilan Halaman Pengaturan Akun pada Website sesuai dengan desain yang direncanakan.</w:t>
            </w:r>
          </w:p>
        </w:tc>
      </w:tr>
    </w:tbl>
    <w:p w:rsidR="00CE5194" w:rsidRPr="00E66BAC" w:rsidRDefault="00CE5194" w:rsidP="00E66BAC">
      <w:pPr>
        <w:pStyle w:val="ListParagraph"/>
        <w:spacing w:line="360" w:lineRule="auto"/>
        <w:ind w:left="284"/>
        <w:rPr>
          <w:rFonts w:ascii="Times New Roman" w:hAnsi="Times New Roman" w:cs="Times New Roman"/>
          <w:sz w:val="24"/>
          <w:szCs w:val="24"/>
        </w:rPr>
      </w:pPr>
    </w:p>
    <w:p w:rsidR="00CE5194"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1</w:t>
      </w:r>
      <w:r w:rsidR="00CE5194" w:rsidRPr="00E66BAC">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CE5194" w:rsidRPr="00E66BAC" w:rsidTr="00C558B0">
        <w:tc>
          <w:tcPr>
            <w:tcW w:w="1554"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CE5194" w:rsidRPr="00E66BAC" w:rsidTr="00C558B0">
        <w:tc>
          <w:tcPr>
            <w:tcW w:w="1554" w:type="dxa"/>
          </w:tcPr>
          <w:p w:rsidR="00CE5194" w:rsidRPr="00E66BAC" w:rsidRDefault="00CE519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ihat pengaturan akun</w:t>
            </w:r>
          </w:p>
        </w:tc>
        <w:tc>
          <w:tcPr>
            <w:tcW w:w="1701" w:type="dxa"/>
          </w:tcPr>
          <w:p w:rsidR="00CE5194" w:rsidRPr="00E66BAC" w:rsidRDefault="00C558B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w:t>
            </w:r>
            <w:r w:rsidR="00CE5194" w:rsidRPr="00E66BAC">
              <w:rPr>
                <w:rFonts w:ascii="Times New Roman" w:hAnsi="Times New Roman" w:cs="Times New Roman"/>
                <w:sz w:val="24"/>
                <w:szCs w:val="24"/>
              </w:rPr>
              <w:t xml:space="preserve"> dapat melihat pengaturan akun</w:t>
            </w:r>
          </w:p>
        </w:tc>
        <w:tc>
          <w:tcPr>
            <w:tcW w:w="1566" w:type="dxa"/>
          </w:tcPr>
          <w:p w:rsidR="00CE5194" w:rsidRPr="00E66BAC" w:rsidRDefault="00C558B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w:t>
            </w:r>
            <w:r w:rsidR="00CE5194" w:rsidRPr="00E66BAC">
              <w:rPr>
                <w:rFonts w:ascii="Times New Roman" w:hAnsi="Times New Roman" w:cs="Times New Roman"/>
                <w:sz w:val="24"/>
                <w:szCs w:val="24"/>
              </w:rPr>
              <w:t xml:space="preserve"> dapat mengklik tombol pengaturan akun</w:t>
            </w:r>
          </w:p>
        </w:tc>
        <w:tc>
          <w:tcPr>
            <w:tcW w:w="1563" w:type="dxa"/>
          </w:tcPr>
          <w:p w:rsidR="00CE5194" w:rsidRPr="00E66BAC" w:rsidRDefault="00CE5194"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Pengaturan Akun berhasil ditampilkan</w:t>
            </w:r>
          </w:p>
        </w:tc>
        <w:tc>
          <w:tcPr>
            <w:tcW w:w="1260"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CE5194" w:rsidRPr="00E66BAC" w:rsidTr="00C558B0">
        <w:tc>
          <w:tcPr>
            <w:tcW w:w="1554" w:type="dxa"/>
          </w:tcPr>
          <w:p w:rsidR="00CE5194" w:rsidRPr="00E66BAC" w:rsidRDefault="00CE519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akun</w:t>
            </w:r>
          </w:p>
        </w:tc>
        <w:tc>
          <w:tcPr>
            <w:tcW w:w="1701" w:type="dxa"/>
          </w:tcPr>
          <w:p w:rsidR="00CE5194" w:rsidRPr="00E66BAC" w:rsidRDefault="00C558B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w:t>
            </w:r>
            <w:r w:rsidR="00CE5194" w:rsidRPr="00E66BAC">
              <w:rPr>
                <w:rFonts w:ascii="Times New Roman" w:hAnsi="Times New Roman" w:cs="Times New Roman"/>
                <w:sz w:val="24"/>
                <w:szCs w:val="24"/>
              </w:rPr>
              <w:t xml:space="preserve"> dapat mengupdate data akun</w:t>
            </w:r>
          </w:p>
        </w:tc>
        <w:tc>
          <w:tcPr>
            <w:tcW w:w="1566" w:type="dxa"/>
          </w:tcPr>
          <w:p w:rsidR="00CE5194" w:rsidRPr="00E66BAC" w:rsidRDefault="00C558B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w:t>
            </w:r>
            <w:r w:rsidR="00CE5194" w:rsidRPr="00E66BAC">
              <w:rPr>
                <w:rFonts w:ascii="Times New Roman" w:hAnsi="Times New Roman" w:cs="Times New Roman"/>
                <w:sz w:val="24"/>
                <w:szCs w:val="24"/>
              </w:rPr>
              <w:t xml:space="preserve"> mengubah data akun dan kemudian menyimpannya</w:t>
            </w:r>
          </w:p>
        </w:tc>
        <w:tc>
          <w:tcPr>
            <w:tcW w:w="1563" w:type="dxa"/>
          </w:tcPr>
          <w:p w:rsidR="00CE5194" w:rsidRPr="00E66BAC" w:rsidRDefault="00CE5194"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pelatihan berhasil diperbarui</w:t>
            </w:r>
          </w:p>
        </w:tc>
        <w:tc>
          <w:tcPr>
            <w:tcW w:w="1260"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CE5194" w:rsidRPr="00E66BAC" w:rsidTr="00C558B0">
        <w:tc>
          <w:tcPr>
            <w:tcW w:w="1554" w:type="dxa"/>
          </w:tcPr>
          <w:p w:rsidR="00CE5194" w:rsidRPr="00E66BAC" w:rsidRDefault="00CE519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load image akun</w:t>
            </w:r>
          </w:p>
        </w:tc>
        <w:tc>
          <w:tcPr>
            <w:tcW w:w="1701" w:type="dxa"/>
          </w:tcPr>
          <w:p w:rsidR="00CE5194" w:rsidRPr="00E66BAC" w:rsidRDefault="00C558B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w:t>
            </w:r>
            <w:r w:rsidR="00CE5194" w:rsidRPr="00E66BAC">
              <w:rPr>
                <w:rFonts w:ascii="Times New Roman" w:hAnsi="Times New Roman" w:cs="Times New Roman"/>
                <w:sz w:val="24"/>
                <w:szCs w:val="24"/>
              </w:rPr>
              <w:t xml:space="preserve"> dapat mengupdate image akun</w:t>
            </w:r>
          </w:p>
        </w:tc>
        <w:tc>
          <w:tcPr>
            <w:tcW w:w="1566" w:type="dxa"/>
          </w:tcPr>
          <w:p w:rsidR="00CE5194" w:rsidRPr="00E66BAC" w:rsidRDefault="00C558B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dministrator</w:t>
            </w:r>
            <w:r w:rsidR="00CE5194" w:rsidRPr="00E66BAC">
              <w:rPr>
                <w:rFonts w:ascii="Times New Roman" w:hAnsi="Times New Roman" w:cs="Times New Roman"/>
                <w:sz w:val="24"/>
                <w:szCs w:val="24"/>
              </w:rPr>
              <w:t xml:space="preserve"> harus mengklik tombol upload dan mengubah image akun dan </w:t>
            </w:r>
            <w:r w:rsidR="00CE5194" w:rsidRPr="00E66BAC">
              <w:rPr>
                <w:rFonts w:ascii="Times New Roman" w:hAnsi="Times New Roman" w:cs="Times New Roman"/>
                <w:sz w:val="24"/>
                <w:szCs w:val="24"/>
              </w:rPr>
              <w:lastRenderedPageBreak/>
              <w:t>kemudian menyimpannya</w:t>
            </w:r>
          </w:p>
        </w:tc>
        <w:tc>
          <w:tcPr>
            <w:tcW w:w="1563" w:type="dxa"/>
          </w:tcPr>
          <w:p w:rsidR="00CE5194" w:rsidRPr="00E66BAC" w:rsidRDefault="00CE5194"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Image berhasil diperbarui</w:t>
            </w:r>
          </w:p>
        </w:tc>
        <w:tc>
          <w:tcPr>
            <w:tcW w:w="1260" w:type="dxa"/>
            <w:vAlign w:val="center"/>
          </w:tcPr>
          <w:p w:rsidR="00CE5194" w:rsidRPr="00E66BAC" w:rsidRDefault="00CE5194"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CE5194"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51</w:t>
      </w:r>
      <w:r w:rsidR="00CE5194" w:rsidRPr="00E66BAC">
        <w:rPr>
          <w:rFonts w:ascii="Times New Roman" w:hAnsi="Times New Roman" w:cs="Times New Roman"/>
          <w:sz w:val="24"/>
          <w:szCs w:val="24"/>
        </w:rPr>
        <w:t>. didapatkan hasil bahwa fitur ini telah sesuai dengan pengujian ditandai dengan berjalannya halaman pengaturan akun dengan menampilkan pengaturan akun, mengupdate data akun, dan mengupload image akun.</w:t>
      </w:r>
    </w:p>
    <w:p w:rsidR="00CE5194" w:rsidRPr="00E66BAC" w:rsidRDefault="00CE5194" w:rsidP="00E66BAC">
      <w:pPr>
        <w:pStyle w:val="ListParagraph"/>
        <w:spacing w:line="360" w:lineRule="auto"/>
        <w:ind w:left="426"/>
        <w:rPr>
          <w:rFonts w:ascii="Times New Roman" w:hAnsi="Times New Roman" w:cs="Times New Roman"/>
          <w:sz w:val="24"/>
          <w:szCs w:val="24"/>
        </w:rPr>
      </w:pPr>
    </w:p>
    <w:p w:rsidR="00DE7747" w:rsidRPr="00E66BAC" w:rsidRDefault="006F1EF6" w:rsidP="00E66BAC">
      <w:pPr>
        <w:pStyle w:val="ListParagraph"/>
        <w:numPr>
          <w:ilvl w:val="0"/>
          <w:numId w:val="30"/>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DE7747" w:rsidRPr="00E66BAC">
        <w:rPr>
          <w:rFonts w:ascii="Times New Roman" w:hAnsi="Times New Roman" w:cs="Times New Roman"/>
          <w:sz w:val="24"/>
          <w:szCs w:val="24"/>
        </w:rPr>
        <w:t>Logout</w:t>
      </w:r>
    </w:p>
    <w:p w:rsidR="00E1731D" w:rsidRPr="00E66BAC" w:rsidRDefault="00E1731D"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E1731D" w:rsidRPr="00E66BAC" w:rsidRDefault="00E173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E1731D" w:rsidRPr="00E66BAC" w:rsidRDefault="00E173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 xml:space="preserve">(Lampiran .. Kode Fitur </w:t>
      </w:r>
      <w:r w:rsidR="0000429A" w:rsidRPr="00E66BAC">
        <w:rPr>
          <w:rFonts w:ascii="Times New Roman" w:hAnsi="Times New Roman" w:cs="Times New Roman"/>
          <w:b/>
          <w:sz w:val="24"/>
          <w:szCs w:val="24"/>
        </w:rPr>
        <w:t>Logout</w:t>
      </w:r>
      <w:r w:rsidRPr="00E66BAC">
        <w:rPr>
          <w:rFonts w:ascii="Times New Roman" w:hAnsi="Times New Roman" w:cs="Times New Roman"/>
          <w:b/>
          <w:sz w:val="24"/>
          <w:szCs w:val="24"/>
        </w:rPr>
        <w:t>)</w:t>
      </w:r>
    </w:p>
    <w:p w:rsidR="00E1731D" w:rsidRPr="00E66BAC" w:rsidRDefault="00E1731D" w:rsidP="00E66BAC">
      <w:pPr>
        <w:pStyle w:val="ListParagraph"/>
        <w:spacing w:line="360" w:lineRule="auto"/>
        <w:ind w:left="426" w:hanging="426"/>
        <w:rPr>
          <w:rFonts w:ascii="Times New Roman" w:hAnsi="Times New Roman" w:cs="Times New Roman"/>
          <w:sz w:val="24"/>
          <w:szCs w:val="24"/>
        </w:rPr>
      </w:pPr>
    </w:p>
    <w:p w:rsidR="00E1731D" w:rsidRPr="00E66BAC" w:rsidRDefault="00E1731D" w:rsidP="00E66BAC">
      <w:pPr>
        <w:pStyle w:val="ListParagraph"/>
        <w:numPr>
          <w:ilvl w:val="1"/>
          <w:numId w:val="30"/>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E1731D" w:rsidRPr="00E66BAC" w:rsidRDefault="00E1731D"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Pengujian dilakukan berdasarkan fungsionalitas fitur </w:t>
      </w:r>
      <w:r w:rsidR="009D7CEB" w:rsidRPr="00E66BAC">
        <w:rPr>
          <w:rFonts w:ascii="Times New Roman" w:hAnsi="Times New Roman" w:cs="Times New Roman"/>
          <w:sz w:val="24"/>
          <w:szCs w:val="24"/>
        </w:rPr>
        <w:t>logout</w:t>
      </w:r>
      <w:r w:rsidRPr="00E66BAC">
        <w:rPr>
          <w:rFonts w:ascii="Times New Roman" w:hAnsi="Times New Roman" w:cs="Times New Roman"/>
          <w:sz w:val="24"/>
          <w:szCs w:val="24"/>
        </w:rPr>
        <w:t xml:space="preserve"> sebagai berikut :</w:t>
      </w:r>
    </w:p>
    <w:p w:rsidR="00E1731D" w:rsidRPr="00E66BAC" w:rsidRDefault="00BB7B3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2</w:t>
      </w:r>
      <w:r w:rsidR="00E1731D" w:rsidRPr="00E66BAC">
        <w:rPr>
          <w:rFonts w:ascii="Times New Roman" w:hAnsi="Times New Roman" w:cs="Times New Roman"/>
          <w:sz w:val="24"/>
          <w:szCs w:val="24"/>
        </w:rPr>
        <w:t xml:space="preserve">. Pengujian Fungsionalitas Fitur </w:t>
      </w:r>
      <w:r w:rsidR="007C38EB" w:rsidRPr="00E66BAC">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E1731D" w:rsidRPr="00E66BAC" w:rsidTr="005254BD">
        <w:tc>
          <w:tcPr>
            <w:tcW w:w="1340" w:type="dxa"/>
            <w:vAlign w:val="center"/>
          </w:tcPr>
          <w:p w:rsidR="00E1731D" w:rsidRPr="00E66BAC" w:rsidRDefault="00E1731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E1731D" w:rsidRPr="00E66BAC" w:rsidRDefault="00E1731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E1731D" w:rsidRPr="00E66BAC" w:rsidRDefault="00E1731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E1731D" w:rsidRPr="00E66BAC" w:rsidRDefault="00E1731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E1731D" w:rsidRPr="00E66BAC" w:rsidRDefault="00E1731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E1731D" w:rsidRPr="00E66BAC" w:rsidTr="005254BD">
        <w:tc>
          <w:tcPr>
            <w:tcW w:w="1340" w:type="dxa"/>
          </w:tcPr>
          <w:p w:rsidR="00E1731D" w:rsidRPr="00E66BAC" w:rsidRDefault="0062542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akukan proses </w:t>
            </w:r>
            <w:r w:rsidRPr="00E66BAC">
              <w:rPr>
                <w:rFonts w:ascii="Times New Roman" w:hAnsi="Times New Roman" w:cs="Times New Roman"/>
                <w:i/>
                <w:sz w:val="24"/>
                <w:szCs w:val="24"/>
              </w:rPr>
              <w:t>logout</w:t>
            </w:r>
          </w:p>
        </w:tc>
        <w:tc>
          <w:tcPr>
            <w:tcW w:w="1563" w:type="dxa"/>
          </w:tcPr>
          <w:p w:rsidR="00E1731D" w:rsidRPr="00E66BAC" w:rsidRDefault="00E1731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w:t>
            </w:r>
            <w:r w:rsidR="009D7CEB" w:rsidRPr="00E66BAC">
              <w:rPr>
                <w:rFonts w:ascii="Times New Roman" w:hAnsi="Times New Roman" w:cs="Times New Roman"/>
                <w:sz w:val="24"/>
                <w:szCs w:val="24"/>
              </w:rPr>
              <w:t>keluar dari akun yang sedang digunakan</w:t>
            </w:r>
            <w:r w:rsidR="0062542F" w:rsidRPr="00E66BAC">
              <w:rPr>
                <w:rFonts w:ascii="Times New Roman" w:hAnsi="Times New Roman" w:cs="Times New Roman"/>
                <w:sz w:val="24"/>
                <w:szCs w:val="24"/>
              </w:rPr>
              <w:t xml:space="preserve"> dan menuju halaman </w:t>
            </w:r>
            <w:r w:rsidR="0062542F" w:rsidRPr="00E66BAC">
              <w:rPr>
                <w:rFonts w:ascii="Times New Roman" w:hAnsi="Times New Roman" w:cs="Times New Roman"/>
                <w:i/>
                <w:sz w:val="24"/>
                <w:szCs w:val="24"/>
              </w:rPr>
              <w:t>login</w:t>
            </w:r>
            <w:r w:rsidR="00287EF1" w:rsidRPr="00E66BAC">
              <w:rPr>
                <w:rFonts w:ascii="Times New Roman" w:hAnsi="Times New Roman" w:cs="Times New Roman"/>
                <w:i/>
                <w:sz w:val="24"/>
                <w:szCs w:val="24"/>
              </w:rPr>
              <w:t xml:space="preserve"> administrator</w:t>
            </w:r>
          </w:p>
        </w:tc>
        <w:tc>
          <w:tcPr>
            <w:tcW w:w="1918" w:type="dxa"/>
          </w:tcPr>
          <w:p w:rsidR="00E1731D" w:rsidRPr="00E66BAC" w:rsidRDefault="00E1731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Administrator dapat mengklik tombol </w:t>
            </w:r>
            <w:r w:rsidR="009D7CEB" w:rsidRPr="00E66BAC">
              <w:rPr>
                <w:rFonts w:ascii="Times New Roman" w:hAnsi="Times New Roman" w:cs="Times New Roman"/>
                <w:sz w:val="24"/>
                <w:szCs w:val="24"/>
              </w:rPr>
              <w:t xml:space="preserve">logout pada menu </w:t>
            </w:r>
            <w:r w:rsidR="009D7CEB" w:rsidRPr="00E66BAC">
              <w:rPr>
                <w:rFonts w:ascii="Times New Roman" w:hAnsi="Times New Roman" w:cs="Times New Roman"/>
                <w:i/>
                <w:sz w:val="24"/>
                <w:szCs w:val="24"/>
              </w:rPr>
              <w:t>sidebar</w:t>
            </w:r>
          </w:p>
        </w:tc>
        <w:tc>
          <w:tcPr>
            <w:tcW w:w="1563" w:type="dxa"/>
          </w:tcPr>
          <w:p w:rsidR="00E1731D" w:rsidRPr="00E66BAC" w:rsidRDefault="00B34C4E"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Akun sudah keluar dan k</w:t>
            </w:r>
            <w:r w:rsidR="009D7CEB" w:rsidRPr="00E66BAC">
              <w:rPr>
                <w:rFonts w:ascii="Times New Roman" w:hAnsi="Times New Roman" w:cs="Times New Roman"/>
                <w:sz w:val="24"/>
                <w:szCs w:val="24"/>
              </w:rPr>
              <w:t>embali ke halaman login</w:t>
            </w:r>
            <w:r w:rsidR="002335EA" w:rsidRPr="00E66BAC">
              <w:rPr>
                <w:rFonts w:ascii="Times New Roman" w:hAnsi="Times New Roman" w:cs="Times New Roman"/>
                <w:sz w:val="24"/>
                <w:szCs w:val="24"/>
              </w:rPr>
              <w:t xml:space="preserve"> administrator</w:t>
            </w:r>
          </w:p>
        </w:tc>
        <w:tc>
          <w:tcPr>
            <w:tcW w:w="1260" w:type="dxa"/>
            <w:vAlign w:val="center"/>
          </w:tcPr>
          <w:p w:rsidR="00E1731D" w:rsidRPr="00E66BAC" w:rsidRDefault="00E1731D"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E1731D" w:rsidRPr="00E66BAC" w:rsidRDefault="00BB7B3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52</w:t>
      </w:r>
      <w:r w:rsidR="00E1731D" w:rsidRPr="00E66BAC">
        <w:rPr>
          <w:rFonts w:ascii="Times New Roman" w:hAnsi="Times New Roman" w:cs="Times New Roman"/>
          <w:sz w:val="24"/>
          <w:szCs w:val="24"/>
        </w:rPr>
        <w:t xml:space="preserve">. didapatkan hasil bahwa fitur ini telah sesuai dengan pengujian ditandai dengan  berjalannya fitur </w:t>
      </w:r>
      <w:r w:rsidR="007956E7" w:rsidRPr="00E66BAC">
        <w:rPr>
          <w:rFonts w:ascii="Times New Roman" w:hAnsi="Times New Roman" w:cs="Times New Roman"/>
          <w:i/>
          <w:sz w:val="24"/>
          <w:szCs w:val="24"/>
        </w:rPr>
        <w:t>logout</w:t>
      </w:r>
      <w:r w:rsidR="00E1731D" w:rsidRPr="00E66BAC">
        <w:rPr>
          <w:rFonts w:ascii="Times New Roman" w:hAnsi="Times New Roman" w:cs="Times New Roman"/>
          <w:sz w:val="24"/>
          <w:szCs w:val="24"/>
        </w:rPr>
        <w:t>.</w:t>
      </w:r>
    </w:p>
    <w:p w:rsidR="00A91745" w:rsidRPr="00E66BAC" w:rsidRDefault="00A91745"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i/>
          <w:sz w:val="24"/>
          <w:szCs w:val="24"/>
        </w:rPr>
        <w:br w:type="page"/>
      </w:r>
    </w:p>
    <w:p w:rsidR="00983FD5" w:rsidRPr="00E66BAC" w:rsidRDefault="00983FD5" w:rsidP="00E66BAC">
      <w:pPr>
        <w:pStyle w:val="Heading4"/>
        <w:numPr>
          <w:ilvl w:val="0"/>
          <w:numId w:val="20"/>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lastRenderedPageBreak/>
        <w:t>Website Trainers</w:t>
      </w:r>
    </w:p>
    <w:p w:rsidR="003630F5" w:rsidRPr="00E66BAC" w:rsidRDefault="00141E04"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3630F5" w:rsidRPr="00E66BAC">
        <w:rPr>
          <w:rFonts w:ascii="Times New Roman" w:hAnsi="Times New Roman" w:cs="Times New Roman"/>
          <w:sz w:val="24"/>
          <w:szCs w:val="24"/>
        </w:rPr>
        <w:t>Halaman Login</w:t>
      </w:r>
      <w:r w:rsidR="00E859A7" w:rsidRPr="00E66BAC">
        <w:rPr>
          <w:rFonts w:ascii="Times New Roman" w:hAnsi="Times New Roman" w:cs="Times New Roman"/>
          <w:sz w:val="24"/>
          <w:szCs w:val="24"/>
        </w:rPr>
        <w:t xml:space="preserve"> Trainers</w:t>
      </w:r>
    </w:p>
    <w:p w:rsidR="007E2375" w:rsidRPr="00E66BAC" w:rsidRDefault="007E2375"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7E2375" w:rsidRPr="00E66BAC" w:rsidRDefault="007E2375"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7E2375" w:rsidRPr="00E66BAC" w:rsidRDefault="007E2375"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Login Trainers)</w:t>
      </w:r>
    </w:p>
    <w:p w:rsidR="007E2375" w:rsidRPr="00E66BAC" w:rsidRDefault="007E2375" w:rsidP="00E66BAC">
      <w:pPr>
        <w:pStyle w:val="ListParagraph"/>
        <w:spacing w:line="360" w:lineRule="auto"/>
        <w:ind w:left="284"/>
        <w:rPr>
          <w:rFonts w:ascii="Times New Roman" w:hAnsi="Times New Roman" w:cs="Times New Roman"/>
          <w:sz w:val="24"/>
          <w:szCs w:val="24"/>
        </w:rPr>
      </w:pPr>
    </w:p>
    <w:p w:rsidR="007E2375" w:rsidRPr="00E66BAC" w:rsidRDefault="007E2375"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7E2375" w:rsidRPr="00E66BAC" w:rsidRDefault="007E2375"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7E2375"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3</w:t>
      </w:r>
      <w:r w:rsidR="007E2375" w:rsidRPr="00E66BAC">
        <w:rPr>
          <w:rFonts w:ascii="Times New Roman" w:hAnsi="Times New Roman" w:cs="Times New Roman"/>
          <w:sz w:val="24"/>
          <w:szCs w:val="24"/>
        </w:rPr>
        <w:t>. Pengujian Kompatibilitas Fitur Halaman Login Trainers</w:t>
      </w:r>
    </w:p>
    <w:tbl>
      <w:tblPr>
        <w:tblStyle w:val="TableGrid"/>
        <w:tblW w:w="0" w:type="auto"/>
        <w:tblInd w:w="284" w:type="dxa"/>
        <w:tblLook w:val="04A0" w:firstRow="1" w:lastRow="0" w:firstColumn="1" w:lastColumn="0" w:noHBand="0" w:noVBand="1"/>
      </w:tblPr>
      <w:tblGrid>
        <w:gridCol w:w="1979"/>
        <w:gridCol w:w="5665"/>
      </w:tblGrid>
      <w:tr w:rsidR="007E2375" w:rsidRPr="00E66BAC" w:rsidTr="005254BD">
        <w:tc>
          <w:tcPr>
            <w:tcW w:w="1979" w:type="dxa"/>
            <w:vAlign w:val="center"/>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7E2375" w:rsidRPr="00E66BAC" w:rsidTr="005254BD">
        <w:tc>
          <w:tcPr>
            <w:tcW w:w="1979" w:type="dxa"/>
            <w:vAlign w:val="center"/>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Login Trainers</w:t>
            </w:r>
          </w:p>
        </w:tc>
        <w:tc>
          <w:tcPr>
            <w:tcW w:w="5665" w:type="dxa"/>
            <w:vAlign w:val="center"/>
          </w:tcPr>
          <w:p w:rsidR="007E2375" w:rsidRPr="00E66BAC" w:rsidRDefault="007E2375" w:rsidP="00E66BAC">
            <w:pPr>
              <w:pStyle w:val="ListParagraph"/>
              <w:spacing w:line="360" w:lineRule="auto"/>
              <w:ind w:left="0"/>
              <w:rPr>
                <w:rFonts w:ascii="Times New Roman" w:hAnsi="Times New Roman" w:cs="Times New Roman"/>
                <w:sz w:val="24"/>
                <w:szCs w:val="24"/>
              </w:rPr>
            </w:pPr>
          </w:p>
        </w:tc>
      </w:tr>
      <w:tr w:rsidR="007E2375" w:rsidRPr="00E66BAC" w:rsidTr="005254BD">
        <w:tc>
          <w:tcPr>
            <w:tcW w:w="7644" w:type="dxa"/>
            <w:gridSpan w:val="2"/>
            <w:vAlign w:val="center"/>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Login Trainers pada Website sesuai dengan desain yang direncanakan.</w:t>
            </w:r>
          </w:p>
        </w:tc>
      </w:tr>
    </w:tbl>
    <w:p w:rsidR="007E2375"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Tabel 3.54</w:t>
      </w:r>
      <w:r w:rsidR="007E2375" w:rsidRPr="00E66BAC">
        <w:rPr>
          <w:rFonts w:ascii="Times New Roman" w:hAnsi="Times New Roman" w:cs="Times New Roman"/>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E2375" w:rsidRPr="00E66BAC" w:rsidTr="005254BD">
        <w:tc>
          <w:tcPr>
            <w:tcW w:w="1340" w:type="dxa"/>
            <w:vAlign w:val="center"/>
          </w:tcPr>
          <w:p w:rsidR="007E2375" w:rsidRPr="00E66BAC" w:rsidRDefault="007E237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7E2375" w:rsidRPr="00E66BAC" w:rsidRDefault="007E237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7E2375" w:rsidRPr="00E66BAC" w:rsidRDefault="007E237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7E2375" w:rsidRPr="00E66BAC" w:rsidRDefault="007E237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7E2375" w:rsidRPr="00E66BAC" w:rsidRDefault="007E237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7E2375" w:rsidRPr="00E66BAC" w:rsidTr="005254BD">
        <w:tc>
          <w:tcPr>
            <w:tcW w:w="1340" w:type="dxa"/>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akukan proses </w:t>
            </w:r>
            <w:r w:rsidRPr="00E66BAC">
              <w:rPr>
                <w:rFonts w:ascii="Times New Roman" w:hAnsi="Times New Roman" w:cs="Times New Roman"/>
                <w:i/>
                <w:sz w:val="24"/>
                <w:szCs w:val="24"/>
              </w:rPr>
              <w:t>login</w:t>
            </w:r>
          </w:p>
        </w:tc>
        <w:tc>
          <w:tcPr>
            <w:tcW w:w="1563" w:type="dxa"/>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Trainers dapat menuju halaman </w:t>
            </w:r>
            <w:r w:rsidRPr="00E66BAC">
              <w:rPr>
                <w:rFonts w:ascii="Times New Roman" w:hAnsi="Times New Roman" w:cs="Times New Roman"/>
                <w:i/>
                <w:sz w:val="24"/>
                <w:szCs w:val="24"/>
              </w:rPr>
              <w:t>dashboard</w:t>
            </w:r>
          </w:p>
        </w:tc>
        <w:tc>
          <w:tcPr>
            <w:tcW w:w="1918" w:type="dxa"/>
          </w:tcPr>
          <w:p w:rsidR="007E2375" w:rsidRPr="00E66BAC" w:rsidRDefault="007E237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Trainers harus memasukan akun yang sudah terdaftar sebelumnya dengan memasukan </w:t>
            </w:r>
            <w:r w:rsidR="006641A7" w:rsidRPr="00E66BAC">
              <w:rPr>
                <w:rFonts w:ascii="Times New Roman" w:hAnsi="Times New Roman" w:cs="Times New Roman"/>
                <w:sz w:val="24"/>
                <w:szCs w:val="24"/>
              </w:rPr>
              <w:t>email</w:t>
            </w:r>
            <w:r w:rsidRPr="00E66BAC">
              <w:rPr>
                <w:rFonts w:ascii="Times New Roman" w:hAnsi="Times New Roman" w:cs="Times New Roman"/>
                <w:sz w:val="24"/>
                <w:szCs w:val="24"/>
              </w:rPr>
              <w:t xml:space="preserve"> dan password.</w:t>
            </w:r>
          </w:p>
        </w:tc>
        <w:tc>
          <w:tcPr>
            <w:tcW w:w="1563" w:type="dxa"/>
          </w:tcPr>
          <w:p w:rsidR="007E2375" w:rsidRPr="00E66BAC" w:rsidRDefault="007E2375"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Trainers diarahkan ke halaman </w:t>
            </w:r>
            <w:r w:rsidRPr="00E66BAC">
              <w:rPr>
                <w:rFonts w:ascii="Times New Roman" w:hAnsi="Times New Roman" w:cs="Times New Roman"/>
                <w:i/>
                <w:sz w:val="24"/>
                <w:szCs w:val="24"/>
              </w:rPr>
              <w:t>dashboard</w:t>
            </w:r>
          </w:p>
        </w:tc>
        <w:tc>
          <w:tcPr>
            <w:tcW w:w="1260" w:type="dxa"/>
            <w:vAlign w:val="center"/>
          </w:tcPr>
          <w:p w:rsidR="007E2375" w:rsidRPr="00E66BAC" w:rsidRDefault="007E2375"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7E2375" w:rsidRPr="00E66BAC" w:rsidRDefault="00EB025F"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54</w:t>
      </w:r>
      <w:r w:rsidR="007E2375" w:rsidRPr="00E66BAC">
        <w:rPr>
          <w:rFonts w:ascii="Times New Roman" w:hAnsi="Times New Roman" w:cs="Times New Roman"/>
          <w:sz w:val="24"/>
          <w:szCs w:val="24"/>
        </w:rPr>
        <w:t>. didapatkan hasil bahwa fitur ini telah sesuai dengan pengujian ditandai dengan berjalannya halaman login trainers.</w:t>
      </w:r>
    </w:p>
    <w:p w:rsidR="007E2375" w:rsidRPr="00E66BAC" w:rsidRDefault="007E2375" w:rsidP="00E66BAC">
      <w:pPr>
        <w:spacing w:line="360" w:lineRule="auto"/>
        <w:rPr>
          <w:rFonts w:ascii="Times New Roman" w:hAnsi="Times New Roman" w:cs="Times New Roman"/>
          <w:sz w:val="24"/>
          <w:szCs w:val="24"/>
        </w:rPr>
      </w:pPr>
    </w:p>
    <w:p w:rsidR="003630F5" w:rsidRPr="00E66BAC" w:rsidRDefault="00141E04"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lastRenderedPageBreak/>
        <w:t xml:space="preserve">Fitur </w:t>
      </w:r>
      <w:r w:rsidR="003630F5" w:rsidRPr="00E66BAC">
        <w:rPr>
          <w:rFonts w:ascii="Times New Roman" w:hAnsi="Times New Roman" w:cs="Times New Roman"/>
          <w:sz w:val="24"/>
          <w:szCs w:val="24"/>
        </w:rPr>
        <w:t>Halaman Dashboard</w:t>
      </w:r>
    </w:p>
    <w:p w:rsidR="006F0135" w:rsidRPr="00E66BAC" w:rsidRDefault="006F0135"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6F0135" w:rsidRPr="00E66BAC" w:rsidRDefault="006F0135"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6F0135" w:rsidRPr="00E66BAC" w:rsidRDefault="006F0135"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ashboard)</w:t>
      </w:r>
    </w:p>
    <w:p w:rsidR="006F0135" w:rsidRPr="00E66BAC" w:rsidRDefault="006F0135" w:rsidP="00E66BAC">
      <w:pPr>
        <w:pStyle w:val="ListParagraph"/>
        <w:spacing w:line="360" w:lineRule="auto"/>
        <w:ind w:left="426" w:hanging="426"/>
        <w:rPr>
          <w:rFonts w:ascii="Times New Roman" w:hAnsi="Times New Roman" w:cs="Times New Roman"/>
          <w:sz w:val="24"/>
          <w:szCs w:val="24"/>
        </w:rPr>
      </w:pPr>
    </w:p>
    <w:p w:rsidR="006F0135" w:rsidRPr="00E66BAC" w:rsidRDefault="006F0135"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6F0135" w:rsidRPr="00E66BAC" w:rsidRDefault="006F0135"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6F0135"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5</w:t>
      </w:r>
      <w:r w:rsidR="006F0135" w:rsidRPr="00E66BAC">
        <w:rPr>
          <w:rFonts w:ascii="Times New Roman" w:hAnsi="Times New Roman" w:cs="Times New Roman"/>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6F0135" w:rsidRPr="00E66BAC" w:rsidTr="005254BD">
        <w:tc>
          <w:tcPr>
            <w:tcW w:w="1979" w:type="dxa"/>
            <w:vAlign w:val="center"/>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6F0135" w:rsidRPr="00E66BAC" w:rsidTr="005254BD">
        <w:tc>
          <w:tcPr>
            <w:tcW w:w="1979" w:type="dxa"/>
            <w:vAlign w:val="center"/>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ashboard</w:t>
            </w:r>
          </w:p>
        </w:tc>
        <w:tc>
          <w:tcPr>
            <w:tcW w:w="5665" w:type="dxa"/>
            <w:vAlign w:val="center"/>
          </w:tcPr>
          <w:p w:rsidR="006F0135" w:rsidRPr="00E66BAC" w:rsidRDefault="006F0135" w:rsidP="00E66BAC">
            <w:pPr>
              <w:pStyle w:val="ListParagraph"/>
              <w:spacing w:line="360" w:lineRule="auto"/>
              <w:ind w:left="0"/>
              <w:rPr>
                <w:rFonts w:ascii="Times New Roman" w:hAnsi="Times New Roman" w:cs="Times New Roman"/>
                <w:sz w:val="24"/>
                <w:szCs w:val="24"/>
              </w:rPr>
            </w:pPr>
          </w:p>
        </w:tc>
      </w:tr>
      <w:tr w:rsidR="006F0135" w:rsidRPr="00E66BAC" w:rsidTr="005254BD">
        <w:tc>
          <w:tcPr>
            <w:tcW w:w="7644" w:type="dxa"/>
            <w:gridSpan w:val="2"/>
            <w:vAlign w:val="center"/>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ashboard pada Website sesuai dengan desain yang direncanakan.</w:t>
            </w:r>
          </w:p>
        </w:tc>
      </w:tr>
    </w:tbl>
    <w:p w:rsidR="006F0135" w:rsidRPr="00E66BAC" w:rsidRDefault="006F0135" w:rsidP="00E66BAC">
      <w:pPr>
        <w:pStyle w:val="ListParagraph"/>
        <w:spacing w:line="360" w:lineRule="auto"/>
        <w:ind w:left="284"/>
        <w:rPr>
          <w:rFonts w:ascii="Times New Roman" w:hAnsi="Times New Roman" w:cs="Times New Roman"/>
          <w:sz w:val="24"/>
          <w:szCs w:val="24"/>
        </w:rPr>
      </w:pPr>
    </w:p>
    <w:p w:rsidR="006F0135"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6</w:t>
      </w:r>
      <w:r w:rsidR="006F0135" w:rsidRPr="00E66BAC">
        <w:rPr>
          <w:rFonts w:ascii="Times New Roman" w:hAnsi="Times New Roman" w:cs="Times New Roman"/>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6F0135" w:rsidRPr="00E66BAC" w:rsidTr="005254BD">
        <w:tc>
          <w:tcPr>
            <w:tcW w:w="1554" w:type="dxa"/>
            <w:vAlign w:val="center"/>
          </w:tcPr>
          <w:p w:rsidR="006F0135" w:rsidRPr="00E66BAC" w:rsidRDefault="006F013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6F0135" w:rsidRPr="00E66BAC" w:rsidRDefault="006F013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6F0135" w:rsidRPr="00E66BAC" w:rsidRDefault="006F013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6F0135" w:rsidRPr="00E66BAC" w:rsidRDefault="006F013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6F0135" w:rsidRPr="00E66BAC" w:rsidRDefault="006F0135"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6F0135" w:rsidRPr="00E66BAC" w:rsidTr="005254BD">
        <w:tc>
          <w:tcPr>
            <w:tcW w:w="1554" w:type="dxa"/>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ampilkan halaman dashboard trainers</w:t>
            </w:r>
          </w:p>
        </w:tc>
        <w:tc>
          <w:tcPr>
            <w:tcW w:w="1701" w:type="dxa"/>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lihat informasi pada halaman dashboard</w:t>
            </w:r>
          </w:p>
        </w:tc>
        <w:tc>
          <w:tcPr>
            <w:tcW w:w="1566" w:type="dxa"/>
          </w:tcPr>
          <w:p w:rsidR="006F0135" w:rsidRPr="00E66BAC" w:rsidRDefault="006F0135"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Trainers dapat mengklik menu dashboard pada </w:t>
            </w:r>
            <w:r w:rsidRPr="00E66BAC">
              <w:rPr>
                <w:rFonts w:ascii="Times New Roman" w:hAnsi="Times New Roman" w:cs="Times New Roman"/>
                <w:i/>
                <w:sz w:val="24"/>
                <w:szCs w:val="24"/>
              </w:rPr>
              <w:t>sidebar</w:t>
            </w:r>
          </w:p>
        </w:tc>
        <w:tc>
          <w:tcPr>
            <w:tcW w:w="1563" w:type="dxa"/>
          </w:tcPr>
          <w:p w:rsidR="006F0135" w:rsidRPr="00E66BAC" w:rsidRDefault="006F0135"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Manampilkan informasi pada halaman dashboard</w:t>
            </w:r>
          </w:p>
        </w:tc>
        <w:tc>
          <w:tcPr>
            <w:tcW w:w="1260" w:type="dxa"/>
            <w:vAlign w:val="center"/>
          </w:tcPr>
          <w:p w:rsidR="006F0135" w:rsidRPr="00E66BAC" w:rsidRDefault="006F0135"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6F0135" w:rsidRPr="00E66BAC" w:rsidRDefault="00EB025F"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56</w:t>
      </w:r>
      <w:r w:rsidR="006F0135" w:rsidRPr="00E66BAC">
        <w:rPr>
          <w:rFonts w:ascii="Times New Roman" w:hAnsi="Times New Roman" w:cs="Times New Roman"/>
          <w:sz w:val="24"/>
          <w:szCs w:val="24"/>
        </w:rPr>
        <w:t>. didapatkan hasil bahwa fitur ini telah sesuai dengan pengujian ditandai dengan berjalannya halaman dashboard dan menampilkan kalkulasi jumlah daftar pelatihan.</w:t>
      </w:r>
    </w:p>
    <w:p w:rsidR="00903EC4" w:rsidRPr="00E66BAC" w:rsidRDefault="00903EC4" w:rsidP="00E66BAC">
      <w:pPr>
        <w:pStyle w:val="ListParagraph"/>
        <w:spacing w:line="360" w:lineRule="auto"/>
        <w:ind w:left="284"/>
        <w:jc w:val="both"/>
        <w:rPr>
          <w:rFonts w:ascii="Times New Roman" w:hAnsi="Times New Roman" w:cs="Times New Roman"/>
          <w:sz w:val="24"/>
          <w:szCs w:val="24"/>
        </w:rPr>
      </w:pPr>
    </w:p>
    <w:p w:rsidR="003630F5" w:rsidRPr="00E66BAC" w:rsidRDefault="00141E04"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3630F5" w:rsidRPr="00E66BAC">
        <w:rPr>
          <w:rFonts w:ascii="Times New Roman" w:hAnsi="Times New Roman" w:cs="Times New Roman"/>
          <w:sz w:val="24"/>
          <w:szCs w:val="24"/>
        </w:rPr>
        <w:t>Halaman Daftar Pelatihan</w:t>
      </w:r>
    </w:p>
    <w:p w:rsidR="00740B5D" w:rsidRPr="00E66BAC" w:rsidRDefault="00740B5D"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740B5D" w:rsidRPr="00E66BAC" w:rsidRDefault="00740B5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740B5D" w:rsidRPr="00E66BAC" w:rsidRDefault="00740B5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aftar Pelatihan)</w:t>
      </w:r>
    </w:p>
    <w:p w:rsidR="00740B5D" w:rsidRPr="00E66BAC" w:rsidRDefault="00740B5D" w:rsidP="00E66BAC">
      <w:pPr>
        <w:pStyle w:val="ListParagraph"/>
        <w:spacing w:line="360" w:lineRule="auto"/>
        <w:ind w:left="426" w:hanging="426"/>
        <w:rPr>
          <w:rFonts w:ascii="Times New Roman" w:hAnsi="Times New Roman" w:cs="Times New Roman"/>
          <w:sz w:val="24"/>
          <w:szCs w:val="24"/>
        </w:rPr>
      </w:pPr>
    </w:p>
    <w:p w:rsidR="00740B5D" w:rsidRPr="00E66BAC" w:rsidRDefault="00740B5D"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740B5D" w:rsidRPr="00E66BAC" w:rsidRDefault="00740B5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740B5D"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7</w:t>
      </w:r>
      <w:r w:rsidR="00740B5D" w:rsidRPr="00E66BAC">
        <w:rPr>
          <w:rFonts w:ascii="Times New Roman" w:hAnsi="Times New Roman" w:cs="Times New Roman"/>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979"/>
        <w:gridCol w:w="5665"/>
      </w:tblGrid>
      <w:tr w:rsidR="00740B5D" w:rsidRPr="00E66BAC" w:rsidTr="005254BD">
        <w:tc>
          <w:tcPr>
            <w:tcW w:w="1979" w:type="dxa"/>
            <w:vAlign w:val="center"/>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740B5D" w:rsidRPr="00E66BAC" w:rsidTr="005254BD">
        <w:tc>
          <w:tcPr>
            <w:tcW w:w="1979" w:type="dxa"/>
            <w:vAlign w:val="center"/>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aftar Pelatihan</w:t>
            </w:r>
          </w:p>
        </w:tc>
        <w:tc>
          <w:tcPr>
            <w:tcW w:w="5665" w:type="dxa"/>
            <w:vAlign w:val="center"/>
          </w:tcPr>
          <w:p w:rsidR="00740B5D" w:rsidRPr="00E66BAC" w:rsidRDefault="00740B5D" w:rsidP="00E66BAC">
            <w:pPr>
              <w:pStyle w:val="ListParagraph"/>
              <w:spacing w:line="360" w:lineRule="auto"/>
              <w:ind w:left="0"/>
              <w:rPr>
                <w:rFonts w:ascii="Times New Roman" w:hAnsi="Times New Roman" w:cs="Times New Roman"/>
                <w:sz w:val="24"/>
                <w:szCs w:val="24"/>
              </w:rPr>
            </w:pPr>
          </w:p>
        </w:tc>
      </w:tr>
      <w:tr w:rsidR="00740B5D" w:rsidRPr="00E66BAC" w:rsidTr="005254BD">
        <w:tc>
          <w:tcPr>
            <w:tcW w:w="7644" w:type="dxa"/>
            <w:gridSpan w:val="2"/>
            <w:vAlign w:val="center"/>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aftar Pelatihan pada Website sesuai dengan desain yang direncanakan.</w:t>
            </w:r>
          </w:p>
        </w:tc>
      </w:tr>
    </w:tbl>
    <w:p w:rsidR="00740B5D" w:rsidRPr="00E66BAC" w:rsidRDefault="00740B5D" w:rsidP="00E66BAC">
      <w:pPr>
        <w:pStyle w:val="ListParagraph"/>
        <w:spacing w:line="360" w:lineRule="auto"/>
        <w:ind w:left="284"/>
        <w:rPr>
          <w:rFonts w:ascii="Times New Roman" w:hAnsi="Times New Roman" w:cs="Times New Roman"/>
          <w:sz w:val="24"/>
          <w:szCs w:val="24"/>
        </w:rPr>
      </w:pPr>
    </w:p>
    <w:p w:rsidR="00740B5D"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58</w:t>
      </w:r>
      <w:r w:rsidR="00740B5D" w:rsidRPr="00E66BAC">
        <w:rPr>
          <w:rFonts w:ascii="Times New Roman" w:hAnsi="Times New Roman" w:cs="Times New Roman"/>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740B5D" w:rsidRPr="00E66BAC" w:rsidTr="005254BD">
        <w:tc>
          <w:tcPr>
            <w:tcW w:w="1554" w:type="dxa"/>
            <w:vAlign w:val="center"/>
          </w:tcPr>
          <w:p w:rsidR="00740B5D" w:rsidRPr="00E66BAC" w:rsidRDefault="00740B5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740B5D" w:rsidRPr="00E66BAC" w:rsidRDefault="00740B5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66" w:type="dxa"/>
            <w:vAlign w:val="center"/>
          </w:tcPr>
          <w:p w:rsidR="00740B5D" w:rsidRPr="00E66BAC" w:rsidRDefault="00740B5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740B5D" w:rsidRPr="00E66BAC" w:rsidRDefault="00740B5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740B5D" w:rsidRPr="00E66BAC" w:rsidRDefault="00740B5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740B5D" w:rsidRPr="00E66BAC" w:rsidTr="005254BD">
        <w:tc>
          <w:tcPr>
            <w:tcW w:w="1554" w:type="dxa"/>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ampilkan daftar pelatihan</w:t>
            </w:r>
          </w:p>
        </w:tc>
        <w:tc>
          <w:tcPr>
            <w:tcW w:w="1701" w:type="dxa"/>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lihat daftar pelatihan</w:t>
            </w:r>
          </w:p>
        </w:tc>
        <w:tc>
          <w:tcPr>
            <w:tcW w:w="1566" w:type="dxa"/>
          </w:tcPr>
          <w:p w:rsidR="00740B5D" w:rsidRPr="00E66BAC" w:rsidRDefault="00740B5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Trainers dapat mengklik menu daftar pelatihan pada </w:t>
            </w:r>
            <w:r w:rsidRPr="00E66BAC">
              <w:rPr>
                <w:rFonts w:ascii="Times New Roman" w:hAnsi="Times New Roman" w:cs="Times New Roman"/>
                <w:i/>
                <w:sz w:val="24"/>
                <w:szCs w:val="24"/>
              </w:rPr>
              <w:t>sidebar</w:t>
            </w:r>
          </w:p>
        </w:tc>
        <w:tc>
          <w:tcPr>
            <w:tcW w:w="1563" w:type="dxa"/>
          </w:tcPr>
          <w:p w:rsidR="00740B5D" w:rsidRPr="00E66BAC" w:rsidRDefault="00740B5D"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Menampilkan daftar pelatihan</w:t>
            </w:r>
          </w:p>
        </w:tc>
        <w:tc>
          <w:tcPr>
            <w:tcW w:w="1260" w:type="dxa"/>
            <w:vAlign w:val="center"/>
          </w:tcPr>
          <w:p w:rsidR="00740B5D" w:rsidRPr="00E66BAC" w:rsidRDefault="00740B5D"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740B5D" w:rsidRPr="00E66BAC" w:rsidRDefault="00EB025F"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58</w:t>
      </w:r>
      <w:r w:rsidR="00740B5D" w:rsidRPr="00E66BAC">
        <w:rPr>
          <w:rFonts w:ascii="Times New Roman" w:hAnsi="Times New Roman" w:cs="Times New Roman"/>
          <w:sz w:val="24"/>
          <w:szCs w:val="24"/>
        </w:rPr>
        <w:t>. didapatkan hasil bahwa fitur ini telah sesuai dengan pengujian ditandai dengan berjalannya halaman daftar pelatihan dengan menampilkan daftar pelatihan.</w:t>
      </w:r>
    </w:p>
    <w:p w:rsidR="00740B5D" w:rsidRPr="00E66BAC" w:rsidRDefault="00740B5D" w:rsidP="00E66BAC">
      <w:pPr>
        <w:pStyle w:val="ListParagraph"/>
        <w:spacing w:line="360" w:lineRule="auto"/>
        <w:ind w:left="284"/>
        <w:jc w:val="both"/>
        <w:rPr>
          <w:rFonts w:ascii="Times New Roman" w:hAnsi="Times New Roman" w:cs="Times New Roman"/>
          <w:sz w:val="24"/>
          <w:szCs w:val="24"/>
        </w:rPr>
      </w:pPr>
    </w:p>
    <w:p w:rsidR="003630F5" w:rsidRPr="00E66BAC" w:rsidRDefault="00141E04"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3630F5" w:rsidRPr="00E66BAC">
        <w:rPr>
          <w:rFonts w:ascii="Times New Roman" w:hAnsi="Times New Roman" w:cs="Times New Roman"/>
          <w:sz w:val="24"/>
          <w:szCs w:val="24"/>
        </w:rPr>
        <w:t>Halaman Update Daftar Pelatihan</w:t>
      </w:r>
    </w:p>
    <w:p w:rsidR="00593071" w:rsidRPr="00E66BAC" w:rsidRDefault="00593071"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593071" w:rsidRPr="00E66BAC" w:rsidRDefault="0059307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593071" w:rsidRPr="00E66BAC" w:rsidRDefault="00593071"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Update Daftar Pelatihan)</w:t>
      </w:r>
    </w:p>
    <w:p w:rsidR="00593071" w:rsidRPr="00E66BAC" w:rsidRDefault="00593071" w:rsidP="00E66BAC">
      <w:pPr>
        <w:pStyle w:val="ListParagraph"/>
        <w:spacing w:line="360" w:lineRule="auto"/>
        <w:ind w:left="284"/>
        <w:rPr>
          <w:rFonts w:ascii="Times New Roman" w:hAnsi="Times New Roman" w:cs="Times New Roman"/>
          <w:sz w:val="24"/>
          <w:szCs w:val="24"/>
        </w:rPr>
      </w:pPr>
    </w:p>
    <w:p w:rsidR="00593071" w:rsidRPr="00E66BAC" w:rsidRDefault="00593071"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593071" w:rsidRPr="00E66BAC" w:rsidRDefault="0059307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593071"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Tabel 3.</w:t>
      </w:r>
      <w:r w:rsidR="00593071" w:rsidRPr="00E66BAC">
        <w:rPr>
          <w:rFonts w:ascii="Times New Roman" w:hAnsi="Times New Roman" w:cs="Times New Roman"/>
          <w:sz w:val="24"/>
          <w:szCs w:val="24"/>
        </w:rPr>
        <w:t>5</w:t>
      </w:r>
      <w:r w:rsidRPr="00E66BAC">
        <w:rPr>
          <w:rFonts w:ascii="Times New Roman" w:hAnsi="Times New Roman" w:cs="Times New Roman"/>
          <w:sz w:val="24"/>
          <w:szCs w:val="24"/>
        </w:rPr>
        <w:t>9</w:t>
      </w:r>
      <w:r w:rsidR="00593071" w:rsidRPr="00E66BAC">
        <w:rPr>
          <w:rFonts w:ascii="Times New Roman" w:hAnsi="Times New Roman" w:cs="Times New Roman"/>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979"/>
        <w:gridCol w:w="5665"/>
      </w:tblGrid>
      <w:tr w:rsidR="00593071" w:rsidRPr="00E66BAC" w:rsidTr="005254BD">
        <w:tc>
          <w:tcPr>
            <w:tcW w:w="1979" w:type="dxa"/>
            <w:vAlign w:val="center"/>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593071" w:rsidRPr="00E66BAC" w:rsidTr="005254BD">
        <w:tc>
          <w:tcPr>
            <w:tcW w:w="1979" w:type="dxa"/>
            <w:vAlign w:val="center"/>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Update Daftar Pelatihan</w:t>
            </w:r>
          </w:p>
        </w:tc>
        <w:tc>
          <w:tcPr>
            <w:tcW w:w="5665" w:type="dxa"/>
            <w:vAlign w:val="center"/>
          </w:tcPr>
          <w:p w:rsidR="00593071" w:rsidRPr="00E66BAC" w:rsidRDefault="00593071" w:rsidP="00E66BAC">
            <w:pPr>
              <w:pStyle w:val="ListParagraph"/>
              <w:spacing w:line="360" w:lineRule="auto"/>
              <w:ind w:left="0"/>
              <w:rPr>
                <w:rFonts w:ascii="Times New Roman" w:hAnsi="Times New Roman" w:cs="Times New Roman"/>
                <w:sz w:val="24"/>
                <w:szCs w:val="24"/>
              </w:rPr>
            </w:pPr>
          </w:p>
        </w:tc>
      </w:tr>
      <w:tr w:rsidR="00593071" w:rsidRPr="00E66BAC" w:rsidTr="005254BD">
        <w:tc>
          <w:tcPr>
            <w:tcW w:w="7644" w:type="dxa"/>
            <w:gridSpan w:val="2"/>
            <w:vAlign w:val="center"/>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Update Daftar Pelatihan pada Website sesuai dengan desain yang direncanakan.</w:t>
            </w:r>
          </w:p>
        </w:tc>
      </w:tr>
    </w:tbl>
    <w:p w:rsidR="00593071" w:rsidRPr="00E66BAC" w:rsidRDefault="00593071" w:rsidP="00E66BAC">
      <w:pPr>
        <w:pStyle w:val="ListParagraph"/>
        <w:spacing w:line="360" w:lineRule="auto"/>
        <w:ind w:left="284"/>
        <w:rPr>
          <w:rFonts w:ascii="Times New Roman" w:hAnsi="Times New Roman" w:cs="Times New Roman"/>
          <w:sz w:val="24"/>
          <w:szCs w:val="24"/>
        </w:rPr>
      </w:pPr>
    </w:p>
    <w:p w:rsidR="00593071"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0</w:t>
      </w:r>
      <w:r w:rsidR="00593071" w:rsidRPr="00E66BAC">
        <w:rPr>
          <w:rFonts w:ascii="Times New Roman" w:hAnsi="Times New Roman" w:cs="Times New Roman"/>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593071" w:rsidRPr="00E66BAC" w:rsidTr="005254BD">
        <w:tc>
          <w:tcPr>
            <w:tcW w:w="1554" w:type="dxa"/>
            <w:vAlign w:val="center"/>
          </w:tcPr>
          <w:p w:rsidR="00593071" w:rsidRPr="00E66BAC" w:rsidRDefault="005930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593071" w:rsidRPr="00E66BAC" w:rsidRDefault="005930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3" w:type="dxa"/>
            <w:vAlign w:val="center"/>
          </w:tcPr>
          <w:p w:rsidR="00593071" w:rsidRPr="00E66BAC" w:rsidRDefault="005930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286" w:type="dxa"/>
            <w:vAlign w:val="center"/>
          </w:tcPr>
          <w:p w:rsidR="00593071" w:rsidRPr="00E66BAC" w:rsidRDefault="005930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593071" w:rsidRPr="00E66BAC" w:rsidRDefault="005930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593071" w:rsidRPr="00E66BAC" w:rsidTr="005254BD">
        <w:tc>
          <w:tcPr>
            <w:tcW w:w="1554" w:type="dxa"/>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pelatihan</w:t>
            </w:r>
          </w:p>
        </w:tc>
        <w:tc>
          <w:tcPr>
            <w:tcW w:w="1701" w:type="dxa"/>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update data pelatihan</w:t>
            </w:r>
          </w:p>
        </w:tc>
        <w:tc>
          <w:tcPr>
            <w:tcW w:w="1843" w:type="dxa"/>
          </w:tcPr>
          <w:p w:rsidR="00593071" w:rsidRPr="00E66BAC" w:rsidRDefault="005930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harus mengklik tombol update dan mengubah data pelatihan dan kemudian menyimpannya</w:t>
            </w:r>
          </w:p>
        </w:tc>
        <w:tc>
          <w:tcPr>
            <w:tcW w:w="1286" w:type="dxa"/>
          </w:tcPr>
          <w:p w:rsidR="00593071" w:rsidRPr="00E66BAC" w:rsidRDefault="00593071"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pelatihan berhasil diperbarui</w:t>
            </w:r>
          </w:p>
        </w:tc>
        <w:tc>
          <w:tcPr>
            <w:tcW w:w="1260" w:type="dxa"/>
            <w:vAlign w:val="center"/>
          </w:tcPr>
          <w:p w:rsidR="00593071" w:rsidRPr="00E66BAC" w:rsidRDefault="0059307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593071" w:rsidRPr="00E66BAC" w:rsidRDefault="00EB025F"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60</w:t>
      </w:r>
      <w:r w:rsidR="00593071" w:rsidRPr="00E66BAC">
        <w:rPr>
          <w:rFonts w:ascii="Times New Roman" w:hAnsi="Times New Roman" w:cs="Times New Roman"/>
          <w:sz w:val="24"/>
          <w:szCs w:val="24"/>
        </w:rPr>
        <w:t>. didapatkan hasil bahwa fitur ini telah sesuai dengan pengujian ditandai dengan berjalannya halaman update daftar pelatihan dengan trainers mengupdate data pelatihan.</w:t>
      </w:r>
    </w:p>
    <w:p w:rsidR="00174901" w:rsidRPr="00E66BAC" w:rsidRDefault="00174901" w:rsidP="00E66BAC">
      <w:pPr>
        <w:pStyle w:val="ListParagraph"/>
        <w:spacing w:line="360" w:lineRule="auto"/>
        <w:ind w:left="284"/>
        <w:jc w:val="both"/>
        <w:rPr>
          <w:rFonts w:ascii="Times New Roman" w:hAnsi="Times New Roman" w:cs="Times New Roman"/>
          <w:sz w:val="24"/>
          <w:szCs w:val="24"/>
        </w:rPr>
      </w:pPr>
    </w:p>
    <w:p w:rsidR="003630F5" w:rsidRPr="00E66BAC" w:rsidRDefault="00141E04"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3630F5" w:rsidRPr="00E66BAC">
        <w:rPr>
          <w:rFonts w:ascii="Times New Roman" w:hAnsi="Times New Roman" w:cs="Times New Roman"/>
          <w:sz w:val="24"/>
          <w:szCs w:val="24"/>
        </w:rPr>
        <w:t>Halaman Detail Daftar Pelatihan</w:t>
      </w:r>
    </w:p>
    <w:p w:rsidR="00A035C8" w:rsidRPr="00E66BAC" w:rsidRDefault="00A035C8"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A035C8" w:rsidRPr="00E66BAC" w:rsidRDefault="00A035C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A035C8" w:rsidRPr="00E66BAC" w:rsidRDefault="00A035C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Daftar Pelatihan)</w:t>
      </w:r>
    </w:p>
    <w:p w:rsidR="00A035C8" w:rsidRPr="00E66BAC" w:rsidRDefault="00A035C8" w:rsidP="00E66BAC">
      <w:pPr>
        <w:pStyle w:val="ListParagraph"/>
        <w:spacing w:line="360" w:lineRule="auto"/>
        <w:ind w:left="426" w:hanging="426"/>
        <w:rPr>
          <w:rFonts w:ascii="Times New Roman" w:hAnsi="Times New Roman" w:cs="Times New Roman"/>
          <w:sz w:val="24"/>
          <w:szCs w:val="24"/>
        </w:rPr>
      </w:pPr>
    </w:p>
    <w:p w:rsidR="00A035C8" w:rsidRPr="00E66BAC" w:rsidRDefault="00A035C8"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A035C8" w:rsidRPr="00E66BAC" w:rsidRDefault="00A035C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A035C8"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1</w:t>
      </w:r>
      <w:r w:rsidR="00A035C8" w:rsidRPr="00E66BAC">
        <w:rPr>
          <w:rFonts w:ascii="Times New Roman" w:hAnsi="Times New Roman" w:cs="Times New Roman"/>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979"/>
        <w:gridCol w:w="5665"/>
      </w:tblGrid>
      <w:tr w:rsidR="00A035C8" w:rsidRPr="00E66BAC" w:rsidTr="005254BD">
        <w:tc>
          <w:tcPr>
            <w:tcW w:w="1979" w:type="dxa"/>
            <w:vAlign w:val="center"/>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A035C8" w:rsidRPr="00E66BAC" w:rsidTr="005254BD">
        <w:tc>
          <w:tcPr>
            <w:tcW w:w="1979" w:type="dxa"/>
            <w:vAlign w:val="center"/>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Halaman Detail Daftar Pelatihan</w:t>
            </w:r>
          </w:p>
        </w:tc>
        <w:tc>
          <w:tcPr>
            <w:tcW w:w="5665" w:type="dxa"/>
            <w:vAlign w:val="center"/>
          </w:tcPr>
          <w:p w:rsidR="00A035C8" w:rsidRPr="00E66BAC" w:rsidRDefault="00A035C8" w:rsidP="00E66BAC">
            <w:pPr>
              <w:pStyle w:val="ListParagraph"/>
              <w:spacing w:line="360" w:lineRule="auto"/>
              <w:ind w:left="0"/>
              <w:rPr>
                <w:rFonts w:ascii="Times New Roman" w:hAnsi="Times New Roman" w:cs="Times New Roman"/>
                <w:sz w:val="24"/>
                <w:szCs w:val="24"/>
              </w:rPr>
            </w:pPr>
          </w:p>
        </w:tc>
      </w:tr>
      <w:tr w:rsidR="00A035C8" w:rsidRPr="00E66BAC" w:rsidTr="005254BD">
        <w:tc>
          <w:tcPr>
            <w:tcW w:w="7644" w:type="dxa"/>
            <w:gridSpan w:val="2"/>
            <w:vAlign w:val="center"/>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Daftar Pelatihan pada Website sesuai dengan desain yang direncanakan.</w:t>
            </w:r>
          </w:p>
        </w:tc>
      </w:tr>
    </w:tbl>
    <w:p w:rsidR="00A035C8" w:rsidRPr="00E66BAC" w:rsidRDefault="00A035C8" w:rsidP="00E66BAC">
      <w:pPr>
        <w:pStyle w:val="ListParagraph"/>
        <w:spacing w:line="360" w:lineRule="auto"/>
        <w:ind w:left="284"/>
        <w:rPr>
          <w:rFonts w:ascii="Times New Roman" w:hAnsi="Times New Roman" w:cs="Times New Roman"/>
          <w:sz w:val="24"/>
          <w:szCs w:val="24"/>
        </w:rPr>
      </w:pPr>
    </w:p>
    <w:p w:rsidR="00A035C8"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2</w:t>
      </w:r>
      <w:r w:rsidR="00A035C8" w:rsidRPr="00E66BAC">
        <w:rPr>
          <w:rFonts w:ascii="Times New Roman" w:hAnsi="Times New Roman" w:cs="Times New Roman"/>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035C8" w:rsidRPr="00E66BAC" w:rsidTr="005254BD">
        <w:tc>
          <w:tcPr>
            <w:tcW w:w="1340" w:type="dxa"/>
            <w:vAlign w:val="center"/>
          </w:tcPr>
          <w:p w:rsidR="00A035C8" w:rsidRPr="00E66BAC" w:rsidRDefault="00A035C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A035C8" w:rsidRPr="00E66BAC" w:rsidRDefault="00A035C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A035C8" w:rsidRPr="00E66BAC" w:rsidRDefault="00A035C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A035C8" w:rsidRPr="00E66BAC" w:rsidRDefault="00A035C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A035C8" w:rsidRPr="00E66BAC" w:rsidRDefault="00A035C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A035C8" w:rsidRPr="00E66BAC" w:rsidTr="005254BD">
        <w:tc>
          <w:tcPr>
            <w:tcW w:w="1340" w:type="dxa"/>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ihat detail pelatihan</w:t>
            </w:r>
          </w:p>
        </w:tc>
        <w:tc>
          <w:tcPr>
            <w:tcW w:w="1563" w:type="dxa"/>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lihat detail pelatihan</w:t>
            </w:r>
          </w:p>
        </w:tc>
        <w:tc>
          <w:tcPr>
            <w:tcW w:w="1918" w:type="dxa"/>
          </w:tcPr>
          <w:p w:rsidR="00A035C8" w:rsidRPr="00E66BAC" w:rsidRDefault="00A035C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klik tombol detail</w:t>
            </w:r>
          </w:p>
        </w:tc>
        <w:tc>
          <w:tcPr>
            <w:tcW w:w="1563" w:type="dxa"/>
          </w:tcPr>
          <w:p w:rsidR="00A035C8" w:rsidRPr="00E66BAC" w:rsidRDefault="00A035C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etail pelatihan berhasil ditampilkan</w:t>
            </w:r>
          </w:p>
        </w:tc>
        <w:tc>
          <w:tcPr>
            <w:tcW w:w="1260" w:type="dxa"/>
            <w:vAlign w:val="center"/>
          </w:tcPr>
          <w:p w:rsidR="00A035C8" w:rsidRPr="00E66BAC" w:rsidRDefault="00A035C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A035C8" w:rsidRPr="00E66BAC" w:rsidRDefault="00EB025F"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62</w:t>
      </w:r>
      <w:r w:rsidR="00A035C8" w:rsidRPr="00E66BAC">
        <w:rPr>
          <w:rFonts w:ascii="Times New Roman" w:hAnsi="Times New Roman" w:cs="Times New Roman"/>
          <w:sz w:val="24"/>
          <w:szCs w:val="24"/>
        </w:rPr>
        <w:t>. didapatkan hasil bahwa fitur ini telah sesuai dengan pengujian ditandai dengan berjalannya halaman detail daftar pelatihan dengan menampilkan detail pelatihan.</w:t>
      </w:r>
    </w:p>
    <w:p w:rsidR="00DF426D" w:rsidRPr="00E66BAC" w:rsidRDefault="00DF426D" w:rsidP="00E66BAC">
      <w:pPr>
        <w:pStyle w:val="ListParagraph"/>
        <w:spacing w:line="360" w:lineRule="auto"/>
        <w:ind w:left="284"/>
        <w:jc w:val="both"/>
        <w:rPr>
          <w:rFonts w:ascii="Times New Roman" w:hAnsi="Times New Roman" w:cs="Times New Roman"/>
          <w:sz w:val="24"/>
          <w:szCs w:val="24"/>
        </w:rPr>
      </w:pPr>
    </w:p>
    <w:p w:rsidR="00827A37" w:rsidRPr="00E66BAC" w:rsidRDefault="00827A37"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Delete Daftar Pelatihan</w:t>
      </w:r>
    </w:p>
    <w:p w:rsidR="009A5D31" w:rsidRPr="00E66BAC" w:rsidRDefault="009A5D31"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9A5D31" w:rsidRPr="00E66BAC" w:rsidRDefault="009A5D3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9A5D31" w:rsidRPr="00E66BAC" w:rsidRDefault="009A5D31"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Delete Daftar Pelatihan)</w:t>
      </w:r>
    </w:p>
    <w:p w:rsidR="009A5D31" w:rsidRPr="00E66BAC" w:rsidRDefault="009A5D31" w:rsidP="00E66BAC">
      <w:pPr>
        <w:pStyle w:val="ListParagraph"/>
        <w:spacing w:line="360" w:lineRule="auto"/>
        <w:ind w:left="426" w:hanging="426"/>
        <w:rPr>
          <w:rFonts w:ascii="Times New Roman" w:hAnsi="Times New Roman" w:cs="Times New Roman"/>
          <w:sz w:val="24"/>
          <w:szCs w:val="24"/>
        </w:rPr>
      </w:pPr>
    </w:p>
    <w:p w:rsidR="009A5D31" w:rsidRPr="00E66BAC" w:rsidRDefault="009A5D31"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9A5D31" w:rsidRPr="00E66BAC" w:rsidRDefault="009A5D31"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Pengujian dilakukan berdasarkan fungsionalitas fitur delete daftar pelatihan sebagai berikut :</w:t>
      </w:r>
    </w:p>
    <w:p w:rsidR="009A5D31"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3</w:t>
      </w:r>
      <w:r w:rsidR="009A5D31" w:rsidRPr="00E66BAC">
        <w:rPr>
          <w:rFonts w:ascii="Times New Roman" w:hAnsi="Times New Roman" w:cs="Times New Roman"/>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A5D31" w:rsidRPr="00E66BAC" w:rsidTr="005254BD">
        <w:tc>
          <w:tcPr>
            <w:tcW w:w="1340" w:type="dxa"/>
            <w:vAlign w:val="center"/>
          </w:tcPr>
          <w:p w:rsidR="009A5D31" w:rsidRPr="00E66BAC" w:rsidRDefault="009A5D3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9A5D31" w:rsidRPr="00E66BAC" w:rsidRDefault="009A5D3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9A5D31" w:rsidRPr="00E66BAC" w:rsidRDefault="009A5D3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9A5D31" w:rsidRPr="00E66BAC" w:rsidRDefault="009A5D3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9A5D31" w:rsidRPr="00E66BAC" w:rsidRDefault="009A5D3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9A5D31" w:rsidRPr="00E66BAC" w:rsidTr="005254BD">
        <w:tc>
          <w:tcPr>
            <w:tcW w:w="1340" w:type="dxa"/>
          </w:tcPr>
          <w:p w:rsidR="009A5D31" w:rsidRPr="00E66BAC" w:rsidRDefault="009A5D3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hapus data pelatihan</w:t>
            </w:r>
          </w:p>
        </w:tc>
        <w:tc>
          <w:tcPr>
            <w:tcW w:w="1563" w:type="dxa"/>
          </w:tcPr>
          <w:p w:rsidR="009A5D31" w:rsidRPr="00E66BAC" w:rsidRDefault="009A5D3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hapus data pelatihan</w:t>
            </w:r>
          </w:p>
        </w:tc>
        <w:tc>
          <w:tcPr>
            <w:tcW w:w="1918" w:type="dxa"/>
          </w:tcPr>
          <w:p w:rsidR="009A5D31" w:rsidRPr="00E66BAC" w:rsidRDefault="009A5D3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klik tombol hapus</w:t>
            </w:r>
          </w:p>
        </w:tc>
        <w:tc>
          <w:tcPr>
            <w:tcW w:w="1563" w:type="dxa"/>
          </w:tcPr>
          <w:p w:rsidR="009A5D31" w:rsidRPr="00E66BAC" w:rsidRDefault="009A5D31"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pelatihan berhasil dihapus</w:t>
            </w:r>
          </w:p>
        </w:tc>
        <w:tc>
          <w:tcPr>
            <w:tcW w:w="1260" w:type="dxa"/>
            <w:vAlign w:val="center"/>
          </w:tcPr>
          <w:p w:rsidR="009A5D31" w:rsidRPr="00E66BAC" w:rsidRDefault="009A5D3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9A5D31" w:rsidRPr="00E66BAC" w:rsidRDefault="00EB025F"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lastRenderedPageBreak/>
        <w:t>Dari hasil pengujian Tabel 3.63</w:t>
      </w:r>
      <w:r w:rsidR="009A5D31" w:rsidRPr="00E66BAC">
        <w:rPr>
          <w:rFonts w:ascii="Times New Roman" w:hAnsi="Times New Roman" w:cs="Times New Roman"/>
          <w:sz w:val="24"/>
          <w:szCs w:val="24"/>
        </w:rPr>
        <w:t>. didapatkan hasil bahwa fitur ini telah sesuai dengan pengujian ditandai dengan  berjalannya fitur delete daftar pelatihan.</w:t>
      </w:r>
    </w:p>
    <w:p w:rsidR="009A5D31" w:rsidRPr="00E66BAC" w:rsidRDefault="009A5D31" w:rsidP="00E66BAC">
      <w:pPr>
        <w:pStyle w:val="ListParagraph"/>
        <w:spacing w:line="360" w:lineRule="auto"/>
        <w:ind w:left="426"/>
        <w:rPr>
          <w:rFonts w:ascii="Times New Roman" w:hAnsi="Times New Roman" w:cs="Times New Roman"/>
          <w:sz w:val="24"/>
          <w:szCs w:val="24"/>
        </w:rPr>
      </w:pPr>
    </w:p>
    <w:p w:rsidR="003630F5" w:rsidRPr="00E66BAC" w:rsidRDefault="00141E04"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3630F5" w:rsidRPr="00E66BAC">
        <w:rPr>
          <w:rFonts w:ascii="Times New Roman" w:hAnsi="Times New Roman" w:cs="Times New Roman"/>
          <w:sz w:val="24"/>
          <w:szCs w:val="24"/>
        </w:rPr>
        <w:t>Halaman Pengaturan Akun</w:t>
      </w:r>
    </w:p>
    <w:p w:rsidR="00F04658" w:rsidRPr="00E66BAC" w:rsidRDefault="00F04658"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F04658" w:rsidRPr="00E66BAC" w:rsidRDefault="00F046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F04658" w:rsidRPr="00E66BAC" w:rsidRDefault="00F046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Pengaturan Akun)</w:t>
      </w:r>
    </w:p>
    <w:p w:rsidR="00F04658" w:rsidRPr="00E66BAC" w:rsidRDefault="00F04658" w:rsidP="00E66BAC">
      <w:pPr>
        <w:pStyle w:val="ListParagraph"/>
        <w:spacing w:line="360" w:lineRule="auto"/>
        <w:ind w:left="426" w:hanging="426"/>
        <w:rPr>
          <w:rFonts w:ascii="Times New Roman" w:hAnsi="Times New Roman" w:cs="Times New Roman"/>
          <w:sz w:val="24"/>
          <w:szCs w:val="24"/>
        </w:rPr>
      </w:pPr>
    </w:p>
    <w:p w:rsidR="00F04658" w:rsidRPr="00E66BAC" w:rsidRDefault="00F04658"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F04658" w:rsidRPr="00E66BAC" w:rsidRDefault="00F046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website berdasarkan fungsi yang ada didalam halaman tersebut. Hasil pengujian sebagai berikut :</w:t>
      </w:r>
    </w:p>
    <w:p w:rsidR="00F04658"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4</w:t>
      </w:r>
      <w:r w:rsidR="00F04658" w:rsidRPr="00E66BAC">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F04658" w:rsidRPr="00E66BAC" w:rsidTr="005254BD">
        <w:tc>
          <w:tcPr>
            <w:tcW w:w="1979" w:type="dxa"/>
            <w:vAlign w:val="center"/>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F04658" w:rsidRPr="00E66BAC" w:rsidTr="005254BD">
        <w:tc>
          <w:tcPr>
            <w:tcW w:w="1979" w:type="dxa"/>
            <w:vAlign w:val="center"/>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Pengaturan Akun</w:t>
            </w:r>
          </w:p>
        </w:tc>
        <w:tc>
          <w:tcPr>
            <w:tcW w:w="5665" w:type="dxa"/>
            <w:vAlign w:val="center"/>
          </w:tcPr>
          <w:p w:rsidR="00F04658" w:rsidRPr="00E66BAC" w:rsidRDefault="00F04658" w:rsidP="00E66BAC">
            <w:pPr>
              <w:pStyle w:val="ListParagraph"/>
              <w:spacing w:line="360" w:lineRule="auto"/>
              <w:ind w:left="0"/>
              <w:rPr>
                <w:rFonts w:ascii="Times New Roman" w:hAnsi="Times New Roman" w:cs="Times New Roman"/>
                <w:sz w:val="24"/>
                <w:szCs w:val="24"/>
              </w:rPr>
            </w:pPr>
          </w:p>
        </w:tc>
      </w:tr>
      <w:tr w:rsidR="00F04658" w:rsidRPr="00E66BAC" w:rsidTr="005254BD">
        <w:tc>
          <w:tcPr>
            <w:tcW w:w="7644" w:type="dxa"/>
            <w:gridSpan w:val="2"/>
            <w:vAlign w:val="center"/>
          </w:tcPr>
          <w:p w:rsidR="00F04658" w:rsidRPr="00E66BAC" w:rsidRDefault="00F04658" w:rsidP="00E66BAC">
            <w:pPr>
              <w:pStyle w:val="ListParagraph"/>
              <w:spacing w:line="360" w:lineRule="auto"/>
              <w:ind w:left="0"/>
              <w:jc w:val="both"/>
              <w:rPr>
                <w:rFonts w:ascii="Times New Roman" w:hAnsi="Times New Roman" w:cs="Times New Roman"/>
                <w:sz w:val="24"/>
                <w:szCs w:val="24"/>
              </w:rPr>
            </w:pPr>
            <w:r w:rsidRPr="00E66BAC">
              <w:rPr>
                <w:rFonts w:ascii="Times New Roman" w:hAnsi="Times New Roman" w:cs="Times New Roman"/>
                <w:sz w:val="24"/>
                <w:szCs w:val="24"/>
              </w:rPr>
              <w:t>Keterangan : Tampilan Halaman Pengaturan Akun pada Website sesuai dengan desain yang direncanakan.</w:t>
            </w:r>
          </w:p>
        </w:tc>
      </w:tr>
    </w:tbl>
    <w:p w:rsidR="00F04658" w:rsidRPr="00E66BAC" w:rsidRDefault="00F04658" w:rsidP="00E66BAC">
      <w:pPr>
        <w:pStyle w:val="ListParagraph"/>
        <w:spacing w:line="360" w:lineRule="auto"/>
        <w:ind w:left="284"/>
        <w:rPr>
          <w:rFonts w:ascii="Times New Roman" w:hAnsi="Times New Roman" w:cs="Times New Roman"/>
          <w:sz w:val="24"/>
          <w:szCs w:val="24"/>
        </w:rPr>
      </w:pPr>
    </w:p>
    <w:p w:rsidR="00F04658"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5</w:t>
      </w:r>
      <w:r w:rsidR="00F04658" w:rsidRPr="00E66BAC">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04658" w:rsidRPr="00E66BAC" w:rsidTr="00F04658">
        <w:tc>
          <w:tcPr>
            <w:tcW w:w="1554"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418"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F04658" w:rsidRPr="00E66BAC" w:rsidTr="00F04658">
        <w:tc>
          <w:tcPr>
            <w:tcW w:w="1554"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ihat pengaturan akun</w:t>
            </w:r>
          </w:p>
        </w:tc>
        <w:tc>
          <w:tcPr>
            <w:tcW w:w="1418"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lihat pengaturan akun</w:t>
            </w:r>
          </w:p>
        </w:tc>
        <w:tc>
          <w:tcPr>
            <w:tcW w:w="1849"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klik tombol pengaturan akun</w:t>
            </w:r>
          </w:p>
        </w:tc>
        <w:tc>
          <w:tcPr>
            <w:tcW w:w="1563" w:type="dxa"/>
          </w:tcPr>
          <w:p w:rsidR="00F04658" w:rsidRPr="00E66BAC" w:rsidRDefault="00F0465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Pengaturan Akun berhasil ditampilkan</w:t>
            </w:r>
          </w:p>
        </w:tc>
        <w:tc>
          <w:tcPr>
            <w:tcW w:w="1260"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F04658" w:rsidRPr="00E66BAC" w:rsidTr="00F04658">
        <w:tc>
          <w:tcPr>
            <w:tcW w:w="1554"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akun</w:t>
            </w:r>
          </w:p>
        </w:tc>
        <w:tc>
          <w:tcPr>
            <w:tcW w:w="1418"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update data akun</w:t>
            </w:r>
          </w:p>
        </w:tc>
        <w:tc>
          <w:tcPr>
            <w:tcW w:w="1849"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mengubah data akun dan kemudian menyimpannya</w:t>
            </w:r>
          </w:p>
        </w:tc>
        <w:tc>
          <w:tcPr>
            <w:tcW w:w="1563" w:type="dxa"/>
          </w:tcPr>
          <w:p w:rsidR="00F04658" w:rsidRPr="00E66BAC" w:rsidRDefault="00F0465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 pelatihan berhasil diperbarui</w:t>
            </w:r>
          </w:p>
        </w:tc>
        <w:tc>
          <w:tcPr>
            <w:tcW w:w="1260"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F04658" w:rsidRPr="00E66BAC" w:rsidTr="00F04658">
        <w:tc>
          <w:tcPr>
            <w:tcW w:w="1554"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Mengupload image akun</w:t>
            </w:r>
          </w:p>
        </w:tc>
        <w:tc>
          <w:tcPr>
            <w:tcW w:w="1418"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dapat mengupdate image akun</w:t>
            </w:r>
          </w:p>
        </w:tc>
        <w:tc>
          <w:tcPr>
            <w:tcW w:w="1849" w:type="dxa"/>
          </w:tcPr>
          <w:p w:rsidR="00F04658" w:rsidRPr="00E66BAC" w:rsidRDefault="00F046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rainers harus mengklik tombol upload dan mengubah image akun dan kemudian menyimpannya</w:t>
            </w:r>
          </w:p>
        </w:tc>
        <w:tc>
          <w:tcPr>
            <w:tcW w:w="1563" w:type="dxa"/>
          </w:tcPr>
          <w:p w:rsidR="00F04658" w:rsidRPr="00E66BAC" w:rsidRDefault="00F0465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Image berhasil diperbarui</w:t>
            </w:r>
          </w:p>
        </w:tc>
        <w:tc>
          <w:tcPr>
            <w:tcW w:w="1260" w:type="dxa"/>
            <w:vAlign w:val="center"/>
          </w:tcPr>
          <w:p w:rsidR="00F04658" w:rsidRPr="00E66BAC" w:rsidRDefault="00F0465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F04658" w:rsidRPr="00E66BAC" w:rsidRDefault="00F04658"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w:t>
      </w:r>
      <w:r w:rsidR="00EB025F" w:rsidRPr="00E66BAC">
        <w:rPr>
          <w:rFonts w:ascii="Times New Roman" w:hAnsi="Times New Roman" w:cs="Times New Roman"/>
          <w:sz w:val="24"/>
          <w:szCs w:val="24"/>
        </w:rPr>
        <w:t>hasil pengujian Tabel 3.65</w:t>
      </w:r>
      <w:r w:rsidRPr="00E66BAC">
        <w:rPr>
          <w:rFonts w:ascii="Times New Roman" w:hAnsi="Times New Roman" w:cs="Times New Roman"/>
          <w:sz w:val="24"/>
          <w:szCs w:val="24"/>
        </w:rPr>
        <w:t xml:space="preserve">. didapatkan hasil bahwa fitur ini telah sesuai dengan pengujian ditandai dengan berjalannya halaman </w:t>
      </w:r>
      <w:r w:rsidR="008E6035" w:rsidRPr="00E66BAC">
        <w:rPr>
          <w:rFonts w:ascii="Times New Roman" w:hAnsi="Times New Roman" w:cs="Times New Roman"/>
          <w:sz w:val="24"/>
          <w:szCs w:val="24"/>
        </w:rPr>
        <w:t>pengaturan akun</w:t>
      </w:r>
      <w:r w:rsidRPr="00E66BAC">
        <w:rPr>
          <w:rFonts w:ascii="Times New Roman" w:hAnsi="Times New Roman" w:cs="Times New Roman"/>
          <w:sz w:val="24"/>
          <w:szCs w:val="24"/>
        </w:rPr>
        <w:t xml:space="preserve"> dengan menampilkan </w:t>
      </w:r>
      <w:r w:rsidR="00B1077A" w:rsidRPr="00E66BAC">
        <w:rPr>
          <w:rFonts w:ascii="Times New Roman" w:hAnsi="Times New Roman" w:cs="Times New Roman"/>
          <w:sz w:val="24"/>
          <w:szCs w:val="24"/>
        </w:rPr>
        <w:t>pengaturan akun, mengupdate data akun, dan mengupload image akun</w:t>
      </w:r>
      <w:r w:rsidRPr="00E66BAC">
        <w:rPr>
          <w:rFonts w:ascii="Times New Roman" w:hAnsi="Times New Roman" w:cs="Times New Roman"/>
          <w:sz w:val="24"/>
          <w:szCs w:val="24"/>
        </w:rPr>
        <w:t>.</w:t>
      </w:r>
    </w:p>
    <w:p w:rsidR="00F04658" w:rsidRPr="00E66BAC" w:rsidRDefault="00F04658" w:rsidP="00E66BAC">
      <w:pPr>
        <w:pStyle w:val="ListParagraph"/>
        <w:spacing w:line="360" w:lineRule="auto"/>
        <w:ind w:left="426"/>
        <w:rPr>
          <w:rFonts w:ascii="Times New Roman" w:hAnsi="Times New Roman" w:cs="Times New Roman"/>
          <w:sz w:val="24"/>
          <w:szCs w:val="24"/>
        </w:rPr>
      </w:pPr>
    </w:p>
    <w:p w:rsidR="00385CCC" w:rsidRPr="00E66BAC" w:rsidRDefault="00950105" w:rsidP="00E66BAC">
      <w:pPr>
        <w:pStyle w:val="ListParagraph"/>
        <w:numPr>
          <w:ilvl w:val="0"/>
          <w:numId w:val="31"/>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385CCC" w:rsidRPr="00E66BAC">
        <w:rPr>
          <w:rFonts w:ascii="Times New Roman" w:hAnsi="Times New Roman" w:cs="Times New Roman"/>
          <w:sz w:val="24"/>
          <w:szCs w:val="24"/>
        </w:rPr>
        <w:t>Logout</w:t>
      </w:r>
    </w:p>
    <w:p w:rsidR="0015315C" w:rsidRPr="00E66BAC" w:rsidRDefault="0015315C" w:rsidP="00E66BAC">
      <w:pPr>
        <w:pStyle w:val="ListParagraph"/>
        <w:numPr>
          <w:ilvl w:val="1"/>
          <w:numId w:val="31"/>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15315C" w:rsidRPr="00E66BAC" w:rsidRDefault="0015315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15315C" w:rsidRPr="00E66BAC" w:rsidRDefault="0015315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Logout)</w:t>
      </w:r>
    </w:p>
    <w:p w:rsidR="0015315C" w:rsidRPr="00E66BAC" w:rsidRDefault="0015315C" w:rsidP="00E66BAC">
      <w:pPr>
        <w:pStyle w:val="ListParagraph"/>
        <w:spacing w:line="360" w:lineRule="auto"/>
        <w:ind w:left="426" w:hanging="426"/>
        <w:rPr>
          <w:rFonts w:ascii="Times New Roman" w:hAnsi="Times New Roman" w:cs="Times New Roman"/>
          <w:sz w:val="24"/>
          <w:szCs w:val="24"/>
        </w:rPr>
      </w:pPr>
    </w:p>
    <w:p w:rsidR="0015315C" w:rsidRPr="00E66BAC" w:rsidRDefault="0015315C" w:rsidP="00E66BAC">
      <w:pPr>
        <w:pStyle w:val="ListParagraph"/>
        <w:numPr>
          <w:ilvl w:val="1"/>
          <w:numId w:val="31"/>
        </w:numPr>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w:t>
      </w:r>
    </w:p>
    <w:p w:rsidR="0015315C" w:rsidRPr="00E66BAC" w:rsidRDefault="0015315C"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Pengujian dilakukan berdasarkan fungsionalitas fitur logout sebagai berikut :</w:t>
      </w:r>
    </w:p>
    <w:p w:rsidR="0015315C" w:rsidRPr="00E66BAC" w:rsidRDefault="00EB025F"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66</w:t>
      </w:r>
      <w:r w:rsidR="0015315C" w:rsidRPr="00E66BAC">
        <w:rPr>
          <w:rFonts w:ascii="Times New Roman" w:hAnsi="Times New Roman" w:cs="Times New Roman"/>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15315C" w:rsidRPr="00E66BAC" w:rsidTr="005254BD">
        <w:tc>
          <w:tcPr>
            <w:tcW w:w="1340" w:type="dxa"/>
            <w:vAlign w:val="center"/>
          </w:tcPr>
          <w:p w:rsidR="0015315C" w:rsidRPr="00E66BAC" w:rsidRDefault="0015315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3" w:type="dxa"/>
            <w:vAlign w:val="center"/>
          </w:tcPr>
          <w:p w:rsidR="0015315C" w:rsidRPr="00E66BAC" w:rsidRDefault="0015315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918" w:type="dxa"/>
            <w:vAlign w:val="center"/>
          </w:tcPr>
          <w:p w:rsidR="0015315C" w:rsidRPr="00E66BAC" w:rsidRDefault="0015315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15315C" w:rsidRPr="00E66BAC" w:rsidRDefault="0015315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15315C" w:rsidRPr="00E66BAC" w:rsidRDefault="0015315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15315C" w:rsidRPr="00E66BAC" w:rsidTr="005254BD">
        <w:tc>
          <w:tcPr>
            <w:tcW w:w="1340" w:type="dxa"/>
          </w:tcPr>
          <w:p w:rsidR="0015315C" w:rsidRPr="00E66BAC" w:rsidRDefault="0015315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akukan proses </w:t>
            </w:r>
            <w:r w:rsidRPr="00E66BAC">
              <w:rPr>
                <w:rFonts w:ascii="Times New Roman" w:hAnsi="Times New Roman" w:cs="Times New Roman"/>
                <w:i/>
                <w:sz w:val="24"/>
                <w:szCs w:val="24"/>
              </w:rPr>
              <w:t>logout</w:t>
            </w:r>
          </w:p>
        </w:tc>
        <w:tc>
          <w:tcPr>
            <w:tcW w:w="1563" w:type="dxa"/>
          </w:tcPr>
          <w:p w:rsidR="0015315C" w:rsidRPr="00E66BAC" w:rsidRDefault="0015315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Trainers dapat keluar dari akun yang sedang digunakan dan menuju halaman </w:t>
            </w:r>
            <w:r w:rsidRPr="00E66BAC">
              <w:rPr>
                <w:rFonts w:ascii="Times New Roman" w:hAnsi="Times New Roman" w:cs="Times New Roman"/>
                <w:i/>
                <w:sz w:val="24"/>
                <w:szCs w:val="24"/>
              </w:rPr>
              <w:t xml:space="preserve">login </w:t>
            </w:r>
            <w:r w:rsidR="00904A9A" w:rsidRPr="00E66BAC">
              <w:rPr>
                <w:rFonts w:ascii="Times New Roman" w:hAnsi="Times New Roman" w:cs="Times New Roman"/>
                <w:i/>
                <w:sz w:val="24"/>
                <w:szCs w:val="24"/>
              </w:rPr>
              <w:t>t</w:t>
            </w:r>
            <w:r w:rsidRPr="00E66BAC">
              <w:rPr>
                <w:rFonts w:ascii="Times New Roman" w:hAnsi="Times New Roman" w:cs="Times New Roman"/>
                <w:i/>
                <w:sz w:val="24"/>
                <w:szCs w:val="24"/>
              </w:rPr>
              <w:t>r</w:t>
            </w:r>
            <w:r w:rsidR="00904A9A" w:rsidRPr="00E66BAC">
              <w:rPr>
                <w:rFonts w:ascii="Times New Roman" w:hAnsi="Times New Roman" w:cs="Times New Roman"/>
                <w:i/>
                <w:sz w:val="24"/>
                <w:szCs w:val="24"/>
              </w:rPr>
              <w:t>ainers</w:t>
            </w:r>
          </w:p>
        </w:tc>
        <w:tc>
          <w:tcPr>
            <w:tcW w:w="1918" w:type="dxa"/>
          </w:tcPr>
          <w:p w:rsidR="0015315C" w:rsidRPr="00E66BAC" w:rsidRDefault="0015315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Trainers dapat mengklik tombol logout pada menu </w:t>
            </w:r>
            <w:r w:rsidRPr="00E66BAC">
              <w:rPr>
                <w:rFonts w:ascii="Times New Roman" w:hAnsi="Times New Roman" w:cs="Times New Roman"/>
                <w:i/>
                <w:sz w:val="24"/>
                <w:szCs w:val="24"/>
              </w:rPr>
              <w:t>sidebar</w:t>
            </w:r>
          </w:p>
        </w:tc>
        <w:tc>
          <w:tcPr>
            <w:tcW w:w="1563" w:type="dxa"/>
          </w:tcPr>
          <w:p w:rsidR="0015315C" w:rsidRPr="00E66BAC" w:rsidRDefault="0015315C"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Akun sudah keluar dan kembali ke halaman </w:t>
            </w:r>
            <w:r w:rsidRPr="00E66BAC">
              <w:rPr>
                <w:rFonts w:ascii="Times New Roman" w:hAnsi="Times New Roman" w:cs="Times New Roman"/>
                <w:i/>
                <w:sz w:val="24"/>
                <w:szCs w:val="24"/>
              </w:rPr>
              <w:t xml:space="preserve">login </w:t>
            </w:r>
            <w:r w:rsidR="00904A9A" w:rsidRPr="00E66BAC">
              <w:rPr>
                <w:rFonts w:ascii="Times New Roman" w:hAnsi="Times New Roman" w:cs="Times New Roman"/>
                <w:i/>
                <w:sz w:val="24"/>
                <w:szCs w:val="24"/>
              </w:rPr>
              <w:t>trainers</w:t>
            </w:r>
          </w:p>
        </w:tc>
        <w:tc>
          <w:tcPr>
            <w:tcW w:w="1260" w:type="dxa"/>
            <w:vAlign w:val="center"/>
          </w:tcPr>
          <w:p w:rsidR="0015315C" w:rsidRPr="00E66BAC" w:rsidRDefault="0015315C"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3630F5" w:rsidRPr="00E66BAC" w:rsidRDefault="0015315C"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w:t>
      </w:r>
      <w:r w:rsidR="00EB025F" w:rsidRPr="00E66BAC">
        <w:rPr>
          <w:rFonts w:ascii="Times New Roman" w:hAnsi="Times New Roman" w:cs="Times New Roman"/>
          <w:sz w:val="24"/>
          <w:szCs w:val="24"/>
        </w:rPr>
        <w:t>jian Tabel 3.66</w:t>
      </w:r>
      <w:r w:rsidRPr="00E66BAC">
        <w:rPr>
          <w:rFonts w:ascii="Times New Roman" w:hAnsi="Times New Roman" w:cs="Times New Roman"/>
          <w:sz w:val="24"/>
          <w:szCs w:val="24"/>
        </w:rPr>
        <w:t xml:space="preserve">. didapatkan hasil bahwa fitur ini telah sesuai dengan pengujian ditandai dengan  berjalannya fitur </w:t>
      </w:r>
      <w:r w:rsidRPr="00E66BAC">
        <w:rPr>
          <w:rFonts w:ascii="Times New Roman" w:hAnsi="Times New Roman" w:cs="Times New Roman"/>
          <w:i/>
          <w:sz w:val="24"/>
          <w:szCs w:val="24"/>
        </w:rPr>
        <w:t>logout</w:t>
      </w:r>
      <w:r w:rsidRPr="00E66BAC">
        <w:rPr>
          <w:rFonts w:ascii="Times New Roman" w:hAnsi="Times New Roman" w:cs="Times New Roman"/>
          <w:sz w:val="24"/>
          <w:szCs w:val="24"/>
        </w:rPr>
        <w:t>.</w:t>
      </w:r>
      <w:r w:rsidR="003630F5" w:rsidRPr="00E66BAC">
        <w:rPr>
          <w:rFonts w:ascii="Times New Roman" w:hAnsi="Times New Roman" w:cs="Times New Roman"/>
          <w:i/>
          <w:sz w:val="24"/>
          <w:szCs w:val="24"/>
        </w:rPr>
        <w:br w:type="page"/>
      </w:r>
    </w:p>
    <w:p w:rsidR="00983FD5" w:rsidRPr="00E66BAC" w:rsidRDefault="00983FD5" w:rsidP="00E66BAC">
      <w:pPr>
        <w:pStyle w:val="Heading4"/>
        <w:numPr>
          <w:ilvl w:val="0"/>
          <w:numId w:val="20"/>
        </w:numPr>
        <w:spacing w:line="360" w:lineRule="auto"/>
        <w:ind w:left="851" w:hanging="851"/>
        <w:rPr>
          <w:rFonts w:ascii="Times New Roman" w:hAnsi="Times New Roman" w:cs="Times New Roman"/>
          <w:i w:val="0"/>
          <w:color w:val="auto"/>
          <w:sz w:val="24"/>
          <w:szCs w:val="24"/>
        </w:rPr>
      </w:pPr>
      <w:r w:rsidRPr="00E66BAC">
        <w:rPr>
          <w:rFonts w:ascii="Times New Roman" w:hAnsi="Times New Roman" w:cs="Times New Roman"/>
          <w:i w:val="0"/>
          <w:color w:val="auto"/>
          <w:sz w:val="24"/>
          <w:szCs w:val="24"/>
        </w:rPr>
        <w:lastRenderedPageBreak/>
        <w:t>Aplikasi Customers</w:t>
      </w:r>
    </w:p>
    <w:p w:rsidR="007F72E8" w:rsidRPr="00E66BAC" w:rsidRDefault="007F72E8"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Splash Screen</w:t>
      </w:r>
    </w:p>
    <w:p w:rsidR="007F72E8" w:rsidRPr="00E66BAC" w:rsidRDefault="007F72E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7F72E8" w:rsidRPr="00E66BAC" w:rsidRDefault="007F72E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7F72E8" w:rsidRPr="00E66BAC" w:rsidRDefault="007F72E8"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Splash Screen)</w:t>
      </w:r>
    </w:p>
    <w:p w:rsidR="007F72E8" w:rsidRPr="00E66BAC" w:rsidRDefault="007F72E8" w:rsidP="00E66BAC">
      <w:pPr>
        <w:pStyle w:val="ListParagraph"/>
        <w:spacing w:line="360" w:lineRule="auto"/>
        <w:ind w:left="284"/>
        <w:rPr>
          <w:rFonts w:ascii="Times New Roman" w:hAnsi="Times New Roman" w:cs="Times New Roman"/>
          <w:sz w:val="24"/>
          <w:szCs w:val="24"/>
        </w:rPr>
      </w:pPr>
    </w:p>
    <w:p w:rsidR="007F72E8" w:rsidRPr="00E66BAC" w:rsidRDefault="007F72E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7F72E8" w:rsidRPr="00E66BAC" w:rsidRDefault="007F72E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7F72E8" w:rsidRPr="00E66BAC" w:rsidRDefault="007F72E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7. Pengujian Kompatibilitas Fitur Splash Screen</w:t>
      </w:r>
    </w:p>
    <w:tbl>
      <w:tblPr>
        <w:tblStyle w:val="TableGrid"/>
        <w:tblW w:w="0" w:type="auto"/>
        <w:tblInd w:w="284" w:type="dxa"/>
        <w:tblLook w:val="04A0" w:firstRow="1" w:lastRow="0" w:firstColumn="1" w:lastColumn="0" w:noHBand="0" w:noVBand="1"/>
      </w:tblPr>
      <w:tblGrid>
        <w:gridCol w:w="1979"/>
        <w:gridCol w:w="5665"/>
      </w:tblGrid>
      <w:tr w:rsidR="007F72E8" w:rsidRPr="00E66BAC" w:rsidTr="008B0B18">
        <w:tc>
          <w:tcPr>
            <w:tcW w:w="1979" w:type="dxa"/>
            <w:vAlign w:val="center"/>
          </w:tcPr>
          <w:p w:rsidR="007F72E8" w:rsidRPr="00E66BAC" w:rsidRDefault="007F72E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7F72E8" w:rsidRPr="00E66BAC" w:rsidRDefault="007F72E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7F72E8" w:rsidRPr="00E66BAC" w:rsidTr="008B0B18">
        <w:tc>
          <w:tcPr>
            <w:tcW w:w="1979" w:type="dxa"/>
            <w:vAlign w:val="center"/>
          </w:tcPr>
          <w:p w:rsidR="007F72E8" w:rsidRPr="00E66BAC" w:rsidRDefault="007F72E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Splash Screen</w:t>
            </w:r>
          </w:p>
        </w:tc>
        <w:tc>
          <w:tcPr>
            <w:tcW w:w="5665" w:type="dxa"/>
            <w:vAlign w:val="center"/>
          </w:tcPr>
          <w:p w:rsidR="007F72E8" w:rsidRPr="00E66BAC" w:rsidRDefault="00E54E8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noProof/>
              </w:rPr>
              <w:drawing>
                <wp:inline distT="0" distB="0" distL="0" distR="0" wp14:anchorId="1FA90B2A" wp14:editId="331E13B0">
                  <wp:extent cx="1215000" cy="2700000"/>
                  <wp:effectExtent l="0" t="0" r="4445"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7F72E8" w:rsidRPr="00E66BAC" w:rsidTr="008B0B18">
        <w:tc>
          <w:tcPr>
            <w:tcW w:w="7644" w:type="dxa"/>
            <w:gridSpan w:val="2"/>
            <w:vAlign w:val="center"/>
          </w:tcPr>
          <w:p w:rsidR="007F72E8" w:rsidRPr="00E66BAC" w:rsidRDefault="007F72E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Splash Screen pada Andorid sesuai dengan desain yang direncanakan.</w:t>
            </w:r>
          </w:p>
        </w:tc>
      </w:tr>
    </w:tbl>
    <w:p w:rsidR="007F72E8" w:rsidRPr="00E66BAC" w:rsidRDefault="007F72E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w:t>
      </w:r>
      <w:r w:rsidR="00112D8E" w:rsidRPr="00E66BAC">
        <w:rPr>
          <w:rFonts w:ascii="Times New Roman" w:hAnsi="Times New Roman" w:cs="Times New Roman"/>
          <w:sz w:val="24"/>
          <w:szCs w:val="24"/>
        </w:rPr>
        <w:t>Splash Screen</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9D0D2A" w:rsidRPr="00E66BAC" w:rsidTr="008B0B18">
        <w:tc>
          <w:tcPr>
            <w:tcW w:w="1554" w:type="dxa"/>
            <w:vAlign w:val="center"/>
          </w:tcPr>
          <w:p w:rsidR="009D0D2A" w:rsidRPr="00E66BAC" w:rsidRDefault="009D0D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843" w:type="dxa"/>
            <w:vAlign w:val="center"/>
          </w:tcPr>
          <w:p w:rsidR="009D0D2A" w:rsidRPr="00E66BAC" w:rsidRDefault="009D0D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9D0D2A" w:rsidRPr="00E66BAC" w:rsidRDefault="009D0D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428" w:type="dxa"/>
            <w:vAlign w:val="center"/>
          </w:tcPr>
          <w:p w:rsidR="009D0D2A" w:rsidRPr="00E66BAC" w:rsidRDefault="009D0D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9D0D2A" w:rsidRPr="00E66BAC" w:rsidRDefault="009D0D2A"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9D0D2A" w:rsidRPr="00E66BAC" w:rsidTr="008B0B18">
        <w:tc>
          <w:tcPr>
            <w:tcW w:w="1554" w:type="dxa"/>
          </w:tcPr>
          <w:p w:rsidR="009D0D2A" w:rsidRPr="00E66BAC" w:rsidRDefault="009D0D2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Splash Screen</w:t>
            </w:r>
          </w:p>
        </w:tc>
        <w:tc>
          <w:tcPr>
            <w:tcW w:w="1843" w:type="dxa"/>
          </w:tcPr>
          <w:p w:rsidR="009D0D2A" w:rsidRPr="00E66BAC" w:rsidRDefault="009D0D2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logo aplikasi saat </w:t>
            </w:r>
            <w:r w:rsidRPr="00E66BAC">
              <w:rPr>
                <w:rFonts w:ascii="Times New Roman" w:hAnsi="Times New Roman" w:cs="Times New Roman"/>
                <w:sz w:val="24"/>
                <w:szCs w:val="24"/>
              </w:rPr>
              <w:lastRenderedPageBreak/>
              <w:t>pertama kali dijalankan</w:t>
            </w:r>
          </w:p>
        </w:tc>
        <w:tc>
          <w:tcPr>
            <w:tcW w:w="1559" w:type="dxa"/>
          </w:tcPr>
          <w:p w:rsidR="009D0D2A" w:rsidRPr="00E66BAC" w:rsidRDefault="009D0D2A"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 xml:space="preserve">Customers membuka aplikasi yang </w:t>
            </w:r>
            <w:r w:rsidRPr="00E66BAC">
              <w:rPr>
                <w:rFonts w:ascii="Times New Roman" w:hAnsi="Times New Roman" w:cs="Times New Roman"/>
                <w:sz w:val="24"/>
                <w:szCs w:val="24"/>
              </w:rPr>
              <w:lastRenderedPageBreak/>
              <w:t>ada pada smartphone</w:t>
            </w:r>
          </w:p>
        </w:tc>
        <w:tc>
          <w:tcPr>
            <w:tcW w:w="1428" w:type="dxa"/>
          </w:tcPr>
          <w:p w:rsidR="009D0D2A" w:rsidRPr="00E66BAC" w:rsidRDefault="009D0D2A"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 xml:space="preserve">Customers dapat mengetahui logo atau </w:t>
            </w:r>
            <w:r w:rsidRPr="00E66BAC">
              <w:rPr>
                <w:rFonts w:ascii="Times New Roman" w:hAnsi="Times New Roman" w:cs="Times New Roman"/>
                <w:sz w:val="24"/>
                <w:szCs w:val="24"/>
              </w:rPr>
              <w:lastRenderedPageBreak/>
              <w:t>tampilan awal dari aplikasi</w:t>
            </w:r>
          </w:p>
        </w:tc>
        <w:tc>
          <w:tcPr>
            <w:tcW w:w="1260" w:type="dxa"/>
            <w:vAlign w:val="center"/>
          </w:tcPr>
          <w:p w:rsidR="009D0D2A" w:rsidRPr="00E66BAC" w:rsidRDefault="009D0D2A"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lastRenderedPageBreak/>
              <w:t>√</w:t>
            </w:r>
          </w:p>
        </w:tc>
      </w:tr>
    </w:tbl>
    <w:p w:rsidR="007F72E8" w:rsidRPr="00E66BAC" w:rsidRDefault="009D0D2A"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w:t>
      </w:r>
      <w:r w:rsidR="00AF5FEB" w:rsidRPr="00E66BAC">
        <w:rPr>
          <w:rFonts w:ascii="Times New Roman" w:hAnsi="Times New Roman" w:cs="Times New Roman"/>
          <w:sz w:val="24"/>
          <w:szCs w:val="24"/>
        </w:rPr>
        <w:t>splash screen</w:t>
      </w:r>
      <w:r w:rsidRPr="00E66BAC">
        <w:rPr>
          <w:rFonts w:ascii="Times New Roman" w:hAnsi="Times New Roman" w:cs="Times New Roman"/>
          <w:sz w:val="24"/>
          <w:szCs w:val="24"/>
        </w:rPr>
        <w:t>.</w:t>
      </w:r>
    </w:p>
    <w:p w:rsidR="009D0D2A" w:rsidRPr="00E66BAC" w:rsidRDefault="009D0D2A" w:rsidP="00E66BAC">
      <w:pPr>
        <w:pStyle w:val="ListParagraph"/>
        <w:spacing w:line="360" w:lineRule="auto"/>
        <w:ind w:left="284"/>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Utama</w:t>
      </w:r>
    </w:p>
    <w:p w:rsidR="001E14C7" w:rsidRPr="00E66BAC" w:rsidRDefault="001E14C7"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1E14C7" w:rsidRPr="00E66BAC" w:rsidRDefault="001E14C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1E14C7" w:rsidRPr="00E66BAC" w:rsidRDefault="001E14C7"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 xml:space="preserve">(Lampiran .. Kode Fitur Halaman </w:t>
      </w:r>
      <w:r w:rsidR="007A49E1" w:rsidRPr="00E66BAC">
        <w:rPr>
          <w:rFonts w:ascii="Times New Roman" w:hAnsi="Times New Roman" w:cs="Times New Roman"/>
          <w:b/>
          <w:sz w:val="24"/>
          <w:szCs w:val="24"/>
        </w:rPr>
        <w:t>Utama</w:t>
      </w:r>
      <w:r w:rsidRPr="00E66BAC">
        <w:rPr>
          <w:rFonts w:ascii="Times New Roman" w:hAnsi="Times New Roman" w:cs="Times New Roman"/>
          <w:b/>
          <w:sz w:val="24"/>
          <w:szCs w:val="24"/>
        </w:rPr>
        <w:t>)</w:t>
      </w:r>
    </w:p>
    <w:p w:rsidR="001E14C7" w:rsidRPr="00E66BAC" w:rsidRDefault="001E14C7" w:rsidP="00E66BAC">
      <w:pPr>
        <w:pStyle w:val="ListParagraph"/>
        <w:spacing w:line="360" w:lineRule="auto"/>
        <w:ind w:left="284"/>
        <w:rPr>
          <w:rFonts w:ascii="Times New Roman" w:hAnsi="Times New Roman" w:cs="Times New Roman"/>
          <w:sz w:val="24"/>
          <w:szCs w:val="24"/>
        </w:rPr>
      </w:pPr>
    </w:p>
    <w:p w:rsidR="001E14C7" w:rsidRPr="00E66BAC" w:rsidRDefault="001E14C7"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1E14C7" w:rsidRPr="00E66BAC" w:rsidRDefault="001E14C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Pengujian dilakukan berdasarkan tampilan dari platform </w:t>
      </w:r>
      <w:r w:rsidR="005034C9" w:rsidRPr="00E66BAC">
        <w:rPr>
          <w:rFonts w:ascii="Times New Roman" w:hAnsi="Times New Roman" w:cs="Times New Roman"/>
          <w:sz w:val="24"/>
          <w:szCs w:val="24"/>
        </w:rPr>
        <w:t>android</w:t>
      </w:r>
      <w:r w:rsidRPr="00E66BAC">
        <w:rPr>
          <w:rFonts w:ascii="Times New Roman" w:hAnsi="Times New Roman" w:cs="Times New Roman"/>
          <w:sz w:val="24"/>
          <w:szCs w:val="24"/>
        </w:rPr>
        <w:t xml:space="preserve"> berdasarkan fungsi yang ada didalam halaman tersebut. Hasil pengujian sebagai berikut :</w:t>
      </w:r>
    </w:p>
    <w:p w:rsidR="001E14C7" w:rsidRPr="00E66BAC" w:rsidRDefault="001E14C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7. Pengujian Kompatibilitas Fitur Halaman </w:t>
      </w:r>
      <w:r w:rsidR="00EF0D4D" w:rsidRPr="00E66BAC">
        <w:rPr>
          <w:rFonts w:ascii="Times New Roman" w:hAnsi="Times New Roman" w:cs="Times New Roman"/>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1E14C7" w:rsidRPr="00E66BAC" w:rsidTr="00175A87">
        <w:tc>
          <w:tcPr>
            <w:tcW w:w="1979" w:type="dxa"/>
            <w:vAlign w:val="center"/>
          </w:tcPr>
          <w:p w:rsidR="001E14C7" w:rsidRPr="00E66BAC" w:rsidRDefault="001E14C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1E14C7" w:rsidRPr="00E66BAC" w:rsidRDefault="00EF0D4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1E14C7" w:rsidRPr="00E66BAC" w:rsidTr="00175A87">
        <w:tc>
          <w:tcPr>
            <w:tcW w:w="1979" w:type="dxa"/>
            <w:vAlign w:val="center"/>
          </w:tcPr>
          <w:p w:rsidR="001E14C7" w:rsidRPr="00E66BAC" w:rsidRDefault="001E14C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EF0D4D" w:rsidRPr="00E66BAC">
              <w:rPr>
                <w:rFonts w:ascii="Times New Roman" w:hAnsi="Times New Roman" w:cs="Times New Roman"/>
                <w:sz w:val="24"/>
                <w:szCs w:val="24"/>
              </w:rPr>
              <w:t>Utama</w:t>
            </w:r>
          </w:p>
        </w:tc>
        <w:tc>
          <w:tcPr>
            <w:tcW w:w="5665" w:type="dxa"/>
            <w:vAlign w:val="center"/>
          </w:tcPr>
          <w:p w:rsidR="001E14C7" w:rsidRPr="00E66BAC" w:rsidRDefault="00E66BAC"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11DD0DBA" wp14:editId="68644154">
                  <wp:extent cx="1215000" cy="2700000"/>
                  <wp:effectExtent l="0" t="0" r="4445"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1E14C7" w:rsidRPr="00E66BAC" w:rsidTr="00175A87">
        <w:tc>
          <w:tcPr>
            <w:tcW w:w="7644" w:type="dxa"/>
            <w:gridSpan w:val="2"/>
            <w:vAlign w:val="center"/>
          </w:tcPr>
          <w:p w:rsidR="001E14C7" w:rsidRPr="00E66BAC" w:rsidRDefault="001E14C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EF0D4D" w:rsidRPr="00E66BAC">
              <w:rPr>
                <w:rFonts w:ascii="Times New Roman" w:hAnsi="Times New Roman" w:cs="Times New Roman"/>
                <w:sz w:val="24"/>
                <w:szCs w:val="24"/>
              </w:rPr>
              <w:t>Utama</w:t>
            </w:r>
            <w:r w:rsidRPr="00E66BAC">
              <w:rPr>
                <w:rFonts w:ascii="Times New Roman" w:hAnsi="Times New Roman" w:cs="Times New Roman"/>
                <w:sz w:val="24"/>
                <w:szCs w:val="24"/>
              </w:rPr>
              <w:t xml:space="preserve"> pada </w:t>
            </w:r>
            <w:r w:rsidR="00EF0D4D" w:rsidRPr="00E66BAC">
              <w:rPr>
                <w:rFonts w:ascii="Times New Roman" w:hAnsi="Times New Roman" w:cs="Times New Roman"/>
                <w:sz w:val="24"/>
                <w:szCs w:val="24"/>
              </w:rPr>
              <w:t>Andorid</w:t>
            </w:r>
            <w:r w:rsidRPr="00E66BAC">
              <w:rPr>
                <w:rFonts w:ascii="Times New Roman" w:hAnsi="Times New Roman" w:cs="Times New Roman"/>
                <w:sz w:val="24"/>
                <w:szCs w:val="24"/>
              </w:rPr>
              <w:t xml:space="preserve"> sesuai dengan desain yang direncanakan.</w:t>
            </w:r>
          </w:p>
        </w:tc>
      </w:tr>
    </w:tbl>
    <w:p w:rsidR="001E14C7" w:rsidRPr="00E66BAC" w:rsidRDefault="001E14C7"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Halaman </w:t>
      </w:r>
      <w:r w:rsidR="00EF0D4D" w:rsidRPr="00E66BAC">
        <w:rPr>
          <w:rFonts w:ascii="Times New Roman" w:hAnsi="Times New Roman" w:cs="Times New Roman"/>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1E14C7" w:rsidRPr="00E66BAC" w:rsidTr="00754020">
        <w:tc>
          <w:tcPr>
            <w:tcW w:w="1554" w:type="dxa"/>
            <w:vAlign w:val="center"/>
          </w:tcPr>
          <w:p w:rsidR="001E14C7" w:rsidRPr="00E66BAC" w:rsidRDefault="001E14C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lastRenderedPageBreak/>
              <w:t>Pengujian</w:t>
            </w:r>
          </w:p>
        </w:tc>
        <w:tc>
          <w:tcPr>
            <w:tcW w:w="1843" w:type="dxa"/>
            <w:vAlign w:val="center"/>
          </w:tcPr>
          <w:p w:rsidR="001E14C7" w:rsidRPr="00E66BAC" w:rsidRDefault="001E14C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1E14C7" w:rsidRPr="00E66BAC" w:rsidRDefault="001E14C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428" w:type="dxa"/>
            <w:vAlign w:val="center"/>
          </w:tcPr>
          <w:p w:rsidR="001E14C7" w:rsidRPr="00E66BAC" w:rsidRDefault="001E14C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1E14C7" w:rsidRPr="00E66BAC" w:rsidRDefault="001E14C7"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1E14C7" w:rsidRPr="00E66BAC" w:rsidTr="00754020">
        <w:tc>
          <w:tcPr>
            <w:tcW w:w="1554" w:type="dxa"/>
          </w:tcPr>
          <w:p w:rsidR="001E14C7" w:rsidRPr="00E66BAC" w:rsidRDefault="0075402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pilkan </w:t>
            </w:r>
            <w:r w:rsidR="00987507" w:rsidRPr="00E66BAC">
              <w:rPr>
                <w:rFonts w:ascii="Times New Roman" w:hAnsi="Times New Roman" w:cs="Times New Roman"/>
                <w:sz w:val="24"/>
                <w:szCs w:val="24"/>
              </w:rPr>
              <w:t>Halaman Utama</w:t>
            </w:r>
          </w:p>
        </w:tc>
        <w:tc>
          <w:tcPr>
            <w:tcW w:w="1843" w:type="dxa"/>
          </w:tcPr>
          <w:p w:rsidR="001E14C7" w:rsidRPr="00E66BAC" w:rsidRDefault="0098750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w:t>
            </w:r>
            <w:r w:rsidR="001E14C7" w:rsidRPr="00E66BAC">
              <w:rPr>
                <w:rFonts w:ascii="Times New Roman" w:hAnsi="Times New Roman" w:cs="Times New Roman"/>
                <w:sz w:val="24"/>
                <w:szCs w:val="24"/>
              </w:rPr>
              <w:t xml:space="preserve"> dapat </w:t>
            </w:r>
            <w:r w:rsidRPr="00E66BAC">
              <w:rPr>
                <w:rFonts w:ascii="Times New Roman" w:hAnsi="Times New Roman" w:cs="Times New Roman"/>
                <w:sz w:val="24"/>
                <w:szCs w:val="24"/>
              </w:rPr>
              <w:t xml:space="preserve">melihat </w:t>
            </w:r>
            <w:r w:rsidR="0059337E" w:rsidRPr="00E66BAC">
              <w:rPr>
                <w:rFonts w:ascii="Times New Roman" w:hAnsi="Times New Roman" w:cs="Times New Roman"/>
                <w:sz w:val="24"/>
                <w:szCs w:val="24"/>
              </w:rPr>
              <w:t xml:space="preserve">isi </w:t>
            </w:r>
            <w:r w:rsidRPr="00E66BAC">
              <w:rPr>
                <w:rFonts w:ascii="Times New Roman" w:hAnsi="Times New Roman" w:cs="Times New Roman"/>
                <w:sz w:val="24"/>
                <w:szCs w:val="24"/>
              </w:rPr>
              <w:t>halaman uta</w:t>
            </w:r>
            <w:r w:rsidR="006A5FED" w:rsidRPr="00E66BAC">
              <w:rPr>
                <w:rFonts w:ascii="Times New Roman" w:hAnsi="Times New Roman" w:cs="Times New Roman"/>
                <w:sz w:val="24"/>
                <w:szCs w:val="24"/>
              </w:rPr>
              <w:t xml:space="preserve">ma </w:t>
            </w:r>
            <w:r w:rsidR="00E66BAC">
              <w:rPr>
                <w:rFonts w:ascii="Times New Roman" w:hAnsi="Times New Roman" w:cs="Times New Roman"/>
                <w:sz w:val="24"/>
                <w:szCs w:val="24"/>
              </w:rPr>
              <w:t>setelah selesai proses splash screen</w:t>
            </w:r>
          </w:p>
        </w:tc>
        <w:tc>
          <w:tcPr>
            <w:tcW w:w="1559" w:type="dxa"/>
          </w:tcPr>
          <w:p w:rsidR="001E14C7" w:rsidRPr="00E66BAC" w:rsidRDefault="00987507"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Customers membuka </w:t>
            </w:r>
            <w:r w:rsidR="00E66BAC" w:rsidRPr="00E66BAC">
              <w:rPr>
                <w:rFonts w:ascii="Times New Roman" w:hAnsi="Times New Roman" w:cs="Times New Roman"/>
                <w:sz w:val="24"/>
                <w:szCs w:val="24"/>
              </w:rPr>
              <w:t xml:space="preserve">halaman utama </w:t>
            </w:r>
            <w:r w:rsidR="00E66BAC">
              <w:rPr>
                <w:rFonts w:ascii="Times New Roman" w:hAnsi="Times New Roman" w:cs="Times New Roman"/>
                <w:sz w:val="24"/>
                <w:szCs w:val="24"/>
              </w:rPr>
              <w:t>setelah selesai proses splash screen</w:t>
            </w:r>
          </w:p>
        </w:tc>
        <w:tc>
          <w:tcPr>
            <w:tcW w:w="1428" w:type="dxa"/>
          </w:tcPr>
          <w:p w:rsidR="001E14C7" w:rsidRPr="00E66BAC" w:rsidRDefault="00987507"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Customers dapat melihat</w:t>
            </w:r>
            <w:r w:rsidR="0059337E" w:rsidRPr="00E66BAC">
              <w:rPr>
                <w:rFonts w:ascii="Times New Roman" w:hAnsi="Times New Roman" w:cs="Times New Roman"/>
                <w:sz w:val="24"/>
                <w:szCs w:val="24"/>
              </w:rPr>
              <w:t xml:space="preserve"> isi</w:t>
            </w:r>
            <w:r w:rsidRPr="00E66BAC">
              <w:rPr>
                <w:rFonts w:ascii="Times New Roman" w:hAnsi="Times New Roman" w:cs="Times New Roman"/>
                <w:sz w:val="24"/>
                <w:szCs w:val="24"/>
              </w:rPr>
              <w:t xml:space="preserve"> halaman utama </w:t>
            </w:r>
          </w:p>
        </w:tc>
        <w:tc>
          <w:tcPr>
            <w:tcW w:w="1260" w:type="dxa"/>
            <w:vAlign w:val="center"/>
          </w:tcPr>
          <w:p w:rsidR="001E14C7" w:rsidRPr="00E66BAC" w:rsidRDefault="001E14C7"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754020" w:rsidRPr="00E66BAC" w:rsidTr="00754020">
        <w:tc>
          <w:tcPr>
            <w:tcW w:w="1554" w:type="dxa"/>
          </w:tcPr>
          <w:p w:rsidR="00754020" w:rsidRPr="00E66BAC" w:rsidRDefault="007778B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uju </w:t>
            </w:r>
            <w:r w:rsidR="00754020" w:rsidRPr="00E66BAC">
              <w:rPr>
                <w:rFonts w:ascii="Times New Roman" w:hAnsi="Times New Roman" w:cs="Times New Roman"/>
                <w:sz w:val="24"/>
                <w:szCs w:val="24"/>
              </w:rPr>
              <w:t>halaman register</w:t>
            </w:r>
          </w:p>
        </w:tc>
        <w:tc>
          <w:tcPr>
            <w:tcW w:w="1843" w:type="dxa"/>
          </w:tcPr>
          <w:p w:rsidR="00754020" w:rsidRPr="00E66BAC" w:rsidRDefault="0075402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w:t>
            </w:r>
            <w:r w:rsidR="00B57129" w:rsidRPr="00E66BAC">
              <w:rPr>
                <w:rFonts w:ascii="Times New Roman" w:hAnsi="Times New Roman" w:cs="Times New Roman"/>
                <w:sz w:val="24"/>
                <w:szCs w:val="24"/>
              </w:rPr>
              <w:t>menuju</w:t>
            </w:r>
            <w:r w:rsidRPr="00E66BAC">
              <w:rPr>
                <w:rFonts w:ascii="Times New Roman" w:hAnsi="Times New Roman" w:cs="Times New Roman"/>
                <w:sz w:val="24"/>
                <w:szCs w:val="24"/>
              </w:rPr>
              <w:t xml:space="preserve"> halam</w:t>
            </w:r>
            <w:r w:rsidR="00EE27CD" w:rsidRPr="00E66BAC">
              <w:rPr>
                <w:rFonts w:ascii="Times New Roman" w:hAnsi="Times New Roman" w:cs="Times New Roman"/>
                <w:sz w:val="24"/>
                <w:szCs w:val="24"/>
              </w:rPr>
              <w:t>an</w:t>
            </w:r>
            <w:r w:rsidRPr="00E66BAC">
              <w:rPr>
                <w:rFonts w:ascii="Times New Roman" w:hAnsi="Times New Roman" w:cs="Times New Roman"/>
                <w:sz w:val="24"/>
                <w:szCs w:val="24"/>
              </w:rPr>
              <w:t xml:space="preserve"> register</w:t>
            </w:r>
          </w:p>
        </w:tc>
        <w:tc>
          <w:tcPr>
            <w:tcW w:w="1559" w:type="dxa"/>
          </w:tcPr>
          <w:p w:rsidR="00754020" w:rsidRPr="00E66BAC" w:rsidRDefault="0075402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register</w:t>
            </w:r>
          </w:p>
        </w:tc>
        <w:tc>
          <w:tcPr>
            <w:tcW w:w="1428" w:type="dxa"/>
          </w:tcPr>
          <w:p w:rsidR="00754020" w:rsidRPr="00E66BAC" w:rsidRDefault="0075402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w:t>
            </w:r>
            <w:r w:rsidR="007778BF" w:rsidRPr="00E66BAC">
              <w:rPr>
                <w:rFonts w:ascii="Times New Roman" w:hAnsi="Times New Roman" w:cs="Times New Roman"/>
                <w:sz w:val="24"/>
                <w:szCs w:val="24"/>
              </w:rPr>
              <w:t xml:space="preserve">menuju </w:t>
            </w:r>
            <w:r w:rsidRPr="00E66BAC">
              <w:rPr>
                <w:rFonts w:ascii="Times New Roman" w:hAnsi="Times New Roman" w:cs="Times New Roman"/>
                <w:sz w:val="24"/>
                <w:szCs w:val="24"/>
              </w:rPr>
              <w:t>halaman register</w:t>
            </w:r>
          </w:p>
        </w:tc>
        <w:tc>
          <w:tcPr>
            <w:tcW w:w="1260" w:type="dxa"/>
            <w:vAlign w:val="center"/>
          </w:tcPr>
          <w:p w:rsidR="00754020" w:rsidRPr="00E66BAC" w:rsidRDefault="00EE27CD"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EE27CD" w:rsidRPr="00E66BAC" w:rsidTr="00754020">
        <w:tc>
          <w:tcPr>
            <w:tcW w:w="1554" w:type="dxa"/>
          </w:tcPr>
          <w:p w:rsidR="00EE27CD" w:rsidRPr="00E66BAC" w:rsidRDefault="007778B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uju</w:t>
            </w:r>
            <w:r w:rsidR="00EE27CD" w:rsidRPr="00E66BAC">
              <w:rPr>
                <w:rFonts w:ascii="Times New Roman" w:hAnsi="Times New Roman" w:cs="Times New Roman"/>
                <w:sz w:val="24"/>
                <w:szCs w:val="24"/>
              </w:rPr>
              <w:t xml:space="preserve"> halaman login</w:t>
            </w:r>
          </w:p>
        </w:tc>
        <w:tc>
          <w:tcPr>
            <w:tcW w:w="1843" w:type="dxa"/>
          </w:tcPr>
          <w:p w:rsidR="00EE27CD" w:rsidRPr="00E66BAC" w:rsidRDefault="00EE27C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w:t>
            </w:r>
            <w:r w:rsidR="00B57129" w:rsidRPr="00E66BAC">
              <w:rPr>
                <w:rFonts w:ascii="Times New Roman" w:hAnsi="Times New Roman" w:cs="Times New Roman"/>
                <w:sz w:val="24"/>
                <w:szCs w:val="24"/>
              </w:rPr>
              <w:t xml:space="preserve">menuju </w:t>
            </w:r>
            <w:r w:rsidRPr="00E66BAC">
              <w:rPr>
                <w:rFonts w:ascii="Times New Roman" w:hAnsi="Times New Roman" w:cs="Times New Roman"/>
                <w:sz w:val="24"/>
                <w:szCs w:val="24"/>
              </w:rPr>
              <w:t>halaman register</w:t>
            </w:r>
          </w:p>
        </w:tc>
        <w:tc>
          <w:tcPr>
            <w:tcW w:w="1559" w:type="dxa"/>
          </w:tcPr>
          <w:p w:rsidR="00EE27CD" w:rsidRPr="00E66BAC" w:rsidRDefault="00EE27C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login</w:t>
            </w:r>
          </w:p>
        </w:tc>
        <w:tc>
          <w:tcPr>
            <w:tcW w:w="1428" w:type="dxa"/>
          </w:tcPr>
          <w:p w:rsidR="00EE27CD" w:rsidRPr="00E66BAC" w:rsidRDefault="00EE27C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w:t>
            </w:r>
            <w:r w:rsidR="007778BF" w:rsidRPr="00E66BAC">
              <w:rPr>
                <w:rFonts w:ascii="Times New Roman" w:hAnsi="Times New Roman" w:cs="Times New Roman"/>
                <w:sz w:val="24"/>
                <w:szCs w:val="24"/>
              </w:rPr>
              <w:t>menuju</w:t>
            </w:r>
            <w:r w:rsidRPr="00E66BAC">
              <w:rPr>
                <w:rFonts w:ascii="Times New Roman" w:hAnsi="Times New Roman" w:cs="Times New Roman"/>
                <w:sz w:val="24"/>
                <w:szCs w:val="24"/>
              </w:rPr>
              <w:t xml:space="preserve"> halaman login</w:t>
            </w:r>
          </w:p>
        </w:tc>
        <w:tc>
          <w:tcPr>
            <w:tcW w:w="1260" w:type="dxa"/>
            <w:vAlign w:val="center"/>
          </w:tcPr>
          <w:p w:rsidR="00EE27CD" w:rsidRPr="00E66BAC" w:rsidRDefault="00EE27CD"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bl>
    <w:p w:rsidR="0006773B" w:rsidRPr="00E66BAC" w:rsidRDefault="001E14C7"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halaman </w:t>
      </w:r>
      <w:r w:rsidR="002B73C4" w:rsidRPr="00E66BAC">
        <w:rPr>
          <w:rFonts w:ascii="Times New Roman" w:hAnsi="Times New Roman" w:cs="Times New Roman"/>
          <w:sz w:val="24"/>
          <w:szCs w:val="24"/>
        </w:rPr>
        <w:t>utama</w:t>
      </w:r>
      <w:r w:rsidRPr="00E66BAC">
        <w:rPr>
          <w:rFonts w:ascii="Times New Roman" w:hAnsi="Times New Roman" w:cs="Times New Roman"/>
          <w:sz w:val="24"/>
          <w:szCs w:val="24"/>
        </w:rPr>
        <w:t>.</w:t>
      </w:r>
    </w:p>
    <w:p w:rsidR="00F7767E" w:rsidRPr="00E66BAC" w:rsidRDefault="00F7767E" w:rsidP="00E66BAC">
      <w:pPr>
        <w:pStyle w:val="ListParagraph"/>
        <w:spacing w:line="360" w:lineRule="auto"/>
        <w:ind w:left="284"/>
        <w:jc w:val="both"/>
        <w:rPr>
          <w:rFonts w:ascii="Times New Roman" w:hAnsi="Times New Roman" w:cs="Times New Roman"/>
          <w:sz w:val="24"/>
          <w:szCs w:val="24"/>
        </w:rPr>
      </w:pPr>
    </w:p>
    <w:p w:rsidR="00F7767E" w:rsidRPr="00E66BAC" w:rsidRDefault="00F7767E"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Fitur Halaman Register</w:t>
      </w:r>
    </w:p>
    <w:p w:rsidR="00C74DF8" w:rsidRPr="00E66BAC" w:rsidRDefault="00C74DF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C74DF8" w:rsidRPr="00E66BAC" w:rsidRDefault="00C74D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C74DF8" w:rsidRPr="00E66BAC" w:rsidRDefault="00C74DF8"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Register)</w:t>
      </w:r>
    </w:p>
    <w:p w:rsidR="00C74DF8" w:rsidRPr="00E66BAC" w:rsidRDefault="00C74DF8" w:rsidP="00E66BAC">
      <w:pPr>
        <w:pStyle w:val="ListParagraph"/>
        <w:spacing w:line="360" w:lineRule="auto"/>
        <w:ind w:left="284"/>
        <w:rPr>
          <w:rFonts w:ascii="Times New Roman" w:hAnsi="Times New Roman" w:cs="Times New Roman"/>
          <w:sz w:val="24"/>
          <w:szCs w:val="24"/>
        </w:rPr>
      </w:pPr>
    </w:p>
    <w:p w:rsidR="00C74DF8" w:rsidRPr="00E66BAC" w:rsidRDefault="00C74DF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C74DF8" w:rsidRPr="00E66BAC" w:rsidRDefault="00C74D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C74DF8" w:rsidRPr="00E66BAC" w:rsidRDefault="00C74D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7. Pengujian Kompatibilitas Fitur Halaman Login</w:t>
      </w:r>
    </w:p>
    <w:tbl>
      <w:tblPr>
        <w:tblStyle w:val="TableGrid"/>
        <w:tblW w:w="0" w:type="auto"/>
        <w:tblInd w:w="284" w:type="dxa"/>
        <w:tblLook w:val="04A0" w:firstRow="1" w:lastRow="0" w:firstColumn="1" w:lastColumn="0" w:noHBand="0" w:noVBand="1"/>
      </w:tblPr>
      <w:tblGrid>
        <w:gridCol w:w="1979"/>
        <w:gridCol w:w="5665"/>
      </w:tblGrid>
      <w:tr w:rsidR="00C74DF8" w:rsidRPr="00E66BAC" w:rsidTr="00175A87">
        <w:tc>
          <w:tcPr>
            <w:tcW w:w="1979" w:type="dxa"/>
            <w:vAlign w:val="center"/>
          </w:tcPr>
          <w:p w:rsidR="00C74DF8" w:rsidRPr="00E66BAC" w:rsidRDefault="00C74D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C74DF8" w:rsidRPr="00E66BAC" w:rsidRDefault="00C74D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C74DF8" w:rsidRPr="00E66BAC" w:rsidTr="00175A87">
        <w:tc>
          <w:tcPr>
            <w:tcW w:w="1979" w:type="dxa"/>
            <w:vAlign w:val="center"/>
          </w:tcPr>
          <w:p w:rsidR="00C74DF8" w:rsidRPr="00E66BAC" w:rsidRDefault="00C74D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Halaman </w:t>
            </w:r>
            <w:r w:rsidR="00916801" w:rsidRPr="00E66BAC">
              <w:rPr>
                <w:rFonts w:ascii="Times New Roman" w:hAnsi="Times New Roman" w:cs="Times New Roman"/>
                <w:sz w:val="24"/>
                <w:szCs w:val="24"/>
              </w:rPr>
              <w:t>Register</w:t>
            </w:r>
          </w:p>
        </w:tc>
        <w:tc>
          <w:tcPr>
            <w:tcW w:w="5665" w:type="dxa"/>
            <w:vAlign w:val="center"/>
          </w:tcPr>
          <w:p w:rsidR="00C74DF8"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7119C77F" wp14:editId="05073EAA">
                  <wp:extent cx="1215000" cy="2700000"/>
                  <wp:effectExtent l="0" t="0" r="444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C74DF8" w:rsidRPr="00E66BAC" w:rsidTr="00175A87">
        <w:tc>
          <w:tcPr>
            <w:tcW w:w="7644" w:type="dxa"/>
            <w:gridSpan w:val="2"/>
            <w:vAlign w:val="center"/>
          </w:tcPr>
          <w:p w:rsidR="00C74DF8" w:rsidRPr="00E66BAC" w:rsidRDefault="00C74D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51405D" w:rsidRPr="00E66BAC">
              <w:rPr>
                <w:rFonts w:ascii="Times New Roman" w:hAnsi="Times New Roman" w:cs="Times New Roman"/>
                <w:sz w:val="24"/>
                <w:szCs w:val="24"/>
              </w:rPr>
              <w:t>Register</w:t>
            </w:r>
            <w:r w:rsidRPr="00E66BAC">
              <w:rPr>
                <w:rFonts w:ascii="Times New Roman" w:hAnsi="Times New Roman" w:cs="Times New Roman"/>
                <w:sz w:val="24"/>
                <w:szCs w:val="24"/>
              </w:rPr>
              <w:t xml:space="preserve"> pada Andorid sesuai dengan desain yang direncanakan.</w:t>
            </w:r>
          </w:p>
        </w:tc>
      </w:tr>
    </w:tbl>
    <w:p w:rsidR="00C74DF8" w:rsidRPr="00E66BAC" w:rsidRDefault="00C74D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Halaman </w:t>
      </w:r>
      <w:r w:rsidR="00261D7D" w:rsidRPr="00E66BAC">
        <w:rPr>
          <w:rFonts w:ascii="Times New Roman" w:hAnsi="Times New Roman" w:cs="Times New Roman"/>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C74DF8" w:rsidRPr="00E66BAC" w:rsidTr="00175A87">
        <w:tc>
          <w:tcPr>
            <w:tcW w:w="1412" w:type="dxa"/>
            <w:vAlign w:val="center"/>
          </w:tcPr>
          <w:p w:rsidR="00C74DF8" w:rsidRPr="00E66BAC" w:rsidRDefault="00C74D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0" w:type="dxa"/>
            <w:vAlign w:val="center"/>
          </w:tcPr>
          <w:p w:rsidR="00C74DF8" w:rsidRPr="00E66BAC" w:rsidRDefault="00C74D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C74DF8" w:rsidRPr="00E66BAC" w:rsidRDefault="00C74D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C74DF8" w:rsidRPr="00E66BAC" w:rsidRDefault="00C74D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C74DF8" w:rsidRPr="00E66BAC" w:rsidRDefault="00C74D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C74DF8" w:rsidRPr="00E66BAC" w:rsidTr="00175A87">
        <w:tc>
          <w:tcPr>
            <w:tcW w:w="1412" w:type="dxa"/>
          </w:tcPr>
          <w:p w:rsidR="00C74DF8" w:rsidRPr="00E66BAC" w:rsidRDefault="00C74D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akukan proses </w:t>
            </w:r>
            <w:r w:rsidR="009656B4" w:rsidRPr="00E66BAC">
              <w:rPr>
                <w:rFonts w:ascii="Times New Roman" w:hAnsi="Times New Roman" w:cs="Times New Roman"/>
                <w:i/>
                <w:sz w:val="24"/>
                <w:szCs w:val="24"/>
              </w:rPr>
              <w:t>register</w:t>
            </w:r>
          </w:p>
        </w:tc>
        <w:tc>
          <w:tcPr>
            <w:tcW w:w="1560" w:type="dxa"/>
          </w:tcPr>
          <w:p w:rsidR="00C74DF8" w:rsidRPr="00E66BAC" w:rsidRDefault="00C74D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uju halaman </w:t>
            </w:r>
            <w:r w:rsidR="0056250B" w:rsidRPr="00E66BAC">
              <w:rPr>
                <w:rFonts w:ascii="Times New Roman" w:hAnsi="Times New Roman" w:cs="Times New Roman"/>
                <w:sz w:val="24"/>
                <w:szCs w:val="24"/>
              </w:rPr>
              <w:t>login</w:t>
            </w:r>
          </w:p>
        </w:tc>
        <w:tc>
          <w:tcPr>
            <w:tcW w:w="1849" w:type="dxa"/>
          </w:tcPr>
          <w:p w:rsidR="00C74DF8" w:rsidRPr="00E66BAC" w:rsidRDefault="00C74DF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Customers memasukan </w:t>
            </w:r>
            <w:r w:rsidR="002900D4" w:rsidRPr="00E66BAC">
              <w:rPr>
                <w:rFonts w:ascii="Times New Roman" w:hAnsi="Times New Roman" w:cs="Times New Roman"/>
                <w:sz w:val="24"/>
                <w:szCs w:val="24"/>
              </w:rPr>
              <w:t>pesyaratan pendaftaran</w:t>
            </w:r>
            <w:r w:rsidR="000E28D6" w:rsidRPr="00E66BAC">
              <w:rPr>
                <w:rFonts w:ascii="Times New Roman" w:hAnsi="Times New Roman" w:cs="Times New Roman"/>
                <w:sz w:val="24"/>
                <w:szCs w:val="24"/>
              </w:rPr>
              <w:t xml:space="preserve"> </w:t>
            </w:r>
            <w:r w:rsidRPr="00E66BAC">
              <w:rPr>
                <w:rFonts w:ascii="Times New Roman" w:hAnsi="Times New Roman" w:cs="Times New Roman"/>
                <w:sz w:val="24"/>
                <w:szCs w:val="24"/>
              </w:rPr>
              <w:t xml:space="preserve">akun </w:t>
            </w:r>
            <w:r w:rsidR="002900D4" w:rsidRPr="00E66BAC">
              <w:rPr>
                <w:rFonts w:ascii="Times New Roman" w:hAnsi="Times New Roman" w:cs="Times New Roman"/>
                <w:sz w:val="24"/>
                <w:szCs w:val="24"/>
              </w:rPr>
              <w:t xml:space="preserve">baru </w:t>
            </w:r>
            <w:r w:rsidR="000E28D6" w:rsidRPr="00E66BAC">
              <w:rPr>
                <w:rFonts w:ascii="Times New Roman" w:hAnsi="Times New Roman" w:cs="Times New Roman"/>
                <w:sz w:val="24"/>
                <w:szCs w:val="24"/>
              </w:rPr>
              <w:t xml:space="preserve">untuk mendaftar akun baru dan kemudian mengklik tombol </w:t>
            </w:r>
            <w:r w:rsidR="000E28D6" w:rsidRPr="00E66BAC">
              <w:rPr>
                <w:rFonts w:ascii="Times New Roman" w:hAnsi="Times New Roman" w:cs="Times New Roman"/>
                <w:i/>
                <w:sz w:val="24"/>
                <w:szCs w:val="24"/>
              </w:rPr>
              <w:t>register</w:t>
            </w:r>
          </w:p>
        </w:tc>
        <w:tc>
          <w:tcPr>
            <w:tcW w:w="1563" w:type="dxa"/>
          </w:tcPr>
          <w:p w:rsidR="00C74DF8" w:rsidRPr="00E66BAC" w:rsidRDefault="00C74DF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Customers diarahkan ke halaman </w:t>
            </w:r>
            <w:r w:rsidR="001A3DAB" w:rsidRPr="00E66BAC">
              <w:rPr>
                <w:rFonts w:ascii="Times New Roman" w:hAnsi="Times New Roman" w:cs="Times New Roman"/>
                <w:sz w:val="24"/>
                <w:szCs w:val="24"/>
              </w:rPr>
              <w:t>login</w:t>
            </w:r>
          </w:p>
        </w:tc>
        <w:tc>
          <w:tcPr>
            <w:tcW w:w="1260" w:type="dxa"/>
            <w:vAlign w:val="center"/>
          </w:tcPr>
          <w:p w:rsidR="00C74DF8" w:rsidRPr="00E66BAC" w:rsidRDefault="00C74DF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C74DF8" w:rsidRPr="00E66BAC" w:rsidRDefault="00C74DF8"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halaman </w:t>
      </w:r>
      <w:r w:rsidR="00D55FB4" w:rsidRPr="00E66BAC">
        <w:rPr>
          <w:rFonts w:ascii="Times New Roman" w:hAnsi="Times New Roman" w:cs="Times New Roman"/>
          <w:sz w:val="24"/>
          <w:szCs w:val="24"/>
        </w:rPr>
        <w:t>register</w:t>
      </w:r>
      <w:r w:rsidRPr="00E66BAC">
        <w:rPr>
          <w:rFonts w:ascii="Times New Roman" w:hAnsi="Times New Roman" w:cs="Times New Roman"/>
          <w:sz w:val="24"/>
          <w:szCs w:val="24"/>
        </w:rPr>
        <w:t>.</w:t>
      </w:r>
    </w:p>
    <w:p w:rsidR="00347D4B" w:rsidRPr="00E66BAC" w:rsidRDefault="00347D4B"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Login</w:t>
      </w:r>
    </w:p>
    <w:p w:rsidR="005034C9" w:rsidRPr="00E66BAC" w:rsidRDefault="005034C9"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5034C9" w:rsidRPr="00E66BAC" w:rsidRDefault="005034C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5034C9" w:rsidRPr="00E66BAC" w:rsidRDefault="005034C9"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lastRenderedPageBreak/>
        <w:t>(Lampiran .. Kode Fitur Halaman Login)</w:t>
      </w:r>
    </w:p>
    <w:p w:rsidR="005034C9" w:rsidRPr="00E66BAC" w:rsidRDefault="005034C9" w:rsidP="00E66BAC">
      <w:pPr>
        <w:pStyle w:val="ListParagraph"/>
        <w:spacing w:line="360" w:lineRule="auto"/>
        <w:ind w:left="284"/>
        <w:rPr>
          <w:rFonts w:ascii="Times New Roman" w:hAnsi="Times New Roman" w:cs="Times New Roman"/>
          <w:sz w:val="24"/>
          <w:szCs w:val="24"/>
        </w:rPr>
      </w:pPr>
    </w:p>
    <w:p w:rsidR="005034C9" w:rsidRPr="00E66BAC" w:rsidRDefault="005034C9"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5034C9" w:rsidRPr="00E66BAC" w:rsidRDefault="005034C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Pengujian dilakukan berdasarkan tampilan dari platform </w:t>
      </w:r>
      <w:r w:rsidR="00064264" w:rsidRPr="00E66BAC">
        <w:rPr>
          <w:rFonts w:ascii="Times New Roman" w:hAnsi="Times New Roman" w:cs="Times New Roman"/>
          <w:sz w:val="24"/>
          <w:szCs w:val="24"/>
        </w:rPr>
        <w:t>android</w:t>
      </w:r>
      <w:r w:rsidRPr="00E66BAC">
        <w:rPr>
          <w:rFonts w:ascii="Times New Roman" w:hAnsi="Times New Roman" w:cs="Times New Roman"/>
          <w:sz w:val="24"/>
          <w:szCs w:val="24"/>
        </w:rPr>
        <w:t xml:space="preserve"> berdasarkan fungsi yang ada didalam halaman tersebut. Hasil pengujian sebagai berikut :</w:t>
      </w:r>
    </w:p>
    <w:p w:rsidR="005034C9" w:rsidRPr="00E66BAC" w:rsidRDefault="005034C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7. Pengujian Kompatibilitas Fitur Halaman </w:t>
      </w:r>
      <w:r w:rsidR="00064264" w:rsidRPr="00E66BAC">
        <w:rPr>
          <w:rFonts w:ascii="Times New Roman" w:hAnsi="Times New Roman" w:cs="Times New Roman"/>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5034C9" w:rsidRPr="00E66BAC" w:rsidTr="00175A87">
        <w:tc>
          <w:tcPr>
            <w:tcW w:w="1979" w:type="dxa"/>
            <w:vAlign w:val="center"/>
          </w:tcPr>
          <w:p w:rsidR="005034C9" w:rsidRPr="00E66BAC" w:rsidRDefault="005034C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5034C9" w:rsidRPr="00E66BAC" w:rsidRDefault="005034C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5034C9" w:rsidRPr="00E66BAC" w:rsidTr="00175A87">
        <w:tc>
          <w:tcPr>
            <w:tcW w:w="1979" w:type="dxa"/>
            <w:vAlign w:val="center"/>
          </w:tcPr>
          <w:p w:rsidR="005034C9" w:rsidRPr="00E66BAC" w:rsidRDefault="005034C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064264" w:rsidRPr="00E66BAC">
              <w:rPr>
                <w:rFonts w:ascii="Times New Roman" w:hAnsi="Times New Roman" w:cs="Times New Roman"/>
                <w:sz w:val="24"/>
                <w:szCs w:val="24"/>
              </w:rPr>
              <w:t>Login</w:t>
            </w:r>
          </w:p>
        </w:tc>
        <w:tc>
          <w:tcPr>
            <w:tcW w:w="5665" w:type="dxa"/>
            <w:vAlign w:val="center"/>
          </w:tcPr>
          <w:p w:rsidR="005034C9"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653A233D" wp14:editId="0266D718">
                  <wp:extent cx="1215000" cy="2700000"/>
                  <wp:effectExtent l="0" t="0" r="4445"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5034C9" w:rsidRPr="00E66BAC" w:rsidTr="00175A87">
        <w:tc>
          <w:tcPr>
            <w:tcW w:w="7644" w:type="dxa"/>
            <w:gridSpan w:val="2"/>
            <w:vAlign w:val="center"/>
          </w:tcPr>
          <w:p w:rsidR="005034C9" w:rsidRPr="00E66BAC" w:rsidRDefault="005034C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BD08BB" w:rsidRPr="00E66BAC">
              <w:rPr>
                <w:rFonts w:ascii="Times New Roman" w:hAnsi="Times New Roman" w:cs="Times New Roman"/>
                <w:sz w:val="24"/>
                <w:szCs w:val="24"/>
              </w:rPr>
              <w:t xml:space="preserve">Login </w:t>
            </w:r>
            <w:r w:rsidRPr="00E66BAC">
              <w:rPr>
                <w:rFonts w:ascii="Times New Roman" w:hAnsi="Times New Roman" w:cs="Times New Roman"/>
                <w:sz w:val="24"/>
                <w:szCs w:val="24"/>
              </w:rPr>
              <w:t>pada Andorid sesuai dengan desain yang direncanakan.</w:t>
            </w:r>
          </w:p>
        </w:tc>
      </w:tr>
    </w:tbl>
    <w:p w:rsidR="005034C9" w:rsidRPr="00E66BAC" w:rsidRDefault="005034C9"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Halaman </w:t>
      </w:r>
      <w:r w:rsidR="0051741C" w:rsidRPr="00E66BAC">
        <w:rPr>
          <w:rFonts w:ascii="Times New Roman" w:hAnsi="Times New Roman" w:cs="Times New Roman"/>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5034C9" w:rsidRPr="00E66BAC" w:rsidTr="00F8297A">
        <w:tc>
          <w:tcPr>
            <w:tcW w:w="1412" w:type="dxa"/>
            <w:vAlign w:val="center"/>
          </w:tcPr>
          <w:p w:rsidR="005034C9" w:rsidRPr="00E66BAC" w:rsidRDefault="005034C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0" w:type="dxa"/>
            <w:vAlign w:val="center"/>
          </w:tcPr>
          <w:p w:rsidR="005034C9" w:rsidRPr="00E66BAC" w:rsidRDefault="005034C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5034C9" w:rsidRPr="00E66BAC" w:rsidRDefault="005034C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5034C9" w:rsidRPr="00E66BAC" w:rsidRDefault="005034C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5034C9" w:rsidRPr="00E66BAC" w:rsidRDefault="005034C9"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5034C9" w:rsidRPr="00E66BAC" w:rsidTr="00F8297A">
        <w:tc>
          <w:tcPr>
            <w:tcW w:w="1412" w:type="dxa"/>
          </w:tcPr>
          <w:p w:rsidR="005034C9" w:rsidRPr="00E66BAC" w:rsidRDefault="00F7767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akukan proses </w:t>
            </w:r>
            <w:r w:rsidRPr="00E66BAC">
              <w:rPr>
                <w:rFonts w:ascii="Times New Roman" w:hAnsi="Times New Roman" w:cs="Times New Roman"/>
                <w:i/>
                <w:sz w:val="24"/>
                <w:szCs w:val="24"/>
              </w:rPr>
              <w:t>login</w:t>
            </w:r>
          </w:p>
        </w:tc>
        <w:tc>
          <w:tcPr>
            <w:tcW w:w="1560" w:type="dxa"/>
          </w:tcPr>
          <w:p w:rsidR="005034C9" w:rsidRPr="00E66BAC" w:rsidRDefault="005034C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w:t>
            </w:r>
            <w:r w:rsidR="00F8297A" w:rsidRPr="00E66BAC">
              <w:rPr>
                <w:rFonts w:ascii="Times New Roman" w:hAnsi="Times New Roman" w:cs="Times New Roman"/>
                <w:sz w:val="24"/>
                <w:szCs w:val="24"/>
              </w:rPr>
              <w:t>menuju halaman daftar pelatihan</w:t>
            </w:r>
          </w:p>
        </w:tc>
        <w:tc>
          <w:tcPr>
            <w:tcW w:w="1849" w:type="dxa"/>
          </w:tcPr>
          <w:p w:rsidR="005034C9" w:rsidRPr="00E66BAC" w:rsidRDefault="005034C9"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Customers </w:t>
            </w:r>
            <w:r w:rsidR="00F8297A" w:rsidRPr="00E66BAC">
              <w:rPr>
                <w:rFonts w:ascii="Times New Roman" w:hAnsi="Times New Roman" w:cs="Times New Roman"/>
                <w:sz w:val="24"/>
                <w:szCs w:val="24"/>
              </w:rPr>
              <w:t xml:space="preserve">memasukan akun yang sudah terdaftar sebelumnya dengan memasukan </w:t>
            </w:r>
            <w:r w:rsidR="00F8297A" w:rsidRPr="00E66BAC">
              <w:rPr>
                <w:rFonts w:ascii="Times New Roman" w:hAnsi="Times New Roman" w:cs="Times New Roman"/>
                <w:sz w:val="24"/>
                <w:szCs w:val="24"/>
              </w:rPr>
              <w:lastRenderedPageBreak/>
              <w:t>email dan password</w:t>
            </w:r>
          </w:p>
        </w:tc>
        <w:tc>
          <w:tcPr>
            <w:tcW w:w="1563" w:type="dxa"/>
          </w:tcPr>
          <w:p w:rsidR="005034C9" w:rsidRPr="00E66BAC" w:rsidRDefault="005034C9"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 xml:space="preserve">Customers </w:t>
            </w:r>
            <w:r w:rsidR="006641A7" w:rsidRPr="00E66BAC">
              <w:rPr>
                <w:rFonts w:ascii="Times New Roman" w:hAnsi="Times New Roman" w:cs="Times New Roman"/>
                <w:sz w:val="24"/>
                <w:szCs w:val="24"/>
              </w:rPr>
              <w:t>diarahkan ke halaman daftar pelatihan</w:t>
            </w:r>
          </w:p>
        </w:tc>
        <w:tc>
          <w:tcPr>
            <w:tcW w:w="1260" w:type="dxa"/>
            <w:vAlign w:val="center"/>
          </w:tcPr>
          <w:p w:rsidR="005034C9" w:rsidRPr="00E66BAC" w:rsidRDefault="005034C9"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5034C9" w:rsidRPr="00E66BAC" w:rsidRDefault="005034C9"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halaman </w:t>
      </w:r>
      <w:r w:rsidR="00126BA5" w:rsidRPr="00E66BAC">
        <w:rPr>
          <w:rFonts w:ascii="Times New Roman" w:hAnsi="Times New Roman" w:cs="Times New Roman"/>
          <w:sz w:val="24"/>
          <w:szCs w:val="24"/>
        </w:rPr>
        <w:t>login</w:t>
      </w:r>
      <w:r w:rsidRPr="00E66BAC">
        <w:rPr>
          <w:rFonts w:ascii="Times New Roman" w:hAnsi="Times New Roman" w:cs="Times New Roman"/>
          <w:sz w:val="24"/>
          <w:szCs w:val="24"/>
        </w:rPr>
        <w:t>.</w:t>
      </w:r>
    </w:p>
    <w:p w:rsidR="005034C9" w:rsidRPr="00E66BAC" w:rsidRDefault="005034C9"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Daftar Pelatihan</w:t>
      </w:r>
    </w:p>
    <w:p w:rsidR="006B7358" w:rsidRPr="00E66BAC" w:rsidRDefault="006B735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6B7358" w:rsidRPr="00E66BAC" w:rsidRDefault="006B73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6B7358" w:rsidRPr="00E66BAC" w:rsidRDefault="006B7358"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Daftar Pelatihan)</w:t>
      </w:r>
    </w:p>
    <w:p w:rsidR="006B7358" w:rsidRPr="00E66BAC" w:rsidRDefault="006B7358" w:rsidP="00E66BAC">
      <w:pPr>
        <w:pStyle w:val="ListParagraph"/>
        <w:spacing w:line="360" w:lineRule="auto"/>
        <w:ind w:left="284"/>
        <w:rPr>
          <w:rFonts w:ascii="Times New Roman" w:hAnsi="Times New Roman" w:cs="Times New Roman"/>
          <w:sz w:val="24"/>
          <w:szCs w:val="24"/>
        </w:rPr>
      </w:pPr>
    </w:p>
    <w:p w:rsidR="006B7358" w:rsidRPr="00E66BAC" w:rsidRDefault="006B735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6B7358" w:rsidRPr="00E66BAC" w:rsidRDefault="006B73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6B7358" w:rsidRPr="00E66BAC" w:rsidRDefault="006B73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7. Pengujian Kompatibilitas Fitur Halaman </w:t>
      </w:r>
      <w:r w:rsidR="008A2DD5" w:rsidRPr="00E66BAC">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6B7358" w:rsidRPr="00E66BAC" w:rsidTr="00175A87">
        <w:tc>
          <w:tcPr>
            <w:tcW w:w="1979" w:type="dxa"/>
            <w:vAlign w:val="center"/>
          </w:tcPr>
          <w:p w:rsidR="006B7358" w:rsidRPr="00E66BAC" w:rsidRDefault="006B73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6B7358" w:rsidRPr="00E66BAC" w:rsidRDefault="006B73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6B7358" w:rsidRPr="00E66BAC" w:rsidTr="00175A87">
        <w:tc>
          <w:tcPr>
            <w:tcW w:w="1979" w:type="dxa"/>
            <w:vAlign w:val="center"/>
          </w:tcPr>
          <w:p w:rsidR="006B7358" w:rsidRPr="00E66BAC" w:rsidRDefault="006B73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8A2DD5" w:rsidRPr="00E66BAC">
              <w:rPr>
                <w:rFonts w:ascii="Times New Roman" w:hAnsi="Times New Roman" w:cs="Times New Roman"/>
                <w:sz w:val="24"/>
                <w:szCs w:val="24"/>
              </w:rPr>
              <w:t>Daftar Pelatihan</w:t>
            </w:r>
          </w:p>
        </w:tc>
        <w:tc>
          <w:tcPr>
            <w:tcW w:w="5665" w:type="dxa"/>
            <w:vAlign w:val="center"/>
          </w:tcPr>
          <w:p w:rsidR="006B7358"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3247AF03" wp14:editId="0311D0E0">
                  <wp:extent cx="1215000" cy="2700000"/>
                  <wp:effectExtent l="0" t="0" r="4445" b="571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6B7358" w:rsidRPr="00E66BAC" w:rsidTr="00175A87">
        <w:tc>
          <w:tcPr>
            <w:tcW w:w="7644" w:type="dxa"/>
            <w:gridSpan w:val="2"/>
            <w:vAlign w:val="center"/>
          </w:tcPr>
          <w:p w:rsidR="006B7358" w:rsidRPr="00E66BAC" w:rsidRDefault="006B73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8A2DD5" w:rsidRPr="00E66BAC">
              <w:rPr>
                <w:rFonts w:ascii="Times New Roman" w:hAnsi="Times New Roman" w:cs="Times New Roman"/>
                <w:sz w:val="24"/>
                <w:szCs w:val="24"/>
              </w:rPr>
              <w:t xml:space="preserve">Daftar Pelatihan </w:t>
            </w:r>
            <w:r w:rsidRPr="00E66BAC">
              <w:rPr>
                <w:rFonts w:ascii="Times New Roman" w:hAnsi="Times New Roman" w:cs="Times New Roman"/>
                <w:sz w:val="24"/>
                <w:szCs w:val="24"/>
              </w:rPr>
              <w:t>pada Andorid sesuai dengan desain yang direncanakan.</w:t>
            </w:r>
          </w:p>
        </w:tc>
      </w:tr>
    </w:tbl>
    <w:p w:rsidR="006B7358" w:rsidRPr="00E66BAC" w:rsidRDefault="006B735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Halaman </w:t>
      </w:r>
      <w:r w:rsidR="008A2DD5" w:rsidRPr="00E66BAC">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B7358" w:rsidRPr="00E66BAC" w:rsidTr="005E37AC">
        <w:tc>
          <w:tcPr>
            <w:tcW w:w="1554" w:type="dxa"/>
            <w:vAlign w:val="center"/>
          </w:tcPr>
          <w:p w:rsidR="006B7358" w:rsidRPr="00E66BAC" w:rsidRDefault="006B73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418" w:type="dxa"/>
            <w:vAlign w:val="center"/>
          </w:tcPr>
          <w:p w:rsidR="006B7358" w:rsidRPr="00E66BAC" w:rsidRDefault="006B73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6B7358" w:rsidRPr="00E66BAC" w:rsidRDefault="006B73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6B7358" w:rsidRPr="00E66BAC" w:rsidRDefault="006B73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6B7358" w:rsidRPr="00E66BAC" w:rsidRDefault="006B735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5E37AC" w:rsidRPr="00E66BAC" w:rsidTr="005E37AC">
        <w:tc>
          <w:tcPr>
            <w:tcW w:w="1554" w:type="dxa"/>
          </w:tcPr>
          <w:p w:rsidR="005E37AC" w:rsidRPr="00E66BAC" w:rsidRDefault="005E37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Menampilkan </w:t>
            </w:r>
            <w:r w:rsidR="00DD319E" w:rsidRPr="00E66BAC">
              <w:rPr>
                <w:rFonts w:ascii="Times New Roman" w:hAnsi="Times New Roman" w:cs="Times New Roman"/>
                <w:sz w:val="24"/>
                <w:szCs w:val="24"/>
              </w:rPr>
              <w:t xml:space="preserve">list </w:t>
            </w:r>
            <w:r w:rsidRPr="00E66BAC">
              <w:rPr>
                <w:rFonts w:ascii="Times New Roman" w:hAnsi="Times New Roman" w:cs="Times New Roman"/>
                <w:sz w:val="24"/>
                <w:szCs w:val="24"/>
              </w:rPr>
              <w:t>daftar pelatihan</w:t>
            </w:r>
          </w:p>
        </w:tc>
        <w:tc>
          <w:tcPr>
            <w:tcW w:w="1418" w:type="dxa"/>
          </w:tcPr>
          <w:p w:rsidR="005E37AC" w:rsidRPr="00E66BAC" w:rsidRDefault="005E37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w:t>
            </w:r>
            <w:r w:rsidR="00C961EB" w:rsidRPr="00E66BAC">
              <w:rPr>
                <w:rFonts w:ascii="Times New Roman" w:hAnsi="Times New Roman" w:cs="Times New Roman"/>
                <w:sz w:val="24"/>
                <w:szCs w:val="24"/>
              </w:rPr>
              <w:t xml:space="preserve">list </w:t>
            </w:r>
            <w:r w:rsidRPr="00E66BAC">
              <w:rPr>
                <w:rFonts w:ascii="Times New Roman" w:hAnsi="Times New Roman" w:cs="Times New Roman"/>
                <w:sz w:val="24"/>
                <w:szCs w:val="24"/>
              </w:rPr>
              <w:t>daftar pelatihan</w:t>
            </w:r>
          </w:p>
        </w:tc>
        <w:tc>
          <w:tcPr>
            <w:tcW w:w="1849" w:type="dxa"/>
          </w:tcPr>
          <w:p w:rsidR="005E37AC" w:rsidRPr="00E66BAC" w:rsidRDefault="005E37A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gklik menu daftar pelatihan pada </w:t>
            </w:r>
            <w:r w:rsidRPr="00E66BAC">
              <w:rPr>
                <w:rFonts w:ascii="Times New Roman" w:hAnsi="Times New Roman" w:cs="Times New Roman"/>
                <w:i/>
                <w:sz w:val="24"/>
                <w:szCs w:val="24"/>
              </w:rPr>
              <w:t>sidebar</w:t>
            </w:r>
          </w:p>
        </w:tc>
        <w:tc>
          <w:tcPr>
            <w:tcW w:w="1563" w:type="dxa"/>
          </w:tcPr>
          <w:p w:rsidR="005E37AC" w:rsidRPr="00E66BAC" w:rsidRDefault="005E37AC"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Menampilkan </w:t>
            </w:r>
            <w:r w:rsidR="001858CF" w:rsidRPr="00E66BAC">
              <w:rPr>
                <w:rFonts w:ascii="Times New Roman" w:hAnsi="Times New Roman" w:cs="Times New Roman"/>
                <w:sz w:val="24"/>
                <w:szCs w:val="24"/>
              </w:rPr>
              <w:t xml:space="preserve">list </w:t>
            </w:r>
            <w:r w:rsidRPr="00E66BAC">
              <w:rPr>
                <w:rFonts w:ascii="Times New Roman" w:hAnsi="Times New Roman" w:cs="Times New Roman"/>
                <w:sz w:val="24"/>
                <w:szCs w:val="24"/>
              </w:rPr>
              <w:t>daftar pelatihan</w:t>
            </w:r>
          </w:p>
        </w:tc>
        <w:tc>
          <w:tcPr>
            <w:tcW w:w="1260" w:type="dxa"/>
            <w:vAlign w:val="center"/>
          </w:tcPr>
          <w:p w:rsidR="005E37AC" w:rsidRPr="00E66BAC" w:rsidRDefault="005E37AC"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6B7358" w:rsidRPr="00E66BAC" w:rsidRDefault="006B7358"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halaman </w:t>
      </w:r>
      <w:r w:rsidR="006C7DA3" w:rsidRPr="00E66BAC">
        <w:rPr>
          <w:rFonts w:ascii="Times New Roman" w:hAnsi="Times New Roman" w:cs="Times New Roman"/>
          <w:sz w:val="24"/>
          <w:szCs w:val="24"/>
        </w:rPr>
        <w:t>daftar pelatihan</w:t>
      </w:r>
      <w:r w:rsidRPr="00E66BAC">
        <w:rPr>
          <w:rFonts w:ascii="Times New Roman" w:hAnsi="Times New Roman" w:cs="Times New Roman"/>
          <w:sz w:val="24"/>
          <w:szCs w:val="24"/>
        </w:rPr>
        <w:t>.</w:t>
      </w:r>
    </w:p>
    <w:p w:rsidR="006B7358" w:rsidRPr="00E66BAC" w:rsidRDefault="006B7358"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Detail Pelatihan</w:t>
      </w:r>
    </w:p>
    <w:p w:rsidR="00250C1D" w:rsidRPr="00E66BAC" w:rsidRDefault="00250C1D"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250C1D" w:rsidRPr="00E66BAC" w:rsidRDefault="00250C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250C1D" w:rsidRPr="00E66BAC" w:rsidRDefault="00250C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Pelatihan)</w:t>
      </w:r>
    </w:p>
    <w:p w:rsidR="00250C1D" w:rsidRPr="00E66BAC" w:rsidRDefault="00250C1D" w:rsidP="00E66BAC">
      <w:pPr>
        <w:pStyle w:val="ListParagraph"/>
        <w:spacing w:line="360" w:lineRule="auto"/>
        <w:ind w:left="426" w:hanging="426"/>
        <w:rPr>
          <w:rFonts w:ascii="Times New Roman" w:hAnsi="Times New Roman" w:cs="Times New Roman"/>
          <w:sz w:val="24"/>
          <w:szCs w:val="24"/>
        </w:rPr>
      </w:pPr>
    </w:p>
    <w:p w:rsidR="00250C1D" w:rsidRPr="00E66BAC" w:rsidRDefault="00250C1D"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250C1D" w:rsidRPr="00E66BAC" w:rsidRDefault="00250C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250C1D" w:rsidRPr="00E66BAC" w:rsidRDefault="00250C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7. Pengujian Kompatibilitas Fitur Halaman Detail Pelatihan</w:t>
      </w:r>
    </w:p>
    <w:tbl>
      <w:tblPr>
        <w:tblStyle w:val="TableGrid"/>
        <w:tblW w:w="0" w:type="auto"/>
        <w:tblInd w:w="284" w:type="dxa"/>
        <w:tblLook w:val="04A0" w:firstRow="1" w:lastRow="0" w:firstColumn="1" w:lastColumn="0" w:noHBand="0" w:noVBand="1"/>
      </w:tblPr>
      <w:tblGrid>
        <w:gridCol w:w="1979"/>
        <w:gridCol w:w="5665"/>
      </w:tblGrid>
      <w:tr w:rsidR="00250C1D" w:rsidRPr="00E66BAC" w:rsidTr="00175A87">
        <w:tc>
          <w:tcPr>
            <w:tcW w:w="1979" w:type="dxa"/>
            <w:vAlign w:val="center"/>
          </w:tcPr>
          <w:p w:rsidR="00250C1D" w:rsidRPr="00E66BAC" w:rsidRDefault="00250C1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250C1D" w:rsidRPr="00E66BAC" w:rsidRDefault="0059727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roid</w:t>
            </w:r>
          </w:p>
        </w:tc>
      </w:tr>
      <w:tr w:rsidR="00250C1D" w:rsidRPr="00E66BAC" w:rsidTr="00175A87">
        <w:tc>
          <w:tcPr>
            <w:tcW w:w="1979" w:type="dxa"/>
            <w:vAlign w:val="center"/>
          </w:tcPr>
          <w:p w:rsidR="00250C1D" w:rsidRPr="00E66BAC" w:rsidRDefault="00250C1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Pelatihan</w:t>
            </w:r>
          </w:p>
        </w:tc>
        <w:tc>
          <w:tcPr>
            <w:tcW w:w="5665" w:type="dxa"/>
            <w:vAlign w:val="center"/>
          </w:tcPr>
          <w:p w:rsidR="00250C1D"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7E3032CB" wp14:editId="1A1997E6">
                  <wp:extent cx="1215000" cy="2700000"/>
                  <wp:effectExtent l="0" t="0" r="4445" b="57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250C1D" w:rsidRPr="00E66BAC" w:rsidTr="00175A87">
        <w:tc>
          <w:tcPr>
            <w:tcW w:w="7644" w:type="dxa"/>
            <w:gridSpan w:val="2"/>
            <w:vAlign w:val="center"/>
          </w:tcPr>
          <w:p w:rsidR="00250C1D" w:rsidRPr="00E66BAC" w:rsidRDefault="00250C1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Detail Pelatihan pada </w:t>
            </w:r>
            <w:r w:rsidR="00A45C6D" w:rsidRPr="00E66BAC">
              <w:rPr>
                <w:rFonts w:ascii="Times New Roman" w:hAnsi="Times New Roman" w:cs="Times New Roman"/>
                <w:sz w:val="24"/>
                <w:szCs w:val="24"/>
              </w:rPr>
              <w:t xml:space="preserve">Android </w:t>
            </w:r>
            <w:r w:rsidRPr="00E66BAC">
              <w:rPr>
                <w:rFonts w:ascii="Times New Roman" w:hAnsi="Times New Roman" w:cs="Times New Roman"/>
                <w:sz w:val="24"/>
                <w:szCs w:val="24"/>
              </w:rPr>
              <w:t>sesuai dengan desain yang direncanakan.</w:t>
            </w:r>
          </w:p>
        </w:tc>
      </w:tr>
    </w:tbl>
    <w:p w:rsidR="00250C1D" w:rsidRPr="00E66BAC" w:rsidRDefault="00250C1D" w:rsidP="00E66BAC">
      <w:pPr>
        <w:pStyle w:val="ListParagraph"/>
        <w:spacing w:line="360" w:lineRule="auto"/>
        <w:ind w:left="284"/>
        <w:rPr>
          <w:rFonts w:ascii="Times New Roman" w:hAnsi="Times New Roman" w:cs="Times New Roman"/>
          <w:sz w:val="24"/>
          <w:szCs w:val="24"/>
        </w:rPr>
      </w:pPr>
    </w:p>
    <w:p w:rsidR="00597E71" w:rsidRPr="00E66BAC" w:rsidRDefault="00250C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597E71" w:rsidRPr="00E66BAC" w:rsidTr="00175A87">
        <w:tc>
          <w:tcPr>
            <w:tcW w:w="1271" w:type="dxa"/>
            <w:vAlign w:val="center"/>
          </w:tcPr>
          <w:p w:rsidR="00597E71" w:rsidRPr="00E66BAC" w:rsidRDefault="00597E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lastRenderedPageBreak/>
              <w:t>Pengujian</w:t>
            </w:r>
          </w:p>
        </w:tc>
        <w:tc>
          <w:tcPr>
            <w:tcW w:w="1701" w:type="dxa"/>
            <w:vAlign w:val="center"/>
          </w:tcPr>
          <w:p w:rsidR="00597E71" w:rsidRPr="00E66BAC" w:rsidRDefault="00597E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597E71" w:rsidRPr="00E66BAC" w:rsidRDefault="00597E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853" w:type="dxa"/>
            <w:vAlign w:val="center"/>
          </w:tcPr>
          <w:p w:rsidR="00597E71" w:rsidRPr="00E66BAC" w:rsidRDefault="00597E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597E71" w:rsidRPr="00E66BAC" w:rsidRDefault="00597E71"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597E71" w:rsidRPr="00E66BAC" w:rsidTr="00175A87">
        <w:tc>
          <w:tcPr>
            <w:tcW w:w="1271" w:type="dxa"/>
          </w:tcPr>
          <w:p w:rsidR="00597E71" w:rsidRPr="00E66BAC" w:rsidRDefault="00597E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ihat detail pelatihan</w:t>
            </w:r>
          </w:p>
        </w:tc>
        <w:tc>
          <w:tcPr>
            <w:tcW w:w="1701" w:type="dxa"/>
          </w:tcPr>
          <w:p w:rsidR="00597E71" w:rsidRPr="00E66BAC" w:rsidRDefault="00597E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detail pelatihan </w:t>
            </w:r>
          </w:p>
        </w:tc>
        <w:tc>
          <w:tcPr>
            <w:tcW w:w="1559" w:type="dxa"/>
          </w:tcPr>
          <w:p w:rsidR="00597E71" w:rsidRPr="00E66BAC" w:rsidRDefault="00597E7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 dapat mengklik salah satu skema pelatihan</w:t>
            </w:r>
            <w:r w:rsidR="00A910D1" w:rsidRPr="00E66BAC">
              <w:rPr>
                <w:rFonts w:ascii="Times New Roman" w:hAnsi="Times New Roman" w:cs="Times New Roman"/>
                <w:sz w:val="24"/>
                <w:szCs w:val="24"/>
              </w:rPr>
              <w:t>.</w:t>
            </w:r>
          </w:p>
        </w:tc>
        <w:tc>
          <w:tcPr>
            <w:tcW w:w="1853" w:type="dxa"/>
          </w:tcPr>
          <w:p w:rsidR="00597E71" w:rsidRPr="00E66BAC" w:rsidRDefault="00597E71"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etail pelatihan berhasil ditampilkan dan melanjutkan proses pendaftaran pelatihan</w:t>
            </w:r>
          </w:p>
        </w:tc>
        <w:tc>
          <w:tcPr>
            <w:tcW w:w="1260" w:type="dxa"/>
            <w:vAlign w:val="center"/>
          </w:tcPr>
          <w:p w:rsidR="00597E71" w:rsidRPr="00E66BAC" w:rsidRDefault="00597E71"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A910D1" w:rsidRPr="00E66BAC" w:rsidTr="00175A87">
        <w:tc>
          <w:tcPr>
            <w:tcW w:w="1271" w:type="dxa"/>
          </w:tcPr>
          <w:p w:rsidR="00A910D1" w:rsidRPr="00E66BAC" w:rsidRDefault="00A910D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daftar Pelatihan</w:t>
            </w:r>
          </w:p>
        </w:tc>
        <w:tc>
          <w:tcPr>
            <w:tcW w:w="1701" w:type="dxa"/>
          </w:tcPr>
          <w:p w:rsidR="00A910D1" w:rsidRPr="00E66BAC" w:rsidRDefault="00A910D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uju form pendaftaran pelatihan</w:t>
            </w:r>
          </w:p>
        </w:tc>
        <w:tc>
          <w:tcPr>
            <w:tcW w:w="1559" w:type="dxa"/>
          </w:tcPr>
          <w:p w:rsidR="00A910D1" w:rsidRPr="00E66BAC" w:rsidRDefault="00A910D1"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daftar pelatihan</w:t>
            </w:r>
          </w:p>
        </w:tc>
        <w:tc>
          <w:tcPr>
            <w:tcW w:w="1853" w:type="dxa"/>
          </w:tcPr>
          <w:p w:rsidR="00A910D1" w:rsidRPr="00E66BAC" w:rsidRDefault="00F7090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Diarahkan menuju </w:t>
            </w:r>
            <w:r w:rsidR="00A910D1" w:rsidRPr="00E66BAC">
              <w:rPr>
                <w:rFonts w:ascii="Times New Roman" w:hAnsi="Times New Roman" w:cs="Times New Roman"/>
                <w:sz w:val="24"/>
                <w:szCs w:val="24"/>
              </w:rPr>
              <w:t>form pendaftaran pelatihan</w:t>
            </w:r>
          </w:p>
        </w:tc>
        <w:tc>
          <w:tcPr>
            <w:tcW w:w="1260" w:type="dxa"/>
            <w:vAlign w:val="center"/>
          </w:tcPr>
          <w:p w:rsidR="00A910D1" w:rsidRPr="00E66BAC" w:rsidRDefault="00A52C64"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bl>
    <w:p w:rsidR="00E40BC6" w:rsidRPr="00E66BAC" w:rsidRDefault="00250C1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Dari hasil pengujian Tabel 3.18. didapatkan hasil bahwa fitur ini telah sesuai dengan pengujian ditandai dengan berjalannya halaman detail pelatihan.</w:t>
      </w:r>
    </w:p>
    <w:p w:rsidR="00E0433D" w:rsidRPr="00E66BAC" w:rsidRDefault="00E0433D"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Form Daftar Pelatihan</w:t>
      </w:r>
    </w:p>
    <w:p w:rsidR="000620ED" w:rsidRPr="00E66BAC" w:rsidRDefault="000620ED"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0620ED" w:rsidRPr="00E66BAC" w:rsidRDefault="000620E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0620ED" w:rsidRPr="00E66BAC" w:rsidRDefault="000620E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Form Daftar Pelatihan)</w:t>
      </w:r>
    </w:p>
    <w:p w:rsidR="000620ED" w:rsidRPr="00E66BAC" w:rsidRDefault="000620ED" w:rsidP="00E66BAC">
      <w:pPr>
        <w:pStyle w:val="ListParagraph"/>
        <w:spacing w:line="360" w:lineRule="auto"/>
        <w:ind w:left="426" w:hanging="426"/>
        <w:rPr>
          <w:rFonts w:ascii="Times New Roman" w:hAnsi="Times New Roman" w:cs="Times New Roman"/>
          <w:sz w:val="24"/>
          <w:szCs w:val="24"/>
        </w:rPr>
      </w:pPr>
    </w:p>
    <w:p w:rsidR="000620ED" w:rsidRPr="00E66BAC" w:rsidRDefault="000620ED"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0620ED" w:rsidRPr="00E66BAC" w:rsidRDefault="000620E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0620ED" w:rsidRPr="00E66BAC" w:rsidRDefault="000620E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7. Pengujian Kompatibilitas Fitur Halaman Form Daftar Pelatihan</w:t>
      </w:r>
    </w:p>
    <w:tbl>
      <w:tblPr>
        <w:tblStyle w:val="TableGrid"/>
        <w:tblW w:w="0" w:type="auto"/>
        <w:tblInd w:w="284" w:type="dxa"/>
        <w:tblLook w:val="04A0" w:firstRow="1" w:lastRow="0" w:firstColumn="1" w:lastColumn="0" w:noHBand="0" w:noVBand="1"/>
      </w:tblPr>
      <w:tblGrid>
        <w:gridCol w:w="1979"/>
        <w:gridCol w:w="5665"/>
      </w:tblGrid>
      <w:tr w:rsidR="000620ED" w:rsidRPr="00E66BAC" w:rsidTr="00E414D7">
        <w:tc>
          <w:tcPr>
            <w:tcW w:w="1979" w:type="dxa"/>
            <w:vAlign w:val="center"/>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roid</w:t>
            </w:r>
          </w:p>
        </w:tc>
      </w:tr>
      <w:tr w:rsidR="000620ED" w:rsidRPr="00E66BAC" w:rsidTr="00E414D7">
        <w:tc>
          <w:tcPr>
            <w:tcW w:w="1979" w:type="dxa"/>
            <w:vAlign w:val="center"/>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Halaman Form Daftar Pelatihan</w:t>
            </w:r>
          </w:p>
        </w:tc>
        <w:tc>
          <w:tcPr>
            <w:tcW w:w="5665" w:type="dxa"/>
            <w:vAlign w:val="center"/>
          </w:tcPr>
          <w:p w:rsidR="000620ED"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3C9973BA" wp14:editId="65F983A1">
                  <wp:extent cx="1215000" cy="2700000"/>
                  <wp:effectExtent l="0" t="0" r="4445"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620ED" w:rsidRPr="00E66BAC" w:rsidTr="00E414D7">
        <w:tc>
          <w:tcPr>
            <w:tcW w:w="7644" w:type="dxa"/>
            <w:gridSpan w:val="2"/>
            <w:vAlign w:val="center"/>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Form Daftar Pelatihan pada Android sesuai dengan desain yang direncanakan.</w:t>
            </w:r>
          </w:p>
        </w:tc>
      </w:tr>
    </w:tbl>
    <w:p w:rsidR="000620ED" w:rsidRPr="00E66BAC" w:rsidRDefault="000620ED" w:rsidP="00E66BAC">
      <w:pPr>
        <w:pStyle w:val="ListParagraph"/>
        <w:spacing w:line="360" w:lineRule="auto"/>
        <w:ind w:left="284"/>
        <w:rPr>
          <w:rFonts w:ascii="Times New Roman" w:hAnsi="Times New Roman" w:cs="Times New Roman"/>
          <w:sz w:val="24"/>
          <w:szCs w:val="24"/>
        </w:rPr>
      </w:pPr>
    </w:p>
    <w:p w:rsidR="000620ED" w:rsidRPr="00E66BAC" w:rsidRDefault="000620E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18. Pengujian Fungsionalitas Fitur Halaman </w:t>
      </w:r>
      <w:r w:rsidR="00142858" w:rsidRPr="00E66BAC">
        <w:rPr>
          <w:rFonts w:ascii="Times New Roman" w:hAnsi="Times New Roman" w:cs="Times New Roman"/>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0620ED" w:rsidRPr="00E66BAC" w:rsidTr="00E414D7">
        <w:tc>
          <w:tcPr>
            <w:tcW w:w="1271" w:type="dxa"/>
            <w:vAlign w:val="center"/>
          </w:tcPr>
          <w:p w:rsidR="000620ED" w:rsidRPr="00E66BAC" w:rsidRDefault="000620E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0620ED" w:rsidRPr="00E66BAC" w:rsidRDefault="000620E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0620ED" w:rsidRPr="00E66BAC" w:rsidRDefault="000620E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853" w:type="dxa"/>
            <w:vAlign w:val="center"/>
          </w:tcPr>
          <w:p w:rsidR="000620ED" w:rsidRPr="00E66BAC" w:rsidRDefault="000620E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0620ED" w:rsidRPr="00E66BAC" w:rsidRDefault="000620E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0620ED" w:rsidRPr="00E66BAC" w:rsidTr="00E414D7">
        <w:tc>
          <w:tcPr>
            <w:tcW w:w="1271" w:type="dxa"/>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daftar Pelatihan</w:t>
            </w:r>
          </w:p>
        </w:tc>
        <w:tc>
          <w:tcPr>
            <w:tcW w:w="1701" w:type="dxa"/>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w:t>
            </w:r>
            <w:r w:rsidR="00142858" w:rsidRPr="00E66BAC">
              <w:rPr>
                <w:rFonts w:ascii="Times New Roman" w:hAnsi="Times New Roman" w:cs="Times New Roman"/>
                <w:sz w:val="24"/>
                <w:szCs w:val="24"/>
              </w:rPr>
              <w:t xml:space="preserve">mendaftar pelatihan dan </w:t>
            </w:r>
            <w:r w:rsidRPr="00E66BAC">
              <w:rPr>
                <w:rFonts w:ascii="Times New Roman" w:hAnsi="Times New Roman" w:cs="Times New Roman"/>
                <w:sz w:val="24"/>
                <w:szCs w:val="24"/>
              </w:rPr>
              <w:t xml:space="preserve">menuju </w:t>
            </w:r>
            <w:r w:rsidR="00142858" w:rsidRPr="00E66BAC">
              <w:rPr>
                <w:rFonts w:ascii="Times New Roman" w:hAnsi="Times New Roman" w:cs="Times New Roman"/>
                <w:sz w:val="24"/>
                <w:szCs w:val="24"/>
              </w:rPr>
              <w:t>halaman pelatihan diikuti</w:t>
            </w:r>
          </w:p>
        </w:tc>
        <w:tc>
          <w:tcPr>
            <w:tcW w:w="1559" w:type="dxa"/>
          </w:tcPr>
          <w:p w:rsidR="000620ED" w:rsidRPr="00E66BAC" w:rsidRDefault="000620E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w:t>
            </w:r>
            <w:r w:rsidR="00142858" w:rsidRPr="00E66BAC">
              <w:rPr>
                <w:rFonts w:ascii="Times New Roman" w:hAnsi="Times New Roman" w:cs="Times New Roman"/>
                <w:sz w:val="24"/>
                <w:szCs w:val="24"/>
              </w:rPr>
              <w:t xml:space="preserve">mengupload bukti pembayaran dan </w:t>
            </w:r>
            <w:r w:rsidRPr="00E66BAC">
              <w:rPr>
                <w:rFonts w:ascii="Times New Roman" w:hAnsi="Times New Roman" w:cs="Times New Roman"/>
                <w:sz w:val="24"/>
                <w:szCs w:val="24"/>
              </w:rPr>
              <w:t>mengklik tombol daftar pelatihan</w:t>
            </w:r>
          </w:p>
        </w:tc>
        <w:tc>
          <w:tcPr>
            <w:tcW w:w="1853" w:type="dxa"/>
          </w:tcPr>
          <w:p w:rsidR="000620ED" w:rsidRPr="00E66BAC" w:rsidRDefault="0014285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berhasil mendaftar dan diarahkan ke halaman pelatihan diikuti</w:t>
            </w:r>
          </w:p>
        </w:tc>
        <w:tc>
          <w:tcPr>
            <w:tcW w:w="1260" w:type="dxa"/>
            <w:vAlign w:val="center"/>
          </w:tcPr>
          <w:p w:rsidR="000620ED" w:rsidRPr="00E66BAC" w:rsidRDefault="000620ED"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bl>
    <w:p w:rsidR="000620ED" w:rsidRPr="00E66BAC" w:rsidRDefault="000620E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18. didapatkan hasil bahwa fitur ini telah sesuai dengan pengujian ditandai dengan berjalannya halaman </w:t>
      </w:r>
      <w:r w:rsidR="004A44D3" w:rsidRPr="00E66BAC">
        <w:rPr>
          <w:rFonts w:ascii="Times New Roman" w:hAnsi="Times New Roman" w:cs="Times New Roman"/>
          <w:sz w:val="24"/>
          <w:szCs w:val="24"/>
        </w:rPr>
        <w:t>form daftar pelatihan</w:t>
      </w:r>
      <w:r w:rsidRPr="00E66BAC">
        <w:rPr>
          <w:rFonts w:ascii="Times New Roman" w:hAnsi="Times New Roman" w:cs="Times New Roman"/>
          <w:sz w:val="24"/>
          <w:szCs w:val="24"/>
        </w:rPr>
        <w:t>.</w:t>
      </w:r>
    </w:p>
    <w:p w:rsidR="000620ED" w:rsidRPr="00E66BAC" w:rsidRDefault="000620ED"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Pelatihan diikuti</w:t>
      </w:r>
    </w:p>
    <w:p w:rsidR="000944F4" w:rsidRPr="00E66BAC" w:rsidRDefault="000944F4"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0944F4" w:rsidRPr="00E66BAC" w:rsidRDefault="000944F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0944F4" w:rsidRPr="00E66BAC" w:rsidRDefault="000944F4"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Pelatihan Diikuti)</w:t>
      </w:r>
    </w:p>
    <w:p w:rsidR="000944F4" w:rsidRPr="00E66BAC" w:rsidRDefault="000944F4" w:rsidP="00E66BAC">
      <w:pPr>
        <w:pStyle w:val="ListParagraph"/>
        <w:spacing w:line="360" w:lineRule="auto"/>
        <w:ind w:left="284"/>
        <w:rPr>
          <w:rFonts w:ascii="Times New Roman" w:hAnsi="Times New Roman" w:cs="Times New Roman"/>
          <w:sz w:val="24"/>
          <w:szCs w:val="24"/>
        </w:rPr>
      </w:pPr>
    </w:p>
    <w:p w:rsidR="000944F4" w:rsidRPr="00E66BAC" w:rsidRDefault="000944F4"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0944F4" w:rsidRPr="00E66BAC" w:rsidRDefault="000944F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Pengujian dilakukan berdasarkan tampilan dari platform android berdasarkan fungsi yang ada didalam halaman tersebut. Hasil pengujian sebagai berikut :</w:t>
      </w:r>
    </w:p>
    <w:p w:rsidR="000944F4" w:rsidRPr="00E66BAC" w:rsidRDefault="000944F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7. Pengujian Kompatibilitas Fitur Halaman Pelatihan Diikuti</w:t>
      </w:r>
    </w:p>
    <w:tbl>
      <w:tblPr>
        <w:tblStyle w:val="TableGrid"/>
        <w:tblW w:w="0" w:type="auto"/>
        <w:tblInd w:w="284" w:type="dxa"/>
        <w:tblLook w:val="04A0" w:firstRow="1" w:lastRow="0" w:firstColumn="1" w:lastColumn="0" w:noHBand="0" w:noVBand="1"/>
      </w:tblPr>
      <w:tblGrid>
        <w:gridCol w:w="1979"/>
        <w:gridCol w:w="5665"/>
      </w:tblGrid>
      <w:tr w:rsidR="000944F4" w:rsidRPr="00E66BAC" w:rsidTr="00175A87">
        <w:tc>
          <w:tcPr>
            <w:tcW w:w="1979" w:type="dxa"/>
            <w:vAlign w:val="center"/>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0944F4" w:rsidRPr="00E66BAC" w:rsidTr="00175A87">
        <w:tc>
          <w:tcPr>
            <w:tcW w:w="1979" w:type="dxa"/>
            <w:vAlign w:val="center"/>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Pelatihan Diikuti</w:t>
            </w:r>
          </w:p>
        </w:tc>
        <w:tc>
          <w:tcPr>
            <w:tcW w:w="5665" w:type="dxa"/>
            <w:vAlign w:val="center"/>
          </w:tcPr>
          <w:p w:rsidR="000944F4"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3D2138E8" wp14:editId="3E90E9D5">
                  <wp:extent cx="1215000" cy="2700000"/>
                  <wp:effectExtent l="0" t="0" r="4445"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944F4" w:rsidRPr="00E66BAC" w:rsidTr="00175A87">
        <w:tc>
          <w:tcPr>
            <w:tcW w:w="7644" w:type="dxa"/>
            <w:gridSpan w:val="2"/>
            <w:vAlign w:val="center"/>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Pelatihan Diikuti pada Andorid sesuai dengan desain yang direncanakan.</w:t>
            </w:r>
          </w:p>
        </w:tc>
      </w:tr>
    </w:tbl>
    <w:p w:rsidR="000944F4" w:rsidRPr="00E66BAC" w:rsidRDefault="000944F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Tabel 3.8. Pengujian Fungsionalitas Fitur Halaman Pelatihan</w:t>
      </w:r>
      <w:r w:rsidR="00CF1AFC" w:rsidRPr="00E66BAC">
        <w:rPr>
          <w:rFonts w:ascii="Times New Roman" w:hAnsi="Times New Roman" w:cs="Times New Roman"/>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0944F4" w:rsidRPr="00E66BAC" w:rsidTr="00175A87">
        <w:tc>
          <w:tcPr>
            <w:tcW w:w="1554" w:type="dxa"/>
            <w:vAlign w:val="center"/>
          </w:tcPr>
          <w:p w:rsidR="000944F4" w:rsidRPr="00E66BAC" w:rsidRDefault="00094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418" w:type="dxa"/>
            <w:vAlign w:val="center"/>
          </w:tcPr>
          <w:p w:rsidR="000944F4" w:rsidRPr="00E66BAC" w:rsidRDefault="00094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0944F4" w:rsidRPr="00E66BAC" w:rsidRDefault="00094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0944F4" w:rsidRPr="00E66BAC" w:rsidRDefault="00094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0944F4" w:rsidRPr="00E66BAC" w:rsidRDefault="000944F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0944F4" w:rsidRPr="00E66BAC" w:rsidTr="00175A87">
        <w:tc>
          <w:tcPr>
            <w:tcW w:w="1554" w:type="dxa"/>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pilkan </w:t>
            </w:r>
            <w:r w:rsidR="00093091" w:rsidRPr="00E66BAC">
              <w:rPr>
                <w:rFonts w:ascii="Times New Roman" w:hAnsi="Times New Roman" w:cs="Times New Roman"/>
                <w:sz w:val="24"/>
                <w:szCs w:val="24"/>
              </w:rPr>
              <w:t xml:space="preserve">list </w:t>
            </w:r>
            <w:r w:rsidRPr="00E66BAC">
              <w:rPr>
                <w:rFonts w:ascii="Times New Roman" w:hAnsi="Times New Roman" w:cs="Times New Roman"/>
                <w:sz w:val="24"/>
                <w:szCs w:val="24"/>
              </w:rPr>
              <w:t>pelatihan</w:t>
            </w:r>
            <w:r w:rsidR="00093091" w:rsidRPr="00E66BAC">
              <w:rPr>
                <w:rFonts w:ascii="Times New Roman" w:hAnsi="Times New Roman" w:cs="Times New Roman"/>
                <w:sz w:val="24"/>
                <w:szCs w:val="24"/>
              </w:rPr>
              <w:t xml:space="preserve"> diikuti</w:t>
            </w:r>
          </w:p>
        </w:tc>
        <w:tc>
          <w:tcPr>
            <w:tcW w:w="1418" w:type="dxa"/>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w:t>
            </w:r>
            <w:r w:rsidR="00C961EB" w:rsidRPr="00E66BAC">
              <w:rPr>
                <w:rFonts w:ascii="Times New Roman" w:hAnsi="Times New Roman" w:cs="Times New Roman"/>
                <w:sz w:val="24"/>
                <w:szCs w:val="24"/>
              </w:rPr>
              <w:t xml:space="preserve">list </w:t>
            </w:r>
            <w:r w:rsidRPr="00E66BAC">
              <w:rPr>
                <w:rFonts w:ascii="Times New Roman" w:hAnsi="Times New Roman" w:cs="Times New Roman"/>
                <w:sz w:val="24"/>
                <w:szCs w:val="24"/>
              </w:rPr>
              <w:t>pelatihan</w:t>
            </w:r>
            <w:r w:rsidR="00680D3A" w:rsidRPr="00E66BAC">
              <w:rPr>
                <w:rFonts w:ascii="Times New Roman" w:hAnsi="Times New Roman" w:cs="Times New Roman"/>
                <w:sz w:val="24"/>
                <w:szCs w:val="24"/>
              </w:rPr>
              <w:t xml:space="preserve"> diikuti</w:t>
            </w:r>
          </w:p>
        </w:tc>
        <w:tc>
          <w:tcPr>
            <w:tcW w:w="1849" w:type="dxa"/>
          </w:tcPr>
          <w:p w:rsidR="000944F4" w:rsidRPr="00E66BAC" w:rsidRDefault="000944F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gklik menu pelatihan </w:t>
            </w:r>
            <w:r w:rsidR="00680D3A" w:rsidRPr="00E66BAC">
              <w:rPr>
                <w:rFonts w:ascii="Times New Roman" w:hAnsi="Times New Roman" w:cs="Times New Roman"/>
                <w:sz w:val="24"/>
                <w:szCs w:val="24"/>
              </w:rPr>
              <w:t xml:space="preserve">diikuti </w:t>
            </w:r>
            <w:r w:rsidRPr="00E66BAC">
              <w:rPr>
                <w:rFonts w:ascii="Times New Roman" w:hAnsi="Times New Roman" w:cs="Times New Roman"/>
                <w:sz w:val="24"/>
                <w:szCs w:val="24"/>
              </w:rPr>
              <w:t xml:space="preserve">pada </w:t>
            </w:r>
            <w:r w:rsidRPr="00E66BAC">
              <w:rPr>
                <w:rFonts w:ascii="Times New Roman" w:hAnsi="Times New Roman" w:cs="Times New Roman"/>
                <w:i/>
                <w:sz w:val="24"/>
                <w:szCs w:val="24"/>
              </w:rPr>
              <w:t>sidebar</w:t>
            </w:r>
          </w:p>
        </w:tc>
        <w:tc>
          <w:tcPr>
            <w:tcW w:w="1563" w:type="dxa"/>
          </w:tcPr>
          <w:p w:rsidR="000944F4" w:rsidRPr="00E66BAC" w:rsidRDefault="000944F4"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Menampilkan </w:t>
            </w:r>
            <w:r w:rsidR="00680D3A" w:rsidRPr="00E66BAC">
              <w:rPr>
                <w:rFonts w:ascii="Times New Roman" w:hAnsi="Times New Roman" w:cs="Times New Roman"/>
                <w:sz w:val="24"/>
                <w:szCs w:val="24"/>
              </w:rPr>
              <w:t xml:space="preserve">list </w:t>
            </w:r>
            <w:r w:rsidRPr="00E66BAC">
              <w:rPr>
                <w:rFonts w:ascii="Times New Roman" w:hAnsi="Times New Roman" w:cs="Times New Roman"/>
                <w:sz w:val="24"/>
                <w:szCs w:val="24"/>
              </w:rPr>
              <w:t>daftar pelatihan</w:t>
            </w:r>
          </w:p>
        </w:tc>
        <w:tc>
          <w:tcPr>
            <w:tcW w:w="1260" w:type="dxa"/>
            <w:vAlign w:val="center"/>
          </w:tcPr>
          <w:p w:rsidR="000944F4" w:rsidRPr="00E66BAC" w:rsidRDefault="000944F4"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0944F4" w:rsidRPr="00E66BAC" w:rsidRDefault="000944F4"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8. didapatkan hasil bahwa fitur ini telah sesuai dengan pengujian ditandai dengan berjalannya halaman pelatihan</w:t>
      </w:r>
      <w:r w:rsidR="00736365" w:rsidRPr="00E66BAC">
        <w:rPr>
          <w:rFonts w:ascii="Times New Roman" w:hAnsi="Times New Roman" w:cs="Times New Roman"/>
          <w:sz w:val="24"/>
          <w:szCs w:val="24"/>
        </w:rPr>
        <w:t xml:space="preserve"> diikuti</w:t>
      </w:r>
      <w:r w:rsidRPr="00E66BAC">
        <w:rPr>
          <w:rFonts w:ascii="Times New Roman" w:hAnsi="Times New Roman" w:cs="Times New Roman"/>
          <w:sz w:val="24"/>
          <w:szCs w:val="24"/>
        </w:rPr>
        <w:t>.</w:t>
      </w:r>
    </w:p>
    <w:p w:rsidR="001A485D" w:rsidRPr="00E66BAC" w:rsidRDefault="001A485D" w:rsidP="00E66BAC">
      <w:pPr>
        <w:pStyle w:val="ListParagraph"/>
        <w:spacing w:line="360" w:lineRule="auto"/>
        <w:ind w:left="284"/>
        <w:jc w:val="both"/>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Detail Pelatihan diikuti</w:t>
      </w:r>
    </w:p>
    <w:p w:rsidR="0008312D" w:rsidRPr="00E66BAC" w:rsidRDefault="0008312D"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08312D" w:rsidRPr="00E66BAC" w:rsidRDefault="0008312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08312D" w:rsidRPr="00E66BAC" w:rsidRDefault="0008312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Pelatihan Diikuti)</w:t>
      </w:r>
    </w:p>
    <w:p w:rsidR="0008312D" w:rsidRPr="00E66BAC" w:rsidRDefault="0008312D" w:rsidP="00E66BAC">
      <w:pPr>
        <w:pStyle w:val="ListParagraph"/>
        <w:spacing w:line="360" w:lineRule="auto"/>
        <w:ind w:left="426" w:hanging="426"/>
        <w:rPr>
          <w:rFonts w:ascii="Times New Roman" w:hAnsi="Times New Roman" w:cs="Times New Roman"/>
          <w:sz w:val="24"/>
          <w:szCs w:val="24"/>
        </w:rPr>
      </w:pPr>
    </w:p>
    <w:p w:rsidR="0008312D" w:rsidRPr="00E66BAC" w:rsidRDefault="0008312D"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08312D" w:rsidRPr="00E66BAC" w:rsidRDefault="0008312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08312D" w:rsidRPr="00E66BAC" w:rsidRDefault="0008312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7. Pengujian Kompatibilitas Fitur Halaman Detail Pelatihan Diikuti</w:t>
      </w:r>
    </w:p>
    <w:tbl>
      <w:tblPr>
        <w:tblStyle w:val="TableGrid"/>
        <w:tblW w:w="0" w:type="auto"/>
        <w:tblInd w:w="284" w:type="dxa"/>
        <w:tblLook w:val="04A0" w:firstRow="1" w:lastRow="0" w:firstColumn="1" w:lastColumn="0" w:noHBand="0" w:noVBand="1"/>
      </w:tblPr>
      <w:tblGrid>
        <w:gridCol w:w="1979"/>
        <w:gridCol w:w="5665"/>
      </w:tblGrid>
      <w:tr w:rsidR="0008312D" w:rsidRPr="00E66BAC" w:rsidTr="00175A87">
        <w:tc>
          <w:tcPr>
            <w:tcW w:w="1979" w:type="dxa"/>
            <w:vAlign w:val="center"/>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roid</w:t>
            </w:r>
          </w:p>
        </w:tc>
      </w:tr>
      <w:tr w:rsidR="0008312D" w:rsidRPr="00E66BAC" w:rsidTr="00175A87">
        <w:tc>
          <w:tcPr>
            <w:tcW w:w="1979" w:type="dxa"/>
            <w:vAlign w:val="center"/>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Pelatihan Diikuti</w:t>
            </w:r>
          </w:p>
        </w:tc>
        <w:tc>
          <w:tcPr>
            <w:tcW w:w="5665" w:type="dxa"/>
            <w:vAlign w:val="center"/>
          </w:tcPr>
          <w:p w:rsidR="0008312D"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34ECA8BD" wp14:editId="76123698">
                  <wp:extent cx="771042" cy="2700000"/>
                  <wp:effectExtent l="0" t="0" r="0" b="571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71042" cy="2700000"/>
                          </a:xfrm>
                          <a:prstGeom prst="rect">
                            <a:avLst/>
                          </a:prstGeom>
                        </pic:spPr>
                      </pic:pic>
                    </a:graphicData>
                  </a:graphic>
                </wp:inline>
              </w:drawing>
            </w:r>
          </w:p>
        </w:tc>
      </w:tr>
      <w:tr w:rsidR="0008312D" w:rsidRPr="00E66BAC" w:rsidTr="00175A87">
        <w:tc>
          <w:tcPr>
            <w:tcW w:w="7644" w:type="dxa"/>
            <w:gridSpan w:val="2"/>
            <w:vAlign w:val="center"/>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Pelatihan Diikuti pada Android sesuai dengan desain yang direncanakan.</w:t>
            </w:r>
          </w:p>
        </w:tc>
      </w:tr>
    </w:tbl>
    <w:p w:rsidR="0008312D" w:rsidRPr="00E66BAC" w:rsidRDefault="0008312D" w:rsidP="00E66BAC">
      <w:pPr>
        <w:pStyle w:val="ListParagraph"/>
        <w:spacing w:line="360" w:lineRule="auto"/>
        <w:ind w:left="284"/>
        <w:rPr>
          <w:rFonts w:ascii="Times New Roman" w:hAnsi="Times New Roman" w:cs="Times New Roman"/>
          <w:sz w:val="24"/>
          <w:szCs w:val="24"/>
        </w:rPr>
      </w:pPr>
    </w:p>
    <w:p w:rsidR="0008312D" w:rsidRPr="00E66BAC" w:rsidRDefault="0008312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08312D" w:rsidRPr="00E66BAC" w:rsidTr="00F22409">
        <w:tc>
          <w:tcPr>
            <w:tcW w:w="1412" w:type="dxa"/>
            <w:vAlign w:val="center"/>
          </w:tcPr>
          <w:p w:rsidR="0008312D" w:rsidRPr="00E66BAC" w:rsidRDefault="0008312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0" w:type="dxa"/>
            <w:vAlign w:val="center"/>
          </w:tcPr>
          <w:p w:rsidR="0008312D" w:rsidRPr="00E66BAC" w:rsidRDefault="0008312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08312D" w:rsidRPr="00E66BAC" w:rsidRDefault="0008312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853" w:type="dxa"/>
            <w:vAlign w:val="center"/>
          </w:tcPr>
          <w:p w:rsidR="0008312D" w:rsidRPr="00E66BAC" w:rsidRDefault="0008312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08312D" w:rsidRPr="00E66BAC" w:rsidRDefault="0008312D"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08312D" w:rsidRPr="00E66BAC" w:rsidTr="00F22409">
        <w:tc>
          <w:tcPr>
            <w:tcW w:w="1412" w:type="dxa"/>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ihat detail pelatihan</w:t>
            </w:r>
            <w:r w:rsidR="005A685D" w:rsidRPr="00E66BAC">
              <w:rPr>
                <w:rFonts w:ascii="Times New Roman" w:hAnsi="Times New Roman" w:cs="Times New Roman"/>
                <w:sz w:val="24"/>
                <w:szCs w:val="24"/>
              </w:rPr>
              <w:t xml:space="preserve"> diikuti</w:t>
            </w:r>
          </w:p>
        </w:tc>
        <w:tc>
          <w:tcPr>
            <w:tcW w:w="1560" w:type="dxa"/>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detail pelatihan </w:t>
            </w:r>
            <w:r w:rsidR="005A685D" w:rsidRPr="00E66BAC">
              <w:rPr>
                <w:rFonts w:ascii="Times New Roman" w:hAnsi="Times New Roman" w:cs="Times New Roman"/>
                <w:sz w:val="24"/>
                <w:szCs w:val="24"/>
              </w:rPr>
              <w:t>diikuti</w:t>
            </w:r>
          </w:p>
        </w:tc>
        <w:tc>
          <w:tcPr>
            <w:tcW w:w="1559" w:type="dxa"/>
          </w:tcPr>
          <w:p w:rsidR="0008312D" w:rsidRPr="00E66BAC" w:rsidRDefault="0008312D"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 dapat mengklik salah satu </w:t>
            </w:r>
            <w:r w:rsidR="005A685D" w:rsidRPr="00E66BAC">
              <w:rPr>
                <w:rFonts w:ascii="Times New Roman" w:hAnsi="Times New Roman" w:cs="Times New Roman"/>
                <w:sz w:val="24"/>
                <w:szCs w:val="24"/>
              </w:rPr>
              <w:t>list</w:t>
            </w:r>
            <w:r w:rsidRPr="00E66BAC">
              <w:rPr>
                <w:rFonts w:ascii="Times New Roman" w:hAnsi="Times New Roman" w:cs="Times New Roman"/>
                <w:sz w:val="24"/>
                <w:szCs w:val="24"/>
              </w:rPr>
              <w:t xml:space="preserve"> pelatihan</w:t>
            </w:r>
            <w:r w:rsidR="005A685D" w:rsidRPr="00E66BAC">
              <w:rPr>
                <w:rFonts w:ascii="Times New Roman" w:hAnsi="Times New Roman" w:cs="Times New Roman"/>
                <w:sz w:val="24"/>
                <w:szCs w:val="24"/>
              </w:rPr>
              <w:t xml:space="preserve"> diikuti</w:t>
            </w:r>
            <w:r w:rsidRPr="00E66BAC">
              <w:rPr>
                <w:rFonts w:ascii="Times New Roman" w:hAnsi="Times New Roman" w:cs="Times New Roman"/>
                <w:sz w:val="24"/>
                <w:szCs w:val="24"/>
              </w:rPr>
              <w:t>.</w:t>
            </w:r>
          </w:p>
        </w:tc>
        <w:tc>
          <w:tcPr>
            <w:tcW w:w="1853" w:type="dxa"/>
          </w:tcPr>
          <w:p w:rsidR="0008312D" w:rsidRPr="00E66BAC" w:rsidRDefault="0008312D"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etail pelatihan berhasil ditampilkan</w:t>
            </w:r>
          </w:p>
        </w:tc>
        <w:tc>
          <w:tcPr>
            <w:tcW w:w="1260" w:type="dxa"/>
            <w:vAlign w:val="center"/>
          </w:tcPr>
          <w:p w:rsidR="0008312D" w:rsidRPr="00E66BAC" w:rsidRDefault="0008312D"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08312D" w:rsidRPr="00E66BAC" w:rsidTr="00F22409">
        <w:tc>
          <w:tcPr>
            <w:tcW w:w="1412" w:type="dxa"/>
          </w:tcPr>
          <w:p w:rsidR="0008312D" w:rsidRPr="00E66BAC" w:rsidRDefault="008C19B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Join </w:t>
            </w:r>
            <w:r w:rsidR="0023537A" w:rsidRPr="00E66BAC">
              <w:rPr>
                <w:rFonts w:ascii="Times New Roman" w:hAnsi="Times New Roman" w:cs="Times New Roman"/>
                <w:sz w:val="24"/>
                <w:szCs w:val="24"/>
              </w:rPr>
              <w:t>grup whatsapp</w:t>
            </w:r>
          </w:p>
        </w:tc>
        <w:tc>
          <w:tcPr>
            <w:tcW w:w="1560" w:type="dxa"/>
          </w:tcPr>
          <w:p w:rsidR="0008312D" w:rsidRPr="00E66BAC" w:rsidRDefault="00EA1E8F"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w:t>
            </w:r>
            <w:r w:rsidR="002174C0" w:rsidRPr="00E66BAC">
              <w:rPr>
                <w:rFonts w:ascii="Times New Roman" w:hAnsi="Times New Roman" w:cs="Times New Roman"/>
                <w:sz w:val="24"/>
                <w:szCs w:val="24"/>
              </w:rPr>
              <w:t>bergabung</w:t>
            </w:r>
            <w:r w:rsidRPr="00E66BAC">
              <w:rPr>
                <w:rFonts w:ascii="Times New Roman" w:hAnsi="Times New Roman" w:cs="Times New Roman"/>
                <w:sz w:val="24"/>
                <w:szCs w:val="24"/>
              </w:rPr>
              <w:t xml:space="preserve"> </w:t>
            </w:r>
            <w:r w:rsidRPr="00E66BAC">
              <w:rPr>
                <w:rFonts w:ascii="Times New Roman" w:hAnsi="Times New Roman" w:cs="Times New Roman"/>
                <w:sz w:val="24"/>
                <w:szCs w:val="24"/>
              </w:rPr>
              <w:lastRenderedPageBreak/>
              <w:t>dengan grup whatsapp</w:t>
            </w:r>
          </w:p>
        </w:tc>
        <w:tc>
          <w:tcPr>
            <w:tcW w:w="1559" w:type="dxa"/>
          </w:tcPr>
          <w:p w:rsidR="0008312D" w:rsidRPr="00E66BAC" w:rsidRDefault="004A089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Customers dapat mengklik </w:t>
            </w:r>
            <w:r w:rsidRPr="00E66BAC">
              <w:rPr>
                <w:rFonts w:ascii="Times New Roman" w:hAnsi="Times New Roman" w:cs="Times New Roman"/>
                <w:sz w:val="24"/>
                <w:szCs w:val="24"/>
              </w:rPr>
              <w:lastRenderedPageBreak/>
              <w:t>tombol join group</w:t>
            </w:r>
          </w:p>
        </w:tc>
        <w:tc>
          <w:tcPr>
            <w:tcW w:w="1853" w:type="dxa"/>
          </w:tcPr>
          <w:p w:rsidR="0008312D" w:rsidRPr="00E66BAC" w:rsidRDefault="004A0893"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Customers bergabung </w:t>
            </w:r>
            <w:r w:rsidRPr="00E66BAC">
              <w:rPr>
                <w:rFonts w:ascii="Times New Roman" w:hAnsi="Times New Roman" w:cs="Times New Roman"/>
                <w:sz w:val="24"/>
                <w:szCs w:val="24"/>
              </w:rPr>
              <w:lastRenderedPageBreak/>
              <w:t>dengan grup whatsapp</w:t>
            </w:r>
          </w:p>
        </w:tc>
        <w:tc>
          <w:tcPr>
            <w:tcW w:w="1260" w:type="dxa"/>
            <w:vAlign w:val="center"/>
          </w:tcPr>
          <w:p w:rsidR="0008312D" w:rsidRPr="00E66BAC" w:rsidRDefault="00EA1E8F"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lastRenderedPageBreak/>
              <w:t>√</w:t>
            </w:r>
          </w:p>
        </w:tc>
      </w:tr>
      <w:tr w:rsidR="0023537A" w:rsidRPr="00E66BAC" w:rsidTr="00F22409">
        <w:tc>
          <w:tcPr>
            <w:tcW w:w="1412"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akses</w:t>
            </w:r>
            <w:r w:rsidR="0023537A" w:rsidRPr="00E66BAC">
              <w:rPr>
                <w:rFonts w:ascii="Times New Roman" w:hAnsi="Times New Roman" w:cs="Times New Roman"/>
                <w:sz w:val="24"/>
                <w:szCs w:val="24"/>
              </w:rPr>
              <w:t xml:space="preserve"> informasi trainers</w:t>
            </w:r>
          </w:p>
        </w:tc>
        <w:tc>
          <w:tcPr>
            <w:tcW w:w="1560"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mendapatkan informasi trainers.</w:t>
            </w:r>
          </w:p>
        </w:tc>
        <w:tc>
          <w:tcPr>
            <w:tcW w:w="1559" w:type="dxa"/>
          </w:tcPr>
          <w:p w:rsidR="0023537A" w:rsidRPr="00E66BAC" w:rsidRDefault="00AC7B7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cv</w:t>
            </w:r>
          </w:p>
        </w:tc>
        <w:tc>
          <w:tcPr>
            <w:tcW w:w="1853"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Infomasi trainer terdownload.</w:t>
            </w:r>
          </w:p>
        </w:tc>
        <w:tc>
          <w:tcPr>
            <w:tcW w:w="1260" w:type="dxa"/>
            <w:vAlign w:val="center"/>
          </w:tcPr>
          <w:p w:rsidR="0023537A" w:rsidRPr="00E66BAC" w:rsidRDefault="00EA1E8F"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23537A" w:rsidRPr="00E66BAC" w:rsidTr="00F22409">
        <w:tc>
          <w:tcPr>
            <w:tcW w:w="1412"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akses</w:t>
            </w:r>
            <w:r w:rsidR="0023537A" w:rsidRPr="00E66BAC">
              <w:rPr>
                <w:rFonts w:ascii="Times New Roman" w:hAnsi="Times New Roman" w:cs="Times New Roman"/>
                <w:sz w:val="24"/>
                <w:szCs w:val="24"/>
              </w:rPr>
              <w:t xml:space="preserve"> materi pelatihan</w:t>
            </w:r>
          </w:p>
        </w:tc>
        <w:tc>
          <w:tcPr>
            <w:tcW w:w="1560"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mendapatkan materi pelatihan</w:t>
            </w:r>
          </w:p>
        </w:tc>
        <w:tc>
          <w:tcPr>
            <w:tcW w:w="1559" w:type="dxa"/>
          </w:tcPr>
          <w:p w:rsidR="0023537A" w:rsidRPr="00E66BAC" w:rsidRDefault="0023537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gklik tombol </w:t>
            </w:r>
            <w:r w:rsidR="00AC7B78" w:rsidRPr="00E66BAC">
              <w:rPr>
                <w:rFonts w:ascii="Times New Roman" w:hAnsi="Times New Roman" w:cs="Times New Roman"/>
                <w:sz w:val="24"/>
                <w:szCs w:val="24"/>
              </w:rPr>
              <w:t>materi pelatihan</w:t>
            </w:r>
          </w:p>
        </w:tc>
        <w:tc>
          <w:tcPr>
            <w:tcW w:w="1853"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ateri pelatihan terdownload</w:t>
            </w:r>
          </w:p>
        </w:tc>
        <w:tc>
          <w:tcPr>
            <w:tcW w:w="1260" w:type="dxa"/>
            <w:vAlign w:val="center"/>
          </w:tcPr>
          <w:p w:rsidR="0023537A" w:rsidRPr="00E66BAC" w:rsidRDefault="0023537A"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23537A" w:rsidRPr="00E66BAC" w:rsidTr="00F22409">
        <w:tc>
          <w:tcPr>
            <w:tcW w:w="1412" w:type="dxa"/>
          </w:tcPr>
          <w:p w:rsidR="0023537A" w:rsidRPr="00E66BAC" w:rsidRDefault="0023537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w:t>
            </w:r>
            <w:r w:rsidR="00F22409" w:rsidRPr="00E66BAC">
              <w:rPr>
                <w:rFonts w:ascii="Times New Roman" w:hAnsi="Times New Roman" w:cs="Times New Roman"/>
                <w:sz w:val="24"/>
                <w:szCs w:val="24"/>
              </w:rPr>
              <w:t>ambah</w:t>
            </w:r>
            <w:r w:rsidRPr="00E66BAC">
              <w:rPr>
                <w:rFonts w:ascii="Times New Roman" w:hAnsi="Times New Roman" w:cs="Times New Roman"/>
                <w:sz w:val="24"/>
                <w:szCs w:val="24"/>
              </w:rPr>
              <w:t xml:space="preserve"> tugas pelatihan</w:t>
            </w:r>
          </w:p>
        </w:tc>
        <w:tc>
          <w:tcPr>
            <w:tcW w:w="1560"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mengupload materi pelatihan</w:t>
            </w:r>
          </w:p>
        </w:tc>
        <w:tc>
          <w:tcPr>
            <w:tcW w:w="1559" w:type="dxa"/>
          </w:tcPr>
          <w:p w:rsidR="0023537A" w:rsidRPr="00E66BAC" w:rsidRDefault="00AC7B7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upload tugas</w:t>
            </w:r>
          </w:p>
        </w:tc>
        <w:tc>
          <w:tcPr>
            <w:tcW w:w="1853"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Tugas pelatihan terupload</w:t>
            </w:r>
          </w:p>
        </w:tc>
        <w:tc>
          <w:tcPr>
            <w:tcW w:w="1260" w:type="dxa"/>
            <w:vAlign w:val="center"/>
          </w:tcPr>
          <w:p w:rsidR="0023537A" w:rsidRPr="00E66BAC" w:rsidRDefault="00EA1E8F"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23537A" w:rsidRPr="00E66BAC" w:rsidTr="00F22409">
        <w:tc>
          <w:tcPr>
            <w:tcW w:w="1412" w:type="dxa"/>
          </w:tcPr>
          <w:p w:rsidR="0023537A" w:rsidRPr="00E66BAC" w:rsidRDefault="0023537A"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uju halaman Form persyaratan sertifikasi</w:t>
            </w:r>
          </w:p>
        </w:tc>
        <w:tc>
          <w:tcPr>
            <w:tcW w:w="1560" w:type="dxa"/>
          </w:tcPr>
          <w:p w:rsidR="0023537A" w:rsidRPr="00E66BAC" w:rsidRDefault="00012AD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uju halaman form persyaratan sertifikasi</w:t>
            </w:r>
          </w:p>
        </w:tc>
        <w:tc>
          <w:tcPr>
            <w:tcW w:w="1559" w:type="dxa"/>
          </w:tcPr>
          <w:p w:rsidR="0023537A" w:rsidRPr="00E66BAC" w:rsidRDefault="00AC7B7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gklik </w:t>
            </w:r>
            <w:r w:rsidR="007E73C7" w:rsidRPr="00E66BAC">
              <w:rPr>
                <w:rFonts w:ascii="Times New Roman" w:hAnsi="Times New Roman" w:cs="Times New Roman"/>
                <w:sz w:val="24"/>
                <w:szCs w:val="24"/>
              </w:rPr>
              <w:t>tombol f</w:t>
            </w:r>
            <w:r w:rsidRPr="00E66BAC">
              <w:rPr>
                <w:rFonts w:ascii="Times New Roman" w:hAnsi="Times New Roman" w:cs="Times New Roman"/>
                <w:sz w:val="24"/>
                <w:szCs w:val="24"/>
              </w:rPr>
              <w:t>orm persyaratan sertifikasi</w:t>
            </w:r>
          </w:p>
        </w:tc>
        <w:tc>
          <w:tcPr>
            <w:tcW w:w="1853" w:type="dxa"/>
          </w:tcPr>
          <w:p w:rsidR="0023537A" w:rsidRPr="00E66BAC" w:rsidRDefault="00012AD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Berpindah menuju halaman form persyaratan sertifikasi</w:t>
            </w:r>
          </w:p>
        </w:tc>
        <w:tc>
          <w:tcPr>
            <w:tcW w:w="1260" w:type="dxa"/>
            <w:vAlign w:val="center"/>
          </w:tcPr>
          <w:p w:rsidR="0023537A" w:rsidRPr="00E66BAC" w:rsidRDefault="00EA1E8F"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23537A" w:rsidRPr="00E66BAC" w:rsidTr="00F22409">
        <w:tc>
          <w:tcPr>
            <w:tcW w:w="1412"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akses</w:t>
            </w:r>
            <w:r w:rsidR="0023537A" w:rsidRPr="00E66BAC">
              <w:rPr>
                <w:rFonts w:ascii="Times New Roman" w:hAnsi="Times New Roman" w:cs="Times New Roman"/>
                <w:sz w:val="24"/>
                <w:szCs w:val="24"/>
              </w:rPr>
              <w:t xml:space="preserve"> sertifikasi pelatihan</w:t>
            </w:r>
          </w:p>
        </w:tc>
        <w:tc>
          <w:tcPr>
            <w:tcW w:w="1560" w:type="dxa"/>
          </w:tcPr>
          <w:p w:rsidR="0023537A" w:rsidRPr="00E66BAC" w:rsidRDefault="00012AD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mendapatkan sertifikasi pelatihan.</w:t>
            </w:r>
          </w:p>
        </w:tc>
        <w:tc>
          <w:tcPr>
            <w:tcW w:w="1559" w:type="dxa"/>
          </w:tcPr>
          <w:p w:rsidR="0023537A" w:rsidRPr="00E66BAC" w:rsidRDefault="007E73C7"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sertifikasi pelatihan</w:t>
            </w:r>
          </w:p>
        </w:tc>
        <w:tc>
          <w:tcPr>
            <w:tcW w:w="1853" w:type="dxa"/>
          </w:tcPr>
          <w:p w:rsidR="0023537A" w:rsidRPr="00E66BAC" w:rsidRDefault="00F2107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Sertifikasi pelatihan terdownload</w:t>
            </w:r>
          </w:p>
        </w:tc>
        <w:tc>
          <w:tcPr>
            <w:tcW w:w="1260" w:type="dxa"/>
            <w:vAlign w:val="center"/>
          </w:tcPr>
          <w:p w:rsidR="0023537A" w:rsidRPr="00E66BAC" w:rsidRDefault="00EA1E8F"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23537A" w:rsidRPr="00E66BAC" w:rsidTr="00F22409">
        <w:tc>
          <w:tcPr>
            <w:tcW w:w="1412"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akses</w:t>
            </w:r>
            <w:r w:rsidR="0023537A" w:rsidRPr="00E66BAC">
              <w:rPr>
                <w:rFonts w:ascii="Times New Roman" w:hAnsi="Times New Roman" w:cs="Times New Roman"/>
                <w:sz w:val="24"/>
                <w:szCs w:val="24"/>
              </w:rPr>
              <w:t xml:space="preserve"> sertifikasi kompetensi</w:t>
            </w:r>
          </w:p>
        </w:tc>
        <w:tc>
          <w:tcPr>
            <w:tcW w:w="1560" w:type="dxa"/>
          </w:tcPr>
          <w:p w:rsidR="0023537A" w:rsidRPr="00E66BAC" w:rsidRDefault="00012AD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mendapatkan </w:t>
            </w:r>
            <w:r w:rsidRPr="00E66BAC">
              <w:rPr>
                <w:rFonts w:ascii="Times New Roman" w:hAnsi="Times New Roman" w:cs="Times New Roman"/>
                <w:sz w:val="24"/>
                <w:szCs w:val="24"/>
              </w:rPr>
              <w:lastRenderedPageBreak/>
              <w:t>sertifikasi kompetensi.</w:t>
            </w:r>
          </w:p>
        </w:tc>
        <w:tc>
          <w:tcPr>
            <w:tcW w:w="1559" w:type="dxa"/>
          </w:tcPr>
          <w:p w:rsidR="0023537A" w:rsidRPr="00E66BAC" w:rsidRDefault="00F22409"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Customers dapat mengklik </w:t>
            </w:r>
            <w:r w:rsidRPr="00E66BAC">
              <w:rPr>
                <w:rFonts w:ascii="Times New Roman" w:hAnsi="Times New Roman" w:cs="Times New Roman"/>
                <w:sz w:val="24"/>
                <w:szCs w:val="24"/>
              </w:rPr>
              <w:lastRenderedPageBreak/>
              <w:t>tombol sertifikasi kompetensi</w:t>
            </w:r>
          </w:p>
        </w:tc>
        <w:tc>
          <w:tcPr>
            <w:tcW w:w="1853" w:type="dxa"/>
          </w:tcPr>
          <w:p w:rsidR="0023537A" w:rsidRPr="00E66BAC" w:rsidRDefault="00F2107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Sertifikasi kompetensi terdownload</w:t>
            </w:r>
          </w:p>
        </w:tc>
        <w:tc>
          <w:tcPr>
            <w:tcW w:w="1260" w:type="dxa"/>
            <w:vAlign w:val="center"/>
          </w:tcPr>
          <w:p w:rsidR="0023537A" w:rsidRPr="00E66BAC" w:rsidRDefault="00EA1E8F"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bl>
    <w:p w:rsidR="0008312D" w:rsidRPr="00E66BAC" w:rsidRDefault="0008312D"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Dari hasil pengujian Tabel 3.18. didapatkan hasil bahwa fitur ini telah sesuai dengan pengujian ditandai dengan berjalannya halaman detail pelatihan.</w:t>
      </w:r>
    </w:p>
    <w:p w:rsidR="0008312D" w:rsidRPr="00E66BAC" w:rsidRDefault="0008312D"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Form Persyaratan Sertifikasi</w:t>
      </w:r>
    </w:p>
    <w:p w:rsidR="00915DF2" w:rsidRPr="00E66BAC" w:rsidRDefault="00915DF2"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915DF2" w:rsidRPr="00E66BAC" w:rsidRDefault="00915DF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915DF2" w:rsidRPr="00E66BAC" w:rsidRDefault="00915DF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Form Persyaratan Sertifikasi)</w:t>
      </w:r>
    </w:p>
    <w:p w:rsidR="00915DF2" w:rsidRPr="00E66BAC" w:rsidRDefault="00915DF2" w:rsidP="00E66BAC">
      <w:pPr>
        <w:pStyle w:val="ListParagraph"/>
        <w:spacing w:line="360" w:lineRule="auto"/>
        <w:ind w:left="426" w:hanging="426"/>
        <w:rPr>
          <w:rFonts w:ascii="Times New Roman" w:hAnsi="Times New Roman" w:cs="Times New Roman"/>
          <w:sz w:val="24"/>
          <w:szCs w:val="24"/>
        </w:rPr>
      </w:pPr>
    </w:p>
    <w:p w:rsidR="00915DF2" w:rsidRPr="00E66BAC" w:rsidRDefault="00915DF2"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915DF2" w:rsidRPr="00E66BAC" w:rsidRDefault="00915DF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915DF2" w:rsidRPr="00E66BAC" w:rsidRDefault="00915DF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17. Pengujian Kompatibilitas Fitur Halaman Form </w:t>
      </w:r>
      <w:r w:rsidR="0001021E" w:rsidRPr="00E66BAC">
        <w:rPr>
          <w:rFonts w:ascii="Times New Roman" w:hAnsi="Times New Roman" w:cs="Times New Roman"/>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915DF2" w:rsidRPr="00E66BAC" w:rsidTr="00E414D7">
        <w:tc>
          <w:tcPr>
            <w:tcW w:w="1979" w:type="dxa"/>
            <w:vAlign w:val="center"/>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roid</w:t>
            </w:r>
          </w:p>
        </w:tc>
      </w:tr>
      <w:tr w:rsidR="00915DF2" w:rsidRPr="00E66BAC" w:rsidTr="00E414D7">
        <w:tc>
          <w:tcPr>
            <w:tcW w:w="1979" w:type="dxa"/>
            <w:vAlign w:val="center"/>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Form </w:t>
            </w:r>
            <w:r w:rsidR="0001021E" w:rsidRPr="00E66BAC">
              <w:rPr>
                <w:rFonts w:ascii="Times New Roman" w:hAnsi="Times New Roman" w:cs="Times New Roman"/>
                <w:sz w:val="24"/>
                <w:szCs w:val="24"/>
              </w:rPr>
              <w:t>Persyaratan Sertifikasi</w:t>
            </w:r>
          </w:p>
        </w:tc>
        <w:tc>
          <w:tcPr>
            <w:tcW w:w="5665" w:type="dxa"/>
            <w:vAlign w:val="center"/>
          </w:tcPr>
          <w:p w:rsidR="00915DF2"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32C507B6" wp14:editId="4BC5A32A">
                  <wp:extent cx="1215000" cy="2700000"/>
                  <wp:effectExtent l="0" t="0" r="4445"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915DF2" w:rsidRPr="00E66BAC" w:rsidTr="00E414D7">
        <w:tc>
          <w:tcPr>
            <w:tcW w:w="7644" w:type="dxa"/>
            <w:gridSpan w:val="2"/>
            <w:vAlign w:val="center"/>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Form </w:t>
            </w:r>
            <w:r w:rsidR="0001021E" w:rsidRPr="00E66BAC">
              <w:rPr>
                <w:rFonts w:ascii="Times New Roman" w:hAnsi="Times New Roman" w:cs="Times New Roman"/>
                <w:sz w:val="24"/>
                <w:szCs w:val="24"/>
              </w:rPr>
              <w:t xml:space="preserve">Persyaratan Sertifikasi </w:t>
            </w:r>
            <w:r w:rsidRPr="00E66BAC">
              <w:rPr>
                <w:rFonts w:ascii="Times New Roman" w:hAnsi="Times New Roman" w:cs="Times New Roman"/>
                <w:sz w:val="24"/>
                <w:szCs w:val="24"/>
              </w:rPr>
              <w:t>pada Android sesuai dengan desain yang direncanakan.</w:t>
            </w:r>
          </w:p>
        </w:tc>
      </w:tr>
    </w:tbl>
    <w:p w:rsidR="00915DF2" w:rsidRPr="00E66BAC" w:rsidRDefault="00915DF2" w:rsidP="00E66BAC">
      <w:pPr>
        <w:pStyle w:val="ListParagraph"/>
        <w:spacing w:line="360" w:lineRule="auto"/>
        <w:ind w:left="284"/>
        <w:rPr>
          <w:rFonts w:ascii="Times New Roman" w:hAnsi="Times New Roman" w:cs="Times New Roman"/>
          <w:sz w:val="24"/>
          <w:szCs w:val="24"/>
        </w:rPr>
      </w:pPr>
    </w:p>
    <w:p w:rsidR="00915DF2" w:rsidRPr="00E66BAC" w:rsidRDefault="00915DF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18. Pengujian Fungsionalitas Fitur Halaman Form </w:t>
      </w:r>
      <w:r w:rsidR="0001021E" w:rsidRPr="00E66BAC">
        <w:rPr>
          <w:rFonts w:ascii="Times New Roman" w:hAnsi="Times New Roman" w:cs="Times New Roman"/>
          <w:sz w:val="24"/>
          <w:szCs w:val="24"/>
        </w:rPr>
        <w:t>Persyaratan Sertifikasi</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915DF2" w:rsidRPr="00E66BAC" w:rsidTr="00E414D7">
        <w:tc>
          <w:tcPr>
            <w:tcW w:w="1271" w:type="dxa"/>
            <w:vAlign w:val="center"/>
          </w:tcPr>
          <w:p w:rsidR="00915DF2" w:rsidRPr="00E66BAC" w:rsidRDefault="00915DF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lastRenderedPageBreak/>
              <w:t>Pengujian</w:t>
            </w:r>
          </w:p>
        </w:tc>
        <w:tc>
          <w:tcPr>
            <w:tcW w:w="1701" w:type="dxa"/>
            <w:vAlign w:val="center"/>
          </w:tcPr>
          <w:p w:rsidR="00915DF2" w:rsidRPr="00E66BAC" w:rsidRDefault="00915DF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915DF2" w:rsidRPr="00E66BAC" w:rsidRDefault="00915DF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853" w:type="dxa"/>
            <w:vAlign w:val="center"/>
          </w:tcPr>
          <w:p w:rsidR="00915DF2" w:rsidRPr="00E66BAC" w:rsidRDefault="00915DF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915DF2" w:rsidRPr="00E66BAC" w:rsidRDefault="00915DF2"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915DF2" w:rsidRPr="00E66BAC" w:rsidTr="00E414D7">
        <w:tc>
          <w:tcPr>
            <w:tcW w:w="1271" w:type="dxa"/>
          </w:tcPr>
          <w:p w:rsidR="00915DF2" w:rsidRPr="00E66BAC" w:rsidRDefault="0001021E"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engkapi persyaratan sertifikasi</w:t>
            </w:r>
          </w:p>
        </w:tc>
        <w:tc>
          <w:tcPr>
            <w:tcW w:w="1701" w:type="dxa"/>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w:t>
            </w:r>
            <w:r w:rsidR="0001021E" w:rsidRPr="00E66BAC">
              <w:rPr>
                <w:rFonts w:ascii="Times New Roman" w:hAnsi="Times New Roman" w:cs="Times New Roman"/>
                <w:sz w:val="24"/>
                <w:szCs w:val="24"/>
              </w:rPr>
              <w:t>dapat mengupload persyaratan sertifikasi</w:t>
            </w:r>
          </w:p>
        </w:tc>
        <w:tc>
          <w:tcPr>
            <w:tcW w:w="1559" w:type="dxa"/>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mengklik </w:t>
            </w:r>
            <w:r w:rsidR="0001021E" w:rsidRPr="00E66BAC">
              <w:rPr>
                <w:rFonts w:ascii="Times New Roman" w:hAnsi="Times New Roman" w:cs="Times New Roman"/>
                <w:sz w:val="24"/>
                <w:szCs w:val="24"/>
              </w:rPr>
              <w:t>tombol upload pada setiap persyaratan dan upload persyartaan</w:t>
            </w:r>
          </w:p>
        </w:tc>
        <w:tc>
          <w:tcPr>
            <w:tcW w:w="1853" w:type="dxa"/>
          </w:tcPr>
          <w:p w:rsidR="00915DF2" w:rsidRPr="00E66BAC" w:rsidRDefault="00915DF2"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berhasil </w:t>
            </w:r>
            <w:r w:rsidR="0001021E" w:rsidRPr="00E66BAC">
              <w:rPr>
                <w:rFonts w:ascii="Times New Roman" w:hAnsi="Times New Roman" w:cs="Times New Roman"/>
                <w:sz w:val="24"/>
                <w:szCs w:val="24"/>
              </w:rPr>
              <w:t xml:space="preserve">mengupload persyaratan dan kembali ke </w:t>
            </w:r>
            <w:r w:rsidRPr="00E66BAC">
              <w:rPr>
                <w:rFonts w:ascii="Times New Roman" w:hAnsi="Times New Roman" w:cs="Times New Roman"/>
                <w:sz w:val="24"/>
                <w:szCs w:val="24"/>
              </w:rPr>
              <w:t>halaman pelatihan diikuti</w:t>
            </w:r>
          </w:p>
        </w:tc>
        <w:tc>
          <w:tcPr>
            <w:tcW w:w="1260" w:type="dxa"/>
            <w:vAlign w:val="center"/>
          </w:tcPr>
          <w:p w:rsidR="00915DF2" w:rsidRPr="00E66BAC" w:rsidRDefault="00915DF2"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bl>
    <w:p w:rsidR="00915DF2" w:rsidRPr="00E66BAC" w:rsidRDefault="00915DF2"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18. didapatkan hasil bahwa fitur ini telah sesuai dengan pengujian ditandai dengan berjalannya halaman form </w:t>
      </w:r>
      <w:r w:rsidR="0001021E" w:rsidRPr="00E66BAC">
        <w:rPr>
          <w:rFonts w:ascii="Times New Roman" w:hAnsi="Times New Roman" w:cs="Times New Roman"/>
          <w:sz w:val="24"/>
          <w:szCs w:val="24"/>
        </w:rPr>
        <w:t>persyaratan sertifikasi</w:t>
      </w:r>
      <w:r w:rsidRPr="00E66BAC">
        <w:rPr>
          <w:rFonts w:ascii="Times New Roman" w:hAnsi="Times New Roman" w:cs="Times New Roman"/>
          <w:sz w:val="24"/>
          <w:szCs w:val="24"/>
        </w:rPr>
        <w:t>.</w:t>
      </w:r>
    </w:p>
    <w:p w:rsidR="00165F62" w:rsidRPr="00E66BAC" w:rsidRDefault="00165F62"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Informasi Lowongan Pekerjaan</w:t>
      </w:r>
    </w:p>
    <w:p w:rsidR="006A7D70" w:rsidRPr="00E66BAC" w:rsidRDefault="006A7D70"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6A7D70" w:rsidRPr="00E66BAC" w:rsidRDefault="006A7D7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6A7D70" w:rsidRPr="00E66BAC" w:rsidRDefault="006A7D70"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Informasi Lowongan Pekerjaan)</w:t>
      </w:r>
    </w:p>
    <w:p w:rsidR="006A7D70" w:rsidRPr="00E66BAC" w:rsidRDefault="006A7D70" w:rsidP="00E66BAC">
      <w:pPr>
        <w:pStyle w:val="ListParagraph"/>
        <w:spacing w:line="360" w:lineRule="auto"/>
        <w:ind w:left="284"/>
        <w:rPr>
          <w:rFonts w:ascii="Times New Roman" w:hAnsi="Times New Roman" w:cs="Times New Roman"/>
          <w:sz w:val="24"/>
          <w:szCs w:val="24"/>
        </w:rPr>
      </w:pPr>
    </w:p>
    <w:p w:rsidR="006A7D70" w:rsidRPr="00E66BAC" w:rsidRDefault="006A7D70"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6A7D70" w:rsidRPr="00E66BAC" w:rsidRDefault="006A7D7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6A7D70" w:rsidRPr="00E66BAC" w:rsidRDefault="006A7D7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7. Pengujian Kompatibilitas Fitur Halaman Informasi Lowongan Pekerjaan</w:t>
      </w:r>
    </w:p>
    <w:tbl>
      <w:tblPr>
        <w:tblStyle w:val="TableGrid"/>
        <w:tblW w:w="0" w:type="auto"/>
        <w:tblInd w:w="284" w:type="dxa"/>
        <w:tblLook w:val="04A0" w:firstRow="1" w:lastRow="0" w:firstColumn="1" w:lastColumn="0" w:noHBand="0" w:noVBand="1"/>
      </w:tblPr>
      <w:tblGrid>
        <w:gridCol w:w="1243"/>
        <w:gridCol w:w="6401"/>
      </w:tblGrid>
      <w:tr w:rsidR="006A7D70" w:rsidRPr="00E66BAC" w:rsidTr="006A7D70">
        <w:tc>
          <w:tcPr>
            <w:tcW w:w="1129" w:type="dxa"/>
            <w:vAlign w:val="center"/>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6515" w:type="dxa"/>
            <w:vAlign w:val="center"/>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6A7D70" w:rsidRPr="00E66BAC" w:rsidTr="006A7D70">
        <w:tc>
          <w:tcPr>
            <w:tcW w:w="1129" w:type="dxa"/>
            <w:vAlign w:val="center"/>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Halaman Informasi Lowongan Pekerjaan</w:t>
            </w:r>
          </w:p>
        </w:tc>
        <w:tc>
          <w:tcPr>
            <w:tcW w:w="6515" w:type="dxa"/>
            <w:vAlign w:val="center"/>
          </w:tcPr>
          <w:p w:rsidR="006A7D70"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124D2AC1" wp14:editId="356DEE54">
                  <wp:extent cx="1215000" cy="2700000"/>
                  <wp:effectExtent l="0" t="0" r="4445"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6A7D70" w:rsidRPr="00E66BAC" w:rsidTr="00175A87">
        <w:tc>
          <w:tcPr>
            <w:tcW w:w="7644" w:type="dxa"/>
            <w:gridSpan w:val="2"/>
            <w:vAlign w:val="center"/>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Informasi Lowongan Pekerjaan pada Andorid sesuai dengan desain yang direncanakan.</w:t>
            </w:r>
          </w:p>
        </w:tc>
      </w:tr>
    </w:tbl>
    <w:p w:rsidR="006A7D70" w:rsidRPr="00E66BAC" w:rsidRDefault="006A7D70"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Tabel 3.8. Pengujian Fungsionalitas Fitur Halaman 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A7D70" w:rsidRPr="00E66BAC" w:rsidTr="00175A87">
        <w:tc>
          <w:tcPr>
            <w:tcW w:w="1554" w:type="dxa"/>
            <w:vAlign w:val="center"/>
          </w:tcPr>
          <w:p w:rsidR="006A7D70" w:rsidRPr="00E66BAC" w:rsidRDefault="006A7D70"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418" w:type="dxa"/>
            <w:vAlign w:val="center"/>
          </w:tcPr>
          <w:p w:rsidR="006A7D70" w:rsidRPr="00E66BAC" w:rsidRDefault="006A7D70"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6A7D70" w:rsidRPr="00E66BAC" w:rsidRDefault="006A7D70"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6A7D70" w:rsidRPr="00E66BAC" w:rsidRDefault="006A7D70"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6A7D70" w:rsidRPr="00E66BAC" w:rsidRDefault="006A7D70"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6A7D70" w:rsidRPr="00E66BAC" w:rsidTr="00175A87">
        <w:tc>
          <w:tcPr>
            <w:tcW w:w="1554" w:type="dxa"/>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ampilkan list lowongan pekerjaan</w:t>
            </w:r>
          </w:p>
        </w:tc>
        <w:tc>
          <w:tcPr>
            <w:tcW w:w="1418" w:type="dxa"/>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lihat list lowongan pekerjaan</w:t>
            </w:r>
          </w:p>
        </w:tc>
        <w:tc>
          <w:tcPr>
            <w:tcW w:w="1849" w:type="dxa"/>
          </w:tcPr>
          <w:p w:rsidR="006A7D70" w:rsidRPr="00E66BAC" w:rsidRDefault="006A7D70"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gklik menu lowongan pekerjaan pada </w:t>
            </w:r>
            <w:r w:rsidRPr="00E66BAC">
              <w:rPr>
                <w:rFonts w:ascii="Times New Roman" w:hAnsi="Times New Roman" w:cs="Times New Roman"/>
                <w:i/>
                <w:sz w:val="24"/>
                <w:szCs w:val="24"/>
              </w:rPr>
              <w:t>sidebar</w:t>
            </w:r>
          </w:p>
        </w:tc>
        <w:tc>
          <w:tcPr>
            <w:tcW w:w="1563" w:type="dxa"/>
          </w:tcPr>
          <w:p w:rsidR="006A7D70" w:rsidRPr="00E66BAC" w:rsidRDefault="006A7D70"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Menampilkan list lowongan pekerjaan</w:t>
            </w:r>
          </w:p>
        </w:tc>
        <w:tc>
          <w:tcPr>
            <w:tcW w:w="1260" w:type="dxa"/>
            <w:vAlign w:val="center"/>
          </w:tcPr>
          <w:p w:rsidR="006A7D70" w:rsidRPr="00E66BAC" w:rsidRDefault="006A7D70"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6A7D70" w:rsidRPr="00E66BAC" w:rsidRDefault="006A7D70"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halaman </w:t>
      </w:r>
      <w:r w:rsidR="009257B4" w:rsidRPr="00E66BAC">
        <w:rPr>
          <w:rFonts w:ascii="Times New Roman" w:hAnsi="Times New Roman" w:cs="Times New Roman"/>
          <w:sz w:val="24"/>
          <w:szCs w:val="24"/>
        </w:rPr>
        <w:t>informasi lowongan pekerjaan</w:t>
      </w:r>
      <w:r w:rsidRPr="00E66BAC">
        <w:rPr>
          <w:rFonts w:ascii="Times New Roman" w:hAnsi="Times New Roman" w:cs="Times New Roman"/>
          <w:sz w:val="24"/>
          <w:szCs w:val="24"/>
        </w:rPr>
        <w:t>.</w:t>
      </w:r>
    </w:p>
    <w:p w:rsidR="006A7D70" w:rsidRPr="00E66BAC" w:rsidRDefault="006A7D70"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Detail Lowongan Pekerjaan</w:t>
      </w:r>
    </w:p>
    <w:p w:rsidR="008276F8" w:rsidRPr="00E66BAC" w:rsidRDefault="008276F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8276F8" w:rsidRPr="00E66BAC" w:rsidRDefault="008276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8276F8" w:rsidRPr="00E66BAC" w:rsidRDefault="008276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b/>
          <w:sz w:val="24"/>
          <w:szCs w:val="24"/>
        </w:rPr>
        <w:t>(Lampiran .. Kode Fitur Halaman Detail Lowongan Pekerjaan)</w:t>
      </w:r>
    </w:p>
    <w:p w:rsidR="008276F8" w:rsidRPr="00E66BAC" w:rsidRDefault="008276F8" w:rsidP="00E66BAC">
      <w:pPr>
        <w:pStyle w:val="ListParagraph"/>
        <w:spacing w:line="360" w:lineRule="auto"/>
        <w:ind w:left="426" w:hanging="426"/>
        <w:rPr>
          <w:rFonts w:ascii="Times New Roman" w:hAnsi="Times New Roman" w:cs="Times New Roman"/>
          <w:sz w:val="24"/>
          <w:szCs w:val="24"/>
        </w:rPr>
      </w:pPr>
    </w:p>
    <w:p w:rsidR="008276F8" w:rsidRPr="00E66BAC" w:rsidRDefault="008276F8"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8276F8" w:rsidRPr="00E66BAC" w:rsidRDefault="008276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lastRenderedPageBreak/>
        <w:t>Pengujian dilakukan berdasarkan tampilan dari platform android berdasarkan fungsi yang ada didalam halaman tersebut. Hasil pengujian sebagai berikut :</w:t>
      </w:r>
    </w:p>
    <w:p w:rsidR="008276F8" w:rsidRPr="00E66BAC" w:rsidRDefault="008276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8276F8" w:rsidRPr="00E66BAC" w:rsidTr="00E414D7">
        <w:tc>
          <w:tcPr>
            <w:tcW w:w="1979" w:type="dxa"/>
            <w:vAlign w:val="center"/>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roid</w:t>
            </w:r>
          </w:p>
        </w:tc>
      </w:tr>
      <w:tr w:rsidR="008276F8" w:rsidRPr="00E66BAC" w:rsidTr="00E414D7">
        <w:tc>
          <w:tcPr>
            <w:tcW w:w="1979" w:type="dxa"/>
            <w:vAlign w:val="center"/>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tc>
        <w:tc>
          <w:tcPr>
            <w:tcW w:w="5665" w:type="dxa"/>
            <w:vAlign w:val="center"/>
          </w:tcPr>
          <w:p w:rsidR="008276F8"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26B159F4" wp14:editId="7CD4B62F">
                  <wp:extent cx="1215000" cy="2700000"/>
                  <wp:effectExtent l="0" t="0" r="4445"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8276F8" w:rsidRPr="00E66BAC" w:rsidTr="00E414D7">
        <w:tc>
          <w:tcPr>
            <w:tcW w:w="7644" w:type="dxa"/>
            <w:gridSpan w:val="2"/>
            <w:vAlign w:val="center"/>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Detail Lowongan Pekerjaan pada Android sesuai dengan desain yang direncanakan.</w:t>
            </w:r>
          </w:p>
        </w:tc>
      </w:tr>
    </w:tbl>
    <w:p w:rsidR="008276F8" w:rsidRPr="00E66BAC" w:rsidRDefault="008276F8" w:rsidP="00E66BAC">
      <w:pPr>
        <w:pStyle w:val="ListParagraph"/>
        <w:spacing w:line="360" w:lineRule="auto"/>
        <w:ind w:left="284"/>
        <w:rPr>
          <w:rFonts w:ascii="Times New Roman" w:hAnsi="Times New Roman" w:cs="Times New Roman"/>
          <w:sz w:val="24"/>
          <w:szCs w:val="24"/>
        </w:rPr>
      </w:pPr>
    </w:p>
    <w:p w:rsidR="008276F8" w:rsidRPr="00E66BAC" w:rsidRDefault="008276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8276F8" w:rsidRPr="00E66BAC" w:rsidTr="00E414D7">
        <w:tc>
          <w:tcPr>
            <w:tcW w:w="1412" w:type="dxa"/>
            <w:vAlign w:val="center"/>
          </w:tcPr>
          <w:p w:rsidR="008276F8" w:rsidRPr="00E66BAC" w:rsidRDefault="008276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560" w:type="dxa"/>
            <w:vAlign w:val="center"/>
          </w:tcPr>
          <w:p w:rsidR="008276F8" w:rsidRPr="00E66BAC" w:rsidRDefault="008276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559" w:type="dxa"/>
            <w:vAlign w:val="center"/>
          </w:tcPr>
          <w:p w:rsidR="008276F8" w:rsidRPr="00E66BAC" w:rsidRDefault="008276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853" w:type="dxa"/>
            <w:vAlign w:val="center"/>
          </w:tcPr>
          <w:p w:rsidR="008276F8" w:rsidRPr="00E66BAC" w:rsidRDefault="008276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8276F8" w:rsidRPr="00E66BAC" w:rsidRDefault="008276F8"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8276F8" w:rsidRPr="00E66BAC" w:rsidTr="00E414D7">
        <w:tc>
          <w:tcPr>
            <w:tcW w:w="1412" w:type="dxa"/>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lihat detail </w:t>
            </w:r>
            <w:r w:rsidR="00946FC8" w:rsidRPr="00E66BAC">
              <w:rPr>
                <w:rFonts w:ascii="Times New Roman" w:hAnsi="Times New Roman" w:cs="Times New Roman"/>
                <w:sz w:val="24"/>
                <w:szCs w:val="24"/>
              </w:rPr>
              <w:t>lowongan pekerjaan</w:t>
            </w:r>
          </w:p>
        </w:tc>
        <w:tc>
          <w:tcPr>
            <w:tcW w:w="1560" w:type="dxa"/>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detail </w:t>
            </w:r>
            <w:r w:rsidR="00946FC8" w:rsidRPr="00E66BAC">
              <w:rPr>
                <w:rFonts w:ascii="Times New Roman" w:hAnsi="Times New Roman" w:cs="Times New Roman"/>
                <w:sz w:val="24"/>
                <w:szCs w:val="24"/>
              </w:rPr>
              <w:t>lowongan pekerjaan</w:t>
            </w:r>
          </w:p>
        </w:tc>
        <w:tc>
          <w:tcPr>
            <w:tcW w:w="1559" w:type="dxa"/>
          </w:tcPr>
          <w:p w:rsidR="008276F8" w:rsidRPr="00E66BAC" w:rsidRDefault="008276F8"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 dapat mengklik salah satu list </w:t>
            </w:r>
            <w:r w:rsidR="00946FC8" w:rsidRPr="00E66BAC">
              <w:rPr>
                <w:rFonts w:ascii="Times New Roman" w:hAnsi="Times New Roman" w:cs="Times New Roman"/>
                <w:sz w:val="24"/>
                <w:szCs w:val="24"/>
              </w:rPr>
              <w:t>lowongan pekerjaan</w:t>
            </w:r>
            <w:r w:rsidRPr="00E66BAC">
              <w:rPr>
                <w:rFonts w:ascii="Times New Roman" w:hAnsi="Times New Roman" w:cs="Times New Roman"/>
                <w:sz w:val="24"/>
                <w:szCs w:val="24"/>
              </w:rPr>
              <w:t>.</w:t>
            </w:r>
          </w:p>
        </w:tc>
        <w:tc>
          <w:tcPr>
            <w:tcW w:w="1853" w:type="dxa"/>
          </w:tcPr>
          <w:p w:rsidR="008276F8" w:rsidRPr="00E66BAC" w:rsidRDefault="008276F8"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etail pelatihan berhasil ditampilkan</w:t>
            </w:r>
            <w:r w:rsidR="00946FC8" w:rsidRPr="00E66BAC">
              <w:rPr>
                <w:rFonts w:ascii="Times New Roman" w:hAnsi="Times New Roman" w:cs="Times New Roman"/>
                <w:sz w:val="24"/>
                <w:szCs w:val="24"/>
              </w:rPr>
              <w:t>.</w:t>
            </w:r>
          </w:p>
        </w:tc>
        <w:tc>
          <w:tcPr>
            <w:tcW w:w="1260" w:type="dxa"/>
            <w:vAlign w:val="center"/>
          </w:tcPr>
          <w:p w:rsidR="008276F8" w:rsidRPr="00E66BAC" w:rsidRDefault="008276F8"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8276F8" w:rsidRPr="00E66BAC" w:rsidRDefault="008276F8"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18. didapatkan hasil bahwa fitur ini telah sesuai dengan pengujian ditandai dengan berjalannya halaman detail </w:t>
      </w:r>
      <w:r w:rsidR="00D91BBC" w:rsidRPr="00E66BAC">
        <w:rPr>
          <w:rFonts w:ascii="Times New Roman" w:hAnsi="Times New Roman" w:cs="Times New Roman"/>
          <w:sz w:val="24"/>
          <w:szCs w:val="24"/>
        </w:rPr>
        <w:t>l</w:t>
      </w:r>
      <w:r w:rsidR="00946FC8" w:rsidRPr="00E66BAC">
        <w:rPr>
          <w:rFonts w:ascii="Times New Roman" w:hAnsi="Times New Roman" w:cs="Times New Roman"/>
          <w:sz w:val="24"/>
          <w:szCs w:val="24"/>
        </w:rPr>
        <w:t>owongan pekerjaan</w:t>
      </w:r>
      <w:r w:rsidRPr="00E66BAC">
        <w:rPr>
          <w:rFonts w:ascii="Times New Roman" w:hAnsi="Times New Roman" w:cs="Times New Roman"/>
          <w:sz w:val="24"/>
          <w:szCs w:val="24"/>
        </w:rPr>
        <w:t>.</w:t>
      </w:r>
    </w:p>
    <w:p w:rsidR="008276F8" w:rsidRPr="00E66BAC" w:rsidRDefault="008276F8"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lastRenderedPageBreak/>
        <w:t xml:space="preserve">Fitur </w:t>
      </w:r>
      <w:r w:rsidR="00E859A7" w:rsidRPr="00E66BAC">
        <w:rPr>
          <w:rFonts w:ascii="Times New Roman" w:hAnsi="Times New Roman" w:cs="Times New Roman"/>
          <w:sz w:val="24"/>
          <w:szCs w:val="24"/>
        </w:rPr>
        <w:t>Halaman Profil Perusahaan</w:t>
      </w:r>
    </w:p>
    <w:p w:rsidR="00521014" w:rsidRPr="00E66BAC" w:rsidRDefault="00521014"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521014" w:rsidRPr="00E66BAC" w:rsidRDefault="0052101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521014" w:rsidRPr="00E66BAC" w:rsidRDefault="00521014"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Profile Perusahaan)</w:t>
      </w:r>
    </w:p>
    <w:p w:rsidR="00521014" w:rsidRPr="00E66BAC" w:rsidRDefault="00521014" w:rsidP="00E66BAC">
      <w:pPr>
        <w:pStyle w:val="ListParagraph"/>
        <w:spacing w:line="360" w:lineRule="auto"/>
        <w:ind w:left="284"/>
        <w:rPr>
          <w:rFonts w:ascii="Times New Roman" w:hAnsi="Times New Roman" w:cs="Times New Roman"/>
          <w:sz w:val="24"/>
          <w:szCs w:val="24"/>
        </w:rPr>
      </w:pPr>
    </w:p>
    <w:p w:rsidR="00521014" w:rsidRPr="00E66BAC" w:rsidRDefault="00521014"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521014" w:rsidRPr="00E66BAC" w:rsidRDefault="0052101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521014" w:rsidRPr="00E66BAC" w:rsidRDefault="0052101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7. Pengujian Kompatibilitas Fitur Halaman Profile Perusahaan</w:t>
      </w:r>
    </w:p>
    <w:tbl>
      <w:tblPr>
        <w:tblStyle w:val="TableGrid"/>
        <w:tblW w:w="0" w:type="auto"/>
        <w:tblInd w:w="284" w:type="dxa"/>
        <w:tblLook w:val="04A0" w:firstRow="1" w:lastRow="0" w:firstColumn="1" w:lastColumn="0" w:noHBand="0" w:noVBand="1"/>
      </w:tblPr>
      <w:tblGrid>
        <w:gridCol w:w="1309"/>
        <w:gridCol w:w="6335"/>
      </w:tblGrid>
      <w:tr w:rsidR="00521014" w:rsidRPr="00E66BAC" w:rsidTr="00175A87">
        <w:tc>
          <w:tcPr>
            <w:tcW w:w="1129" w:type="dxa"/>
            <w:vAlign w:val="center"/>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6515" w:type="dxa"/>
            <w:vAlign w:val="center"/>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521014" w:rsidRPr="00E66BAC" w:rsidTr="00175A87">
        <w:tc>
          <w:tcPr>
            <w:tcW w:w="1129" w:type="dxa"/>
            <w:vAlign w:val="center"/>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AC38AC" w:rsidRPr="00E66BAC">
              <w:rPr>
                <w:rFonts w:ascii="Times New Roman" w:hAnsi="Times New Roman" w:cs="Times New Roman"/>
                <w:sz w:val="24"/>
                <w:szCs w:val="24"/>
              </w:rPr>
              <w:t>Profile Perusahaan</w:t>
            </w:r>
          </w:p>
        </w:tc>
        <w:tc>
          <w:tcPr>
            <w:tcW w:w="6515" w:type="dxa"/>
            <w:vAlign w:val="center"/>
          </w:tcPr>
          <w:p w:rsidR="00521014"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2F448CDF" wp14:editId="73DD2412">
                  <wp:extent cx="746250" cy="2700000"/>
                  <wp:effectExtent l="0" t="0" r="0"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46250" cy="2700000"/>
                          </a:xfrm>
                          <a:prstGeom prst="rect">
                            <a:avLst/>
                          </a:prstGeom>
                        </pic:spPr>
                      </pic:pic>
                    </a:graphicData>
                  </a:graphic>
                </wp:inline>
              </w:drawing>
            </w:r>
          </w:p>
        </w:tc>
      </w:tr>
      <w:tr w:rsidR="00521014" w:rsidRPr="00E66BAC" w:rsidTr="00175A87">
        <w:tc>
          <w:tcPr>
            <w:tcW w:w="7644" w:type="dxa"/>
            <w:gridSpan w:val="2"/>
            <w:vAlign w:val="center"/>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AC38AC" w:rsidRPr="00E66BAC">
              <w:rPr>
                <w:rFonts w:ascii="Times New Roman" w:hAnsi="Times New Roman" w:cs="Times New Roman"/>
                <w:sz w:val="24"/>
                <w:szCs w:val="24"/>
              </w:rPr>
              <w:t xml:space="preserve">Profile Perusahaan </w:t>
            </w:r>
            <w:r w:rsidRPr="00E66BAC">
              <w:rPr>
                <w:rFonts w:ascii="Times New Roman" w:hAnsi="Times New Roman" w:cs="Times New Roman"/>
                <w:sz w:val="24"/>
                <w:szCs w:val="24"/>
              </w:rPr>
              <w:t>pada Andorid sesuai dengan desain yang direncanakan.</w:t>
            </w:r>
          </w:p>
        </w:tc>
      </w:tr>
    </w:tbl>
    <w:p w:rsidR="00521014" w:rsidRPr="00E66BAC" w:rsidRDefault="00521014"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Halaman </w:t>
      </w:r>
      <w:r w:rsidR="0009080E" w:rsidRPr="00E66BAC">
        <w:rPr>
          <w:rFonts w:ascii="Times New Roman" w:hAnsi="Times New Roman" w:cs="Times New Roman"/>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521014" w:rsidRPr="00E66BAC" w:rsidTr="00175A87">
        <w:tc>
          <w:tcPr>
            <w:tcW w:w="1554" w:type="dxa"/>
            <w:vAlign w:val="center"/>
          </w:tcPr>
          <w:p w:rsidR="00521014" w:rsidRPr="00E66BAC" w:rsidRDefault="0052101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418" w:type="dxa"/>
            <w:vAlign w:val="center"/>
          </w:tcPr>
          <w:p w:rsidR="00521014" w:rsidRPr="00E66BAC" w:rsidRDefault="0052101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521014" w:rsidRPr="00E66BAC" w:rsidRDefault="0052101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521014" w:rsidRPr="00E66BAC" w:rsidRDefault="0052101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521014" w:rsidRPr="00E66BAC" w:rsidRDefault="00521014"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521014" w:rsidRPr="00E66BAC" w:rsidTr="00175A87">
        <w:tc>
          <w:tcPr>
            <w:tcW w:w="1554" w:type="dxa"/>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Menampilkan </w:t>
            </w:r>
            <w:r w:rsidR="00EA0FA8" w:rsidRPr="00E66BAC">
              <w:rPr>
                <w:rFonts w:ascii="Times New Roman" w:hAnsi="Times New Roman" w:cs="Times New Roman"/>
                <w:sz w:val="24"/>
                <w:szCs w:val="24"/>
              </w:rPr>
              <w:t>detail profile perusahaan</w:t>
            </w:r>
          </w:p>
        </w:tc>
        <w:tc>
          <w:tcPr>
            <w:tcW w:w="1418" w:type="dxa"/>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lihat </w:t>
            </w:r>
            <w:r w:rsidR="00EA0FA8" w:rsidRPr="00E66BAC">
              <w:rPr>
                <w:rFonts w:ascii="Times New Roman" w:hAnsi="Times New Roman" w:cs="Times New Roman"/>
                <w:sz w:val="24"/>
                <w:szCs w:val="24"/>
              </w:rPr>
              <w:t xml:space="preserve">detail </w:t>
            </w:r>
            <w:r w:rsidR="00EA0FA8" w:rsidRPr="00E66BAC">
              <w:rPr>
                <w:rFonts w:ascii="Times New Roman" w:hAnsi="Times New Roman" w:cs="Times New Roman"/>
                <w:sz w:val="24"/>
                <w:szCs w:val="24"/>
              </w:rPr>
              <w:lastRenderedPageBreak/>
              <w:t>profile perusahaan</w:t>
            </w:r>
          </w:p>
        </w:tc>
        <w:tc>
          <w:tcPr>
            <w:tcW w:w="1849" w:type="dxa"/>
          </w:tcPr>
          <w:p w:rsidR="00521014" w:rsidRPr="00E66BAC" w:rsidRDefault="00521014"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 xml:space="preserve">Customers dapat mengklik menu </w:t>
            </w:r>
            <w:r w:rsidR="00EA0FA8" w:rsidRPr="00E66BAC">
              <w:rPr>
                <w:rFonts w:ascii="Times New Roman" w:hAnsi="Times New Roman" w:cs="Times New Roman"/>
                <w:sz w:val="24"/>
                <w:szCs w:val="24"/>
              </w:rPr>
              <w:t xml:space="preserve">profile </w:t>
            </w:r>
            <w:r w:rsidR="00EA0FA8" w:rsidRPr="00E66BAC">
              <w:rPr>
                <w:rFonts w:ascii="Times New Roman" w:hAnsi="Times New Roman" w:cs="Times New Roman"/>
                <w:sz w:val="24"/>
                <w:szCs w:val="24"/>
              </w:rPr>
              <w:lastRenderedPageBreak/>
              <w:t xml:space="preserve">perusahaan </w:t>
            </w:r>
            <w:r w:rsidRPr="00E66BAC">
              <w:rPr>
                <w:rFonts w:ascii="Times New Roman" w:hAnsi="Times New Roman" w:cs="Times New Roman"/>
                <w:sz w:val="24"/>
                <w:szCs w:val="24"/>
              </w:rPr>
              <w:t xml:space="preserve">pada </w:t>
            </w:r>
            <w:r w:rsidRPr="00E66BAC">
              <w:rPr>
                <w:rFonts w:ascii="Times New Roman" w:hAnsi="Times New Roman" w:cs="Times New Roman"/>
                <w:i/>
                <w:sz w:val="24"/>
                <w:szCs w:val="24"/>
              </w:rPr>
              <w:t>sidebar</w:t>
            </w:r>
          </w:p>
        </w:tc>
        <w:tc>
          <w:tcPr>
            <w:tcW w:w="1563" w:type="dxa"/>
          </w:tcPr>
          <w:p w:rsidR="00521014" w:rsidRPr="00E66BAC" w:rsidRDefault="00521014"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lastRenderedPageBreak/>
              <w:t xml:space="preserve">Menampilkan </w:t>
            </w:r>
            <w:r w:rsidR="00EA0FA8" w:rsidRPr="00E66BAC">
              <w:rPr>
                <w:rFonts w:ascii="Times New Roman" w:hAnsi="Times New Roman" w:cs="Times New Roman"/>
                <w:sz w:val="24"/>
                <w:szCs w:val="24"/>
              </w:rPr>
              <w:t>detail profile perusahaan</w:t>
            </w:r>
          </w:p>
        </w:tc>
        <w:tc>
          <w:tcPr>
            <w:tcW w:w="1260" w:type="dxa"/>
            <w:vAlign w:val="center"/>
          </w:tcPr>
          <w:p w:rsidR="00521014" w:rsidRPr="00E66BAC" w:rsidRDefault="00521014"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521014" w:rsidRPr="00E66BAC" w:rsidRDefault="00521014"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 xml:space="preserve">Dari hasil pengujian Tabel 3.8. didapatkan hasil bahwa fitur ini telah sesuai dengan pengujian ditandai dengan berjalannya halaman </w:t>
      </w:r>
      <w:r w:rsidR="0051450D" w:rsidRPr="00E66BAC">
        <w:rPr>
          <w:rFonts w:ascii="Times New Roman" w:hAnsi="Times New Roman" w:cs="Times New Roman"/>
          <w:sz w:val="24"/>
          <w:szCs w:val="24"/>
        </w:rPr>
        <w:t>profile perusahaan</w:t>
      </w:r>
      <w:r w:rsidRPr="00E66BAC">
        <w:rPr>
          <w:rFonts w:ascii="Times New Roman" w:hAnsi="Times New Roman" w:cs="Times New Roman"/>
          <w:sz w:val="24"/>
          <w:szCs w:val="24"/>
        </w:rPr>
        <w:t>.</w:t>
      </w:r>
    </w:p>
    <w:p w:rsidR="00521014" w:rsidRPr="00E66BAC" w:rsidRDefault="00521014" w:rsidP="00E66BAC">
      <w:pPr>
        <w:pStyle w:val="ListParagraph"/>
        <w:spacing w:line="360" w:lineRule="auto"/>
        <w:ind w:left="426"/>
        <w:rPr>
          <w:rFonts w:ascii="Times New Roman" w:hAnsi="Times New Roman" w:cs="Times New Roman"/>
          <w:sz w:val="24"/>
          <w:szCs w:val="24"/>
        </w:rPr>
      </w:pPr>
    </w:p>
    <w:p w:rsidR="00E859A7"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Pengaturan Akun</w:t>
      </w:r>
    </w:p>
    <w:p w:rsidR="00FF06DC" w:rsidRPr="00E66BAC" w:rsidRDefault="00FF06DC"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FF06DC" w:rsidRPr="00E66BAC" w:rsidRDefault="00FF06D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FF06DC" w:rsidRPr="00E66BAC" w:rsidRDefault="00FF06DC"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Pengaturan Akun)</w:t>
      </w:r>
    </w:p>
    <w:p w:rsidR="00FF06DC" w:rsidRPr="00E66BAC" w:rsidRDefault="00FF06DC" w:rsidP="00E66BAC">
      <w:pPr>
        <w:pStyle w:val="ListParagraph"/>
        <w:spacing w:line="360" w:lineRule="auto"/>
        <w:ind w:left="284"/>
        <w:rPr>
          <w:rFonts w:ascii="Times New Roman" w:hAnsi="Times New Roman" w:cs="Times New Roman"/>
          <w:sz w:val="24"/>
          <w:szCs w:val="24"/>
        </w:rPr>
      </w:pPr>
    </w:p>
    <w:p w:rsidR="00FF06DC" w:rsidRPr="00E66BAC" w:rsidRDefault="00FF06DC"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FF06DC" w:rsidRPr="00E66BAC" w:rsidRDefault="00FF06D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roid berdasarkan fungsi yang ada didalam halaman tersebut. Hasil pengujian sebagai berikut :</w:t>
      </w:r>
    </w:p>
    <w:p w:rsidR="00FF06DC" w:rsidRPr="00E66BAC" w:rsidRDefault="00FF06D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 xml:space="preserve">Tabel 3.7. Pengujian Kompatibilitas Fitur Halaman </w:t>
      </w:r>
      <w:r w:rsidR="0076523A" w:rsidRPr="00E66BAC">
        <w:rPr>
          <w:rFonts w:ascii="Times New Roman" w:hAnsi="Times New Roman" w:cs="Times New Roman"/>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FF06DC" w:rsidRPr="00E66BAC" w:rsidTr="00175A87">
        <w:tc>
          <w:tcPr>
            <w:tcW w:w="1129" w:type="dxa"/>
            <w:vAlign w:val="center"/>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6515" w:type="dxa"/>
            <w:vAlign w:val="center"/>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Andorid</w:t>
            </w:r>
          </w:p>
        </w:tc>
      </w:tr>
      <w:tr w:rsidR="00FF06DC" w:rsidRPr="00E66BAC" w:rsidTr="00175A87">
        <w:tc>
          <w:tcPr>
            <w:tcW w:w="1129" w:type="dxa"/>
            <w:vAlign w:val="center"/>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Halaman </w:t>
            </w:r>
            <w:r w:rsidR="00843951" w:rsidRPr="00E66BAC">
              <w:rPr>
                <w:rFonts w:ascii="Times New Roman" w:hAnsi="Times New Roman" w:cs="Times New Roman"/>
                <w:sz w:val="24"/>
                <w:szCs w:val="24"/>
              </w:rPr>
              <w:t>Pengaturan Akun</w:t>
            </w:r>
          </w:p>
        </w:tc>
        <w:tc>
          <w:tcPr>
            <w:tcW w:w="6515" w:type="dxa"/>
            <w:vAlign w:val="center"/>
          </w:tcPr>
          <w:p w:rsidR="00FF06DC"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467A560D" wp14:editId="5E441054">
                  <wp:extent cx="1215000" cy="2700000"/>
                  <wp:effectExtent l="0" t="0" r="444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FF06DC" w:rsidRPr="00E66BAC" w:rsidTr="00175A87">
        <w:tc>
          <w:tcPr>
            <w:tcW w:w="7644" w:type="dxa"/>
            <w:gridSpan w:val="2"/>
            <w:vAlign w:val="center"/>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Keterangan : Tampilan Halaman </w:t>
            </w:r>
            <w:r w:rsidR="00843951" w:rsidRPr="00E66BAC">
              <w:rPr>
                <w:rFonts w:ascii="Times New Roman" w:hAnsi="Times New Roman" w:cs="Times New Roman"/>
                <w:sz w:val="24"/>
                <w:szCs w:val="24"/>
              </w:rPr>
              <w:t xml:space="preserve">Pengaturan Akun </w:t>
            </w:r>
            <w:r w:rsidRPr="00E66BAC">
              <w:rPr>
                <w:rFonts w:ascii="Times New Roman" w:hAnsi="Times New Roman" w:cs="Times New Roman"/>
                <w:sz w:val="24"/>
                <w:szCs w:val="24"/>
              </w:rPr>
              <w:t>pada Andorid sesuai dengan desain yang direncanakan.</w:t>
            </w:r>
          </w:p>
        </w:tc>
      </w:tr>
    </w:tbl>
    <w:p w:rsidR="00FF06DC" w:rsidRPr="00E66BAC" w:rsidRDefault="00FF06DC"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br/>
        <w:t xml:space="preserve">Tabel 3.8. Pengujian Fungsionalitas Fitur Halaman </w:t>
      </w:r>
      <w:r w:rsidR="00843951" w:rsidRPr="00E66BAC">
        <w:rPr>
          <w:rFonts w:ascii="Times New Roman" w:hAnsi="Times New Roman" w:cs="Times New Roman"/>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F06DC" w:rsidRPr="00E66BAC" w:rsidTr="00175A87">
        <w:tc>
          <w:tcPr>
            <w:tcW w:w="1554" w:type="dxa"/>
            <w:vAlign w:val="center"/>
          </w:tcPr>
          <w:p w:rsidR="00FF06DC" w:rsidRPr="00E66BAC" w:rsidRDefault="00FF06D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lastRenderedPageBreak/>
              <w:t>Pengujian</w:t>
            </w:r>
          </w:p>
        </w:tc>
        <w:tc>
          <w:tcPr>
            <w:tcW w:w="1418" w:type="dxa"/>
            <w:vAlign w:val="center"/>
          </w:tcPr>
          <w:p w:rsidR="00FF06DC" w:rsidRPr="00E66BAC" w:rsidRDefault="00FF06D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9" w:type="dxa"/>
            <w:vAlign w:val="center"/>
          </w:tcPr>
          <w:p w:rsidR="00FF06DC" w:rsidRPr="00E66BAC" w:rsidRDefault="00FF06D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563" w:type="dxa"/>
            <w:vAlign w:val="center"/>
          </w:tcPr>
          <w:p w:rsidR="00FF06DC" w:rsidRPr="00E66BAC" w:rsidRDefault="00FF06D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FF06DC" w:rsidRPr="00E66BAC" w:rsidRDefault="00FF06DC"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FF06DC" w:rsidRPr="00E66BAC" w:rsidTr="00175A87">
        <w:tc>
          <w:tcPr>
            <w:tcW w:w="1554" w:type="dxa"/>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ampilkan detail</w:t>
            </w:r>
            <w:r w:rsidR="0030726B" w:rsidRPr="00E66BAC">
              <w:rPr>
                <w:rFonts w:ascii="Times New Roman" w:hAnsi="Times New Roman" w:cs="Times New Roman"/>
                <w:sz w:val="24"/>
                <w:szCs w:val="24"/>
              </w:rPr>
              <w:t xml:space="preserve"> akun</w:t>
            </w:r>
          </w:p>
        </w:tc>
        <w:tc>
          <w:tcPr>
            <w:tcW w:w="1418" w:type="dxa"/>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lihat detail</w:t>
            </w:r>
            <w:r w:rsidR="0030726B" w:rsidRPr="00E66BAC">
              <w:rPr>
                <w:rFonts w:ascii="Times New Roman" w:hAnsi="Times New Roman" w:cs="Times New Roman"/>
                <w:sz w:val="24"/>
                <w:szCs w:val="24"/>
              </w:rPr>
              <w:t xml:space="preserve"> akun</w:t>
            </w:r>
          </w:p>
        </w:tc>
        <w:tc>
          <w:tcPr>
            <w:tcW w:w="1849" w:type="dxa"/>
          </w:tcPr>
          <w:p w:rsidR="00FF06DC" w:rsidRPr="00E66BAC" w:rsidRDefault="00FF06DC"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 xml:space="preserve">Customers dapat mengklik menu </w:t>
            </w:r>
            <w:r w:rsidR="0030726B" w:rsidRPr="00E66BAC">
              <w:rPr>
                <w:rFonts w:ascii="Times New Roman" w:hAnsi="Times New Roman" w:cs="Times New Roman"/>
                <w:sz w:val="24"/>
                <w:szCs w:val="24"/>
              </w:rPr>
              <w:t>pengaturan akun</w:t>
            </w:r>
            <w:r w:rsidRPr="00E66BAC">
              <w:rPr>
                <w:rFonts w:ascii="Times New Roman" w:hAnsi="Times New Roman" w:cs="Times New Roman"/>
                <w:sz w:val="24"/>
                <w:szCs w:val="24"/>
              </w:rPr>
              <w:t xml:space="preserve"> pada </w:t>
            </w:r>
            <w:r w:rsidRPr="00E66BAC">
              <w:rPr>
                <w:rFonts w:ascii="Times New Roman" w:hAnsi="Times New Roman" w:cs="Times New Roman"/>
                <w:i/>
                <w:sz w:val="24"/>
                <w:szCs w:val="24"/>
              </w:rPr>
              <w:t>sidebar</w:t>
            </w:r>
          </w:p>
        </w:tc>
        <w:tc>
          <w:tcPr>
            <w:tcW w:w="1563" w:type="dxa"/>
          </w:tcPr>
          <w:p w:rsidR="00FF06DC" w:rsidRPr="00E66BAC" w:rsidRDefault="00FF06DC"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 xml:space="preserve">Menampilkan detail </w:t>
            </w:r>
            <w:r w:rsidR="00545120" w:rsidRPr="00E66BAC">
              <w:rPr>
                <w:rFonts w:ascii="Times New Roman" w:hAnsi="Times New Roman" w:cs="Times New Roman"/>
                <w:sz w:val="24"/>
                <w:szCs w:val="24"/>
              </w:rPr>
              <w:t>akun</w:t>
            </w:r>
          </w:p>
        </w:tc>
        <w:tc>
          <w:tcPr>
            <w:tcW w:w="1260" w:type="dxa"/>
            <w:vAlign w:val="center"/>
          </w:tcPr>
          <w:p w:rsidR="00FF06DC" w:rsidRPr="00E66BAC" w:rsidRDefault="00FF06DC"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r w:rsidR="0030726B" w:rsidRPr="00E66BAC" w:rsidTr="00175A87">
        <w:tc>
          <w:tcPr>
            <w:tcW w:w="1554"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uju halaman edit akun</w:t>
            </w:r>
          </w:p>
        </w:tc>
        <w:tc>
          <w:tcPr>
            <w:tcW w:w="1418"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uju halaman edit akun</w:t>
            </w:r>
          </w:p>
        </w:tc>
        <w:tc>
          <w:tcPr>
            <w:tcW w:w="1849"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edit akun</w:t>
            </w:r>
          </w:p>
        </w:tc>
        <w:tc>
          <w:tcPr>
            <w:tcW w:w="1563"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Diarahkan menuju halaman edit akun</w:t>
            </w:r>
          </w:p>
        </w:tc>
        <w:tc>
          <w:tcPr>
            <w:tcW w:w="1260" w:type="dxa"/>
            <w:vAlign w:val="center"/>
          </w:tcPr>
          <w:p w:rsidR="0030726B" w:rsidRPr="00E66BAC" w:rsidRDefault="000C4214"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r w:rsidR="0030726B" w:rsidRPr="00E66BAC" w:rsidTr="00175A87">
        <w:tc>
          <w:tcPr>
            <w:tcW w:w="1554"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lakukan logout akun</w:t>
            </w:r>
          </w:p>
        </w:tc>
        <w:tc>
          <w:tcPr>
            <w:tcW w:w="1418"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logout akun</w:t>
            </w:r>
          </w:p>
        </w:tc>
        <w:tc>
          <w:tcPr>
            <w:tcW w:w="1849"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klik tombol logout</w:t>
            </w:r>
          </w:p>
        </w:tc>
        <w:tc>
          <w:tcPr>
            <w:tcW w:w="1563" w:type="dxa"/>
          </w:tcPr>
          <w:p w:rsidR="0030726B" w:rsidRPr="00E66BAC" w:rsidRDefault="00985F0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Diarahkan menuju halaman utama</w:t>
            </w:r>
          </w:p>
        </w:tc>
        <w:tc>
          <w:tcPr>
            <w:tcW w:w="1260" w:type="dxa"/>
            <w:vAlign w:val="center"/>
          </w:tcPr>
          <w:p w:rsidR="0030726B" w:rsidRPr="00E66BAC" w:rsidRDefault="000C4214" w:rsidP="00E66BAC">
            <w:pPr>
              <w:pStyle w:val="ListParagraph"/>
              <w:spacing w:line="360" w:lineRule="auto"/>
              <w:ind w:left="0"/>
              <w:jc w:val="center"/>
              <w:rPr>
                <w:rFonts w:ascii="Times New Roman" w:hAnsi="Times New Roman" w:cs="Times New Roman"/>
                <w:b/>
                <w:sz w:val="40"/>
                <w:szCs w:val="52"/>
              </w:rPr>
            </w:pPr>
            <w:r w:rsidRPr="00E66BAC">
              <w:rPr>
                <w:rFonts w:ascii="Times New Roman" w:hAnsi="Times New Roman" w:cs="Times New Roman"/>
                <w:b/>
                <w:sz w:val="40"/>
                <w:szCs w:val="52"/>
              </w:rPr>
              <w:t>√</w:t>
            </w:r>
          </w:p>
        </w:tc>
      </w:tr>
    </w:tbl>
    <w:p w:rsidR="00FF06DC" w:rsidRPr="00E66BAC" w:rsidRDefault="00FF06DC"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8. didapatkan hasil bahwa fitur ini telah sesuai dengan pengujian ditandai dengan berjalannya halaman profile perusahaan.</w:t>
      </w:r>
    </w:p>
    <w:p w:rsidR="00FF06DC" w:rsidRPr="00E66BAC" w:rsidRDefault="00FF06DC" w:rsidP="00E66BAC">
      <w:pPr>
        <w:pStyle w:val="ListParagraph"/>
        <w:spacing w:line="360" w:lineRule="auto"/>
        <w:ind w:left="426"/>
        <w:rPr>
          <w:rFonts w:ascii="Times New Roman" w:hAnsi="Times New Roman" w:cs="Times New Roman"/>
          <w:sz w:val="24"/>
          <w:szCs w:val="24"/>
        </w:rPr>
      </w:pPr>
    </w:p>
    <w:p w:rsidR="0051450D" w:rsidRPr="00E66BAC" w:rsidRDefault="003635E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sz w:val="24"/>
          <w:szCs w:val="24"/>
        </w:rPr>
        <w:t xml:space="preserve">Fitur </w:t>
      </w:r>
      <w:r w:rsidR="00E859A7" w:rsidRPr="00E66BAC">
        <w:rPr>
          <w:rFonts w:ascii="Times New Roman" w:hAnsi="Times New Roman" w:cs="Times New Roman"/>
          <w:sz w:val="24"/>
          <w:szCs w:val="24"/>
        </w:rPr>
        <w:t>Halaman Edit Akun</w:t>
      </w:r>
    </w:p>
    <w:p w:rsidR="00E452A6" w:rsidRPr="00E66BAC" w:rsidRDefault="00E452A6"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Kode Program</w:t>
      </w:r>
    </w:p>
    <w:p w:rsidR="00E452A6" w:rsidRPr="00E66BAC" w:rsidRDefault="00E452A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Keterangan kode program sebagai berikut :</w:t>
      </w:r>
    </w:p>
    <w:p w:rsidR="00E452A6" w:rsidRPr="00E66BAC" w:rsidRDefault="00E452A6" w:rsidP="00E66BAC">
      <w:pPr>
        <w:pStyle w:val="ListParagraph"/>
        <w:spacing w:line="360" w:lineRule="auto"/>
        <w:ind w:left="284"/>
        <w:rPr>
          <w:rFonts w:ascii="Times New Roman" w:hAnsi="Times New Roman" w:cs="Times New Roman"/>
          <w:b/>
          <w:sz w:val="24"/>
          <w:szCs w:val="24"/>
        </w:rPr>
      </w:pPr>
      <w:r w:rsidRPr="00E66BAC">
        <w:rPr>
          <w:rFonts w:ascii="Times New Roman" w:hAnsi="Times New Roman" w:cs="Times New Roman"/>
          <w:b/>
          <w:sz w:val="24"/>
          <w:szCs w:val="24"/>
        </w:rPr>
        <w:t>(Lampiran .. Kode Fitur Halaman Edit Akun)</w:t>
      </w:r>
    </w:p>
    <w:p w:rsidR="00E452A6" w:rsidRPr="00E66BAC" w:rsidRDefault="00E452A6" w:rsidP="00E66BAC">
      <w:pPr>
        <w:pStyle w:val="ListParagraph"/>
        <w:spacing w:line="360" w:lineRule="auto"/>
        <w:ind w:left="284"/>
        <w:rPr>
          <w:rFonts w:ascii="Times New Roman" w:hAnsi="Times New Roman" w:cs="Times New Roman"/>
          <w:sz w:val="24"/>
          <w:szCs w:val="24"/>
        </w:rPr>
      </w:pPr>
    </w:p>
    <w:p w:rsidR="00E452A6" w:rsidRPr="00E66BAC" w:rsidRDefault="00E452A6" w:rsidP="00E66BAC">
      <w:pPr>
        <w:pStyle w:val="ListParagraph"/>
        <w:numPr>
          <w:ilvl w:val="1"/>
          <w:numId w:val="32"/>
        </w:numPr>
        <w:spacing w:line="360" w:lineRule="auto"/>
        <w:ind w:left="284" w:hanging="284"/>
        <w:rPr>
          <w:rFonts w:ascii="Times New Roman" w:hAnsi="Times New Roman" w:cs="Times New Roman"/>
          <w:sz w:val="24"/>
          <w:szCs w:val="24"/>
        </w:rPr>
      </w:pPr>
      <w:r w:rsidRPr="00E66BAC">
        <w:rPr>
          <w:rFonts w:ascii="Times New Roman" w:hAnsi="Times New Roman" w:cs="Times New Roman"/>
          <w:sz w:val="24"/>
          <w:szCs w:val="24"/>
        </w:rPr>
        <w:t>Pengujian</w:t>
      </w:r>
    </w:p>
    <w:p w:rsidR="00E452A6" w:rsidRPr="00E66BAC" w:rsidRDefault="00E452A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Pengujian dilakukan berdasarkan tampilan dari platform andorid berdasarkan fungsi yang ada didalam halaman tersebut. Hasil pengujian sebagai berikut :</w:t>
      </w:r>
    </w:p>
    <w:p w:rsidR="00E452A6" w:rsidRPr="00E66BAC" w:rsidRDefault="00E452A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5. Pengujian Kompatibilitas Fitur Halaman Edit Akun</w:t>
      </w:r>
    </w:p>
    <w:tbl>
      <w:tblPr>
        <w:tblStyle w:val="TableGrid"/>
        <w:tblW w:w="0" w:type="auto"/>
        <w:tblInd w:w="284" w:type="dxa"/>
        <w:tblLook w:val="04A0" w:firstRow="1" w:lastRow="0" w:firstColumn="1" w:lastColumn="0" w:noHBand="0" w:noVBand="1"/>
      </w:tblPr>
      <w:tblGrid>
        <w:gridCol w:w="1979"/>
        <w:gridCol w:w="5665"/>
      </w:tblGrid>
      <w:tr w:rsidR="00E452A6" w:rsidRPr="00E66BAC" w:rsidTr="00175A87">
        <w:tc>
          <w:tcPr>
            <w:tcW w:w="1979" w:type="dxa"/>
            <w:vAlign w:val="center"/>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Halaman Aplikasi</w:t>
            </w:r>
          </w:p>
        </w:tc>
        <w:tc>
          <w:tcPr>
            <w:tcW w:w="5665" w:type="dxa"/>
            <w:vAlign w:val="center"/>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Website</w:t>
            </w:r>
          </w:p>
        </w:tc>
      </w:tr>
      <w:tr w:rsidR="00E452A6" w:rsidRPr="00E66BAC" w:rsidTr="00175A87">
        <w:tc>
          <w:tcPr>
            <w:tcW w:w="1979" w:type="dxa"/>
            <w:vAlign w:val="center"/>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lastRenderedPageBreak/>
              <w:t>Halaman Edit Akun</w:t>
            </w:r>
          </w:p>
        </w:tc>
        <w:tc>
          <w:tcPr>
            <w:tcW w:w="5665" w:type="dxa"/>
            <w:vAlign w:val="center"/>
          </w:tcPr>
          <w:p w:rsidR="00E452A6" w:rsidRPr="00E66BAC" w:rsidRDefault="00FB2E1D" w:rsidP="00E66BAC">
            <w:pPr>
              <w:pStyle w:val="ListParagraph"/>
              <w:spacing w:line="360" w:lineRule="auto"/>
              <w:ind w:left="0"/>
              <w:rPr>
                <w:rFonts w:ascii="Times New Roman" w:hAnsi="Times New Roman" w:cs="Times New Roman"/>
                <w:sz w:val="24"/>
                <w:szCs w:val="24"/>
              </w:rPr>
            </w:pPr>
            <w:r>
              <w:rPr>
                <w:noProof/>
              </w:rPr>
              <w:drawing>
                <wp:inline distT="0" distB="0" distL="0" distR="0" wp14:anchorId="149F0F7C" wp14:editId="3521D3CD">
                  <wp:extent cx="1215000" cy="2700000"/>
                  <wp:effectExtent l="0" t="0" r="4445"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E452A6" w:rsidRPr="00E66BAC" w:rsidTr="00175A87">
        <w:tc>
          <w:tcPr>
            <w:tcW w:w="7644" w:type="dxa"/>
            <w:gridSpan w:val="2"/>
            <w:vAlign w:val="center"/>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Keterangan : Tampilan Halaman Edit Akun pada Android sesuai dengan desain yang direncanakan.</w:t>
            </w:r>
          </w:p>
        </w:tc>
      </w:tr>
    </w:tbl>
    <w:p w:rsidR="00E452A6" w:rsidRPr="00E66BAC" w:rsidRDefault="00E452A6" w:rsidP="00E66BAC">
      <w:pPr>
        <w:pStyle w:val="ListParagraph"/>
        <w:spacing w:line="360" w:lineRule="auto"/>
        <w:ind w:left="284"/>
        <w:rPr>
          <w:rFonts w:ascii="Times New Roman" w:hAnsi="Times New Roman" w:cs="Times New Roman"/>
          <w:sz w:val="24"/>
          <w:szCs w:val="24"/>
        </w:rPr>
      </w:pPr>
    </w:p>
    <w:p w:rsidR="00E452A6" w:rsidRPr="00E66BAC" w:rsidRDefault="00E452A6" w:rsidP="00E66BAC">
      <w:pPr>
        <w:pStyle w:val="ListParagraph"/>
        <w:spacing w:line="360" w:lineRule="auto"/>
        <w:ind w:left="284"/>
        <w:rPr>
          <w:rFonts w:ascii="Times New Roman" w:hAnsi="Times New Roman" w:cs="Times New Roman"/>
          <w:sz w:val="24"/>
          <w:szCs w:val="24"/>
        </w:rPr>
      </w:pPr>
      <w:r w:rsidRPr="00E66BAC">
        <w:rPr>
          <w:rFonts w:ascii="Times New Roman" w:hAnsi="Times New Roman" w:cs="Times New Roman"/>
          <w:sz w:val="24"/>
          <w:szCs w:val="24"/>
        </w:rPr>
        <w:t>Tabel 3.16. Pengujian Fungsionalitas Fitur Halaman 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E452A6" w:rsidRPr="00E66BAC" w:rsidTr="00175A87">
        <w:tc>
          <w:tcPr>
            <w:tcW w:w="1554" w:type="dxa"/>
            <w:vAlign w:val="center"/>
          </w:tcPr>
          <w:p w:rsidR="00E452A6" w:rsidRPr="00E66BAC" w:rsidRDefault="00E452A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1701" w:type="dxa"/>
            <w:vAlign w:val="center"/>
          </w:tcPr>
          <w:p w:rsidR="00E452A6" w:rsidRPr="00E66BAC" w:rsidRDefault="00E452A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Tujuan</w:t>
            </w:r>
          </w:p>
        </w:tc>
        <w:tc>
          <w:tcPr>
            <w:tcW w:w="1843" w:type="dxa"/>
            <w:vAlign w:val="center"/>
          </w:tcPr>
          <w:p w:rsidR="00E452A6" w:rsidRPr="00E66BAC" w:rsidRDefault="00E452A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Cara Menguji</w:t>
            </w:r>
          </w:p>
        </w:tc>
        <w:tc>
          <w:tcPr>
            <w:tcW w:w="1286" w:type="dxa"/>
            <w:vAlign w:val="center"/>
          </w:tcPr>
          <w:p w:rsidR="00E452A6" w:rsidRPr="00E66BAC" w:rsidRDefault="00E452A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Indikator</w:t>
            </w:r>
          </w:p>
        </w:tc>
        <w:tc>
          <w:tcPr>
            <w:tcW w:w="1260" w:type="dxa"/>
            <w:vAlign w:val="center"/>
          </w:tcPr>
          <w:p w:rsidR="00E452A6" w:rsidRPr="00E66BAC" w:rsidRDefault="00E452A6" w:rsidP="00E66BAC">
            <w:pPr>
              <w:pStyle w:val="ListParagraph"/>
              <w:spacing w:line="360" w:lineRule="auto"/>
              <w:ind w:left="0"/>
              <w:jc w:val="center"/>
              <w:rPr>
                <w:rFonts w:ascii="Times New Roman" w:hAnsi="Times New Roman" w:cs="Times New Roman"/>
                <w:b/>
                <w:sz w:val="24"/>
                <w:szCs w:val="24"/>
              </w:rPr>
            </w:pPr>
            <w:r w:rsidRPr="00E66BAC">
              <w:rPr>
                <w:rFonts w:ascii="Times New Roman" w:hAnsi="Times New Roman" w:cs="Times New Roman"/>
                <w:b/>
                <w:sz w:val="24"/>
                <w:szCs w:val="24"/>
              </w:rPr>
              <w:t>Hasil Pengujian</w:t>
            </w:r>
          </w:p>
        </w:tc>
      </w:tr>
      <w:tr w:rsidR="00E452A6" w:rsidRPr="00E66BAC" w:rsidTr="00175A87">
        <w:tc>
          <w:tcPr>
            <w:tcW w:w="1554" w:type="dxa"/>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Mengupdate data akun</w:t>
            </w:r>
          </w:p>
        </w:tc>
        <w:tc>
          <w:tcPr>
            <w:tcW w:w="1701" w:type="dxa"/>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dapat mengedit data akun</w:t>
            </w:r>
          </w:p>
        </w:tc>
        <w:tc>
          <w:tcPr>
            <w:tcW w:w="1843" w:type="dxa"/>
          </w:tcPr>
          <w:p w:rsidR="00E452A6" w:rsidRPr="00E66BAC" w:rsidRDefault="00E452A6" w:rsidP="00E66BAC">
            <w:pPr>
              <w:pStyle w:val="ListParagraph"/>
              <w:spacing w:line="360" w:lineRule="auto"/>
              <w:ind w:left="0"/>
              <w:rPr>
                <w:rFonts w:ascii="Times New Roman" w:hAnsi="Times New Roman" w:cs="Times New Roman"/>
                <w:sz w:val="24"/>
                <w:szCs w:val="24"/>
              </w:rPr>
            </w:pPr>
            <w:r w:rsidRPr="00E66BAC">
              <w:rPr>
                <w:rFonts w:ascii="Times New Roman" w:hAnsi="Times New Roman" w:cs="Times New Roman"/>
                <w:sz w:val="24"/>
                <w:szCs w:val="24"/>
              </w:rPr>
              <w:t>Customers harus mengklik tombol edit akun dan mengubah data akun kemudian menyimpannya</w:t>
            </w:r>
          </w:p>
        </w:tc>
        <w:tc>
          <w:tcPr>
            <w:tcW w:w="1286" w:type="dxa"/>
          </w:tcPr>
          <w:p w:rsidR="00E452A6" w:rsidRPr="00E66BAC" w:rsidRDefault="00E452A6" w:rsidP="00E66BAC">
            <w:pPr>
              <w:pStyle w:val="ListParagraph"/>
              <w:spacing w:line="360" w:lineRule="auto"/>
              <w:ind w:left="0"/>
              <w:rPr>
                <w:rFonts w:ascii="Times New Roman" w:hAnsi="Times New Roman" w:cs="Times New Roman"/>
                <w:i/>
                <w:sz w:val="24"/>
                <w:szCs w:val="24"/>
              </w:rPr>
            </w:pPr>
            <w:r w:rsidRPr="00E66BAC">
              <w:rPr>
                <w:rFonts w:ascii="Times New Roman" w:hAnsi="Times New Roman" w:cs="Times New Roman"/>
                <w:sz w:val="24"/>
                <w:szCs w:val="24"/>
              </w:rPr>
              <w:t>Data</w:t>
            </w:r>
            <w:r w:rsidR="0096063F" w:rsidRPr="00E66BAC">
              <w:rPr>
                <w:rFonts w:ascii="Times New Roman" w:hAnsi="Times New Roman" w:cs="Times New Roman"/>
                <w:sz w:val="24"/>
                <w:szCs w:val="24"/>
              </w:rPr>
              <w:t xml:space="preserve"> </w:t>
            </w:r>
            <w:r w:rsidRPr="00E66BAC">
              <w:rPr>
                <w:rFonts w:ascii="Times New Roman" w:hAnsi="Times New Roman" w:cs="Times New Roman"/>
                <w:sz w:val="24"/>
                <w:szCs w:val="24"/>
              </w:rPr>
              <w:t>akun berhasil diperbarui</w:t>
            </w:r>
          </w:p>
        </w:tc>
        <w:tc>
          <w:tcPr>
            <w:tcW w:w="1260" w:type="dxa"/>
            <w:vAlign w:val="center"/>
          </w:tcPr>
          <w:p w:rsidR="00E452A6" w:rsidRPr="00E66BAC" w:rsidRDefault="00E452A6" w:rsidP="00E66BAC">
            <w:pPr>
              <w:pStyle w:val="ListParagraph"/>
              <w:spacing w:line="360" w:lineRule="auto"/>
              <w:ind w:left="0"/>
              <w:jc w:val="center"/>
              <w:rPr>
                <w:rFonts w:ascii="Times New Roman" w:hAnsi="Times New Roman" w:cs="Times New Roman"/>
                <w:b/>
                <w:sz w:val="52"/>
                <w:szCs w:val="52"/>
              </w:rPr>
            </w:pPr>
            <w:r w:rsidRPr="00E66BAC">
              <w:rPr>
                <w:rFonts w:ascii="Times New Roman" w:hAnsi="Times New Roman" w:cs="Times New Roman"/>
                <w:b/>
                <w:sz w:val="40"/>
                <w:szCs w:val="52"/>
              </w:rPr>
              <w:t>√</w:t>
            </w:r>
          </w:p>
        </w:tc>
      </w:tr>
    </w:tbl>
    <w:p w:rsidR="00E452A6" w:rsidRPr="00E66BAC" w:rsidRDefault="00E452A6" w:rsidP="00E66BAC">
      <w:pPr>
        <w:pStyle w:val="ListParagraph"/>
        <w:spacing w:line="360" w:lineRule="auto"/>
        <w:ind w:left="284"/>
        <w:jc w:val="both"/>
        <w:rPr>
          <w:rFonts w:ascii="Times New Roman" w:hAnsi="Times New Roman" w:cs="Times New Roman"/>
          <w:sz w:val="24"/>
          <w:szCs w:val="24"/>
        </w:rPr>
      </w:pPr>
      <w:r w:rsidRPr="00E66BAC">
        <w:rPr>
          <w:rFonts w:ascii="Times New Roman" w:hAnsi="Times New Roman" w:cs="Times New Roman"/>
          <w:sz w:val="24"/>
          <w:szCs w:val="24"/>
        </w:rPr>
        <w:t>Dari hasil pengujian Tabel 3.14. didapatkan hasil bahwa fitur ini telah sesuai dengan pengujian ditandai dengan berjalannya halaman update daftar pelatihan dengan administrator mengupdate data pelatihan.</w:t>
      </w:r>
    </w:p>
    <w:p w:rsidR="00E452A6" w:rsidRPr="00E66BAC" w:rsidRDefault="00E452A6" w:rsidP="00E66BAC">
      <w:pPr>
        <w:pStyle w:val="ListParagraph"/>
        <w:spacing w:line="360" w:lineRule="auto"/>
        <w:ind w:left="426"/>
        <w:rPr>
          <w:rFonts w:ascii="Times New Roman" w:hAnsi="Times New Roman" w:cs="Times New Roman"/>
          <w:sz w:val="24"/>
          <w:szCs w:val="24"/>
        </w:rPr>
      </w:pPr>
    </w:p>
    <w:p w:rsidR="009E65CC" w:rsidRPr="00E66BAC" w:rsidRDefault="009E65CC" w:rsidP="00E66BAC">
      <w:pPr>
        <w:pStyle w:val="ListParagraph"/>
        <w:numPr>
          <w:ilvl w:val="0"/>
          <w:numId w:val="32"/>
        </w:numPr>
        <w:spacing w:line="360" w:lineRule="auto"/>
        <w:ind w:left="426" w:hanging="426"/>
        <w:rPr>
          <w:rFonts w:ascii="Times New Roman" w:hAnsi="Times New Roman" w:cs="Times New Roman"/>
          <w:sz w:val="24"/>
          <w:szCs w:val="24"/>
        </w:rPr>
      </w:pPr>
      <w:r w:rsidRPr="00E66BAC">
        <w:rPr>
          <w:rFonts w:ascii="Times New Roman" w:hAnsi="Times New Roman" w:cs="Times New Roman"/>
          <w:b/>
          <w:color w:val="000000" w:themeColor="text1"/>
        </w:rPr>
        <w:br w:type="page"/>
      </w:r>
    </w:p>
    <w:p w:rsidR="00983FD5" w:rsidRPr="00E66BAC" w:rsidRDefault="00983FD5" w:rsidP="00E66BAC">
      <w:pPr>
        <w:pStyle w:val="Heading3"/>
        <w:numPr>
          <w:ilvl w:val="0"/>
          <w:numId w:val="8"/>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lastRenderedPageBreak/>
        <w:t>Sprint 5 Perencangan Uji Kepuasan Pengguna</w:t>
      </w:r>
    </w:p>
    <w:p w:rsidR="00747A63" w:rsidRPr="00E66BAC" w:rsidRDefault="00747A6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E66BAC" w:rsidRDefault="00747A63" w:rsidP="00E66BAC">
      <w:pPr>
        <w:spacing w:line="360" w:lineRule="auto"/>
        <w:jc w:val="both"/>
        <w:rPr>
          <w:rFonts w:ascii="Times New Roman" w:hAnsi="Times New Roman" w:cs="Times New Roman"/>
          <w:sz w:val="24"/>
          <w:szCs w:val="24"/>
        </w:rPr>
      </w:pPr>
      <w:bookmarkStart w:id="10" w:name="_Toc53355242"/>
      <w:bookmarkStart w:id="11" w:name="_Toc53355555"/>
      <w:bookmarkStart w:id="12" w:name="_Toc53620810"/>
      <w:bookmarkStart w:id="13" w:name="_Toc53761069"/>
      <w:bookmarkStart w:id="14" w:name="_Toc55077000"/>
      <w:bookmarkStart w:id="15" w:name="_Toc82532071"/>
      <w:r w:rsidRPr="00E66BAC">
        <w:rPr>
          <w:rFonts w:ascii="Times New Roman" w:hAnsi="Times New Roman" w:cs="Times New Roman"/>
          <w:sz w:val="24"/>
          <w:szCs w:val="24"/>
        </w:rPr>
        <w:t>Tabel 3. 51.  Daftar Pertanyaan</w:t>
      </w:r>
      <w:bookmarkEnd w:id="10"/>
      <w:bookmarkEnd w:id="11"/>
      <w:bookmarkEnd w:id="12"/>
      <w:bookmarkEnd w:id="13"/>
      <w:bookmarkEnd w:id="14"/>
      <w:bookmarkEnd w:id="15"/>
    </w:p>
    <w:tbl>
      <w:tblPr>
        <w:tblStyle w:val="TableGrid"/>
        <w:tblW w:w="0" w:type="auto"/>
        <w:tblLook w:val="04A0" w:firstRow="1" w:lastRow="0" w:firstColumn="1" w:lastColumn="0" w:noHBand="0" w:noVBand="1"/>
      </w:tblPr>
      <w:tblGrid>
        <w:gridCol w:w="556"/>
        <w:gridCol w:w="7371"/>
      </w:tblGrid>
      <w:tr w:rsidR="00747A63" w:rsidRPr="00E66BAC" w:rsidTr="00890BA9">
        <w:tc>
          <w:tcPr>
            <w:tcW w:w="556"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No</w:t>
            </w:r>
          </w:p>
        </w:tc>
        <w:tc>
          <w:tcPr>
            <w:tcW w:w="7371"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Kriteria Pertanyaan</w:t>
            </w:r>
          </w:p>
        </w:tc>
      </w:tr>
      <w:tr w:rsidR="00747A63" w:rsidRPr="00E66BAC" w:rsidTr="00890BA9">
        <w:tc>
          <w:tcPr>
            <w:tcW w:w="556" w:type="dxa"/>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1</w:t>
            </w:r>
          </w:p>
        </w:tc>
        <w:tc>
          <w:tcPr>
            <w:tcW w:w="7371" w:type="dxa"/>
          </w:tcPr>
          <w:p w:rsidR="00747A63" w:rsidRPr="00E66BAC" w:rsidRDefault="00747A63" w:rsidP="00E66BAC">
            <w:pPr>
              <w:spacing w:line="360" w:lineRule="auto"/>
              <w:jc w:val="both"/>
              <w:rPr>
                <w:rFonts w:ascii="Times New Roman" w:hAnsi="Times New Roman" w:cs="Times New Roman"/>
                <w:b/>
                <w:sz w:val="24"/>
                <w:szCs w:val="24"/>
              </w:rPr>
            </w:pPr>
            <w:r w:rsidRPr="00E66BAC">
              <w:rPr>
                <w:rStyle w:val="fontstyle01"/>
              </w:rPr>
              <w:t>Seberapa puas kebermanfaatan aplikasi Sistem Informasi Penyedia Jasa Pelatihan di PT Surya Safety Nusantara ?</w:t>
            </w:r>
          </w:p>
        </w:tc>
      </w:tr>
      <w:tr w:rsidR="00747A63" w:rsidRPr="00E66BAC" w:rsidTr="00890BA9">
        <w:tc>
          <w:tcPr>
            <w:tcW w:w="556" w:type="dxa"/>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2</w:t>
            </w:r>
          </w:p>
        </w:tc>
        <w:tc>
          <w:tcPr>
            <w:tcW w:w="7371" w:type="dxa"/>
          </w:tcPr>
          <w:p w:rsidR="00747A63" w:rsidRPr="00E66BAC" w:rsidRDefault="00747A63" w:rsidP="00E66BAC">
            <w:pPr>
              <w:spacing w:line="360" w:lineRule="auto"/>
              <w:jc w:val="both"/>
              <w:rPr>
                <w:rFonts w:ascii="Times New Roman" w:hAnsi="Times New Roman" w:cs="Times New Roman"/>
                <w:b/>
                <w:sz w:val="24"/>
                <w:szCs w:val="24"/>
              </w:rPr>
            </w:pPr>
            <w:r w:rsidRPr="00E66BAC">
              <w:rPr>
                <w:rStyle w:val="fontstyle01"/>
              </w:rPr>
              <w:t>Seberapa puas kebermanfaatan fitur aplikasi Sistem Informasi Penyedia Jasa Pelatihan di PT Surya Safety Nusantara ?</w:t>
            </w:r>
          </w:p>
        </w:tc>
      </w:tr>
      <w:tr w:rsidR="00747A63" w:rsidRPr="00E66BAC" w:rsidTr="00890BA9">
        <w:tc>
          <w:tcPr>
            <w:tcW w:w="556" w:type="dxa"/>
          </w:tcPr>
          <w:p w:rsidR="00747A63" w:rsidRPr="00E66BAC" w:rsidRDefault="00747A63" w:rsidP="00E66BAC">
            <w:pPr>
              <w:spacing w:line="360" w:lineRule="auto"/>
              <w:jc w:val="both"/>
              <w:rPr>
                <w:rFonts w:ascii="Times New Roman" w:hAnsi="Times New Roman" w:cs="Times New Roman"/>
                <w:bCs/>
                <w:sz w:val="24"/>
                <w:szCs w:val="24"/>
              </w:rPr>
            </w:pPr>
            <w:r w:rsidRPr="00E66BAC">
              <w:rPr>
                <w:rFonts w:ascii="Times New Roman" w:hAnsi="Times New Roman" w:cs="Times New Roman"/>
                <w:bCs/>
                <w:sz w:val="24"/>
                <w:szCs w:val="24"/>
              </w:rPr>
              <w:t>3</w:t>
            </w:r>
          </w:p>
        </w:tc>
        <w:tc>
          <w:tcPr>
            <w:tcW w:w="7371" w:type="dxa"/>
          </w:tcPr>
          <w:p w:rsidR="00747A63" w:rsidRPr="00E66BAC" w:rsidRDefault="00747A63" w:rsidP="00E66BAC">
            <w:pPr>
              <w:spacing w:line="360" w:lineRule="auto"/>
              <w:jc w:val="both"/>
              <w:rPr>
                <w:rFonts w:ascii="Times New Roman" w:hAnsi="Times New Roman" w:cs="Times New Roman"/>
                <w:b/>
                <w:sz w:val="24"/>
                <w:szCs w:val="24"/>
              </w:rPr>
            </w:pPr>
            <w:r w:rsidRPr="00E66BAC">
              <w:rPr>
                <w:rStyle w:val="fontstyle01"/>
              </w:rPr>
              <w:t>Seberapa puas kemudahan penggunaan aplikasi Sistem Informasi Penyedia Jasa Pelatihan di PT Surya Safety Nusantara ?</w:t>
            </w:r>
          </w:p>
        </w:tc>
      </w:tr>
      <w:tr w:rsidR="00747A63" w:rsidRPr="00E66BAC" w:rsidTr="00890BA9">
        <w:tc>
          <w:tcPr>
            <w:tcW w:w="556" w:type="dxa"/>
          </w:tcPr>
          <w:p w:rsidR="00747A63" w:rsidRPr="00E66BAC" w:rsidRDefault="00747A63" w:rsidP="00E66BAC">
            <w:pPr>
              <w:spacing w:line="360" w:lineRule="auto"/>
              <w:jc w:val="both"/>
              <w:rPr>
                <w:rFonts w:ascii="Times New Roman" w:hAnsi="Times New Roman" w:cs="Times New Roman"/>
                <w:bCs/>
                <w:sz w:val="24"/>
                <w:szCs w:val="24"/>
              </w:rPr>
            </w:pPr>
            <w:r w:rsidRPr="00E66BAC">
              <w:rPr>
                <w:rFonts w:ascii="Times New Roman" w:hAnsi="Times New Roman" w:cs="Times New Roman"/>
                <w:bCs/>
                <w:sz w:val="24"/>
                <w:szCs w:val="24"/>
              </w:rPr>
              <w:t>4</w:t>
            </w:r>
          </w:p>
        </w:tc>
        <w:tc>
          <w:tcPr>
            <w:tcW w:w="7371" w:type="dxa"/>
          </w:tcPr>
          <w:p w:rsidR="00747A63" w:rsidRPr="00E66BAC" w:rsidRDefault="00747A63" w:rsidP="00E66BAC">
            <w:pPr>
              <w:spacing w:line="360" w:lineRule="auto"/>
              <w:jc w:val="both"/>
              <w:rPr>
                <w:rFonts w:ascii="Times New Roman" w:hAnsi="Times New Roman" w:cs="Times New Roman"/>
                <w:sz w:val="24"/>
                <w:szCs w:val="24"/>
              </w:rPr>
            </w:pPr>
            <w:r w:rsidRPr="00E66BAC">
              <w:rPr>
                <w:rStyle w:val="fontstyle01"/>
              </w:rPr>
              <w:t xml:space="preserve">Seberapa puas </w:t>
            </w:r>
            <w:r w:rsidRPr="00E66BAC">
              <w:rPr>
                <w:rFonts w:ascii="Times New Roman" w:hAnsi="Times New Roman" w:cs="Times New Roman"/>
                <w:sz w:val="24"/>
                <w:szCs w:val="24"/>
              </w:rPr>
              <w:t xml:space="preserve">tampilan aplikasi </w:t>
            </w:r>
            <w:r w:rsidRPr="00E66BAC">
              <w:rPr>
                <w:rStyle w:val="fontstyle01"/>
              </w:rPr>
              <w:t>Sistem Informasi Penyedia Jasa Pelatihan di PT Surya Safety Nusantara ?</w:t>
            </w:r>
          </w:p>
        </w:tc>
      </w:tr>
      <w:tr w:rsidR="00747A63" w:rsidRPr="00E66BAC" w:rsidTr="00890BA9">
        <w:tc>
          <w:tcPr>
            <w:tcW w:w="556" w:type="dxa"/>
          </w:tcPr>
          <w:p w:rsidR="00747A63" w:rsidRPr="00E66BAC" w:rsidRDefault="00747A6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5</w:t>
            </w:r>
          </w:p>
        </w:tc>
        <w:tc>
          <w:tcPr>
            <w:tcW w:w="7371" w:type="dxa"/>
          </w:tcPr>
          <w:p w:rsidR="00747A63" w:rsidRPr="00E66BAC" w:rsidRDefault="00747A63" w:rsidP="00E66BAC">
            <w:pPr>
              <w:spacing w:line="360" w:lineRule="auto"/>
              <w:jc w:val="both"/>
              <w:rPr>
                <w:rFonts w:ascii="Times New Roman" w:hAnsi="Times New Roman" w:cs="Times New Roman"/>
                <w:sz w:val="24"/>
                <w:szCs w:val="24"/>
              </w:rPr>
            </w:pPr>
            <w:r w:rsidRPr="00E66BAC">
              <w:rPr>
                <w:rStyle w:val="fontstyle01"/>
              </w:rPr>
              <w:t xml:space="preserve">Seberapa puas </w:t>
            </w:r>
            <w:r w:rsidRPr="00E66BAC">
              <w:rPr>
                <w:rFonts w:ascii="Times New Roman" w:hAnsi="Times New Roman" w:cs="Times New Roman"/>
                <w:sz w:val="24"/>
                <w:szCs w:val="24"/>
              </w:rPr>
              <w:t xml:space="preserve">pengalaman pengguna aplikasi </w:t>
            </w:r>
            <w:r w:rsidRPr="00E66BAC">
              <w:rPr>
                <w:rStyle w:val="fontstyle01"/>
              </w:rPr>
              <w:t>Sistem Informasi Penyedia Jasa Pelatihan di PT Surya Safety Nusantara ?</w:t>
            </w:r>
          </w:p>
        </w:tc>
      </w:tr>
    </w:tbl>
    <w:p w:rsidR="00747A63" w:rsidRPr="00E66BAC" w:rsidRDefault="00747A63" w:rsidP="00E66BAC">
      <w:pPr>
        <w:pStyle w:val="Tabel"/>
        <w:jc w:val="both"/>
        <w:rPr>
          <w:rFonts w:cs="Times New Roman"/>
          <w:szCs w:val="24"/>
        </w:rPr>
      </w:pPr>
    </w:p>
    <w:p w:rsidR="00747A63" w:rsidRPr="00E66BAC" w:rsidRDefault="00747A63" w:rsidP="00E66BAC">
      <w:pPr>
        <w:pStyle w:val="Tabel"/>
        <w:jc w:val="both"/>
        <w:rPr>
          <w:rFonts w:cs="Times New Roman"/>
          <w:szCs w:val="24"/>
        </w:rPr>
      </w:pPr>
      <w:bookmarkStart w:id="16" w:name="_Toc53355243"/>
      <w:bookmarkStart w:id="17" w:name="_Toc53355556"/>
      <w:bookmarkStart w:id="18" w:name="_Toc53620811"/>
      <w:bookmarkStart w:id="19" w:name="_Toc53761070"/>
      <w:bookmarkStart w:id="20" w:name="_Toc55077001"/>
      <w:bookmarkStart w:id="21" w:name="_Toc82532072"/>
      <w:r w:rsidRPr="00E66BAC">
        <w:rPr>
          <w:rFonts w:cs="Times New Roman"/>
          <w:szCs w:val="24"/>
        </w:rPr>
        <w:t>Tabel 3. 52.  Indikator Penilaian</w:t>
      </w:r>
      <w:bookmarkEnd w:id="16"/>
      <w:bookmarkEnd w:id="17"/>
      <w:bookmarkEnd w:id="18"/>
      <w:bookmarkEnd w:id="19"/>
      <w:bookmarkEnd w:id="20"/>
      <w:bookmarkEnd w:id="21"/>
    </w:p>
    <w:tbl>
      <w:tblPr>
        <w:tblStyle w:val="TableGrid"/>
        <w:tblW w:w="7971" w:type="dxa"/>
        <w:tblLook w:val="04A0" w:firstRow="1" w:lastRow="0" w:firstColumn="1" w:lastColumn="0" w:noHBand="0" w:noVBand="1"/>
      </w:tblPr>
      <w:tblGrid>
        <w:gridCol w:w="3964"/>
        <w:gridCol w:w="4007"/>
      </w:tblGrid>
      <w:tr w:rsidR="00747A63" w:rsidRPr="00E66BAC" w:rsidTr="00890BA9">
        <w:trPr>
          <w:trHeight w:val="450"/>
        </w:trPr>
        <w:tc>
          <w:tcPr>
            <w:tcW w:w="3964" w:type="dxa"/>
            <w:vAlign w:val="center"/>
          </w:tcPr>
          <w:p w:rsidR="00747A63" w:rsidRPr="00E66BAC" w:rsidRDefault="00747A63" w:rsidP="00E66BAC">
            <w:pPr>
              <w:spacing w:line="360" w:lineRule="auto"/>
              <w:rPr>
                <w:rFonts w:ascii="Times New Roman" w:hAnsi="Times New Roman" w:cs="Times New Roman"/>
                <w:b/>
                <w:sz w:val="24"/>
                <w:szCs w:val="24"/>
              </w:rPr>
            </w:pPr>
            <w:bookmarkStart w:id="22" w:name="_Hlk53466989"/>
            <w:r w:rsidRPr="00E66BAC">
              <w:rPr>
                <w:rFonts w:ascii="Times New Roman" w:hAnsi="Times New Roman" w:cs="Times New Roman"/>
                <w:sz w:val="24"/>
                <w:szCs w:val="24"/>
              </w:rPr>
              <w:t>Predikat</w:t>
            </w:r>
          </w:p>
        </w:tc>
        <w:tc>
          <w:tcPr>
            <w:tcW w:w="4007"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Nilai</w:t>
            </w:r>
          </w:p>
        </w:tc>
      </w:tr>
      <w:tr w:rsidR="00747A63" w:rsidRPr="00E66BAC" w:rsidTr="00890BA9">
        <w:trPr>
          <w:trHeight w:val="450"/>
        </w:trPr>
        <w:tc>
          <w:tcPr>
            <w:tcW w:w="3964" w:type="dxa"/>
            <w:vAlign w:val="center"/>
          </w:tcPr>
          <w:p w:rsidR="00747A63" w:rsidRPr="00E66BAC" w:rsidRDefault="00747A63" w:rsidP="00E66BAC">
            <w:pPr>
              <w:spacing w:line="360" w:lineRule="auto"/>
              <w:rPr>
                <w:rFonts w:ascii="Times New Roman" w:hAnsi="Times New Roman" w:cs="Times New Roman"/>
                <w:b/>
                <w:sz w:val="24"/>
                <w:szCs w:val="24"/>
              </w:rPr>
            </w:pPr>
            <w:r w:rsidRPr="00E66BAC">
              <w:rPr>
                <w:rFonts w:ascii="Times New Roman" w:hAnsi="Times New Roman" w:cs="Times New Roman"/>
                <w:sz w:val="24"/>
                <w:szCs w:val="24"/>
              </w:rPr>
              <w:t>Sangat Puas</w:t>
            </w:r>
          </w:p>
        </w:tc>
        <w:tc>
          <w:tcPr>
            <w:tcW w:w="4007"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5</w:t>
            </w:r>
          </w:p>
        </w:tc>
      </w:tr>
      <w:tr w:rsidR="00747A63" w:rsidRPr="00E66BAC" w:rsidTr="00890BA9">
        <w:trPr>
          <w:trHeight w:val="462"/>
        </w:trPr>
        <w:tc>
          <w:tcPr>
            <w:tcW w:w="3964" w:type="dxa"/>
            <w:vAlign w:val="center"/>
          </w:tcPr>
          <w:p w:rsidR="00747A63" w:rsidRPr="00E66BAC" w:rsidRDefault="00747A63" w:rsidP="00E66BAC">
            <w:pPr>
              <w:spacing w:line="360" w:lineRule="auto"/>
              <w:rPr>
                <w:rFonts w:ascii="Times New Roman" w:hAnsi="Times New Roman" w:cs="Times New Roman"/>
                <w:b/>
                <w:sz w:val="24"/>
                <w:szCs w:val="24"/>
              </w:rPr>
            </w:pPr>
            <w:r w:rsidRPr="00E66BAC">
              <w:rPr>
                <w:rFonts w:ascii="Times New Roman" w:hAnsi="Times New Roman" w:cs="Times New Roman"/>
                <w:sz w:val="24"/>
                <w:szCs w:val="24"/>
              </w:rPr>
              <w:t>Puas</w:t>
            </w:r>
          </w:p>
        </w:tc>
        <w:tc>
          <w:tcPr>
            <w:tcW w:w="4007"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4</w:t>
            </w:r>
          </w:p>
        </w:tc>
      </w:tr>
      <w:tr w:rsidR="00747A63" w:rsidRPr="00E66BAC" w:rsidTr="00890BA9">
        <w:trPr>
          <w:trHeight w:val="450"/>
        </w:trPr>
        <w:tc>
          <w:tcPr>
            <w:tcW w:w="3964" w:type="dxa"/>
            <w:vAlign w:val="center"/>
          </w:tcPr>
          <w:p w:rsidR="00747A63" w:rsidRPr="00E66BAC" w:rsidRDefault="00747A63" w:rsidP="00E66BAC">
            <w:pPr>
              <w:spacing w:line="360" w:lineRule="auto"/>
              <w:rPr>
                <w:rFonts w:ascii="Times New Roman" w:hAnsi="Times New Roman" w:cs="Times New Roman"/>
                <w:b/>
                <w:sz w:val="24"/>
                <w:szCs w:val="24"/>
              </w:rPr>
            </w:pPr>
            <w:r w:rsidRPr="00E66BAC">
              <w:rPr>
                <w:rFonts w:ascii="Times New Roman" w:hAnsi="Times New Roman" w:cs="Times New Roman"/>
                <w:sz w:val="24"/>
                <w:szCs w:val="24"/>
              </w:rPr>
              <w:t>Cukup</w:t>
            </w:r>
          </w:p>
        </w:tc>
        <w:tc>
          <w:tcPr>
            <w:tcW w:w="4007"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3</w:t>
            </w:r>
          </w:p>
        </w:tc>
      </w:tr>
      <w:tr w:rsidR="00747A63" w:rsidRPr="00E66BAC" w:rsidTr="00890BA9">
        <w:trPr>
          <w:trHeight w:val="450"/>
        </w:trPr>
        <w:tc>
          <w:tcPr>
            <w:tcW w:w="3964" w:type="dxa"/>
            <w:vAlign w:val="center"/>
          </w:tcPr>
          <w:p w:rsidR="00747A63" w:rsidRPr="00E66BAC" w:rsidRDefault="00747A63" w:rsidP="00E66BAC">
            <w:pPr>
              <w:spacing w:line="360" w:lineRule="auto"/>
              <w:rPr>
                <w:rFonts w:ascii="Times New Roman" w:hAnsi="Times New Roman" w:cs="Times New Roman"/>
                <w:b/>
                <w:sz w:val="24"/>
                <w:szCs w:val="24"/>
              </w:rPr>
            </w:pPr>
            <w:r w:rsidRPr="00E66BAC">
              <w:rPr>
                <w:rFonts w:ascii="Times New Roman" w:hAnsi="Times New Roman" w:cs="Times New Roman"/>
                <w:sz w:val="24"/>
                <w:szCs w:val="24"/>
              </w:rPr>
              <w:t>Tidak Puas</w:t>
            </w:r>
          </w:p>
        </w:tc>
        <w:tc>
          <w:tcPr>
            <w:tcW w:w="4007"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2</w:t>
            </w:r>
          </w:p>
        </w:tc>
      </w:tr>
      <w:tr w:rsidR="00747A63" w:rsidRPr="00E66BAC" w:rsidTr="00890BA9">
        <w:trPr>
          <w:trHeight w:val="450"/>
        </w:trPr>
        <w:tc>
          <w:tcPr>
            <w:tcW w:w="3964" w:type="dxa"/>
            <w:vAlign w:val="center"/>
          </w:tcPr>
          <w:p w:rsidR="00747A63" w:rsidRPr="00E66BAC" w:rsidRDefault="00747A6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Sangat Tidak Puas</w:t>
            </w:r>
          </w:p>
        </w:tc>
        <w:tc>
          <w:tcPr>
            <w:tcW w:w="4007"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1</w:t>
            </w:r>
          </w:p>
        </w:tc>
      </w:tr>
      <w:bookmarkEnd w:id="22"/>
    </w:tbl>
    <w:p w:rsidR="00747A63" w:rsidRPr="00E66BAC" w:rsidRDefault="00747A63" w:rsidP="00E66BAC">
      <w:pPr>
        <w:spacing w:line="360" w:lineRule="auto"/>
        <w:jc w:val="both"/>
        <w:rPr>
          <w:rFonts w:ascii="Times New Roman" w:hAnsi="Times New Roman" w:cs="Times New Roman"/>
          <w:sz w:val="24"/>
          <w:szCs w:val="24"/>
        </w:rPr>
      </w:pPr>
    </w:p>
    <w:p w:rsidR="001F5A6E" w:rsidRPr="00E66BAC" w:rsidRDefault="001F5A6E" w:rsidP="00E66BAC">
      <w:pPr>
        <w:spacing w:line="360" w:lineRule="auto"/>
        <w:jc w:val="both"/>
        <w:rPr>
          <w:rFonts w:ascii="Times New Roman" w:hAnsi="Times New Roman" w:cs="Times New Roman"/>
          <w:sz w:val="24"/>
          <w:szCs w:val="24"/>
        </w:rPr>
      </w:pPr>
    </w:p>
    <w:p w:rsidR="001F5A6E" w:rsidRPr="00E66BAC" w:rsidRDefault="001F5A6E" w:rsidP="00E66BAC">
      <w:pPr>
        <w:spacing w:line="360" w:lineRule="auto"/>
        <w:jc w:val="both"/>
        <w:rPr>
          <w:rFonts w:ascii="Times New Roman" w:hAnsi="Times New Roman" w:cs="Times New Roman"/>
          <w:sz w:val="24"/>
          <w:szCs w:val="24"/>
        </w:rPr>
      </w:pPr>
    </w:p>
    <w:p w:rsidR="00747A63" w:rsidRPr="00E66BAC" w:rsidRDefault="00747A63" w:rsidP="00E66BAC">
      <w:pPr>
        <w:pStyle w:val="Tabel"/>
        <w:tabs>
          <w:tab w:val="left" w:pos="4820"/>
        </w:tabs>
        <w:jc w:val="both"/>
        <w:rPr>
          <w:rFonts w:cs="Times New Roman"/>
          <w:szCs w:val="24"/>
        </w:rPr>
      </w:pPr>
      <w:bookmarkStart w:id="23" w:name="_Toc53355244"/>
      <w:bookmarkStart w:id="24" w:name="_Toc53355557"/>
      <w:bookmarkStart w:id="25" w:name="_Toc53620812"/>
      <w:bookmarkStart w:id="26" w:name="_Toc53761071"/>
      <w:bookmarkStart w:id="27" w:name="_Toc55077002"/>
      <w:bookmarkStart w:id="28" w:name="_Toc82532073"/>
      <w:r w:rsidRPr="00E66BAC">
        <w:rPr>
          <w:rFonts w:cs="Times New Roman"/>
          <w:szCs w:val="24"/>
        </w:rPr>
        <w:lastRenderedPageBreak/>
        <w:t>Tabel 3. 53.  Indikator Kepuasan Pengguna</w:t>
      </w:r>
      <w:bookmarkEnd w:id="23"/>
      <w:bookmarkEnd w:id="24"/>
      <w:bookmarkEnd w:id="25"/>
      <w:bookmarkEnd w:id="26"/>
      <w:bookmarkEnd w:id="27"/>
      <w:bookmarkEnd w:id="28"/>
    </w:p>
    <w:tbl>
      <w:tblPr>
        <w:tblStyle w:val="TableGrid"/>
        <w:tblW w:w="0" w:type="auto"/>
        <w:tblLook w:val="04A0" w:firstRow="1" w:lastRow="0" w:firstColumn="1" w:lastColumn="0" w:noHBand="0" w:noVBand="1"/>
      </w:tblPr>
      <w:tblGrid>
        <w:gridCol w:w="3967"/>
        <w:gridCol w:w="3960"/>
      </w:tblGrid>
      <w:tr w:rsidR="00747A63" w:rsidRPr="00E66BAC" w:rsidTr="00890BA9">
        <w:trPr>
          <w:trHeight w:val="463"/>
        </w:trPr>
        <w:tc>
          <w:tcPr>
            <w:tcW w:w="3967"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Kategori</w:t>
            </w:r>
          </w:p>
        </w:tc>
        <w:tc>
          <w:tcPr>
            <w:tcW w:w="3960"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Presentasi</w:t>
            </w:r>
          </w:p>
        </w:tc>
      </w:tr>
      <w:tr w:rsidR="00747A63" w:rsidRPr="00E66BAC" w:rsidTr="00890BA9">
        <w:trPr>
          <w:trHeight w:val="427"/>
        </w:trPr>
        <w:tc>
          <w:tcPr>
            <w:tcW w:w="3967"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Sangat Memuaskan</w:t>
            </w:r>
          </w:p>
        </w:tc>
        <w:tc>
          <w:tcPr>
            <w:tcW w:w="3960"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81% - 100%</w:t>
            </w:r>
          </w:p>
        </w:tc>
      </w:tr>
      <w:tr w:rsidR="00747A63" w:rsidRPr="00E66BAC" w:rsidTr="00890BA9">
        <w:trPr>
          <w:trHeight w:val="405"/>
        </w:trPr>
        <w:tc>
          <w:tcPr>
            <w:tcW w:w="3967"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Memuaskan</w:t>
            </w:r>
          </w:p>
        </w:tc>
        <w:tc>
          <w:tcPr>
            <w:tcW w:w="3960"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61% - 80%</w:t>
            </w:r>
          </w:p>
        </w:tc>
      </w:tr>
      <w:tr w:rsidR="00747A63" w:rsidRPr="00E66BAC" w:rsidTr="00890BA9">
        <w:trPr>
          <w:trHeight w:val="425"/>
        </w:trPr>
        <w:tc>
          <w:tcPr>
            <w:tcW w:w="3967"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Cukup Memuaskan</w:t>
            </w:r>
          </w:p>
        </w:tc>
        <w:tc>
          <w:tcPr>
            <w:tcW w:w="3960"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41% - 60%</w:t>
            </w:r>
          </w:p>
        </w:tc>
      </w:tr>
      <w:tr w:rsidR="00747A63" w:rsidRPr="00E66BAC" w:rsidTr="00890BA9">
        <w:trPr>
          <w:trHeight w:val="403"/>
        </w:trPr>
        <w:tc>
          <w:tcPr>
            <w:tcW w:w="3967"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Tidak Memuaskan</w:t>
            </w:r>
          </w:p>
        </w:tc>
        <w:tc>
          <w:tcPr>
            <w:tcW w:w="3960" w:type="dxa"/>
            <w:vAlign w:val="center"/>
          </w:tcPr>
          <w:p w:rsidR="00747A63" w:rsidRPr="00E66BAC" w:rsidRDefault="00747A63" w:rsidP="00E66BAC">
            <w:p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21% - 40%</w:t>
            </w:r>
          </w:p>
        </w:tc>
      </w:tr>
      <w:tr w:rsidR="00747A63" w:rsidRPr="00E66BAC" w:rsidTr="00890BA9">
        <w:trPr>
          <w:trHeight w:val="423"/>
        </w:trPr>
        <w:tc>
          <w:tcPr>
            <w:tcW w:w="3967" w:type="dxa"/>
            <w:vAlign w:val="center"/>
          </w:tcPr>
          <w:p w:rsidR="00747A63" w:rsidRPr="00E66BAC" w:rsidRDefault="00747A63" w:rsidP="00E66BAC">
            <w:pPr>
              <w:spacing w:line="360" w:lineRule="auto"/>
              <w:jc w:val="both"/>
              <w:rPr>
                <w:rFonts w:ascii="Times New Roman" w:hAnsi="Times New Roman" w:cs="Times New Roman"/>
                <w:b/>
                <w:sz w:val="24"/>
                <w:szCs w:val="24"/>
              </w:rPr>
            </w:pPr>
            <w:r w:rsidRPr="00E66BAC">
              <w:rPr>
                <w:rFonts w:ascii="Times New Roman" w:hAnsi="Times New Roman" w:cs="Times New Roman"/>
                <w:sz w:val="24"/>
                <w:szCs w:val="24"/>
              </w:rPr>
              <w:t>Sangat Tidak Memuaskan</w:t>
            </w:r>
          </w:p>
        </w:tc>
        <w:tc>
          <w:tcPr>
            <w:tcW w:w="3960" w:type="dxa"/>
            <w:vAlign w:val="center"/>
          </w:tcPr>
          <w:p w:rsidR="00747A63" w:rsidRPr="00E66BAC" w:rsidRDefault="00747A63" w:rsidP="00E66BAC">
            <w:pPr>
              <w:pStyle w:val="ListParagraph"/>
              <w:numPr>
                <w:ilvl w:val="0"/>
                <w:numId w:val="25"/>
              </w:numPr>
              <w:spacing w:line="360" w:lineRule="auto"/>
              <w:jc w:val="center"/>
              <w:rPr>
                <w:rFonts w:ascii="Times New Roman" w:hAnsi="Times New Roman" w:cs="Times New Roman"/>
                <w:b/>
                <w:sz w:val="24"/>
                <w:szCs w:val="24"/>
              </w:rPr>
            </w:pPr>
            <w:r w:rsidRPr="00E66BAC">
              <w:rPr>
                <w:rFonts w:ascii="Times New Roman" w:hAnsi="Times New Roman" w:cs="Times New Roman"/>
                <w:sz w:val="24"/>
                <w:szCs w:val="24"/>
              </w:rPr>
              <w:t>- 20 %</w:t>
            </w:r>
          </w:p>
        </w:tc>
      </w:tr>
    </w:tbl>
    <w:p w:rsidR="00747A63" w:rsidRPr="00E66BAC" w:rsidRDefault="00BD2741" w:rsidP="00E66BAC">
      <w:pPr>
        <w:spacing w:line="360" w:lineRule="auto"/>
        <w:ind w:right="-285"/>
        <w:jc w:val="both"/>
        <w:rPr>
          <w:rFonts w:ascii="Times New Roman" w:hAnsi="Times New Roman" w:cs="Times New Roman"/>
          <w:b/>
          <w:sz w:val="24"/>
          <w:szCs w:val="24"/>
        </w:rPr>
      </w:pPr>
      <w:r w:rsidRPr="00E66BAC">
        <w:rPr>
          <w:rFonts w:ascii="Times New Roman" w:hAnsi="Times New Roman" w:cs="Times New Roman"/>
          <w:sz w:val="24"/>
          <w:szCs w:val="24"/>
        </w:rPr>
        <w:br/>
      </w:r>
      <w:r w:rsidR="00747A63" w:rsidRPr="00E66BAC">
        <w:rPr>
          <w:rFonts w:ascii="Times New Roman" w:hAnsi="Times New Roman" w:cs="Times New Roman"/>
          <w:sz w:val="24"/>
          <w:szCs w:val="24"/>
        </w:rPr>
        <w:t>Untuk menghitung tingkat kepuasan pengguna menggunakan rumus sebagai berikut:</w:t>
      </w:r>
    </w:p>
    <w:p w:rsidR="00983FD5" w:rsidRPr="00E66BAC" w:rsidRDefault="00747A6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E66BAC">
        <w:rPr>
          <w:rFonts w:ascii="Times New Roman" w:eastAsiaTheme="minorEastAsia" w:hAnsi="Times New Roman" w:cs="Times New Roman"/>
          <w:sz w:val="24"/>
          <w:szCs w:val="24"/>
        </w:rPr>
        <w:t xml:space="preserve"> 100%</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996934"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BAB IV ANALISIS DAN PEMBAHASAN</w:t>
      </w:r>
    </w:p>
    <w:p w:rsidR="00C219EA" w:rsidRPr="00E66BAC" w:rsidRDefault="00C219EA"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Bab ini berisi analisis dan pembahasan sistem serta aplikasi yang sudah dirancang sebelumnya. Analisis dan pembahasan terdiri dari analisis serta pengujian sistem dan kepuasan pengguna.</w:t>
      </w:r>
    </w:p>
    <w:p w:rsidR="00996934" w:rsidRPr="00E66BAC" w:rsidRDefault="00996934" w:rsidP="00E66BAC">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Analisis dan Pembahasan Sistem</w:t>
      </w:r>
    </w:p>
    <w:p w:rsidR="000E4C00" w:rsidRPr="00E66BAC" w:rsidRDefault="000E4C00" w:rsidP="00E66BAC">
      <w:pPr>
        <w:spacing w:line="360" w:lineRule="auto"/>
        <w:jc w:val="both"/>
        <w:rPr>
          <w:rFonts w:ascii="Times New Roman" w:hAnsi="Times New Roman" w:cs="Times New Roman"/>
        </w:rPr>
      </w:pPr>
      <w:r w:rsidRPr="00E66BAC">
        <w:rPr>
          <w:rFonts w:ascii="Times New Roman" w:hAnsi="Times New Roman" w:cs="Times New Roman"/>
          <w:sz w:val="24"/>
          <w:szCs w:val="24"/>
        </w:rPr>
        <w:t xml:space="preserve">Bagian ini berisi pembahasan serta analisis sistem informasi penyedia jasa pelatihan </w:t>
      </w:r>
      <w:r w:rsidR="008138DE" w:rsidRPr="00E66BAC">
        <w:rPr>
          <w:rFonts w:ascii="Times New Roman" w:hAnsi="Times New Roman" w:cs="Times New Roman"/>
          <w:sz w:val="24"/>
          <w:szCs w:val="24"/>
        </w:rPr>
        <w:t>di PT Surya Safety Nusantara se</w:t>
      </w:r>
      <w:r w:rsidRPr="00E66BAC">
        <w:rPr>
          <w:rFonts w:ascii="Times New Roman" w:hAnsi="Times New Roman" w:cs="Times New Roman"/>
          <w:sz w:val="24"/>
          <w:szCs w:val="24"/>
        </w:rPr>
        <w:t>b</w:t>
      </w:r>
      <w:r w:rsidR="008138DE" w:rsidRPr="00E66BAC">
        <w:rPr>
          <w:rFonts w:ascii="Times New Roman" w:hAnsi="Times New Roman" w:cs="Times New Roman"/>
          <w:sz w:val="24"/>
          <w:szCs w:val="24"/>
        </w:rPr>
        <w:t>a</w:t>
      </w:r>
      <w:r w:rsidRPr="00E66BAC">
        <w:rPr>
          <w:rFonts w:ascii="Times New Roman" w:hAnsi="Times New Roman" w:cs="Times New Roman"/>
          <w:sz w:val="24"/>
          <w:szCs w:val="24"/>
        </w:rPr>
        <w:t xml:space="preserve">gai sebuah sistem yang digunakan untuk meningkakan kualitas pelayanan </w:t>
      </w:r>
      <w:r w:rsidR="008138DE" w:rsidRPr="00E66BAC">
        <w:rPr>
          <w:rFonts w:ascii="Times New Roman" w:hAnsi="Times New Roman" w:cs="Times New Roman"/>
          <w:sz w:val="24"/>
          <w:szCs w:val="24"/>
        </w:rPr>
        <w:t xml:space="preserve">pelatihan di </w:t>
      </w:r>
      <w:r w:rsidRPr="00E66BAC">
        <w:rPr>
          <w:rFonts w:ascii="Times New Roman" w:hAnsi="Times New Roman" w:cs="Times New Roman"/>
          <w:sz w:val="24"/>
          <w:szCs w:val="24"/>
        </w:rPr>
        <w:t>PT Surya Safety Nusanta</w:t>
      </w:r>
      <w:r w:rsidR="005254BD" w:rsidRPr="00E66BAC">
        <w:rPr>
          <w:rFonts w:ascii="Times New Roman" w:hAnsi="Times New Roman" w:cs="Times New Roman"/>
          <w:sz w:val="24"/>
          <w:szCs w:val="24"/>
        </w:rPr>
        <w:t>ra</w:t>
      </w:r>
      <w:r w:rsidR="008138DE" w:rsidRPr="00E66BAC">
        <w:rPr>
          <w:rFonts w:ascii="Times New Roman" w:hAnsi="Times New Roman" w:cs="Times New Roman"/>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E66BAC">
        <w:rPr>
          <w:rFonts w:ascii="Times New Roman" w:hAnsi="Times New Roman" w:cs="Times New Roman"/>
          <w:sz w:val="24"/>
        </w:rPr>
        <w:t xml:space="preserve"> Sistem Informasi Penyedia Jasa Pelatihan di PT Surya Safety Nusantara ini terdiri dari aplikasi android untuk customers dan website untuk administrator dan trainers.</w:t>
      </w:r>
    </w:p>
    <w:p w:rsidR="00C31524" w:rsidRPr="00E66BAC" w:rsidRDefault="00C31524" w:rsidP="00E66BAC">
      <w:pPr>
        <w:pStyle w:val="Heading3"/>
        <w:numPr>
          <w:ilvl w:val="0"/>
          <w:numId w:val="5"/>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Analisis </w:t>
      </w:r>
      <w:r w:rsidR="00D01056" w:rsidRPr="00E66BAC">
        <w:rPr>
          <w:rFonts w:ascii="Times New Roman" w:hAnsi="Times New Roman" w:cs="Times New Roman"/>
          <w:b/>
          <w:color w:val="000000" w:themeColor="text1"/>
        </w:rPr>
        <w:t>Aplikasi Andorid</w:t>
      </w:r>
      <w:r w:rsidRPr="00E66BAC">
        <w:rPr>
          <w:rFonts w:ascii="Times New Roman" w:hAnsi="Times New Roman" w:cs="Times New Roman"/>
          <w:b/>
          <w:color w:val="000000" w:themeColor="text1"/>
        </w:rPr>
        <w:t xml:space="preserve"> </w:t>
      </w:r>
      <w:r w:rsidR="00D01056" w:rsidRPr="00E66BAC">
        <w:rPr>
          <w:rFonts w:ascii="Times New Roman" w:hAnsi="Times New Roman" w:cs="Times New Roman"/>
          <w:b/>
          <w:color w:val="000000" w:themeColor="text1"/>
        </w:rPr>
        <w:t>Customers</w:t>
      </w:r>
    </w:p>
    <w:p w:rsidR="0072103D" w:rsidRPr="00E66BAC" w:rsidRDefault="00D01056" w:rsidP="00E66BAC">
      <w:pPr>
        <w:spacing w:line="360" w:lineRule="auto"/>
        <w:jc w:val="both"/>
        <w:rPr>
          <w:rFonts w:ascii="Times New Roman" w:hAnsi="Times New Roman" w:cs="Times New Roman"/>
          <w:sz w:val="24"/>
        </w:rPr>
      </w:pPr>
      <w:r w:rsidRPr="00E66BAC">
        <w:rPr>
          <w:rFonts w:ascii="Times New Roman" w:hAnsi="Times New Roman" w:cs="Times New Roman"/>
          <w:sz w:val="24"/>
          <w:szCs w:val="24"/>
        </w:rPr>
        <w:t>Aplikasi android dibangun menggunakan bahasa pemrograman kotlin. Target pengguna dari aplikasi android yaitu customers peserta pelatihan. Ketika administrator mengunggah data pelatihan, customers dapat mendaftar dan melihat detail pelatihan. Selain itu customers dapat mengakses informasi lebih lanjut mengenai pelatihan seperti materi pelatihan, trainer pelatihan, mengupload persyaratan pelatihan dan mengakses sertifikasi pelatihan setelah menyelesaikan pelatihan.</w:t>
      </w:r>
    </w:p>
    <w:p w:rsidR="00C31524" w:rsidRPr="00E66BAC" w:rsidRDefault="00C31524" w:rsidP="00E66BAC">
      <w:pPr>
        <w:pStyle w:val="Heading3"/>
        <w:numPr>
          <w:ilvl w:val="0"/>
          <w:numId w:val="5"/>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Analisis </w:t>
      </w:r>
      <w:r w:rsidR="00E2165F" w:rsidRPr="00E66BAC">
        <w:rPr>
          <w:rFonts w:ascii="Times New Roman" w:hAnsi="Times New Roman" w:cs="Times New Roman"/>
          <w:b/>
          <w:i/>
          <w:color w:val="000000" w:themeColor="text1"/>
        </w:rPr>
        <w:t>Website</w:t>
      </w:r>
      <w:r w:rsidRPr="00E66BAC">
        <w:rPr>
          <w:rFonts w:ascii="Times New Roman" w:hAnsi="Times New Roman" w:cs="Times New Roman"/>
          <w:b/>
          <w:color w:val="000000" w:themeColor="text1"/>
        </w:rPr>
        <w:t xml:space="preserve"> Trainers</w:t>
      </w:r>
    </w:p>
    <w:p w:rsidR="00F95014" w:rsidRPr="00E66BAC" w:rsidRDefault="00AC3D9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ada bagian </w:t>
      </w:r>
      <w:r w:rsidR="00F95014" w:rsidRPr="00E66BAC">
        <w:rPr>
          <w:rFonts w:ascii="Times New Roman" w:hAnsi="Times New Roman" w:cs="Times New Roman"/>
          <w:i/>
          <w:sz w:val="24"/>
          <w:szCs w:val="24"/>
        </w:rPr>
        <w:t>Website</w:t>
      </w:r>
      <w:r w:rsidR="00F95014" w:rsidRPr="00E66BAC">
        <w:rPr>
          <w:rFonts w:ascii="Times New Roman" w:hAnsi="Times New Roman" w:cs="Times New Roman"/>
          <w:sz w:val="24"/>
          <w:szCs w:val="24"/>
        </w:rPr>
        <w:t xml:space="preserve"> Trainers dibangun menggunakan bahasa pemrograman </w:t>
      </w:r>
      <w:r w:rsidR="00712338" w:rsidRPr="00E66BAC">
        <w:rPr>
          <w:rFonts w:ascii="Times New Roman" w:hAnsi="Times New Roman" w:cs="Times New Roman"/>
          <w:sz w:val="24"/>
          <w:szCs w:val="24"/>
        </w:rPr>
        <w:t>PHP</w:t>
      </w:r>
      <w:r w:rsidR="00F95014" w:rsidRPr="00E66BAC">
        <w:rPr>
          <w:rFonts w:ascii="Times New Roman" w:hAnsi="Times New Roman" w:cs="Times New Roman"/>
          <w:sz w:val="24"/>
          <w:szCs w:val="24"/>
        </w:rPr>
        <w:t xml:space="preserve"> dengan menggunakan </w:t>
      </w:r>
      <w:r w:rsidR="00F95014" w:rsidRPr="00E66BAC">
        <w:rPr>
          <w:rFonts w:ascii="Times New Roman" w:hAnsi="Times New Roman" w:cs="Times New Roman"/>
          <w:i/>
          <w:sz w:val="24"/>
          <w:szCs w:val="24"/>
        </w:rPr>
        <w:t>framework</w:t>
      </w:r>
      <w:r w:rsidR="00712338" w:rsidRPr="00E66BAC">
        <w:rPr>
          <w:rFonts w:ascii="Times New Roman" w:hAnsi="Times New Roman" w:cs="Times New Roman"/>
          <w:sz w:val="24"/>
          <w:szCs w:val="24"/>
        </w:rPr>
        <w:t xml:space="preserve"> L</w:t>
      </w:r>
      <w:r w:rsidR="00F95014" w:rsidRPr="00E66BAC">
        <w:rPr>
          <w:rFonts w:ascii="Times New Roman" w:hAnsi="Times New Roman" w:cs="Times New Roman"/>
          <w:sz w:val="24"/>
          <w:szCs w:val="24"/>
        </w:rPr>
        <w:t xml:space="preserve">aravel. Target pengguna dari </w:t>
      </w:r>
      <w:r w:rsidR="00F95014" w:rsidRPr="00E66BAC">
        <w:rPr>
          <w:rFonts w:ascii="Times New Roman" w:hAnsi="Times New Roman" w:cs="Times New Roman"/>
          <w:i/>
          <w:sz w:val="24"/>
          <w:szCs w:val="24"/>
        </w:rPr>
        <w:t xml:space="preserve">Website </w:t>
      </w:r>
      <w:r w:rsidR="00F95014" w:rsidRPr="00E66BAC">
        <w:rPr>
          <w:rFonts w:ascii="Times New Roman" w:hAnsi="Times New Roman" w:cs="Times New Roman"/>
          <w:sz w:val="24"/>
          <w:szCs w:val="24"/>
        </w:rPr>
        <w:t>yaitu trainers. Ketika administrator mengunggah data pelatihan, trainers dapat melihat detail pelatihan. Selain itu trainers dapat menambahkan informasi lain terkait data pelatihan</w:t>
      </w:r>
      <w:r w:rsidR="003A5A3E" w:rsidRPr="00E66BAC">
        <w:rPr>
          <w:rFonts w:ascii="Times New Roman" w:hAnsi="Times New Roman" w:cs="Times New Roman"/>
          <w:sz w:val="24"/>
          <w:szCs w:val="24"/>
        </w:rPr>
        <w:t>.</w:t>
      </w:r>
    </w:p>
    <w:p w:rsidR="00B37D4B" w:rsidRPr="00E66BAC" w:rsidRDefault="00B37D4B" w:rsidP="00E66BAC">
      <w:pPr>
        <w:pStyle w:val="Heading3"/>
        <w:numPr>
          <w:ilvl w:val="0"/>
          <w:numId w:val="5"/>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Analisis </w:t>
      </w:r>
      <w:r w:rsidR="00D01056" w:rsidRPr="00E66BAC">
        <w:rPr>
          <w:rFonts w:ascii="Times New Roman" w:hAnsi="Times New Roman" w:cs="Times New Roman"/>
          <w:b/>
          <w:i/>
          <w:color w:val="000000" w:themeColor="text1"/>
        </w:rPr>
        <w:t xml:space="preserve">Website </w:t>
      </w:r>
      <w:r w:rsidR="00D01056" w:rsidRPr="00E66BAC">
        <w:rPr>
          <w:rFonts w:ascii="Times New Roman" w:hAnsi="Times New Roman" w:cs="Times New Roman"/>
          <w:b/>
          <w:color w:val="000000" w:themeColor="text1"/>
        </w:rPr>
        <w:t>Administrator</w:t>
      </w:r>
    </w:p>
    <w:p w:rsidR="008A340C" w:rsidRPr="00E66BAC" w:rsidRDefault="008A340C"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bagian website administrator dibangun menggunakan bahasa pemrograman</w:t>
      </w:r>
      <w:r w:rsidR="0011609A" w:rsidRPr="00E66BAC">
        <w:rPr>
          <w:rFonts w:ascii="Times New Roman" w:hAnsi="Times New Roman" w:cs="Times New Roman"/>
          <w:sz w:val="24"/>
          <w:szCs w:val="24"/>
        </w:rPr>
        <w:t xml:space="preserve"> </w:t>
      </w:r>
      <w:r w:rsidRPr="00E66BAC">
        <w:rPr>
          <w:rFonts w:ascii="Times New Roman" w:hAnsi="Times New Roman" w:cs="Times New Roman"/>
          <w:sz w:val="24"/>
          <w:szCs w:val="24"/>
        </w:rPr>
        <w:t xml:space="preserve">PHP dengan </w:t>
      </w:r>
      <w:r w:rsidRPr="00E66BAC">
        <w:rPr>
          <w:rFonts w:ascii="Times New Roman" w:hAnsi="Times New Roman" w:cs="Times New Roman"/>
          <w:i/>
          <w:sz w:val="24"/>
          <w:szCs w:val="24"/>
        </w:rPr>
        <w:t>framework</w:t>
      </w:r>
      <w:r w:rsidRPr="00E66BAC">
        <w:rPr>
          <w:rFonts w:ascii="Times New Roman" w:hAnsi="Times New Roman" w:cs="Times New Roman"/>
          <w:sz w:val="24"/>
          <w:szCs w:val="24"/>
        </w:rPr>
        <w:t xml:space="preserve"> Laravel. Peran website </w:t>
      </w:r>
      <w:r w:rsidR="0011609A" w:rsidRPr="00E66BAC">
        <w:rPr>
          <w:rFonts w:ascii="Times New Roman" w:hAnsi="Times New Roman" w:cs="Times New Roman"/>
          <w:sz w:val="24"/>
          <w:szCs w:val="24"/>
        </w:rPr>
        <w:t xml:space="preserve">administrator pada aplikasi ini </w:t>
      </w:r>
      <w:r w:rsidRPr="00E66BAC">
        <w:rPr>
          <w:rFonts w:ascii="Times New Roman" w:hAnsi="Times New Roman" w:cs="Times New Roman"/>
          <w:sz w:val="24"/>
          <w:szCs w:val="24"/>
        </w:rPr>
        <w:lastRenderedPageBreak/>
        <w:t xml:space="preserve">adalah untuk manajemen data </w:t>
      </w:r>
      <w:r w:rsidR="0011609A" w:rsidRPr="00E66BAC">
        <w:rPr>
          <w:rFonts w:ascii="Times New Roman" w:hAnsi="Times New Roman" w:cs="Times New Roman"/>
          <w:sz w:val="24"/>
          <w:szCs w:val="24"/>
        </w:rPr>
        <w:t xml:space="preserve">pelatihan </w:t>
      </w:r>
      <w:r w:rsidRPr="00E66BAC">
        <w:rPr>
          <w:rFonts w:ascii="Times New Roman" w:hAnsi="Times New Roman" w:cs="Times New Roman"/>
          <w:sz w:val="24"/>
          <w:szCs w:val="24"/>
        </w:rPr>
        <w:t>yang dibutuhkan dalam proses pertukaran data.</w:t>
      </w:r>
      <w:r w:rsidR="0011609A" w:rsidRPr="00E66BAC">
        <w:rPr>
          <w:rFonts w:ascii="Times New Roman" w:hAnsi="Times New Roman" w:cs="Times New Roman"/>
          <w:sz w:val="24"/>
          <w:szCs w:val="24"/>
        </w:rPr>
        <w:t xml:space="preserve"> Aplikasi ini menggunakan MySQL sebagai tempat penyimpanan datanya atau databasenya. Pada platform android </w:t>
      </w:r>
      <w:r w:rsidR="0011609A" w:rsidRPr="00E66BAC">
        <w:rPr>
          <w:rFonts w:ascii="Times New Roman" w:hAnsi="Times New Roman" w:cs="Times New Roman"/>
          <w:i/>
          <w:sz w:val="24"/>
          <w:szCs w:val="24"/>
        </w:rPr>
        <w:t>customers</w:t>
      </w:r>
      <w:r w:rsidR="0011609A" w:rsidRPr="00E66BAC">
        <w:rPr>
          <w:rFonts w:ascii="Times New Roman" w:hAnsi="Times New Roman" w:cs="Times New Roman"/>
          <w:sz w:val="24"/>
          <w:szCs w:val="24"/>
        </w:rPr>
        <w:t xml:space="preserve">, </w:t>
      </w:r>
      <w:r w:rsidR="0011609A" w:rsidRPr="00E66BAC">
        <w:rPr>
          <w:rFonts w:ascii="Times New Roman" w:hAnsi="Times New Roman" w:cs="Times New Roman"/>
          <w:i/>
          <w:sz w:val="24"/>
          <w:szCs w:val="24"/>
        </w:rPr>
        <w:t xml:space="preserve">website </w:t>
      </w:r>
      <w:r w:rsidR="0011609A" w:rsidRPr="00E66BAC">
        <w:rPr>
          <w:rFonts w:ascii="Times New Roman" w:hAnsi="Times New Roman" w:cs="Times New Roman"/>
          <w:sz w:val="24"/>
          <w:szCs w:val="24"/>
        </w:rPr>
        <w:t xml:space="preserve">trainers dan </w:t>
      </w:r>
      <w:r w:rsidR="0011609A" w:rsidRPr="00E66BAC">
        <w:rPr>
          <w:rFonts w:ascii="Times New Roman" w:hAnsi="Times New Roman" w:cs="Times New Roman"/>
          <w:i/>
          <w:sz w:val="24"/>
          <w:szCs w:val="24"/>
        </w:rPr>
        <w:t>website</w:t>
      </w:r>
      <w:r w:rsidR="0011609A" w:rsidRPr="00E66BAC">
        <w:rPr>
          <w:rFonts w:ascii="Times New Roman" w:hAnsi="Times New Roman" w:cs="Times New Roman"/>
          <w:sz w:val="24"/>
          <w:szCs w:val="24"/>
        </w:rPr>
        <w:t xml:space="preserve"> administrator ini saling terhubung dengan menggunakan REST API (Representional State Transfer Application Programming Interface) yang memungkinkan antar platform untuk mengirimkan data satu sama lain. REST adalah suatu arsitektur metode komunikasi yang menggunakan protokol HTTP untuk pertukaran data dan metode ini sering diterapkan dalam pengembangan aplikasi. Dimana tujuan</w:t>
      </w:r>
      <w:r w:rsidR="00F01B88" w:rsidRPr="00E66BAC">
        <w:rPr>
          <w:rFonts w:ascii="Times New Roman" w:hAnsi="Times New Roman" w:cs="Times New Roman"/>
          <w:sz w:val="24"/>
          <w:szCs w:val="24"/>
        </w:rPr>
        <w:t xml:space="preserve">nya adalah untuk </w:t>
      </w:r>
      <w:r w:rsidR="0011609A" w:rsidRPr="00E66BAC">
        <w:rPr>
          <w:rFonts w:ascii="Times New Roman" w:hAnsi="Times New Roman" w:cs="Times New Roman"/>
          <w:sz w:val="24"/>
          <w:szCs w:val="24"/>
        </w:rPr>
        <w:t>menjadikan sistem yang memiliki performa y</w:t>
      </w:r>
      <w:r w:rsidR="00F01B88" w:rsidRPr="00E66BAC">
        <w:rPr>
          <w:rFonts w:ascii="Times New Roman" w:hAnsi="Times New Roman" w:cs="Times New Roman"/>
          <w:sz w:val="24"/>
          <w:szCs w:val="24"/>
        </w:rPr>
        <w:t xml:space="preserve">ang baik, cepat dan mudah untuk </w:t>
      </w:r>
      <w:r w:rsidR="0011609A" w:rsidRPr="00E66BAC">
        <w:rPr>
          <w:rFonts w:ascii="Times New Roman" w:hAnsi="Times New Roman" w:cs="Times New Roman"/>
          <w:sz w:val="24"/>
          <w:szCs w:val="24"/>
        </w:rPr>
        <w:t>dikembangkan (scale) terutama dalam pertukaran dan komunikasi data.</w:t>
      </w:r>
    </w:p>
    <w:p w:rsidR="00CD28AE" w:rsidRPr="00E66BAC" w:rsidRDefault="00CD28AE"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roses dalam request API pada sistem ini yaitu setelah server menerima permintaan yang benar dan telah valid, maka server akan memproses permintaan menghubungkan dengan database. REST API pada aplikasi terdapat beberapa poin berikut.</w:t>
      </w:r>
    </w:p>
    <w:p w:rsidR="000D37F0" w:rsidRPr="00E66BAC" w:rsidRDefault="003C7043" w:rsidP="00E66BAC">
      <w:pPr>
        <w:pStyle w:val="ListParagraph"/>
        <w:numPr>
          <w:ilvl w:val="0"/>
          <w:numId w:val="34"/>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 xml:space="preserve">URL </w:t>
      </w:r>
      <w:r w:rsidRPr="00E66BAC">
        <w:rPr>
          <w:rFonts w:ascii="Times New Roman" w:hAnsi="Times New Roman" w:cs="Times New Roman"/>
          <w:i/>
          <w:sz w:val="24"/>
          <w:szCs w:val="24"/>
        </w:rPr>
        <w:t>Endpoint</w:t>
      </w:r>
    </w:p>
    <w:p w:rsidR="009C44F2" w:rsidRPr="00E66BAC" w:rsidRDefault="009C44F2"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setiap request data dengan API pada aplikasi ini membutuhkan sebuah</w:t>
      </w:r>
      <w:r w:rsidR="000D37F0" w:rsidRPr="00E66BAC">
        <w:rPr>
          <w:rFonts w:ascii="Times New Roman" w:hAnsi="Times New Roman" w:cs="Times New Roman"/>
          <w:sz w:val="24"/>
          <w:szCs w:val="24"/>
        </w:rPr>
        <w:t xml:space="preserve"> URL. </w:t>
      </w:r>
      <w:r w:rsidRPr="00E66BAC">
        <w:rPr>
          <w:rFonts w:ascii="Times New Roman" w:hAnsi="Times New Roman" w:cs="Times New Roman"/>
          <w:sz w:val="24"/>
          <w:szCs w:val="24"/>
        </w:rPr>
        <w:t>Permintaan request API diak</w:t>
      </w:r>
      <w:r w:rsidR="000D37F0" w:rsidRPr="00E66BAC">
        <w:rPr>
          <w:rFonts w:ascii="Times New Roman" w:hAnsi="Times New Roman" w:cs="Times New Roman"/>
          <w:sz w:val="24"/>
          <w:szCs w:val="24"/>
        </w:rPr>
        <w:t xml:space="preserve">ses melalui alamat URL </w:t>
      </w:r>
      <w:r w:rsidRPr="00E66BAC">
        <w:rPr>
          <w:rFonts w:ascii="Times New Roman" w:hAnsi="Times New Roman" w:cs="Times New Roman"/>
          <w:sz w:val="24"/>
          <w:szCs w:val="24"/>
        </w:rPr>
        <w:t>http://</w:t>
      </w:r>
      <w:r w:rsidR="0041259D" w:rsidRPr="00E66BAC">
        <w:rPr>
          <w:rFonts w:ascii="Times New Roman" w:hAnsi="Times New Roman" w:cs="Times New Roman"/>
          <w:sz w:val="24"/>
          <w:szCs w:val="24"/>
        </w:rPr>
        <w:t>ptsuryasafetynusantara.gals.my.id</w:t>
      </w:r>
      <w:r w:rsidRPr="00E66BAC">
        <w:rPr>
          <w:rFonts w:ascii="Times New Roman" w:hAnsi="Times New Roman" w:cs="Times New Roman"/>
          <w:sz w:val="24"/>
          <w:szCs w:val="24"/>
        </w:rPr>
        <w:t>/api/&lt;route&gt;</w:t>
      </w:r>
      <w:r w:rsidR="00C42DD8" w:rsidRPr="00E66BAC">
        <w:rPr>
          <w:rFonts w:ascii="Times New Roman" w:hAnsi="Times New Roman" w:cs="Times New Roman"/>
          <w:sz w:val="24"/>
          <w:szCs w:val="24"/>
        </w:rPr>
        <w:t>.</w:t>
      </w:r>
    </w:p>
    <w:p w:rsidR="003C7043" w:rsidRPr="00E66BAC" w:rsidRDefault="003C7043" w:rsidP="00E66BAC">
      <w:pPr>
        <w:pStyle w:val="ListParagraph"/>
        <w:numPr>
          <w:ilvl w:val="0"/>
          <w:numId w:val="34"/>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Parameter</w:t>
      </w:r>
    </w:p>
    <w:p w:rsidR="00C42DD8" w:rsidRPr="00E66BAC" w:rsidRDefault="00C42DD8"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rameter yang dibutuhkan dalam setiap proses. Semua parameter harus valid dalam setiap permintaan, server akan memvalidasi dan akan mengembalikan balikan error apabila terjadi kesalahan. Parameter-parameter tersebut adalah api_key, id, dan token, ditunjukkan pada</w:t>
      </w:r>
    </w:p>
    <w:p w:rsidR="003C7043" w:rsidRPr="00E66BAC" w:rsidRDefault="003C7043" w:rsidP="00E66BAC">
      <w:pPr>
        <w:pStyle w:val="ListParagraph"/>
        <w:numPr>
          <w:ilvl w:val="0"/>
          <w:numId w:val="34"/>
        </w:numPr>
        <w:spacing w:line="360" w:lineRule="auto"/>
        <w:ind w:left="426" w:hanging="426"/>
        <w:jc w:val="both"/>
        <w:rPr>
          <w:rFonts w:ascii="Times New Roman" w:hAnsi="Times New Roman" w:cs="Times New Roman"/>
          <w:sz w:val="24"/>
          <w:szCs w:val="24"/>
        </w:rPr>
      </w:pPr>
      <w:r w:rsidRPr="00E66BAC">
        <w:rPr>
          <w:rFonts w:ascii="Times New Roman" w:hAnsi="Times New Roman" w:cs="Times New Roman"/>
          <w:sz w:val="24"/>
          <w:szCs w:val="24"/>
        </w:rPr>
        <w:t xml:space="preserve">HTTP </w:t>
      </w:r>
      <w:r w:rsidRPr="00E66BAC">
        <w:rPr>
          <w:rFonts w:ascii="Times New Roman" w:hAnsi="Times New Roman" w:cs="Times New Roman"/>
          <w:i/>
          <w:sz w:val="24"/>
          <w:szCs w:val="24"/>
        </w:rPr>
        <w:t>Verb</w:t>
      </w:r>
    </w:p>
    <w:p w:rsidR="00705933" w:rsidRPr="00E66BAC" w:rsidRDefault="00705933"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Pr="00E66BAC" w:rsidRDefault="003C7043" w:rsidP="00E66BAC">
      <w:pPr>
        <w:pStyle w:val="ListParagraph"/>
        <w:numPr>
          <w:ilvl w:val="0"/>
          <w:numId w:val="34"/>
        </w:numPr>
        <w:spacing w:line="360" w:lineRule="auto"/>
        <w:ind w:left="426" w:hanging="426"/>
        <w:jc w:val="both"/>
        <w:rPr>
          <w:rFonts w:ascii="Times New Roman" w:hAnsi="Times New Roman" w:cs="Times New Roman"/>
          <w:i/>
          <w:sz w:val="24"/>
          <w:szCs w:val="24"/>
        </w:rPr>
      </w:pPr>
      <w:r w:rsidRPr="00E66BAC">
        <w:rPr>
          <w:rFonts w:ascii="Times New Roman" w:hAnsi="Times New Roman" w:cs="Times New Roman"/>
          <w:i/>
          <w:sz w:val="24"/>
          <w:szCs w:val="24"/>
        </w:rPr>
        <w:lastRenderedPageBreak/>
        <w:t>Response</w:t>
      </w:r>
    </w:p>
    <w:p w:rsidR="00705933" w:rsidRPr="00E66BAC" w:rsidRDefault="00705933" w:rsidP="00E66BAC">
      <w:pPr>
        <w:spacing w:line="360" w:lineRule="auto"/>
        <w:jc w:val="both"/>
        <w:rPr>
          <w:rFonts w:ascii="Times New Roman" w:hAnsi="Times New Roman" w:cs="Times New Roman"/>
          <w:i/>
          <w:sz w:val="24"/>
          <w:szCs w:val="24"/>
        </w:rPr>
      </w:pPr>
      <w:r w:rsidRPr="00E66BAC">
        <w:rPr>
          <w:rFonts w:ascii="Times New Roman" w:hAnsi="Times New Roman" w:cs="Times New Roman"/>
          <w:sz w:val="24"/>
          <w:szCs w:val="24"/>
        </w:rPr>
        <w:t>Apabila sistem berhasil memvalidasi permintaan yang masuk, maka sistem akan mengembalikan permintaan yang dibutuhkan. Response yang diberikan berupa format JSON. Contoh response dari permintaan yang valid ditampilkan pada Gambar 4.2</w:t>
      </w:r>
    </w:p>
    <w:p w:rsidR="00DF7C26" w:rsidRPr="00E66BAC" w:rsidRDefault="00DF7C26"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br w:type="page"/>
      </w:r>
    </w:p>
    <w:p w:rsidR="00996934" w:rsidRPr="00E66BAC" w:rsidRDefault="00996934" w:rsidP="00E66BAC">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lastRenderedPageBreak/>
        <w:t>Pembahasan Sistem</w:t>
      </w:r>
    </w:p>
    <w:p w:rsidR="006C4FB1" w:rsidRPr="00E66BAC" w:rsidRDefault="006C4FB1"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ada pembahasan sistem ini dilakukan pengujian terhadap aplikasi dan rekapitulasi mengenai beberapa pengujian pada sistem yang dilakukan pada tahapan kegiatan</w:t>
      </w:r>
      <w:r w:rsidR="000612E8" w:rsidRPr="00E66BAC">
        <w:rPr>
          <w:rFonts w:ascii="Times New Roman" w:hAnsi="Times New Roman" w:cs="Times New Roman"/>
          <w:sz w:val="24"/>
          <w:szCs w:val="24"/>
        </w:rPr>
        <w:t xml:space="preserve"> pelaksanaan</w:t>
      </w:r>
      <w:r w:rsidRPr="00E66BAC">
        <w:rPr>
          <w:rFonts w:ascii="Times New Roman" w:hAnsi="Times New Roman" w:cs="Times New Roman"/>
          <w:sz w:val="24"/>
          <w:szCs w:val="24"/>
        </w:rPr>
        <w:t>.</w:t>
      </w:r>
    </w:p>
    <w:p w:rsidR="00C31524" w:rsidRPr="00E66BAC" w:rsidRDefault="00C31524" w:rsidP="00E66BAC">
      <w:pPr>
        <w:pStyle w:val="Heading3"/>
        <w:numPr>
          <w:ilvl w:val="0"/>
          <w:numId w:val="6"/>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t>Rekapitulasi Uji Tampilan dan Fungsionalitas Aplikasi Andorid Customers</w:t>
      </w:r>
    </w:p>
    <w:p w:rsidR="000612E8" w:rsidRPr="00E66BAC" w:rsidRDefault="000612E8"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Pengujian tampilan dan fungsionalitas aplikasi android dilakukan dengan menggunakan tiga buah </w:t>
      </w:r>
      <w:r w:rsidRPr="00E66BAC">
        <w:rPr>
          <w:rFonts w:ascii="Times New Roman" w:hAnsi="Times New Roman" w:cs="Times New Roman"/>
          <w:i/>
          <w:sz w:val="24"/>
          <w:szCs w:val="24"/>
        </w:rPr>
        <w:t xml:space="preserve">smartphone </w:t>
      </w:r>
      <w:r w:rsidRPr="00E66BAC">
        <w:rPr>
          <w:rFonts w:ascii="Times New Roman" w:hAnsi="Times New Roman" w:cs="Times New Roman"/>
          <w:sz w:val="24"/>
          <w:szCs w:val="24"/>
        </w:rPr>
        <w:t>android yang memiliki spesifikasi berbeda-beda seperti yang terlihat pada Tabel 4.1.</w:t>
      </w:r>
    </w:p>
    <w:p w:rsidR="000612E8" w:rsidRPr="00E66BAC" w:rsidRDefault="000612E8"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Tabel 4.1. Tabel Spesifikasi </w:t>
      </w:r>
      <w:r w:rsidRPr="00E66BAC">
        <w:rPr>
          <w:rFonts w:ascii="Times New Roman" w:hAnsi="Times New Roman" w:cs="Times New Roman"/>
          <w:i/>
          <w:sz w:val="24"/>
          <w:szCs w:val="24"/>
        </w:rPr>
        <w:t xml:space="preserve">Smartphone </w:t>
      </w:r>
      <w:r w:rsidRPr="00E66BAC">
        <w:rPr>
          <w:rFonts w:ascii="Times New Roman" w:hAnsi="Times New Roman" w:cs="Times New Roman"/>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CF19A2" w:rsidRPr="00E66BAC" w:rsidTr="00E414D7">
        <w:tc>
          <w:tcPr>
            <w:tcW w:w="2642" w:type="dxa"/>
            <w:vAlign w:val="center"/>
          </w:tcPr>
          <w:p w:rsidR="00CF19A2" w:rsidRPr="00E66BAC" w:rsidRDefault="00CF19A2" w:rsidP="00E66BAC">
            <w:pPr>
              <w:spacing w:line="360" w:lineRule="auto"/>
              <w:jc w:val="center"/>
              <w:rPr>
                <w:rFonts w:ascii="Times New Roman" w:hAnsi="Times New Roman" w:cs="Times New Roman"/>
                <w:b/>
                <w:i/>
                <w:sz w:val="24"/>
                <w:szCs w:val="24"/>
              </w:rPr>
            </w:pPr>
            <w:r w:rsidRPr="00E66BAC">
              <w:rPr>
                <w:rFonts w:ascii="Times New Roman" w:hAnsi="Times New Roman" w:cs="Times New Roman"/>
                <w:b/>
                <w:sz w:val="24"/>
                <w:szCs w:val="24"/>
              </w:rPr>
              <w:t xml:space="preserve">Tipe </w:t>
            </w:r>
            <w:r w:rsidRPr="00E66BAC">
              <w:rPr>
                <w:rFonts w:ascii="Times New Roman" w:hAnsi="Times New Roman" w:cs="Times New Roman"/>
                <w:b/>
                <w:i/>
                <w:sz w:val="24"/>
                <w:szCs w:val="24"/>
              </w:rPr>
              <w:t>Smartphone</w:t>
            </w:r>
          </w:p>
        </w:tc>
        <w:tc>
          <w:tcPr>
            <w:tcW w:w="2643" w:type="dxa"/>
            <w:vAlign w:val="center"/>
          </w:tcPr>
          <w:p w:rsidR="00CF19A2" w:rsidRPr="00E66BAC" w:rsidRDefault="00CF19A2"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Resolusi Layar</w:t>
            </w:r>
          </w:p>
        </w:tc>
        <w:tc>
          <w:tcPr>
            <w:tcW w:w="2643" w:type="dxa"/>
            <w:vAlign w:val="center"/>
          </w:tcPr>
          <w:p w:rsidR="00CF19A2" w:rsidRPr="00E66BAC" w:rsidRDefault="00CF19A2"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Versi Android</w:t>
            </w:r>
          </w:p>
        </w:tc>
      </w:tr>
      <w:tr w:rsidR="00CF19A2" w:rsidRPr="00E66BAC" w:rsidTr="00E414D7">
        <w:tc>
          <w:tcPr>
            <w:tcW w:w="2642" w:type="dxa"/>
          </w:tcPr>
          <w:p w:rsidR="00CF19A2" w:rsidRPr="00E66BAC" w:rsidRDefault="00CF19A2" w:rsidP="00E66BAC">
            <w:pPr>
              <w:spacing w:line="360" w:lineRule="auto"/>
              <w:rPr>
                <w:rFonts w:ascii="Times New Roman" w:hAnsi="Times New Roman" w:cs="Times New Roman"/>
                <w:sz w:val="24"/>
                <w:szCs w:val="24"/>
              </w:rPr>
            </w:pPr>
          </w:p>
        </w:tc>
        <w:tc>
          <w:tcPr>
            <w:tcW w:w="2643" w:type="dxa"/>
          </w:tcPr>
          <w:p w:rsidR="00CF19A2" w:rsidRPr="00E66BAC" w:rsidRDefault="00CF19A2" w:rsidP="00E66BAC">
            <w:pPr>
              <w:spacing w:line="360" w:lineRule="auto"/>
              <w:rPr>
                <w:rFonts w:ascii="Times New Roman" w:hAnsi="Times New Roman" w:cs="Times New Roman"/>
                <w:sz w:val="24"/>
                <w:szCs w:val="24"/>
              </w:rPr>
            </w:pPr>
          </w:p>
        </w:tc>
        <w:tc>
          <w:tcPr>
            <w:tcW w:w="2643" w:type="dxa"/>
          </w:tcPr>
          <w:p w:rsidR="00CF19A2" w:rsidRPr="00E66BAC" w:rsidRDefault="00CF19A2" w:rsidP="00E66BAC">
            <w:pPr>
              <w:spacing w:line="360" w:lineRule="auto"/>
              <w:rPr>
                <w:rFonts w:ascii="Times New Roman" w:hAnsi="Times New Roman" w:cs="Times New Roman"/>
                <w:sz w:val="24"/>
                <w:szCs w:val="24"/>
              </w:rPr>
            </w:pPr>
          </w:p>
        </w:tc>
      </w:tr>
      <w:tr w:rsidR="00CF19A2" w:rsidRPr="00E66BAC" w:rsidTr="00E414D7">
        <w:tc>
          <w:tcPr>
            <w:tcW w:w="2642" w:type="dxa"/>
          </w:tcPr>
          <w:p w:rsidR="00CF19A2" w:rsidRPr="00E66BAC" w:rsidRDefault="00CF19A2" w:rsidP="00E66BAC">
            <w:pPr>
              <w:spacing w:line="360" w:lineRule="auto"/>
              <w:rPr>
                <w:rFonts w:ascii="Times New Roman" w:hAnsi="Times New Roman" w:cs="Times New Roman"/>
                <w:sz w:val="24"/>
                <w:szCs w:val="24"/>
              </w:rPr>
            </w:pPr>
          </w:p>
        </w:tc>
        <w:tc>
          <w:tcPr>
            <w:tcW w:w="2643" w:type="dxa"/>
          </w:tcPr>
          <w:p w:rsidR="00CF19A2" w:rsidRPr="00E66BAC" w:rsidRDefault="00CF19A2" w:rsidP="00E66BAC">
            <w:pPr>
              <w:spacing w:line="360" w:lineRule="auto"/>
              <w:rPr>
                <w:rFonts w:ascii="Times New Roman" w:hAnsi="Times New Roman" w:cs="Times New Roman"/>
                <w:sz w:val="24"/>
                <w:szCs w:val="24"/>
              </w:rPr>
            </w:pPr>
          </w:p>
        </w:tc>
        <w:tc>
          <w:tcPr>
            <w:tcW w:w="2643" w:type="dxa"/>
          </w:tcPr>
          <w:p w:rsidR="00CF19A2" w:rsidRPr="00E66BAC" w:rsidRDefault="00CF19A2" w:rsidP="00E66BAC">
            <w:pPr>
              <w:spacing w:line="360" w:lineRule="auto"/>
              <w:rPr>
                <w:rFonts w:ascii="Times New Roman" w:hAnsi="Times New Roman" w:cs="Times New Roman"/>
                <w:sz w:val="24"/>
                <w:szCs w:val="24"/>
              </w:rPr>
            </w:pPr>
          </w:p>
        </w:tc>
      </w:tr>
      <w:tr w:rsidR="00CF19A2" w:rsidRPr="00E66BAC" w:rsidTr="00E414D7">
        <w:tc>
          <w:tcPr>
            <w:tcW w:w="2642" w:type="dxa"/>
          </w:tcPr>
          <w:p w:rsidR="00CF19A2" w:rsidRPr="00E66BAC" w:rsidRDefault="00CF19A2" w:rsidP="00E66BAC">
            <w:pPr>
              <w:spacing w:line="360" w:lineRule="auto"/>
              <w:rPr>
                <w:rFonts w:ascii="Times New Roman" w:hAnsi="Times New Roman" w:cs="Times New Roman"/>
                <w:sz w:val="24"/>
                <w:szCs w:val="24"/>
              </w:rPr>
            </w:pPr>
          </w:p>
        </w:tc>
        <w:tc>
          <w:tcPr>
            <w:tcW w:w="2643" w:type="dxa"/>
          </w:tcPr>
          <w:p w:rsidR="00CF19A2" w:rsidRPr="00E66BAC" w:rsidRDefault="00CF19A2" w:rsidP="00E66BAC">
            <w:pPr>
              <w:spacing w:line="360" w:lineRule="auto"/>
              <w:rPr>
                <w:rFonts w:ascii="Times New Roman" w:hAnsi="Times New Roman" w:cs="Times New Roman"/>
                <w:sz w:val="24"/>
                <w:szCs w:val="24"/>
              </w:rPr>
            </w:pPr>
          </w:p>
        </w:tc>
        <w:tc>
          <w:tcPr>
            <w:tcW w:w="2643" w:type="dxa"/>
          </w:tcPr>
          <w:p w:rsidR="00CF19A2" w:rsidRPr="00E66BAC" w:rsidRDefault="00CF19A2" w:rsidP="00E66BAC">
            <w:pPr>
              <w:spacing w:line="360" w:lineRule="auto"/>
              <w:rPr>
                <w:rFonts w:ascii="Times New Roman" w:hAnsi="Times New Roman" w:cs="Times New Roman"/>
                <w:sz w:val="24"/>
                <w:szCs w:val="24"/>
              </w:rPr>
            </w:pPr>
          </w:p>
        </w:tc>
      </w:tr>
    </w:tbl>
    <w:p w:rsidR="000612E8" w:rsidRPr="00E66BAC" w:rsidRDefault="000612E8" w:rsidP="00E66BAC">
      <w:pPr>
        <w:spacing w:line="360" w:lineRule="auto"/>
        <w:rPr>
          <w:rFonts w:ascii="Times New Roman" w:hAnsi="Times New Roman" w:cs="Times New Roman"/>
          <w:sz w:val="24"/>
          <w:szCs w:val="24"/>
        </w:rPr>
      </w:pPr>
    </w:p>
    <w:p w:rsidR="00CF19A2" w:rsidRPr="00E66BAC" w:rsidRDefault="00CF19A2" w:rsidP="00E66BAC">
      <w:pPr>
        <w:pStyle w:val="ListParagraph"/>
        <w:numPr>
          <w:ilvl w:val="0"/>
          <w:numId w:val="35"/>
        </w:numPr>
        <w:spacing w:line="360" w:lineRule="auto"/>
        <w:ind w:left="426" w:hanging="426"/>
        <w:rPr>
          <w:rFonts w:ascii="Times New Roman" w:hAnsi="Times New Roman" w:cs="Times New Roman"/>
          <w:b/>
          <w:sz w:val="24"/>
          <w:szCs w:val="24"/>
        </w:rPr>
      </w:pPr>
      <w:r w:rsidRPr="00E66BAC">
        <w:rPr>
          <w:rFonts w:ascii="Times New Roman" w:hAnsi="Times New Roman" w:cs="Times New Roman"/>
          <w:b/>
          <w:sz w:val="24"/>
          <w:szCs w:val="24"/>
        </w:rPr>
        <w:t>Hasil Rekap Uji Tampilan Aplikasi Android Customers</w:t>
      </w:r>
    </w:p>
    <w:p w:rsidR="00CD766B" w:rsidRPr="00E66BAC" w:rsidRDefault="00CD766B"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Berdasarkan Tabel 4.2. merupakan hasil rekap pengujian tampilan aplikasi android pada beberapa perangkat android sesuai dengan yang tercantum Tabel 4.2.</w:t>
      </w:r>
    </w:p>
    <w:p w:rsidR="00CD766B" w:rsidRPr="00E66BAC" w:rsidRDefault="00CD766B"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Tabel 4.2. Rekap Penguji</w:t>
      </w:r>
      <w:r w:rsidR="006E58B0" w:rsidRPr="00E66BAC">
        <w:rPr>
          <w:rFonts w:ascii="Times New Roman" w:hAnsi="Times New Roman" w:cs="Times New Roman"/>
          <w:sz w:val="24"/>
          <w:szCs w:val="24"/>
        </w:rPr>
        <w:t xml:space="preserve"> Tampilan Aplikasi Android </w:t>
      </w:r>
    </w:p>
    <w:tbl>
      <w:tblPr>
        <w:tblStyle w:val="TableGrid"/>
        <w:tblW w:w="0" w:type="auto"/>
        <w:tblLook w:val="04A0" w:firstRow="1" w:lastRow="0" w:firstColumn="1" w:lastColumn="0" w:noHBand="0" w:noVBand="1"/>
      </w:tblPr>
      <w:tblGrid>
        <w:gridCol w:w="1982"/>
        <w:gridCol w:w="1982"/>
        <w:gridCol w:w="1982"/>
        <w:gridCol w:w="1982"/>
      </w:tblGrid>
      <w:tr w:rsidR="006E58B0" w:rsidRPr="00E66BAC" w:rsidTr="006E58B0">
        <w:tc>
          <w:tcPr>
            <w:tcW w:w="1982" w:type="dxa"/>
            <w:vMerge w:val="restart"/>
            <w:vAlign w:val="center"/>
          </w:tcPr>
          <w:p w:rsidR="006E58B0" w:rsidRPr="00E66BAC" w:rsidRDefault="006E58B0"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Pengujian</w:t>
            </w:r>
          </w:p>
        </w:tc>
        <w:tc>
          <w:tcPr>
            <w:tcW w:w="5946" w:type="dxa"/>
            <w:gridSpan w:val="3"/>
            <w:vAlign w:val="center"/>
          </w:tcPr>
          <w:p w:rsidR="006E58B0" w:rsidRPr="00E66BAC" w:rsidRDefault="006E58B0" w:rsidP="00E66BAC">
            <w:pPr>
              <w:spacing w:line="360" w:lineRule="auto"/>
              <w:jc w:val="center"/>
              <w:rPr>
                <w:rFonts w:ascii="Times New Roman" w:hAnsi="Times New Roman" w:cs="Times New Roman"/>
                <w:b/>
                <w:sz w:val="24"/>
                <w:szCs w:val="24"/>
              </w:rPr>
            </w:pPr>
            <w:r w:rsidRPr="00E66BAC">
              <w:rPr>
                <w:rFonts w:ascii="Times New Roman" w:hAnsi="Times New Roman" w:cs="Times New Roman"/>
                <w:b/>
                <w:sz w:val="24"/>
                <w:szCs w:val="24"/>
              </w:rPr>
              <w:t>Smartphone Penguji</w:t>
            </w:r>
          </w:p>
        </w:tc>
      </w:tr>
      <w:tr w:rsidR="006E58B0" w:rsidRPr="00E66BAC" w:rsidTr="006E58B0">
        <w:tc>
          <w:tcPr>
            <w:tcW w:w="1982" w:type="dxa"/>
            <w:vMerge/>
            <w:vAlign w:val="center"/>
          </w:tcPr>
          <w:p w:rsidR="006E58B0" w:rsidRPr="00E66BAC" w:rsidRDefault="006E58B0" w:rsidP="00E66BAC">
            <w:pPr>
              <w:spacing w:line="360" w:lineRule="auto"/>
              <w:jc w:val="center"/>
              <w:rPr>
                <w:rFonts w:ascii="Times New Roman" w:hAnsi="Times New Roman" w:cs="Times New Roman"/>
                <w:b/>
                <w:sz w:val="24"/>
                <w:szCs w:val="24"/>
              </w:rPr>
            </w:pPr>
          </w:p>
        </w:tc>
        <w:tc>
          <w:tcPr>
            <w:tcW w:w="1982" w:type="dxa"/>
            <w:vAlign w:val="center"/>
          </w:tcPr>
          <w:p w:rsidR="006E58B0" w:rsidRPr="00E66BAC" w:rsidRDefault="006E58B0" w:rsidP="00E66BAC">
            <w:pPr>
              <w:spacing w:line="360" w:lineRule="auto"/>
              <w:jc w:val="center"/>
              <w:rPr>
                <w:rFonts w:ascii="Times New Roman" w:hAnsi="Times New Roman" w:cs="Times New Roman"/>
                <w:b/>
                <w:sz w:val="24"/>
                <w:szCs w:val="24"/>
              </w:rPr>
            </w:pPr>
          </w:p>
        </w:tc>
        <w:tc>
          <w:tcPr>
            <w:tcW w:w="1982" w:type="dxa"/>
            <w:vAlign w:val="center"/>
          </w:tcPr>
          <w:p w:rsidR="006E58B0" w:rsidRPr="00E66BAC" w:rsidRDefault="006E58B0" w:rsidP="00E66BAC">
            <w:pPr>
              <w:spacing w:line="360" w:lineRule="auto"/>
              <w:jc w:val="center"/>
              <w:rPr>
                <w:rFonts w:ascii="Times New Roman" w:hAnsi="Times New Roman" w:cs="Times New Roman"/>
                <w:b/>
                <w:sz w:val="24"/>
                <w:szCs w:val="24"/>
              </w:rPr>
            </w:pPr>
          </w:p>
        </w:tc>
        <w:tc>
          <w:tcPr>
            <w:tcW w:w="1982" w:type="dxa"/>
            <w:vAlign w:val="center"/>
          </w:tcPr>
          <w:p w:rsidR="006E58B0" w:rsidRPr="00E66BAC" w:rsidRDefault="006E58B0" w:rsidP="00E66BAC">
            <w:pPr>
              <w:spacing w:line="360" w:lineRule="auto"/>
              <w:jc w:val="center"/>
              <w:rPr>
                <w:rFonts w:ascii="Times New Roman" w:hAnsi="Times New Roman" w:cs="Times New Roman"/>
                <w:b/>
                <w:sz w:val="24"/>
                <w:szCs w:val="24"/>
              </w:rPr>
            </w:pPr>
          </w:p>
        </w:tc>
      </w:tr>
      <w:tr w:rsidR="006E58B0" w:rsidRPr="00E66BAC" w:rsidTr="006E58B0">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Utama</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6E58B0">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6E58B0">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Register</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lastRenderedPageBreak/>
              <w:t>Pengujian Tampilan berjalan dengan baik pada tiap perangkat android dann telah sesuai dengan tampilan yang direncanakan</w:t>
            </w:r>
          </w:p>
        </w:tc>
      </w:tr>
      <w:tr w:rsidR="006E58B0" w:rsidRPr="00E66BAC" w:rsidTr="006E58B0">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lastRenderedPageBreak/>
              <w:t>Halaman Logi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Daftar Pelatiha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man Detail Pelatiha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Form Daftar Pelatiha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Pelatihan Diikuti</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Detail Pelatihan Diikuti</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lastRenderedPageBreak/>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lastRenderedPageBreak/>
              <w:t>Halaman Form Persyaratan Sertifikasi</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Informasi Lowongan Pekerjaa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Detail Lowongan Pekerjaa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Profil Perusahaa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Pengaturan Aku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b/>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berjalan dengan baik pada tiap perangkat android dann telah sesuai dengan tampilan yang direncanakan</w:t>
            </w:r>
          </w:p>
        </w:tc>
      </w:tr>
      <w:tr w:rsidR="006E58B0" w:rsidRPr="00E66BAC" w:rsidTr="00110C95">
        <w:tc>
          <w:tcPr>
            <w:tcW w:w="1982" w:type="dxa"/>
            <w:vMerge w:val="restart"/>
          </w:tcPr>
          <w:p w:rsidR="006E58B0" w:rsidRPr="00E66BAC" w:rsidRDefault="006E58B0"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t>Halaman Edit Akun</w:t>
            </w: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c>
          <w:tcPr>
            <w:tcW w:w="1982" w:type="dxa"/>
          </w:tcPr>
          <w:p w:rsidR="006E58B0" w:rsidRPr="00E66BAC" w:rsidRDefault="006E58B0" w:rsidP="00E66BAC">
            <w:pPr>
              <w:spacing w:line="360" w:lineRule="auto"/>
              <w:rPr>
                <w:rFonts w:ascii="Times New Roman" w:hAnsi="Times New Roman" w:cs="Times New Roman"/>
                <w:sz w:val="24"/>
                <w:szCs w:val="24"/>
              </w:rPr>
            </w:pPr>
          </w:p>
        </w:tc>
      </w:tr>
      <w:tr w:rsidR="006E58B0" w:rsidRPr="00E66BAC" w:rsidTr="00110C95">
        <w:tc>
          <w:tcPr>
            <w:tcW w:w="1982" w:type="dxa"/>
            <w:vMerge/>
          </w:tcPr>
          <w:p w:rsidR="006E58B0" w:rsidRPr="00E66BAC" w:rsidRDefault="006E58B0" w:rsidP="00E66BAC">
            <w:pPr>
              <w:spacing w:line="360" w:lineRule="auto"/>
              <w:rPr>
                <w:rFonts w:ascii="Times New Roman" w:hAnsi="Times New Roman" w:cs="Times New Roman"/>
                <w:sz w:val="24"/>
                <w:szCs w:val="24"/>
              </w:rPr>
            </w:pPr>
          </w:p>
        </w:tc>
        <w:tc>
          <w:tcPr>
            <w:tcW w:w="5946" w:type="dxa"/>
            <w:gridSpan w:val="3"/>
            <w:vAlign w:val="center"/>
          </w:tcPr>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Keterangan :</w:t>
            </w:r>
          </w:p>
          <w:p w:rsidR="006E58B0" w:rsidRPr="00E66BAC" w:rsidRDefault="006E58B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lastRenderedPageBreak/>
              <w:t>Pengujian Tampilan berjalan dengan baik pada tiap perangkat android dann telah sesuai dengan tampilan yang direncanakan</w:t>
            </w:r>
          </w:p>
        </w:tc>
      </w:tr>
    </w:tbl>
    <w:p w:rsidR="006E58B0" w:rsidRPr="00E66BAC" w:rsidRDefault="006E58B0" w:rsidP="00E66BAC">
      <w:pPr>
        <w:spacing w:line="360" w:lineRule="auto"/>
        <w:rPr>
          <w:rFonts w:ascii="Times New Roman" w:hAnsi="Times New Roman" w:cs="Times New Roman"/>
        </w:rPr>
      </w:pPr>
    </w:p>
    <w:p w:rsidR="00CF19A2" w:rsidRPr="00E66BAC" w:rsidRDefault="00CF19A2" w:rsidP="00E66BAC">
      <w:pPr>
        <w:pStyle w:val="ListParagraph"/>
        <w:numPr>
          <w:ilvl w:val="0"/>
          <w:numId w:val="35"/>
        </w:numPr>
        <w:spacing w:line="360" w:lineRule="auto"/>
        <w:ind w:left="426" w:hanging="426"/>
        <w:rPr>
          <w:rFonts w:ascii="Times New Roman" w:hAnsi="Times New Roman" w:cs="Times New Roman"/>
          <w:b/>
          <w:sz w:val="24"/>
          <w:szCs w:val="24"/>
        </w:rPr>
      </w:pPr>
      <w:r w:rsidRPr="00E66BAC">
        <w:rPr>
          <w:rFonts w:ascii="Times New Roman" w:hAnsi="Times New Roman" w:cs="Times New Roman"/>
          <w:b/>
          <w:sz w:val="24"/>
          <w:szCs w:val="24"/>
        </w:rPr>
        <w:t>Hasil Rekap Pengujian Fungsionalitas Aplikasi Android Customers</w:t>
      </w:r>
    </w:p>
    <w:p w:rsidR="00FF50D7" w:rsidRPr="00E66BAC" w:rsidRDefault="004F4AD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 xml:space="preserve">Pengujian </w:t>
      </w:r>
      <w:r w:rsidR="00C86546" w:rsidRPr="00E66BAC">
        <w:rPr>
          <w:rFonts w:ascii="Times New Roman" w:hAnsi="Times New Roman" w:cs="Times New Roman"/>
          <w:sz w:val="24"/>
          <w:szCs w:val="24"/>
        </w:rPr>
        <w:t>Halaman Utama</w:t>
      </w:r>
    </w:p>
    <w:p w:rsidR="00FF50D7" w:rsidRPr="00E66BAC" w:rsidRDefault="00847689"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Customers</w:t>
      </w:r>
      <w:r w:rsidR="00FF50D7" w:rsidRPr="00E66BAC">
        <w:rPr>
          <w:rFonts w:ascii="Times New Roman" w:hAnsi="Times New Roman" w:cs="Times New Roman"/>
          <w:sz w:val="24"/>
          <w:szCs w:val="24"/>
        </w:rPr>
        <w:t xml:space="preserve"> dapat menuju halaman </w:t>
      </w:r>
      <w:r w:rsidR="00FC345E" w:rsidRPr="00E66BAC">
        <w:rPr>
          <w:rFonts w:ascii="Times New Roman" w:hAnsi="Times New Roman" w:cs="Times New Roman"/>
          <w:sz w:val="24"/>
          <w:szCs w:val="24"/>
        </w:rPr>
        <w:t xml:space="preserve">register atau </w:t>
      </w:r>
      <w:r w:rsidR="00E3621A" w:rsidRPr="00E66BAC">
        <w:rPr>
          <w:rFonts w:ascii="Times New Roman" w:hAnsi="Times New Roman" w:cs="Times New Roman"/>
          <w:sz w:val="24"/>
          <w:szCs w:val="24"/>
        </w:rPr>
        <w:t xml:space="preserve">halaman </w:t>
      </w:r>
      <w:r w:rsidR="00FC345E" w:rsidRPr="00E66BAC">
        <w:rPr>
          <w:rFonts w:ascii="Times New Roman" w:hAnsi="Times New Roman" w:cs="Times New Roman"/>
          <w:sz w:val="24"/>
          <w:szCs w:val="24"/>
        </w:rPr>
        <w:t>login</w:t>
      </w:r>
      <w:r w:rsidR="00E3621A" w:rsidRPr="00E66BAC">
        <w:rPr>
          <w:rFonts w:ascii="Times New Roman" w:hAnsi="Times New Roman" w:cs="Times New Roman"/>
          <w:sz w:val="24"/>
          <w:szCs w:val="24"/>
        </w:rPr>
        <w:t>.</w:t>
      </w:r>
    </w:p>
    <w:p w:rsidR="00FF50D7" w:rsidRPr="00E66BAC" w:rsidRDefault="00E3621A"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r>
      <w:r w:rsidR="00847689" w:rsidRPr="00E66BAC">
        <w:rPr>
          <w:rFonts w:ascii="Times New Roman" w:hAnsi="Times New Roman" w:cs="Times New Roman"/>
          <w:sz w:val="24"/>
          <w:szCs w:val="24"/>
        </w:rPr>
        <w:t>: Customers</w:t>
      </w:r>
      <w:r w:rsidR="00FF50D7" w:rsidRPr="00E66BAC">
        <w:rPr>
          <w:rFonts w:ascii="Times New Roman" w:hAnsi="Times New Roman" w:cs="Times New Roman"/>
          <w:sz w:val="24"/>
          <w:szCs w:val="24"/>
        </w:rPr>
        <w:t xml:space="preserve"> harus </w:t>
      </w:r>
      <w:r w:rsidR="00FC345E" w:rsidRPr="00E66BAC">
        <w:rPr>
          <w:rFonts w:ascii="Times New Roman" w:hAnsi="Times New Roman" w:cs="Times New Roman"/>
          <w:sz w:val="24"/>
          <w:szCs w:val="24"/>
        </w:rPr>
        <w:t>mengklik tombol login atau tombol register</w:t>
      </w:r>
      <w:r w:rsidRPr="00E66BAC">
        <w:rPr>
          <w:rFonts w:ascii="Times New Roman" w:hAnsi="Times New Roman" w:cs="Times New Roman"/>
          <w:sz w:val="24"/>
          <w:szCs w:val="24"/>
        </w:rPr>
        <w:t>.</w:t>
      </w:r>
    </w:p>
    <w:p w:rsidR="00CC18EE" w:rsidRPr="00E66BAC" w:rsidRDefault="00CC18EE" w:rsidP="00E66BAC">
      <w:pPr>
        <w:pStyle w:val="ListParagraph"/>
        <w:spacing w:line="360" w:lineRule="auto"/>
        <w:ind w:left="851"/>
        <w:jc w:val="both"/>
        <w:rPr>
          <w:rFonts w:ascii="Times New Roman" w:hAnsi="Times New Roman" w:cs="Times New Roman"/>
          <w:sz w:val="24"/>
          <w:szCs w:val="24"/>
        </w:rPr>
      </w:pPr>
    </w:p>
    <w:p w:rsidR="005F5575" w:rsidRPr="00E66BAC" w:rsidRDefault="004F4AD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 xml:space="preserve">Pengujian </w:t>
      </w:r>
      <w:r w:rsidR="00C86546" w:rsidRPr="00E66BAC">
        <w:rPr>
          <w:rFonts w:ascii="Times New Roman" w:hAnsi="Times New Roman" w:cs="Times New Roman"/>
          <w:sz w:val="24"/>
          <w:szCs w:val="24"/>
        </w:rPr>
        <w:t>Halaman Register</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dapat </w:t>
      </w:r>
      <w:r w:rsidR="00E70B81" w:rsidRPr="00E66BAC">
        <w:rPr>
          <w:rFonts w:ascii="Times New Roman" w:hAnsi="Times New Roman" w:cs="Times New Roman"/>
          <w:sz w:val="24"/>
          <w:szCs w:val="24"/>
        </w:rPr>
        <w:t xml:space="preserve">mendaftar akun, kemudian </w:t>
      </w:r>
      <w:r w:rsidRPr="00E66BAC">
        <w:rPr>
          <w:rFonts w:ascii="Times New Roman" w:hAnsi="Times New Roman" w:cs="Times New Roman"/>
          <w:sz w:val="24"/>
          <w:szCs w:val="24"/>
        </w:rPr>
        <w:t xml:space="preserve">menuju halaman </w:t>
      </w:r>
      <w:r w:rsidR="00ED3288" w:rsidRPr="00E66BAC">
        <w:rPr>
          <w:rFonts w:ascii="Times New Roman" w:hAnsi="Times New Roman" w:cs="Times New Roman"/>
          <w:sz w:val="24"/>
          <w:szCs w:val="24"/>
        </w:rPr>
        <w:t>login</w:t>
      </w:r>
      <w:r w:rsidR="00B53E88"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harus memasukan </w:t>
      </w:r>
      <w:r w:rsidR="0009407B" w:rsidRPr="00E66BAC">
        <w:rPr>
          <w:rFonts w:ascii="Times New Roman" w:hAnsi="Times New Roman" w:cs="Times New Roman"/>
          <w:sz w:val="24"/>
          <w:szCs w:val="24"/>
        </w:rPr>
        <w:t>data pendaftaran akun</w:t>
      </w:r>
      <w:r w:rsidRPr="00E66BAC">
        <w:rPr>
          <w:rFonts w:ascii="Times New Roman" w:hAnsi="Times New Roman" w:cs="Times New Roman"/>
          <w:sz w:val="24"/>
          <w:szCs w:val="24"/>
        </w:rPr>
        <w:t xml:space="preserve"> </w:t>
      </w:r>
      <w:r w:rsidR="00E70B81" w:rsidRPr="00E66BAC">
        <w:rPr>
          <w:rFonts w:ascii="Times New Roman" w:hAnsi="Times New Roman" w:cs="Times New Roman"/>
          <w:sz w:val="24"/>
          <w:szCs w:val="24"/>
        </w:rPr>
        <w:t>d</w:t>
      </w:r>
      <w:r w:rsidR="00112945" w:rsidRPr="00E66BAC">
        <w:rPr>
          <w:rFonts w:ascii="Times New Roman" w:hAnsi="Times New Roman" w:cs="Times New Roman"/>
          <w:sz w:val="24"/>
          <w:szCs w:val="24"/>
        </w:rPr>
        <w:t xml:space="preserve">an </w:t>
      </w:r>
      <w:r w:rsidR="00E70B81" w:rsidRPr="00E66BAC">
        <w:rPr>
          <w:rFonts w:ascii="Times New Roman" w:hAnsi="Times New Roman" w:cs="Times New Roman"/>
          <w:sz w:val="24"/>
          <w:szCs w:val="24"/>
        </w:rPr>
        <w:t>me</w:t>
      </w:r>
      <w:r w:rsidR="000660A1" w:rsidRPr="00E66BAC">
        <w:rPr>
          <w:rFonts w:ascii="Times New Roman" w:hAnsi="Times New Roman" w:cs="Times New Roman"/>
          <w:sz w:val="24"/>
          <w:szCs w:val="24"/>
        </w:rPr>
        <w:t>ng</w:t>
      </w:r>
      <w:r w:rsidR="00E70B81" w:rsidRPr="00E66BAC">
        <w:rPr>
          <w:rFonts w:ascii="Times New Roman" w:hAnsi="Times New Roman" w:cs="Times New Roman"/>
          <w:sz w:val="24"/>
          <w:szCs w:val="24"/>
        </w:rPr>
        <w:t>klik tombol register</w:t>
      </w:r>
      <w:r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5F5575" w:rsidRPr="00E66BAC" w:rsidRDefault="004F4AD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 xml:space="preserve">Pengujian </w:t>
      </w:r>
      <w:r w:rsidR="00C86546" w:rsidRPr="00E66BAC">
        <w:rPr>
          <w:rFonts w:ascii="Times New Roman" w:hAnsi="Times New Roman" w:cs="Times New Roman"/>
          <w:sz w:val="24"/>
          <w:szCs w:val="24"/>
        </w:rPr>
        <w:t>Halaman Login</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dapat menuju halaman </w:t>
      </w:r>
      <w:r w:rsidR="0036128E" w:rsidRPr="00E66BAC">
        <w:rPr>
          <w:rFonts w:ascii="Times New Roman" w:hAnsi="Times New Roman" w:cs="Times New Roman"/>
          <w:sz w:val="24"/>
          <w:szCs w:val="24"/>
        </w:rPr>
        <w:t>daftar pelatihan.</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harus memasukan </w:t>
      </w:r>
      <w:r w:rsidR="006B3B0D" w:rsidRPr="00E66BAC">
        <w:rPr>
          <w:rFonts w:ascii="Times New Roman" w:hAnsi="Times New Roman" w:cs="Times New Roman"/>
          <w:sz w:val="24"/>
          <w:szCs w:val="24"/>
        </w:rPr>
        <w:t xml:space="preserve">akun yang sudah terdaftar dan </w:t>
      </w:r>
      <w:r w:rsidR="000660A1" w:rsidRPr="00E66BAC">
        <w:rPr>
          <w:rFonts w:ascii="Times New Roman" w:hAnsi="Times New Roman" w:cs="Times New Roman"/>
          <w:sz w:val="24"/>
          <w:szCs w:val="24"/>
        </w:rPr>
        <w:t>mengklik tombol login.</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5F5575"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7E6A33" w:rsidRPr="00E66BAC" w:rsidRDefault="0009407B"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w:t>
      </w:r>
      <w:r w:rsidR="005F5575" w:rsidRPr="00E66BAC">
        <w:rPr>
          <w:rFonts w:ascii="Times New Roman" w:hAnsi="Times New Roman" w:cs="Times New Roman"/>
          <w:sz w:val="24"/>
          <w:szCs w:val="24"/>
        </w:rPr>
        <w:t xml:space="preserve"> </w:t>
      </w:r>
      <w:r w:rsidR="00847689" w:rsidRPr="00E66BAC">
        <w:rPr>
          <w:rFonts w:ascii="Times New Roman" w:hAnsi="Times New Roman" w:cs="Times New Roman"/>
          <w:sz w:val="24"/>
          <w:szCs w:val="24"/>
        </w:rPr>
        <w:t xml:space="preserve">Customers </w:t>
      </w:r>
      <w:r w:rsidR="005F5575" w:rsidRPr="00E66BAC">
        <w:rPr>
          <w:rFonts w:ascii="Times New Roman" w:hAnsi="Times New Roman" w:cs="Times New Roman"/>
          <w:sz w:val="24"/>
          <w:szCs w:val="24"/>
        </w:rPr>
        <w:t xml:space="preserve">dapat </w:t>
      </w:r>
      <w:r w:rsidR="00780F5E" w:rsidRPr="00E66BAC">
        <w:rPr>
          <w:rFonts w:ascii="Times New Roman" w:hAnsi="Times New Roman" w:cs="Times New Roman"/>
          <w:sz w:val="24"/>
          <w:szCs w:val="24"/>
        </w:rPr>
        <w:t>mengakses d</w:t>
      </w:r>
      <w:r w:rsidR="007E6A33" w:rsidRPr="00E66BAC">
        <w:rPr>
          <w:rFonts w:ascii="Times New Roman" w:hAnsi="Times New Roman" w:cs="Times New Roman"/>
          <w:sz w:val="24"/>
          <w:szCs w:val="24"/>
        </w:rPr>
        <w:t>aftar pelatihan</w:t>
      </w:r>
      <w:r w:rsidR="00112945" w:rsidRPr="00E66BAC">
        <w:rPr>
          <w:rFonts w:ascii="Times New Roman" w:hAnsi="Times New Roman" w:cs="Times New Roman"/>
          <w:sz w:val="24"/>
          <w:szCs w:val="24"/>
        </w:rPr>
        <w:t xml:space="preserve"> dan menuju halaman detail pelatihan</w:t>
      </w:r>
      <w:r w:rsidR="00C4711B"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00112945" w:rsidRPr="00E66BAC">
        <w:rPr>
          <w:rFonts w:ascii="Times New Roman" w:hAnsi="Times New Roman" w:cs="Times New Roman"/>
          <w:sz w:val="24"/>
          <w:szCs w:val="24"/>
        </w:rPr>
        <w:t xml:space="preserve">mengklik </w:t>
      </w:r>
      <w:r w:rsidR="00663DE4" w:rsidRPr="00E66BAC">
        <w:rPr>
          <w:rFonts w:ascii="Times New Roman" w:hAnsi="Times New Roman" w:cs="Times New Roman"/>
          <w:sz w:val="24"/>
          <w:szCs w:val="24"/>
        </w:rPr>
        <w:t xml:space="preserve">menu </w:t>
      </w:r>
      <w:r w:rsidR="007E6A33" w:rsidRPr="00E66BAC">
        <w:rPr>
          <w:rFonts w:ascii="Times New Roman" w:hAnsi="Times New Roman" w:cs="Times New Roman"/>
          <w:sz w:val="24"/>
          <w:szCs w:val="24"/>
        </w:rPr>
        <w:t xml:space="preserve">daftar pelatihan pada </w:t>
      </w:r>
      <w:r w:rsidR="00663DE4" w:rsidRPr="00E66BAC">
        <w:rPr>
          <w:rFonts w:ascii="Times New Roman" w:hAnsi="Times New Roman" w:cs="Times New Roman"/>
          <w:sz w:val="24"/>
          <w:szCs w:val="24"/>
        </w:rPr>
        <w:t>side</w:t>
      </w:r>
      <w:r w:rsidR="007E6A33" w:rsidRPr="00E66BAC">
        <w:rPr>
          <w:rFonts w:ascii="Times New Roman" w:hAnsi="Times New Roman" w:cs="Times New Roman"/>
          <w:sz w:val="24"/>
          <w:szCs w:val="24"/>
        </w:rPr>
        <w:t>bar</w:t>
      </w:r>
      <w:r w:rsidR="00E926AE" w:rsidRPr="00E66BAC">
        <w:rPr>
          <w:rFonts w:ascii="Times New Roman" w:hAnsi="Times New Roman" w:cs="Times New Roman"/>
          <w:sz w:val="24"/>
          <w:szCs w:val="24"/>
        </w:rPr>
        <w:t xml:space="preserve"> dan memilih list daftar pelatihan</w:t>
      </w:r>
      <w:r w:rsidR="007E6A33"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5F5575"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man Detail Pelatihan</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dapat </w:t>
      </w:r>
      <w:r w:rsidR="005C1FAA" w:rsidRPr="00E66BAC">
        <w:rPr>
          <w:rFonts w:ascii="Times New Roman" w:hAnsi="Times New Roman" w:cs="Times New Roman"/>
          <w:sz w:val="24"/>
          <w:szCs w:val="24"/>
        </w:rPr>
        <w:t xml:space="preserve">mengakses detail pelatihan dan </w:t>
      </w:r>
      <w:r w:rsidRPr="00E66BAC">
        <w:rPr>
          <w:rFonts w:ascii="Times New Roman" w:hAnsi="Times New Roman" w:cs="Times New Roman"/>
          <w:sz w:val="24"/>
          <w:szCs w:val="24"/>
        </w:rPr>
        <w:t xml:space="preserve">menuju halaman </w:t>
      </w:r>
      <w:r w:rsidR="005C1FAA" w:rsidRPr="00E66BAC">
        <w:rPr>
          <w:rFonts w:ascii="Times New Roman" w:hAnsi="Times New Roman" w:cs="Times New Roman"/>
          <w:sz w:val="24"/>
          <w:szCs w:val="24"/>
        </w:rPr>
        <w:t>form daftar pelatihan</w:t>
      </w:r>
      <w:r w:rsidR="001055DF"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lastRenderedPageBreak/>
        <w:t>Cara Uji</w:t>
      </w:r>
      <w:r w:rsidRPr="00E66BAC">
        <w:rPr>
          <w:rFonts w:ascii="Times New Roman" w:hAnsi="Times New Roman" w:cs="Times New Roman"/>
          <w:sz w:val="24"/>
          <w:szCs w:val="24"/>
        </w:rPr>
        <w:tab/>
        <w:t xml:space="preserve">: </w:t>
      </w:r>
      <w:r w:rsidR="005C1FAA" w:rsidRPr="00E66BAC">
        <w:rPr>
          <w:rFonts w:ascii="Times New Roman" w:hAnsi="Times New Roman" w:cs="Times New Roman"/>
          <w:sz w:val="24"/>
          <w:szCs w:val="24"/>
        </w:rPr>
        <w:t xml:space="preserve"> </w:t>
      </w:r>
      <w:r w:rsidR="00847689" w:rsidRPr="00E66BAC">
        <w:rPr>
          <w:rFonts w:ascii="Times New Roman" w:hAnsi="Times New Roman" w:cs="Times New Roman"/>
          <w:sz w:val="24"/>
          <w:szCs w:val="24"/>
        </w:rPr>
        <w:t xml:space="preserve">Customers </w:t>
      </w:r>
      <w:r w:rsidR="005C1FAA" w:rsidRPr="00E66BAC">
        <w:rPr>
          <w:rFonts w:ascii="Times New Roman" w:hAnsi="Times New Roman" w:cs="Times New Roman"/>
          <w:sz w:val="24"/>
          <w:szCs w:val="24"/>
        </w:rPr>
        <w:t>memilih daftar list pelatihan</w:t>
      </w:r>
      <w:r w:rsidR="00F3273D" w:rsidRPr="00E66BAC">
        <w:rPr>
          <w:rFonts w:ascii="Times New Roman" w:hAnsi="Times New Roman" w:cs="Times New Roman"/>
          <w:sz w:val="24"/>
          <w:szCs w:val="24"/>
        </w:rPr>
        <w:t xml:space="preserve"> dan mengklik tombol daftar pelatihan</w:t>
      </w:r>
      <w:r w:rsidR="005C1FAA"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5F5575"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Form Daftar Pelatihan</w:t>
      </w:r>
    </w:p>
    <w:p w:rsidR="005F5575" w:rsidRPr="00E66BAC" w:rsidRDefault="002449D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w:t>
      </w:r>
      <w:r w:rsidR="005F5575" w:rsidRPr="00E66BAC">
        <w:rPr>
          <w:rFonts w:ascii="Times New Roman" w:hAnsi="Times New Roman" w:cs="Times New Roman"/>
          <w:sz w:val="24"/>
          <w:szCs w:val="24"/>
        </w:rPr>
        <w:t xml:space="preserve"> </w:t>
      </w:r>
      <w:r w:rsidR="00847689" w:rsidRPr="00E66BAC">
        <w:rPr>
          <w:rFonts w:ascii="Times New Roman" w:hAnsi="Times New Roman" w:cs="Times New Roman"/>
          <w:sz w:val="24"/>
          <w:szCs w:val="24"/>
        </w:rPr>
        <w:t xml:space="preserve">Customers </w:t>
      </w:r>
      <w:r w:rsidR="005F5575" w:rsidRPr="00E66BAC">
        <w:rPr>
          <w:rFonts w:ascii="Times New Roman" w:hAnsi="Times New Roman" w:cs="Times New Roman"/>
          <w:sz w:val="24"/>
          <w:szCs w:val="24"/>
        </w:rPr>
        <w:t xml:space="preserve">dapat </w:t>
      </w:r>
      <w:r w:rsidRPr="00E66BAC">
        <w:rPr>
          <w:rFonts w:ascii="Times New Roman" w:hAnsi="Times New Roman" w:cs="Times New Roman"/>
          <w:sz w:val="24"/>
          <w:szCs w:val="24"/>
        </w:rPr>
        <w:t>mengupload bukti pembayaran dan mendaftar pelatihan</w:t>
      </w:r>
      <w:r w:rsidR="004677D1"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harus</w:t>
      </w:r>
      <w:r w:rsidR="00912EA7" w:rsidRPr="00E66BAC">
        <w:rPr>
          <w:rFonts w:ascii="Times New Roman" w:hAnsi="Times New Roman" w:cs="Times New Roman"/>
          <w:sz w:val="24"/>
          <w:szCs w:val="24"/>
        </w:rPr>
        <w:t xml:space="preserve"> mengupload bukti pembayaran dan</w:t>
      </w:r>
      <w:r w:rsidRPr="00E66BAC">
        <w:rPr>
          <w:rFonts w:ascii="Times New Roman" w:hAnsi="Times New Roman" w:cs="Times New Roman"/>
          <w:sz w:val="24"/>
          <w:szCs w:val="24"/>
        </w:rPr>
        <w:t xml:space="preserve"> </w:t>
      </w:r>
      <w:r w:rsidR="00FD57D6" w:rsidRPr="00E66BAC">
        <w:rPr>
          <w:rFonts w:ascii="Times New Roman" w:hAnsi="Times New Roman" w:cs="Times New Roman"/>
          <w:sz w:val="24"/>
          <w:szCs w:val="24"/>
        </w:rPr>
        <w:t>mengklik tombol daftar pelatihan</w:t>
      </w:r>
      <w:r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8D6641"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Pelatihan Diikuti</w:t>
      </w:r>
    </w:p>
    <w:p w:rsidR="008D6641" w:rsidRPr="00E66BAC" w:rsidRDefault="008D664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akses pelatihan diikuti dan menuju halaman detail pelatihan diikuti.</w:t>
      </w:r>
    </w:p>
    <w:p w:rsidR="008D6641" w:rsidRPr="00E66BAC" w:rsidRDefault="008D664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mengklik menu pelatihan diikuti pada sidebar dan memilih list pelatihan diikuti.</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BF0C6E"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etail Pelatihan Diikuti</w:t>
      </w:r>
    </w:p>
    <w:p w:rsidR="00BF0C6E" w:rsidRPr="00E66BAC" w:rsidRDefault="00BF0C6E"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akses detail pelatihan diikuti dan menuju halaman form persyaratan sertifikasi.</w:t>
      </w:r>
    </w:p>
    <w:p w:rsidR="00BF0C6E" w:rsidRPr="00E66BAC" w:rsidRDefault="00BF0C6E"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memilih daftar list pelatihan diikuti dan mengklik tombol form persyaratan sertifikasi.</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895523"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Form Persyaratan Sertifikasi</w:t>
      </w:r>
    </w:p>
    <w:p w:rsidR="00895523" w:rsidRPr="00E66BAC" w:rsidRDefault="00895523"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upload persyaratan pelatihan.</w:t>
      </w:r>
    </w:p>
    <w:p w:rsidR="00895523" w:rsidRPr="00E66BAC" w:rsidRDefault="00895523"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harus mengupload persyaratan pelatihan dan mengklik tombol upload persyaratan.</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C55B4A"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Informasi Lowongan Pekerjaan</w:t>
      </w:r>
    </w:p>
    <w:p w:rsidR="00C55B4A" w:rsidRPr="00E66BAC" w:rsidRDefault="00C55B4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akses lowongan pekerjaan dan menuju halaman detail lowongan pekerjaan.</w:t>
      </w:r>
    </w:p>
    <w:p w:rsidR="00C55B4A" w:rsidRPr="00E66BAC" w:rsidRDefault="00C55B4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mengklik menu </w:t>
      </w:r>
      <w:r w:rsidR="00C46D5A" w:rsidRPr="00E66BAC">
        <w:rPr>
          <w:rFonts w:ascii="Times New Roman" w:hAnsi="Times New Roman" w:cs="Times New Roman"/>
          <w:sz w:val="24"/>
          <w:szCs w:val="24"/>
        </w:rPr>
        <w:t xml:space="preserve">lowongan pekerjaan </w:t>
      </w:r>
      <w:r w:rsidRPr="00E66BAC">
        <w:rPr>
          <w:rFonts w:ascii="Times New Roman" w:hAnsi="Times New Roman" w:cs="Times New Roman"/>
          <w:sz w:val="24"/>
          <w:szCs w:val="24"/>
        </w:rPr>
        <w:t xml:space="preserve">pada sidebar dan memilih list </w:t>
      </w:r>
      <w:r w:rsidR="00C46D5A" w:rsidRPr="00E66BAC">
        <w:rPr>
          <w:rFonts w:ascii="Times New Roman" w:hAnsi="Times New Roman" w:cs="Times New Roman"/>
          <w:sz w:val="24"/>
          <w:szCs w:val="24"/>
        </w:rPr>
        <w:t>lowongan pekerjaan</w:t>
      </w:r>
      <w:r w:rsidRPr="00E66BAC">
        <w:rPr>
          <w:rFonts w:ascii="Times New Roman" w:hAnsi="Times New Roman" w:cs="Times New Roman"/>
          <w:sz w:val="24"/>
          <w:szCs w:val="24"/>
        </w:rPr>
        <w:t>.</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9A6BF8"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lastRenderedPageBreak/>
        <w:t>Halaman Detail Lowongan Pekerjaan</w:t>
      </w:r>
    </w:p>
    <w:p w:rsidR="009A6BF8" w:rsidRPr="00E66BAC" w:rsidRDefault="009A6BF8"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akses detail lowongan pekerjaan</w:t>
      </w:r>
    </w:p>
    <w:p w:rsidR="009A6BF8" w:rsidRPr="00E66BAC" w:rsidRDefault="009A6BF8"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memilih daftar list lowongan pekerjaan</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8F2DE1"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Profil Perusahaan</w:t>
      </w:r>
    </w:p>
    <w:p w:rsidR="008F2DE1" w:rsidRPr="00E66BAC" w:rsidRDefault="008F2DE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akses profile perusahaan.</w:t>
      </w:r>
    </w:p>
    <w:p w:rsidR="008F2DE1" w:rsidRPr="00E66BAC" w:rsidRDefault="008F2DE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mengklik menu profile perusahaan pada sidebar</w:t>
      </w:r>
    </w:p>
    <w:p w:rsidR="008F2DE1" w:rsidRPr="00E66BAC" w:rsidRDefault="008F2DE1" w:rsidP="00E66BAC">
      <w:pPr>
        <w:pStyle w:val="ListParagraph"/>
        <w:spacing w:line="360" w:lineRule="auto"/>
        <w:ind w:left="851"/>
        <w:rPr>
          <w:rFonts w:ascii="Times New Roman" w:hAnsi="Times New Roman" w:cs="Times New Roman"/>
          <w:sz w:val="24"/>
          <w:szCs w:val="24"/>
        </w:rPr>
      </w:pPr>
    </w:p>
    <w:p w:rsidR="007C7887"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7C7887" w:rsidRPr="00E66BAC" w:rsidRDefault="007C7887"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dapat mengakses pengaturan akun dan dapat menuju halaman edit akun atau melakukan logout.</w:t>
      </w:r>
    </w:p>
    <w:p w:rsidR="007C7887" w:rsidRPr="00E66BAC" w:rsidRDefault="007C7887"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mengklik menu pengaturan akun pada sidebar dan mengklik tombol edit akun atau logout.</w:t>
      </w:r>
    </w:p>
    <w:p w:rsidR="005F5575" w:rsidRPr="00E66BAC" w:rsidRDefault="005F5575" w:rsidP="00E66BAC">
      <w:pPr>
        <w:pStyle w:val="ListParagraph"/>
        <w:spacing w:line="360" w:lineRule="auto"/>
        <w:ind w:left="851"/>
        <w:rPr>
          <w:rFonts w:ascii="Times New Roman" w:hAnsi="Times New Roman" w:cs="Times New Roman"/>
          <w:sz w:val="24"/>
          <w:szCs w:val="24"/>
        </w:rPr>
      </w:pPr>
    </w:p>
    <w:p w:rsidR="005F5575" w:rsidRPr="00E66BAC" w:rsidRDefault="00C86546" w:rsidP="00E66BAC">
      <w:pPr>
        <w:pStyle w:val="ListParagraph"/>
        <w:numPr>
          <w:ilvl w:val="0"/>
          <w:numId w:val="38"/>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Edit Akun</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dapat </w:t>
      </w:r>
      <w:r w:rsidR="00617C2C" w:rsidRPr="00E66BAC">
        <w:rPr>
          <w:rFonts w:ascii="Times New Roman" w:hAnsi="Times New Roman" w:cs="Times New Roman"/>
          <w:sz w:val="24"/>
          <w:szCs w:val="24"/>
        </w:rPr>
        <w:t>mengubah data akun</w:t>
      </w:r>
    </w:p>
    <w:p w:rsidR="005F5575" w:rsidRPr="00E66BAC" w:rsidRDefault="005F5575"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847689" w:rsidRPr="00E66BAC">
        <w:rPr>
          <w:rFonts w:ascii="Times New Roman" w:hAnsi="Times New Roman" w:cs="Times New Roman"/>
          <w:sz w:val="24"/>
          <w:szCs w:val="24"/>
        </w:rPr>
        <w:t xml:space="preserve">Customers </w:t>
      </w:r>
      <w:r w:rsidRPr="00E66BAC">
        <w:rPr>
          <w:rFonts w:ascii="Times New Roman" w:hAnsi="Times New Roman" w:cs="Times New Roman"/>
          <w:sz w:val="24"/>
          <w:szCs w:val="24"/>
        </w:rPr>
        <w:t xml:space="preserve">harus </w:t>
      </w:r>
      <w:r w:rsidR="00617C2C" w:rsidRPr="00E66BAC">
        <w:rPr>
          <w:rFonts w:ascii="Times New Roman" w:hAnsi="Times New Roman" w:cs="Times New Roman"/>
          <w:sz w:val="24"/>
          <w:szCs w:val="24"/>
        </w:rPr>
        <w:t xml:space="preserve">mengganti data </w:t>
      </w:r>
      <w:r w:rsidRPr="00E66BAC">
        <w:rPr>
          <w:rFonts w:ascii="Times New Roman" w:hAnsi="Times New Roman" w:cs="Times New Roman"/>
          <w:sz w:val="24"/>
          <w:szCs w:val="24"/>
        </w:rPr>
        <w:t xml:space="preserve">akun </w:t>
      </w:r>
      <w:r w:rsidR="00617C2C" w:rsidRPr="00E66BAC">
        <w:rPr>
          <w:rFonts w:ascii="Times New Roman" w:hAnsi="Times New Roman" w:cs="Times New Roman"/>
          <w:sz w:val="24"/>
          <w:szCs w:val="24"/>
        </w:rPr>
        <w:t>dan kemudian mengklik tombol save</w:t>
      </w:r>
      <w:r w:rsidRPr="00E66BAC">
        <w:rPr>
          <w:rFonts w:ascii="Times New Roman" w:hAnsi="Times New Roman" w:cs="Times New Roman"/>
          <w:sz w:val="24"/>
          <w:szCs w:val="24"/>
        </w:rPr>
        <w:t>.</w:t>
      </w:r>
    </w:p>
    <w:p w:rsidR="007C3814" w:rsidRPr="00E66BAC" w:rsidRDefault="007C3814" w:rsidP="00E66BAC">
      <w:pPr>
        <w:spacing w:line="360" w:lineRule="auto"/>
        <w:rPr>
          <w:rFonts w:ascii="Times New Roman" w:hAnsi="Times New Roman" w:cs="Times New Roman"/>
          <w:b/>
          <w:sz w:val="24"/>
          <w:szCs w:val="24"/>
        </w:rPr>
      </w:pPr>
    </w:p>
    <w:p w:rsidR="00C31524" w:rsidRPr="00E66BAC" w:rsidRDefault="00C31524" w:rsidP="00E66BAC">
      <w:pPr>
        <w:pStyle w:val="Heading3"/>
        <w:numPr>
          <w:ilvl w:val="0"/>
          <w:numId w:val="6"/>
        </w:numPr>
        <w:spacing w:line="360" w:lineRule="auto"/>
        <w:ind w:left="851" w:hanging="851"/>
        <w:jc w:val="both"/>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Rekapitulasi Uji Tampilan dan Fungsionalitas </w:t>
      </w:r>
      <w:r w:rsidR="00E2165F" w:rsidRPr="00E66BAC">
        <w:rPr>
          <w:rFonts w:ascii="Times New Roman" w:hAnsi="Times New Roman" w:cs="Times New Roman"/>
          <w:b/>
          <w:i/>
          <w:color w:val="000000" w:themeColor="text1"/>
        </w:rPr>
        <w:t>Website</w:t>
      </w:r>
      <w:r w:rsidRPr="00E66BAC">
        <w:rPr>
          <w:rFonts w:ascii="Times New Roman" w:hAnsi="Times New Roman" w:cs="Times New Roman"/>
          <w:b/>
          <w:color w:val="000000" w:themeColor="text1"/>
        </w:rPr>
        <w:t xml:space="preserve"> Administrator</w:t>
      </w:r>
    </w:p>
    <w:p w:rsidR="00CF19A2" w:rsidRPr="00E66BAC" w:rsidRDefault="00247946"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Pengujian tampilan dan fungsionalitas website administrator dilakukan dengan membuka tampilan website melalui Google Chrome dan Mozilla Firefox.</w:t>
      </w:r>
    </w:p>
    <w:p w:rsidR="00A02857" w:rsidRPr="00E66BAC" w:rsidRDefault="00CF19A2" w:rsidP="00E66BAC">
      <w:pPr>
        <w:pStyle w:val="ListParagraph"/>
        <w:numPr>
          <w:ilvl w:val="0"/>
          <w:numId w:val="36"/>
        </w:numPr>
        <w:spacing w:line="360" w:lineRule="auto"/>
        <w:ind w:left="426" w:hanging="426"/>
        <w:rPr>
          <w:rFonts w:ascii="Times New Roman" w:hAnsi="Times New Roman" w:cs="Times New Roman"/>
          <w:b/>
          <w:sz w:val="24"/>
          <w:szCs w:val="24"/>
        </w:rPr>
      </w:pPr>
      <w:r w:rsidRPr="00E66BAC">
        <w:rPr>
          <w:rFonts w:ascii="Times New Roman" w:hAnsi="Times New Roman" w:cs="Times New Roman"/>
          <w:b/>
          <w:sz w:val="24"/>
          <w:szCs w:val="24"/>
        </w:rPr>
        <w:t xml:space="preserve">Hasil Rekap Uji Tampilan </w:t>
      </w:r>
      <w:r w:rsidR="00F17732" w:rsidRPr="00E66BAC">
        <w:rPr>
          <w:rFonts w:ascii="Times New Roman" w:hAnsi="Times New Roman" w:cs="Times New Roman"/>
          <w:b/>
          <w:i/>
          <w:sz w:val="24"/>
          <w:szCs w:val="24"/>
        </w:rPr>
        <w:t>Website Administrator</w:t>
      </w:r>
    </w:p>
    <w:p w:rsidR="00F17732" w:rsidRPr="00E66BAC" w:rsidRDefault="00F17732" w:rsidP="00E66BAC">
      <w:pPr>
        <w:pStyle w:val="ListParagraph"/>
        <w:spacing w:line="360" w:lineRule="auto"/>
        <w:ind w:left="426"/>
        <w:rPr>
          <w:rFonts w:ascii="Times New Roman" w:hAnsi="Times New Roman" w:cs="Times New Roman"/>
          <w:sz w:val="24"/>
          <w:szCs w:val="24"/>
        </w:rPr>
      </w:pPr>
      <w:r w:rsidRPr="00E66BAC">
        <w:rPr>
          <w:rFonts w:ascii="Times New Roman" w:hAnsi="Times New Roman" w:cs="Times New Roman"/>
          <w:sz w:val="24"/>
          <w:szCs w:val="24"/>
        </w:rPr>
        <w:t>Hasil rekap tampilan website administrator adalah sebagai berikut.</w:t>
      </w: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Login</w:t>
      </w:r>
    </w:p>
    <w:p w:rsidR="00F17732" w:rsidRPr="00E66BAC" w:rsidRDefault="00F17732" w:rsidP="00E66BAC">
      <w:pPr>
        <w:pStyle w:val="ListParagraph"/>
        <w:spacing w:line="360" w:lineRule="auto"/>
        <w:ind w:left="851"/>
        <w:jc w:val="both"/>
        <w:rPr>
          <w:rFonts w:ascii="Times New Roman" w:hAnsi="Times New Roman" w:cs="Times New Roman"/>
          <w:sz w:val="24"/>
          <w:szCs w:val="24"/>
        </w:rPr>
      </w:pPr>
      <w:r w:rsidRPr="00E66BAC">
        <w:rPr>
          <w:rFonts w:ascii="Times New Roman" w:hAnsi="Times New Roman" w:cs="Times New Roman"/>
          <w:sz w:val="24"/>
          <w:szCs w:val="24"/>
        </w:rPr>
        <w:t xml:space="preserve">Tampilan </w:t>
      </w:r>
      <w:r w:rsidRPr="00E66BAC">
        <w:rPr>
          <w:rFonts w:ascii="Times New Roman" w:hAnsi="Times New Roman" w:cs="Times New Roman"/>
          <w:iCs/>
          <w:sz w:val="24"/>
          <w:szCs w:val="24"/>
        </w:rPr>
        <w:t xml:space="preserve">halaman </w:t>
      </w:r>
      <w:r w:rsidRPr="00E66BAC">
        <w:rPr>
          <w:rFonts w:ascii="Times New Roman" w:hAnsi="Times New Roman" w:cs="Times New Roman"/>
          <w:i/>
          <w:iCs/>
          <w:sz w:val="24"/>
          <w:szCs w:val="24"/>
        </w:rPr>
        <w:t xml:space="preserve">logi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w:t>
      </w:r>
      <w:r w:rsidR="00EC12E5" w:rsidRPr="00E66BAC">
        <w:rPr>
          <w:rFonts w:ascii="Times New Roman" w:hAnsi="Times New Roman" w:cs="Times New Roman"/>
          <w:sz w:val="24"/>
          <w:szCs w:val="24"/>
        </w:rPr>
        <w:t>.</w:t>
      </w:r>
      <w:r w:rsidRPr="00E66BAC">
        <w:rPr>
          <w:rFonts w:ascii="Times New Roman" w:hAnsi="Times New Roman" w:cs="Times New Roman"/>
          <w:sz w:val="24"/>
          <w:szCs w:val="24"/>
        </w:rPr>
        <w:t xml:space="preserve"> dan Gambar 4.4.</w:t>
      </w:r>
    </w:p>
    <w:p w:rsidR="00F17732" w:rsidRPr="00E66BAC" w:rsidRDefault="00F17732" w:rsidP="00E66BAC">
      <w:pPr>
        <w:pStyle w:val="ListParagraph"/>
        <w:spacing w:line="360" w:lineRule="auto"/>
        <w:ind w:left="851"/>
        <w:jc w:val="both"/>
        <w:rPr>
          <w:rFonts w:ascii="Times New Roman" w:hAnsi="Times New Roman" w:cs="Times New Roman"/>
          <w:sz w:val="24"/>
          <w:szCs w:val="24"/>
        </w:rPr>
      </w:pP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ashboard</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lastRenderedPageBreak/>
        <w:t xml:space="preserve">Tampilan </w:t>
      </w:r>
      <w:r w:rsidRPr="00E66BAC">
        <w:rPr>
          <w:rFonts w:ascii="Times New Roman" w:hAnsi="Times New Roman" w:cs="Times New Roman"/>
          <w:iCs/>
          <w:sz w:val="24"/>
          <w:szCs w:val="24"/>
        </w:rPr>
        <w:t xml:space="preserve">halaman </w:t>
      </w:r>
      <w:r w:rsidR="004F794D" w:rsidRPr="00E66BAC">
        <w:rPr>
          <w:rFonts w:ascii="Times New Roman" w:hAnsi="Times New Roman" w:cs="Times New Roman"/>
          <w:i/>
          <w:iCs/>
          <w:sz w:val="24"/>
          <w:szCs w:val="24"/>
        </w:rPr>
        <w:t>dashboard</w:t>
      </w:r>
      <w:r w:rsidRPr="00E66BAC">
        <w:rPr>
          <w:rFonts w:ascii="Times New Roman" w:hAnsi="Times New Roman" w:cs="Times New Roman"/>
          <w:i/>
          <w:iCs/>
          <w:sz w:val="24"/>
          <w:szCs w:val="24"/>
        </w:rPr>
        <w:t xml:space="preserve">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w:t>
      </w:r>
      <w:r w:rsidR="00EC12E5" w:rsidRPr="00E66BAC">
        <w:rPr>
          <w:rFonts w:ascii="Times New Roman" w:hAnsi="Times New Roman" w:cs="Times New Roman"/>
          <w:sz w:val="24"/>
          <w:szCs w:val="24"/>
        </w:rPr>
        <w:t>5.</w:t>
      </w:r>
      <w:r w:rsidRPr="00E66BAC">
        <w:rPr>
          <w:rFonts w:ascii="Times New Roman" w:hAnsi="Times New Roman" w:cs="Times New Roman"/>
          <w:sz w:val="24"/>
          <w:szCs w:val="24"/>
        </w:rPr>
        <w:t xml:space="preserve"> dan Gambar 4.</w:t>
      </w:r>
      <w:r w:rsidR="00EC12E5" w:rsidRPr="00E66BAC">
        <w:rPr>
          <w:rFonts w:ascii="Times New Roman" w:hAnsi="Times New Roman" w:cs="Times New Roman"/>
          <w:sz w:val="24"/>
          <w:szCs w:val="24"/>
        </w:rPr>
        <w:t>6</w:t>
      </w:r>
      <w:r w:rsidRPr="00E66BAC">
        <w:rPr>
          <w:rFonts w:ascii="Times New Roman" w:hAnsi="Times New Roman" w:cs="Times New Roman"/>
          <w:sz w:val="24"/>
          <w:szCs w:val="24"/>
        </w:rPr>
        <w:t>.</w:t>
      </w:r>
    </w:p>
    <w:p w:rsidR="00F17732" w:rsidRPr="00E66BAC" w:rsidRDefault="00F17732"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EC12E5"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4F794D" w:rsidRPr="00E66BAC">
        <w:rPr>
          <w:rFonts w:ascii="Times New Roman" w:hAnsi="Times New Roman" w:cs="Times New Roman"/>
          <w:iCs/>
          <w:sz w:val="24"/>
          <w:szCs w:val="24"/>
        </w:rPr>
        <w:t xml:space="preserve">halaman daftar pelatih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w:t>
      </w:r>
      <w:r w:rsidR="00EC12E5" w:rsidRPr="00E66BAC">
        <w:rPr>
          <w:rFonts w:ascii="Times New Roman" w:hAnsi="Times New Roman" w:cs="Times New Roman"/>
          <w:sz w:val="24"/>
          <w:szCs w:val="24"/>
        </w:rPr>
        <w:t>7.</w:t>
      </w:r>
      <w:r w:rsidRPr="00E66BAC">
        <w:rPr>
          <w:rFonts w:ascii="Times New Roman" w:hAnsi="Times New Roman" w:cs="Times New Roman"/>
          <w:sz w:val="24"/>
          <w:szCs w:val="24"/>
        </w:rPr>
        <w:t xml:space="preserve"> dan Gambar 4.</w:t>
      </w:r>
      <w:r w:rsidR="00EC12E5" w:rsidRPr="00E66BAC">
        <w:rPr>
          <w:rFonts w:ascii="Times New Roman" w:hAnsi="Times New Roman" w:cs="Times New Roman"/>
          <w:sz w:val="24"/>
          <w:szCs w:val="24"/>
        </w:rPr>
        <w:t>8</w:t>
      </w:r>
      <w:r w:rsidRPr="00E66BAC">
        <w:rPr>
          <w:rFonts w:ascii="Times New Roman" w:hAnsi="Times New Roman" w:cs="Times New Roman"/>
          <w:sz w:val="24"/>
          <w:szCs w:val="24"/>
        </w:rPr>
        <w:t>.</w:t>
      </w:r>
    </w:p>
    <w:p w:rsidR="00EC12E5" w:rsidRPr="00E66BAC" w:rsidRDefault="00EC12E5"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Tambah Daftar Pelatih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Pr="00E66BAC">
        <w:rPr>
          <w:rFonts w:ascii="Times New Roman" w:hAnsi="Times New Roman" w:cs="Times New Roman"/>
          <w:iCs/>
          <w:sz w:val="24"/>
          <w:szCs w:val="24"/>
        </w:rPr>
        <w:t xml:space="preserve">halaman </w:t>
      </w:r>
      <w:r w:rsidR="00EC12E5" w:rsidRPr="00E66BAC">
        <w:rPr>
          <w:rFonts w:ascii="Times New Roman" w:hAnsi="Times New Roman" w:cs="Times New Roman"/>
          <w:iCs/>
          <w:sz w:val="24"/>
          <w:szCs w:val="24"/>
        </w:rPr>
        <w:t>daftar pelatihan</w:t>
      </w:r>
      <w:r w:rsidR="00EC12E5" w:rsidRPr="00E66BAC">
        <w:rPr>
          <w:rFonts w:ascii="Times New Roman" w:hAnsi="Times New Roman" w:cs="Times New Roman"/>
          <w:i/>
          <w:iCs/>
          <w:sz w:val="24"/>
          <w:szCs w:val="24"/>
        </w:rPr>
        <w:t xml:space="preserve">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w:t>
      </w:r>
      <w:r w:rsidR="00EC12E5" w:rsidRPr="00E66BAC">
        <w:rPr>
          <w:rFonts w:ascii="Times New Roman" w:hAnsi="Times New Roman" w:cs="Times New Roman"/>
          <w:sz w:val="24"/>
          <w:szCs w:val="24"/>
        </w:rPr>
        <w:t>9.</w:t>
      </w:r>
      <w:r w:rsidRPr="00E66BAC">
        <w:rPr>
          <w:rFonts w:ascii="Times New Roman" w:hAnsi="Times New Roman" w:cs="Times New Roman"/>
          <w:sz w:val="24"/>
          <w:szCs w:val="24"/>
        </w:rPr>
        <w:t xml:space="preserve"> dan Gambar 4.</w:t>
      </w:r>
      <w:r w:rsidR="00EC12E5" w:rsidRPr="00E66BAC">
        <w:rPr>
          <w:rFonts w:ascii="Times New Roman" w:hAnsi="Times New Roman" w:cs="Times New Roman"/>
          <w:sz w:val="24"/>
          <w:szCs w:val="24"/>
        </w:rPr>
        <w:t>10</w:t>
      </w:r>
      <w:r w:rsidRPr="00E66BAC">
        <w:rPr>
          <w:rFonts w:ascii="Times New Roman" w:hAnsi="Times New Roman" w:cs="Times New Roman"/>
          <w:sz w:val="24"/>
          <w:szCs w:val="24"/>
        </w:rPr>
        <w:t>.</w:t>
      </w:r>
    </w:p>
    <w:p w:rsidR="00EC12E5" w:rsidRPr="00E66BAC" w:rsidRDefault="00EC12E5"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Update Daftar Pelatih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Pr="00E66BAC">
        <w:rPr>
          <w:rFonts w:ascii="Times New Roman" w:hAnsi="Times New Roman" w:cs="Times New Roman"/>
          <w:iCs/>
          <w:sz w:val="24"/>
          <w:szCs w:val="24"/>
        </w:rPr>
        <w:t xml:space="preserve">halaman </w:t>
      </w:r>
      <w:r w:rsidR="00EC12E5" w:rsidRPr="00E66BAC">
        <w:rPr>
          <w:rFonts w:ascii="Times New Roman" w:hAnsi="Times New Roman" w:cs="Times New Roman"/>
          <w:iCs/>
          <w:sz w:val="24"/>
          <w:szCs w:val="24"/>
        </w:rPr>
        <w:t>update daftar pelatihan</w:t>
      </w:r>
      <w:r w:rsidR="00EC12E5" w:rsidRPr="00E66BAC">
        <w:rPr>
          <w:rFonts w:ascii="Times New Roman" w:hAnsi="Times New Roman" w:cs="Times New Roman"/>
          <w:i/>
          <w:iCs/>
          <w:sz w:val="24"/>
          <w:szCs w:val="24"/>
        </w:rPr>
        <w:t xml:space="preserve">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w:t>
      </w:r>
      <w:r w:rsidR="00EC12E5" w:rsidRPr="00E66BAC">
        <w:rPr>
          <w:rFonts w:ascii="Times New Roman" w:hAnsi="Times New Roman" w:cs="Times New Roman"/>
          <w:sz w:val="24"/>
          <w:szCs w:val="24"/>
        </w:rPr>
        <w:t>11.</w:t>
      </w:r>
      <w:r w:rsidRPr="00E66BAC">
        <w:rPr>
          <w:rFonts w:ascii="Times New Roman" w:hAnsi="Times New Roman" w:cs="Times New Roman"/>
          <w:sz w:val="24"/>
          <w:szCs w:val="24"/>
        </w:rPr>
        <w:t xml:space="preserve"> dan Gambar 4.</w:t>
      </w:r>
      <w:r w:rsidR="00EC12E5" w:rsidRPr="00E66BAC">
        <w:rPr>
          <w:rFonts w:ascii="Times New Roman" w:hAnsi="Times New Roman" w:cs="Times New Roman"/>
          <w:sz w:val="24"/>
          <w:szCs w:val="24"/>
        </w:rPr>
        <w:t>12</w:t>
      </w:r>
      <w:r w:rsidRPr="00E66BAC">
        <w:rPr>
          <w:rFonts w:ascii="Times New Roman" w:hAnsi="Times New Roman" w:cs="Times New Roman"/>
          <w:sz w:val="24"/>
          <w:szCs w:val="24"/>
        </w:rPr>
        <w:t>.</w:t>
      </w:r>
    </w:p>
    <w:p w:rsidR="00EC12E5" w:rsidRPr="00E66BAC" w:rsidRDefault="00EC12E5"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etail Daftar Pelatih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EC12E5" w:rsidRPr="00E66BAC">
        <w:rPr>
          <w:rFonts w:ascii="Times New Roman" w:hAnsi="Times New Roman" w:cs="Times New Roman"/>
          <w:iCs/>
          <w:sz w:val="24"/>
          <w:szCs w:val="24"/>
        </w:rPr>
        <w:t xml:space="preserve">halaman detail daftar pelatih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EC12E5" w:rsidRPr="00E66BAC" w:rsidRDefault="00EC12E5"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Riwayat Pelatih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EC12E5" w:rsidRPr="00E66BAC">
        <w:rPr>
          <w:rFonts w:ascii="Times New Roman" w:hAnsi="Times New Roman" w:cs="Times New Roman"/>
          <w:iCs/>
          <w:sz w:val="24"/>
          <w:szCs w:val="24"/>
        </w:rPr>
        <w:t xml:space="preserve">halaman riwayat pelatih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EC12E5" w:rsidRPr="00E66BAC" w:rsidRDefault="00EC12E5"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etail Riwayat Pelatih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EC12E5" w:rsidRPr="00E66BAC">
        <w:rPr>
          <w:rFonts w:ascii="Times New Roman" w:hAnsi="Times New Roman" w:cs="Times New Roman"/>
          <w:iCs/>
          <w:sz w:val="24"/>
          <w:szCs w:val="24"/>
        </w:rPr>
        <w:t xml:space="preserve">halaman detail riwayat pelatih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EC12E5" w:rsidRPr="00E66BAC" w:rsidRDefault="00EC12E5"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Informasi Customer</w:t>
      </w:r>
      <w:r w:rsidR="004F794D" w:rsidRPr="00E66BAC">
        <w:rPr>
          <w:rFonts w:ascii="Times New Roman" w:hAnsi="Times New Roman" w:cs="Times New Roman"/>
          <w:sz w:val="24"/>
          <w:szCs w:val="24"/>
        </w:rPr>
        <w:t>s</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EC12E5" w:rsidRPr="00E66BAC">
        <w:rPr>
          <w:rFonts w:ascii="Times New Roman" w:hAnsi="Times New Roman" w:cs="Times New Roman"/>
          <w:iCs/>
          <w:sz w:val="24"/>
          <w:szCs w:val="24"/>
        </w:rPr>
        <w:t xml:space="preserve">halaman informasi </w:t>
      </w:r>
      <w:r w:rsidR="007B30F4" w:rsidRPr="00E66BAC">
        <w:rPr>
          <w:rFonts w:ascii="Times New Roman" w:hAnsi="Times New Roman" w:cs="Times New Roman"/>
          <w:iCs/>
          <w:sz w:val="24"/>
          <w:szCs w:val="24"/>
        </w:rPr>
        <w:t xml:space="preserve">custom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lastRenderedPageBreak/>
        <w:t>Halaman Detail Customer</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detail custom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Update Customer</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update custom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Informasi Trainers</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informasi train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Tambah Trainers</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tambah train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4F794D"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Update Trainers</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update train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4F794D" w:rsidRPr="00E66BAC" w:rsidRDefault="004F794D"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etail Trainers</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detail trainers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Lowongan Pekerja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lowongan pekerja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Tambah Lowongan Pekerja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tambah lowongan pekerja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Update Lowongan Pekerja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update lowongan pekerja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detail lowongan pekerja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7B30F4" w:rsidRPr="00E66BAC" w:rsidRDefault="007B30F4" w:rsidP="00E66BAC">
      <w:pPr>
        <w:pStyle w:val="ListParagraph"/>
        <w:spacing w:line="360" w:lineRule="auto"/>
        <w:ind w:left="851"/>
        <w:rPr>
          <w:rFonts w:ascii="Times New Roman" w:hAnsi="Times New Roman" w:cs="Times New Roman"/>
          <w:sz w:val="24"/>
          <w:szCs w:val="24"/>
        </w:rPr>
      </w:pPr>
    </w:p>
    <w:p w:rsidR="00F17732" w:rsidRPr="00E66BAC" w:rsidRDefault="00F17732" w:rsidP="00E66BAC">
      <w:pPr>
        <w:pStyle w:val="ListParagraph"/>
        <w:numPr>
          <w:ilvl w:val="0"/>
          <w:numId w:val="39"/>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F17732" w:rsidRPr="00E66BAC" w:rsidRDefault="00F1773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7B30F4" w:rsidRPr="00E66BAC">
        <w:rPr>
          <w:rFonts w:ascii="Times New Roman" w:hAnsi="Times New Roman" w:cs="Times New Roman"/>
          <w:iCs/>
          <w:sz w:val="24"/>
          <w:szCs w:val="24"/>
        </w:rPr>
        <w:t xml:space="preserve">halaman pengaturan aku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F17732" w:rsidRPr="00E66BAC" w:rsidRDefault="00F17732" w:rsidP="00E66BAC">
      <w:pPr>
        <w:pStyle w:val="ListParagraph"/>
        <w:spacing w:line="360" w:lineRule="auto"/>
        <w:jc w:val="both"/>
        <w:rPr>
          <w:rFonts w:ascii="Times New Roman" w:hAnsi="Times New Roman" w:cs="Times New Roman"/>
          <w:sz w:val="24"/>
          <w:szCs w:val="24"/>
        </w:rPr>
      </w:pPr>
    </w:p>
    <w:p w:rsidR="00CF19A2" w:rsidRPr="00E66BAC" w:rsidRDefault="00CF19A2" w:rsidP="00E66BAC">
      <w:pPr>
        <w:pStyle w:val="ListParagraph"/>
        <w:numPr>
          <w:ilvl w:val="0"/>
          <w:numId w:val="36"/>
        </w:numPr>
        <w:spacing w:line="360" w:lineRule="auto"/>
        <w:ind w:left="426" w:hanging="426"/>
        <w:rPr>
          <w:rFonts w:ascii="Times New Roman" w:hAnsi="Times New Roman" w:cs="Times New Roman"/>
          <w:b/>
          <w:sz w:val="24"/>
          <w:szCs w:val="24"/>
        </w:rPr>
      </w:pPr>
      <w:r w:rsidRPr="00E66BAC">
        <w:rPr>
          <w:rFonts w:ascii="Times New Roman" w:hAnsi="Times New Roman" w:cs="Times New Roman"/>
          <w:b/>
          <w:sz w:val="24"/>
          <w:szCs w:val="24"/>
        </w:rPr>
        <w:t xml:space="preserve">Hasil Rekap Pengujian Fungsionalitas </w:t>
      </w:r>
      <w:r w:rsidR="00F17732" w:rsidRPr="00E66BAC">
        <w:rPr>
          <w:rFonts w:ascii="Times New Roman" w:hAnsi="Times New Roman" w:cs="Times New Roman"/>
          <w:b/>
          <w:i/>
          <w:sz w:val="24"/>
          <w:szCs w:val="24"/>
        </w:rPr>
        <w:t>Website Administrator</w:t>
      </w:r>
    </w:p>
    <w:p w:rsidR="009236C3"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Login</w:t>
      </w:r>
    </w:p>
    <w:p w:rsidR="009236C3" w:rsidRPr="00E66BAC" w:rsidRDefault="009236C3"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uju semua halaman</w:t>
      </w:r>
      <w:r w:rsidR="00F32D88" w:rsidRPr="00E66BAC">
        <w:rPr>
          <w:rFonts w:ascii="Times New Roman" w:hAnsi="Times New Roman" w:cs="Times New Roman"/>
          <w:sz w:val="24"/>
          <w:szCs w:val="24"/>
        </w:rPr>
        <w:t xml:space="preserve"> dashboard</w:t>
      </w:r>
      <w:r w:rsidRPr="00E66BAC">
        <w:rPr>
          <w:rFonts w:ascii="Times New Roman" w:hAnsi="Times New Roman" w:cs="Times New Roman"/>
          <w:sz w:val="24"/>
          <w:szCs w:val="24"/>
        </w:rPr>
        <w:t>.</w:t>
      </w:r>
    </w:p>
    <w:p w:rsidR="00847689" w:rsidRPr="00E66BAC" w:rsidRDefault="009236C3"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FC55CA" w:rsidRPr="00E66BAC">
        <w:rPr>
          <w:rFonts w:ascii="Times New Roman" w:hAnsi="Times New Roman" w:cs="Times New Roman"/>
          <w:sz w:val="24"/>
          <w:szCs w:val="24"/>
        </w:rPr>
        <w:t>A</w:t>
      </w:r>
      <w:r w:rsidRPr="00E66BAC">
        <w:rPr>
          <w:rFonts w:ascii="Times New Roman" w:hAnsi="Times New Roman" w:cs="Times New Roman"/>
          <w:sz w:val="24"/>
          <w:szCs w:val="24"/>
        </w:rPr>
        <w:t>dmi</w:t>
      </w:r>
      <w:r w:rsidR="00FC55CA" w:rsidRPr="00E66BAC">
        <w:rPr>
          <w:rFonts w:ascii="Times New Roman" w:hAnsi="Times New Roman" w:cs="Times New Roman"/>
          <w:sz w:val="24"/>
          <w:szCs w:val="24"/>
        </w:rPr>
        <w:t>nistrator</w:t>
      </w:r>
      <w:r w:rsidRPr="00E66BAC">
        <w:rPr>
          <w:rFonts w:ascii="Times New Roman" w:hAnsi="Times New Roman" w:cs="Times New Roman"/>
          <w:sz w:val="24"/>
          <w:szCs w:val="24"/>
        </w:rPr>
        <w:t xml:space="preserve"> harus memasukan akun yang sudah terdaftar dan mengklik tombol login.</w:t>
      </w:r>
    </w:p>
    <w:p w:rsidR="00E2473E" w:rsidRPr="00E66BAC" w:rsidRDefault="00E2473E" w:rsidP="00E66BAC">
      <w:pPr>
        <w:pStyle w:val="ListParagraph"/>
        <w:spacing w:line="360" w:lineRule="auto"/>
        <w:ind w:left="851"/>
        <w:rPr>
          <w:rFonts w:ascii="Times New Roman" w:hAnsi="Times New Roman" w:cs="Times New Roman"/>
          <w:sz w:val="24"/>
          <w:szCs w:val="24"/>
        </w:rPr>
      </w:pPr>
    </w:p>
    <w:p w:rsidR="008A5C1A"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w:t>
      </w:r>
      <w:r w:rsidR="008A5C1A" w:rsidRPr="00E66BAC">
        <w:rPr>
          <w:rFonts w:ascii="Times New Roman" w:hAnsi="Times New Roman" w:cs="Times New Roman"/>
          <w:sz w:val="24"/>
          <w:szCs w:val="24"/>
        </w:rPr>
        <w:t>alaman Dashboard</w:t>
      </w:r>
    </w:p>
    <w:p w:rsidR="008A5C1A" w:rsidRPr="00E66BAC" w:rsidRDefault="008A5C1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akses halaman dashboard.</w:t>
      </w:r>
    </w:p>
    <w:p w:rsidR="00847689" w:rsidRPr="00E66BAC" w:rsidRDefault="008A5C1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lakukan login atau dengan mengklik menu dashboard pada sidebar</w:t>
      </w:r>
      <w:r w:rsidR="00E2473E" w:rsidRPr="00E66BAC">
        <w:rPr>
          <w:rFonts w:ascii="Times New Roman" w:hAnsi="Times New Roman" w:cs="Times New Roman"/>
          <w:sz w:val="24"/>
          <w:szCs w:val="24"/>
        </w:rPr>
        <w:t>.</w:t>
      </w:r>
    </w:p>
    <w:p w:rsidR="00E2473E" w:rsidRPr="00E66BAC" w:rsidRDefault="00E2473E" w:rsidP="00E66BAC">
      <w:pPr>
        <w:pStyle w:val="ListParagraph"/>
        <w:spacing w:line="360" w:lineRule="auto"/>
        <w:ind w:left="851"/>
        <w:rPr>
          <w:rFonts w:ascii="Times New Roman" w:hAnsi="Times New Roman" w:cs="Times New Roman"/>
          <w:sz w:val="24"/>
          <w:szCs w:val="24"/>
        </w:rPr>
      </w:pPr>
    </w:p>
    <w:p w:rsidR="006771E6"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6771E6" w:rsidRPr="00E66BAC" w:rsidRDefault="006771E6"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akses halaman pelatihan.</w:t>
      </w:r>
    </w:p>
    <w:p w:rsidR="00E2473E" w:rsidRPr="00E66BAC" w:rsidRDefault="006771E6"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menu daftar pelatihan pada sidebar.</w:t>
      </w:r>
    </w:p>
    <w:p w:rsidR="00BB74BA" w:rsidRPr="00E66BAC" w:rsidRDefault="00BB74BA" w:rsidP="00E66BAC">
      <w:pPr>
        <w:pStyle w:val="ListParagraph"/>
        <w:spacing w:line="360" w:lineRule="auto"/>
        <w:ind w:left="851"/>
        <w:rPr>
          <w:rFonts w:ascii="Times New Roman" w:hAnsi="Times New Roman" w:cs="Times New Roman"/>
          <w:sz w:val="24"/>
          <w:szCs w:val="24"/>
        </w:rPr>
      </w:pPr>
    </w:p>
    <w:p w:rsidR="00E2473E"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Tambah Daftar Pelatihan</w:t>
      </w:r>
    </w:p>
    <w:p w:rsidR="00E2473E" w:rsidRPr="00E66BAC" w:rsidRDefault="00E2473E"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lastRenderedPageBreak/>
        <w:t xml:space="preserve">Tujuan </w:t>
      </w:r>
      <w:r w:rsidRPr="00E66BAC">
        <w:rPr>
          <w:rFonts w:ascii="Times New Roman" w:hAnsi="Times New Roman" w:cs="Times New Roman"/>
          <w:sz w:val="24"/>
          <w:szCs w:val="24"/>
        </w:rPr>
        <w:tab/>
        <w:t>: Administrator dapat menambah data pelatihan.</w:t>
      </w:r>
    </w:p>
    <w:p w:rsidR="00847689" w:rsidRPr="00E66BAC" w:rsidRDefault="00E2473E"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tambah data dan kemduian klik tombol tambah.</w:t>
      </w:r>
    </w:p>
    <w:p w:rsidR="00CA35DB" w:rsidRPr="00E66BAC" w:rsidRDefault="00CA35DB" w:rsidP="00E66BAC">
      <w:pPr>
        <w:pStyle w:val="ListParagraph"/>
        <w:spacing w:line="360" w:lineRule="auto"/>
        <w:ind w:left="851"/>
        <w:rPr>
          <w:rFonts w:ascii="Times New Roman" w:hAnsi="Times New Roman" w:cs="Times New Roman"/>
          <w:sz w:val="24"/>
          <w:szCs w:val="24"/>
        </w:rPr>
      </w:pPr>
    </w:p>
    <w:p w:rsidR="0068622B"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Update Daftar Pelatihan</w:t>
      </w:r>
    </w:p>
    <w:p w:rsidR="0068622B" w:rsidRPr="00E66BAC" w:rsidRDefault="0068622B"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update data pelatihan.</w:t>
      </w:r>
    </w:p>
    <w:p w:rsidR="0068622B" w:rsidRPr="00E66BAC" w:rsidRDefault="0068622B"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ubah dan kem</w:t>
      </w:r>
      <w:r w:rsidR="008C37F0" w:rsidRPr="00E66BAC">
        <w:rPr>
          <w:rFonts w:ascii="Times New Roman" w:hAnsi="Times New Roman" w:cs="Times New Roman"/>
          <w:sz w:val="24"/>
          <w:szCs w:val="24"/>
        </w:rPr>
        <w:t>udi</w:t>
      </w:r>
      <w:r w:rsidRPr="00E66BAC">
        <w:rPr>
          <w:rFonts w:ascii="Times New Roman" w:hAnsi="Times New Roman" w:cs="Times New Roman"/>
          <w:sz w:val="24"/>
          <w:szCs w:val="24"/>
        </w:rPr>
        <w:t>an klik tombol ubah.</w:t>
      </w:r>
    </w:p>
    <w:p w:rsidR="0068622B" w:rsidRPr="00E66BAC" w:rsidRDefault="0068622B" w:rsidP="00E66BAC">
      <w:pPr>
        <w:pStyle w:val="ListParagraph"/>
        <w:spacing w:line="360" w:lineRule="auto"/>
        <w:ind w:left="851"/>
        <w:rPr>
          <w:rFonts w:ascii="Times New Roman" w:hAnsi="Times New Roman" w:cs="Times New Roman"/>
          <w:sz w:val="24"/>
          <w:szCs w:val="24"/>
        </w:rPr>
      </w:pPr>
    </w:p>
    <w:p w:rsidR="00C34E8A"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etail Daftar Pelatihan</w:t>
      </w:r>
    </w:p>
    <w:p w:rsidR="00C34E8A" w:rsidRPr="00E66BAC" w:rsidRDefault="00C34E8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lihat </w:t>
      </w:r>
      <w:r w:rsidR="00557E1A" w:rsidRPr="00E66BAC">
        <w:rPr>
          <w:rFonts w:ascii="Times New Roman" w:hAnsi="Times New Roman" w:cs="Times New Roman"/>
          <w:sz w:val="24"/>
          <w:szCs w:val="24"/>
        </w:rPr>
        <w:t>detail data</w:t>
      </w:r>
      <w:r w:rsidRPr="00E66BAC">
        <w:rPr>
          <w:rFonts w:ascii="Times New Roman" w:hAnsi="Times New Roman" w:cs="Times New Roman"/>
          <w:sz w:val="24"/>
          <w:szCs w:val="24"/>
        </w:rPr>
        <w:t xml:space="preserve"> pelatihan.</w:t>
      </w:r>
    </w:p>
    <w:p w:rsidR="00847689" w:rsidRPr="00E66BAC" w:rsidRDefault="00C34E8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detail.</w:t>
      </w:r>
    </w:p>
    <w:p w:rsidR="00C34E8A" w:rsidRPr="00E66BAC" w:rsidRDefault="00C34E8A" w:rsidP="00E66BAC">
      <w:pPr>
        <w:pStyle w:val="ListParagraph"/>
        <w:spacing w:line="360" w:lineRule="auto"/>
        <w:ind w:left="851"/>
        <w:rPr>
          <w:rFonts w:ascii="Times New Roman" w:hAnsi="Times New Roman" w:cs="Times New Roman"/>
          <w:sz w:val="24"/>
          <w:szCs w:val="24"/>
        </w:rPr>
      </w:pPr>
    </w:p>
    <w:p w:rsidR="00A45260"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Riwayat Pelatihan</w:t>
      </w:r>
    </w:p>
    <w:p w:rsidR="00A45260" w:rsidRPr="00E66BAC" w:rsidRDefault="00A4526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akses halaman riwayat pelatihan.</w:t>
      </w:r>
    </w:p>
    <w:p w:rsidR="00A45260" w:rsidRPr="00E66BAC" w:rsidRDefault="00A4526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menu riwayat pelatihan pada sidebar.</w:t>
      </w:r>
    </w:p>
    <w:p w:rsidR="00847689" w:rsidRPr="00E66BAC" w:rsidRDefault="00847689" w:rsidP="00E66BAC">
      <w:pPr>
        <w:pStyle w:val="ListParagraph"/>
        <w:spacing w:line="360" w:lineRule="auto"/>
        <w:ind w:left="851" w:hanging="284"/>
        <w:rPr>
          <w:rFonts w:ascii="Times New Roman" w:hAnsi="Times New Roman" w:cs="Times New Roman"/>
          <w:sz w:val="24"/>
          <w:szCs w:val="24"/>
        </w:rPr>
      </w:pPr>
    </w:p>
    <w:p w:rsidR="00C34E8A"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etail Riwayat Pelatihan</w:t>
      </w:r>
    </w:p>
    <w:p w:rsidR="00C34E8A" w:rsidRPr="00E66BAC" w:rsidRDefault="00C34E8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lihat </w:t>
      </w:r>
      <w:r w:rsidR="00557E1A" w:rsidRPr="00E66BAC">
        <w:rPr>
          <w:rFonts w:ascii="Times New Roman" w:hAnsi="Times New Roman" w:cs="Times New Roman"/>
          <w:sz w:val="24"/>
          <w:szCs w:val="24"/>
        </w:rPr>
        <w:t xml:space="preserve">detail riwayat </w:t>
      </w:r>
      <w:r w:rsidRPr="00E66BAC">
        <w:rPr>
          <w:rFonts w:ascii="Times New Roman" w:hAnsi="Times New Roman" w:cs="Times New Roman"/>
          <w:sz w:val="24"/>
          <w:szCs w:val="24"/>
        </w:rPr>
        <w:t>pelatihan.</w:t>
      </w:r>
    </w:p>
    <w:p w:rsidR="00C34E8A" w:rsidRPr="00E66BAC" w:rsidRDefault="00C34E8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detail.</w:t>
      </w:r>
    </w:p>
    <w:p w:rsidR="00C34E8A" w:rsidRPr="00E66BAC" w:rsidRDefault="00C34E8A" w:rsidP="00E66BAC">
      <w:pPr>
        <w:pStyle w:val="ListParagraph"/>
        <w:spacing w:line="360" w:lineRule="auto"/>
        <w:ind w:left="851"/>
        <w:rPr>
          <w:rFonts w:ascii="Times New Roman" w:hAnsi="Times New Roman" w:cs="Times New Roman"/>
          <w:sz w:val="24"/>
          <w:szCs w:val="24"/>
        </w:rPr>
      </w:pPr>
    </w:p>
    <w:p w:rsidR="00387EE0"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Informasi Customers</w:t>
      </w:r>
    </w:p>
    <w:p w:rsidR="00387EE0" w:rsidRPr="00E66BAC" w:rsidRDefault="00387EE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akses halaman informasi customers.</w:t>
      </w:r>
    </w:p>
    <w:p w:rsidR="00AB7CC9" w:rsidRPr="00E66BAC" w:rsidRDefault="00387EE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menu informasi customers pada sidebar.</w:t>
      </w:r>
    </w:p>
    <w:p w:rsidR="00BB74BA" w:rsidRPr="00E66BAC" w:rsidRDefault="00BB74BA" w:rsidP="00E66BAC">
      <w:pPr>
        <w:pStyle w:val="ListParagraph"/>
        <w:spacing w:line="360" w:lineRule="auto"/>
        <w:ind w:left="851"/>
        <w:rPr>
          <w:rFonts w:ascii="Times New Roman" w:hAnsi="Times New Roman" w:cs="Times New Roman"/>
          <w:sz w:val="24"/>
          <w:szCs w:val="24"/>
        </w:rPr>
      </w:pPr>
    </w:p>
    <w:p w:rsidR="003027C1"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etail Customer</w:t>
      </w:r>
    </w:p>
    <w:p w:rsidR="003027C1" w:rsidRPr="00E66BAC" w:rsidRDefault="003027C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lihat </w:t>
      </w:r>
      <w:r w:rsidR="00557E1A" w:rsidRPr="00E66BAC">
        <w:rPr>
          <w:rFonts w:ascii="Times New Roman" w:hAnsi="Times New Roman" w:cs="Times New Roman"/>
          <w:sz w:val="24"/>
          <w:szCs w:val="24"/>
        </w:rPr>
        <w:t>detail data customers</w:t>
      </w:r>
      <w:r w:rsidRPr="00E66BAC">
        <w:rPr>
          <w:rFonts w:ascii="Times New Roman" w:hAnsi="Times New Roman" w:cs="Times New Roman"/>
          <w:sz w:val="24"/>
          <w:szCs w:val="24"/>
        </w:rPr>
        <w:t>.</w:t>
      </w:r>
    </w:p>
    <w:p w:rsidR="00A46FB1" w:rsidRPr="00E66BAC" w:rsidRDefault="003027C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detail.</w:t>
      </w:r>
    </w:p>
    <w:p w:rsidR="007C3D4A" w:rsidRPr="00E66BAC" w:rsidRDefault="007C3D4A" w:rsidP="00E66BAC">
      <w:pPr>
        <w:pStyle w:val="ListParagraph"/>
        <w:spacing w:line="360" w:lineRule="auto"/>
        <w:ind w:left="851"/>
        <w:rPr>
          <w:rFonts w:ascii="Times New Roman" w:hAnsi="Times New Roman" w:cs="Times New Roman"/>
          <w:sz w:val="24"/>
          <w:szCs w:val="24"/>
        </w:rPr>
      </w:pPr>
    </w:p>
    <w:p w:rsidR="00E325AF"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Informasi Trainers</w:t>
      </w:r>
    </w:p>
    <w:p w:rsidR="00E325AF" w:rsidRPr="00E66BAC" w:rsidRDefault="00E325AF"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akses halaman informasi trainers.</w:t>
      </w:r>
    </w:p>
    <w:p w:rsidR="00847689" w:rsidRPr="00E66BAC" w:rsidRDefault="00E325AF"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menu informasi trainers pada sidebar.</w:t>
      </w:r>
    </w:p>
    <w:p w:rsidR="00E325AF" w:rsidRPr="00E66BAC" w:rsidRDefault="00E325AF" w:rsidP="00E66BAC">
      <w:pPr>
        <w:pStyle w:val="ListParagraph"/>
        <w:spacing w:line="360" w:lineRule="auto"/>
        <w:ind w:left="851"/>
        <w:rPr>
          <w:rFonts w:ascii="Times New Roman" w:hAnsi="Times New Roman" w:cs="Times New Roman"/>
          <w:sz w:val="24"/>
          <w:szCs w:val="24"/>
        </w:rPr>
      </w:pPr>
    </w:p>
    <w:p w:rsidR="00CA35DB"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Tambah Trainers</w:t>
      </w:r>
    </w:p>
    <w:p w:rsidR="00CA35DB" w:rsidRPr="00E66BAC" w:rsidRDefault="00CA35DB"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ambah data trainers.</w:t>
      </w:r>
    </w:p>
    <w:p w:rsidR="00CA35DB" w:rsidRPr="00E66BAC" w:rsidRDefault="00CA35DB"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tambah data dan kemduian klik tombol tambah.</w:t>
      </w:r>
    </w:p>
    <w:p w:rsidR="00CA35DB" w:rsidRPr="00E66BAC" w:rsidRDefault="00CA35DB" w:rsidP="00E66BAC">
      <w:pPr>
        <w:pStyle w:val="ListParagraph"/>
        <w:spacing w:line="360" w:lineRule="auto"/>
        <w:ind w:left="851"/>
        <w:rPr>
          <w:rFonts w:ascii="Times New Roman" w:hAnsi="Times New Roman" w:cs="Times New Roman"/>
          <w:sz w:val="24"/>
          <w:szCs w:val="24"/>
        </w:rPr>
      </w:pPr>
    </w:p>
    <w:p w:rsidR="00A46FB1"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Update Trainers</w:t>
      </w:r>
    </w:p>
    <w:p w:rsidR="00A46FB1" w:rsidRPr="00E66BAC" w:rsidRDefault="00A46FB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ngupdate data </w:t>
      </w:r>
      <w:r w:rsidR="00E831C4" w:rsidRPr="00E66BAC">
        <w:rPr>
          <w:rFonts w:ascii="Times New Roman" w:hAnsi="Times New Roman" w:cs="Times New Roman"/>
          <w:sz w:val="24"/>
          <w:szCs w:val="24"/>
        </w:rPr>
        <w:t>trainers</w:t>
      </w:r>
      <w:r w:rsidRPr="00E66BAC">
        <w:rPr>
          <w:rFonts w:ascii="Times New Roman" w:hAnsi="Times New Roman" w:cs="Times New Roman"/>
          <w:sz w:val="24"/>
          <w:szCs w:val="24"/>
        </w:rPr>
        <w:t>.</w:t>
      </w:r>
    </w:p>
    <w:p w:rsidR="00A46FB1" w:rsidRPr="00E66BAC" w:rsidRDefault="00A46FB1"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ubah dan kemudian klik tombol ubah.</w:t>
      </w:r>
    </w:p>
    <w:p w:rsidR="00A46FB1" w:rsidRPr="00E66BAC" w:rsidRDefault="00A46FB1" w:rsidP="00E66BAC">
      <w:pPr>
        <w:pStyle w:val="ListParagraph"/>
        <w:spacing w:line="360" w:lineRule="auto"/>
        <w:ind w:left="851"/>
        <w:rPr>
          <w:rFonts w:ascii="Times New Roman" w:hAnsi="Times New Roman" w:cs="Times New Roman"/>
          <w:sz w:val="24"/>
          <w:szCs w:val="24"/>
        </w:rPr>
      </w:pPr>
    </w:p>
    <w:p w:rsidR="007C3D4A"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etail Trainers</w:t>
      </w:r>
    </w:p>
    <w:p w:rsidR="007C3D4A" w:rsidRPr="00E66BAC" w:rsidRDefault="007C3D4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lihat </w:t>
      </w:r>
      <w:r w:rsidR="00F2149B" w:rsidRPr="00E66BAC">
        <w:rPr>
          <w:rFonts w:ascii="Times New Roman" w:hAnsi="Times New Roman" w:cs="Times New Roman"/>
          <w:sz w:val="24"/>
          <w:szCs w:val="24"/>
        </w:rPr>
        <w:t>detail data trainers</w:t>
      </w:r>
      <w:r w:rsidRPr="00E66BAC">
        <w:rPr>
          <w:rFonts w:ascii="Times New Roman" w:hAnsi="Times New Roman" w:cs="Times New Roman"/>
          <w:sz w:val="24"/>
          <w:szCs w:val="24"/>
        </w:rPr>
        <w:t>.</w:t>
      </w:r>
    </w:p>
    <w:p w:rsidR="00847689" w:rsidRPr="00E66BAC" w:rsidRDefault="007C3D4A"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detail.</w:t>
      </w:r>
    </w:p>
    <w:p w:rsidR="007C3D4A" w:rsidRPr="00E66BAC" w:rsidRDefault="007C3D4A" w:rsidP="00E66BAC">
      <w:pPr>
        <w:pStyle w:val="ListParagraph"/>
        <w:spacing w:line="360" w:lineRule="auto"/>
        <w:ind w:left="851"/>
        <w:rPr>
          <w:rFonts w:ascii="Times New Roman" w:hAnsi="Times New Roman" w:cs="Times New Roman"/>
          <w:sz w:val="24"/>
          <w:szCs w:val="24"/>
        </w:rPr>
      </w:pPr>
    </w:p>
    <w:p w:rsidR="00074AF0"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Lowongan Pekerjaan</w:t>
      </w:r>
    </w:p>
    <w:p w:rsidR="00074AF0" w:rsidRPr="00E66BAC" w:rsidRDefault="00074AF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akses halaman lowongan pekerjaan.</w:t>
      </w:r>
    </w:p>
    <w:p w:rsidR="00074AF0" w:rsidRPr="00E66BAC" w:rsidRDefault="00074AF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menu lowongan pekerjaan pada sidebar.</w:t>
      </w:r>
    </w:p>
    <w:p w:rsidR="00847689" w:rsidRPr="00E66BAC" w:rsidRDefault="00847689" w:rsidP="00E66BAC">
      <w:pPr>
        <w:pStyle w:val="ListParagraph"/>
        <w:spacing w:line="360" w:lineRule="auto"/>
        <w:ind w:left="851" w:hanging="284"/>
        <w:rPr>
          <w:rFonts w:ascii="Times New Roman" w:hAnsi="Times New Roman" w:cs="Times New Roman"/>
          <w:sz w:val="24"/>
          <w:szCs w:val="24"/>
        </w:rPr>
      </w:pPr>
    </w:p>
    <w:p w:rsidR="004E2049"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Tambah Lowongan Pekerjaan</w:t>
      </w:r>
    </w:p>
    <w:p w:rsidR="004E2049" w:rsidRPr="00E66BAC" w:rsidRDefault="004E2049"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ambah data lowongan pekerjaan.</w:t>
      </w:r>
    </w:p>
    <w:p w:rsidR="004E2049" w:rsidRPr="00E66BAC" w:rsidRDefault="004E2049"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tambah data dan kemduian klik tombol tambah.</w:t>
      </w:r>
    </w:p>
    <w:p w:rsidR="004E2049" w:rsidRPr="00E66BAC" w:rsidRDefault="004E2049" w:rsidP="00E66BAC">
      <w:pPr>
        <w:pStyle w:val="ListParagraph"/>
        <w:spacing w:line="360" w:lineRule="auto"/>
        <w:ind w:left="851"/>
        <w:rPr>
          <w:rFonts w:ascii="Times New Roman" w:hAnsi="Times New Roman" w:cs="Times New Roman"/>
          <w:sz w:val="24"/>
          <w:szCs w:val="24"/>
        </w:rPr>
      </w:pPr>
    </w:p>
    <w:p w:rsidR="00F84634"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lastRenderedPageBreak/>
        <w:t>Halaman Update Lowongan Pekerjaan</w:t>
      </w:r>
    </w:p>
    <w:p w:rsidR="00F84634" w:rsidRPr="00E66BAC" w:rsidRDefault="00F84634"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Administrator dapat mengupdate data lowongan pekerjaan.</w:t>
      </w:r>
    </w:p>
    <w:p w:rsidR="00847689" w:rsidRPr="00E66BAC" w:rsidRDefault="00F84634"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ubah dan kemudian klik tombol ubah.</w:t>
      </w:r>
    </w:p>
    <w:p w:rsidR="00F84634" w:rsidRPr="00E66BAC" w:rsidRDefault="00F84634" w:rsidP="00E66BAC">
      <w:pPr>
        <w:pStyle w:val="ListParagraph"/>
        <w:spacing w:line="360" w:lineRule="auto"/>
        <w:ind w:left="851"/>
        <w:rPr>
          <w:rFonts w:ascii="Times New Roman" w:hAnsi="Times New Roman" w:cs="Times New Roman"/>
          <w:sz w:val="24"/>
          <w:szCs w:val="24"/>
        </w:rPr>
      </w:pPr>
    </w:p>
    <w:p w:rsidR="00815707"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Detail Lowongan Pekerjaan</w:t>
      </w:r>
    </w:p>
    <w:p w:rsidR="00815707" w:rsidRPr="00E66BAC" w:rsidRDefault="00815707"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lihat </w:t>
      </w:r>
      <w:r w:rsidR="00F2149B" w:rsidRPr="00E66BAC">
        <w:rPr>
          <w:rFonts w:ascii="Times New Roman" w:hAnsi="Times New Roman" w:cs="Times New Roman"/>
          <w:sz w:val="24"/>
          <w:szCs w:val="24"/>
        </w:rPr>
        <w:t xml:space="preserve">detail </w:t>
      </w:r>
      <w:r w:rsidRPr="00E66BAC">
        <w:rPr>
          <w:rFonts w:ascii="Times New Roman" w:hAnsi="Times New Roman" w:cs="Times New Roman"/>
          <w:sz w:val="24"/>
          <w:szCs w:val="24"/>
        </w:rPr>
        <w:t xml:space="preserve">data </w:t>
      </w:r>
      <w:r w:rsidR="00F2149B" w:rsidRPr="00E66BAC">
        <w:rPr>
          <w:rFonts w:ascii="Times New Roman" w:hAnsi="Times New Roman" w:cs="Times New Roman"/>
          <w:sz w:val="24"/>
          <w:szCs w:val="24"/>
        </w:rPr>
        <w:t>lowongan pekerjaan</w:t>
      </w:r>
      <w:r w:rsidRPr="00E66BAC">
        <w:rPr>
          <w:rFonts w:ascii="Times New Roman" w:hAnsi="Times New Roman" w:cs="Times New Roman"/>
          <w:sz w:val="24"/>
          <w:szCs w:val="24"/>
        </w:rPr>
        <w:t>.</w:t>
      </w:r>
    </w:p>
    <w:p w:rsidR="00E2473E" w:rsidRPr="00E66BAC" w:rsidRDefault="00815707"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tombol detail.</w:t>
      </w:r>
    </w:p>
    <w:p w:rsidR="00815707" w:rsidRPr="00E66BAC" w:rsidRDefault="00815707" w:rsidP="00E66BAC">
      <w:pPr>
        <w:pStyle w:val="ListParagraph"/>
        <w:spacing w:line="360" w:lineRule="auto"/>
        <w:ind w:left="851"/>
        <w:rPr>
          <w:rFonts w:ascii="Times New Roman" w:hAnsi="Times New Roman" w:cs="Times New Roman"/>
          <w:sz w:val="24"/>
          <w:szCs w:val="24"/>
        </w:rPr>
      </w:pPr>
    </w:p>
    <w:p w:rsidR="00074AF0" w:rsidRPr="00E66BAC" w:rsidRDefault="00847689" w:rsidP="00E66BAC">
      <w:pPr>
        <w:pStyle w:val="ListParagraph"/>
        <w:numPr>
          <w:ilvl w:val="0"/>
          <w:numId w:val="42"/>
        </w:numPr>
        <w:spacing w:line="360" w:lineRule="auto"/>
        <w:ind w:left="851" w:hanging="284"/>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074AF0" w:rsidRPr="00E66BAC" w:rsidRDefault="00074AF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Administrator dapat mengakses halaman pengaturan akun dan </w:t>
      </w:r>
      <w:r w:rsidR="0082699A" w:rsidRPr="00E66BAC">
        <w:rPr>
          <w:rFonts w:ascii="Times New Roman" w:hAnsi="Times New Roman" w:cs="Times New Roman"/>
          <w:sz w:val="24"/>
          <w:szCs w:val="24"/>
        </w:rPr>
        <w:t xml:space="preserve">mengupdate </w:t>
      </w:r>
      <w:r w:rsidRPr="00E66BAC">
        <w:rPr>
          <w:rFonts w:ascii="Times New Roman" w:hAnsi="Times New Roman" w:cs="Times New Roman"/>
          <w:sz w:val="24"/>
          <w:szCs w:val="24"/>
        </w:rPr>
        <w:t>data informasi akun.</w:t>
      </w:r>
    </w:p>
    <w:p w:rsidR="00693BE7" w:rsidRPr="00E66BAC" w:rsidRDefault="00074AF0"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Administrator harus mengklik menu riwayat pelatihan pada sidebar</w:t>
      </w:r>
      <w:r w:rsidR="0082699A" w:rsidRPr="00E66BAC">
        <w:rPr>
          <w:rFonts w:ascii="Times New Roman" w:hAnsi="Times New Roman" w:cs="Times New Roman"/>
          <w:sz w:val="24"/>
          <w:szCs w:val="24"/>
        </w:rPr>
        <w:t xml:space="preserve"> kemudian mengklik save untuk mengupdate data informasi akun</w:t>
      </w:r>
      <w:r w:rsidR="00622CA9" w:rsidRPr="00E66BAC">
        <w:rPr>
          <w:rFonts w:ascii="Times New Roman" w:hAnsi="Times New Roman" w:cs="Times New Roman"/>
          <w:sz w:val="24"/>
          <w:szCs w:val="24"/>
        </w:rPr>
        <w:t>.</w:t>
      </w:r>
    </w:p>
    <w:p w:rsidR="00622CA9" w:rsidRPr="00E66BAC" w:rsidRDefault="00622CA9" w:rsidP="00E66BAC">
      <w:pPr>
        <w:pStyle w:val="ListParagraph"/>
        <w:spacing w:line="360" w:lineRule="auto"/>
        <w:ind w:left="851"/>
        <w:rPr>
          <w:rFonts w:ascii="Times New Roman" w:hAnsi="Times New Roman" w:cs="Times New Roman"/>
          <w:sz w:val="24"/>
          <w:szCs w:val="24"/>
        </w:rPr>
      </w:pPr>
    </w:p>
    <w:p w:rsidR="00A02857" w:rsidRPr="00E66BAC" w:rsidRDefault="00C31524" w:rsidP="00E66BAC">
      <w:pPr>
        <w:pStyle w:val="Heading3"/>
        <w:numPr>
          <w:ilvl w:val="0"/>
          <w:numId w:val="6"/>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t xml:space="preserve">Rekapitulasi Uji Tampilan dan Fungsionalitas </w:t>
      </w:r>
      <w:r w:rsidR="00E2165F" w:rsidRPr="00E66BAC">
        <w:rPr>
          <w:rFonts w:ascii="Times New Roman" w:hAnsi="Times New Roman" w:cs="Times New Roman"/>
          <w:b/>
          <w:i/>
          <w:color w:val="000000" w:themeColor="text1"/>
        </w:rPr>
        <w:t>Website</w:t>
      </w:r>
      <w:r w:rsidRPr="00E66BAC">
        <w:rPr>
          <w:rFonts w:ascii="Times New Roman" w:hAnsi="Times New Roman" w:cs="Times New Roman"/>
          <w:b/>
          <w:color w:val="000000" w:themeColor="text1"/>
        </w:rPr>
        <w:t xml:space="preserve"> Trainers</w:t>
      </w:r>
    </w:p>
    <w:p w:rsidR="00BB14A0" w:rsidRPr="00E66BAC" w:rsidRDefault="00BB14A0" w:rsidP="00E66BAC">
      <w:pPr>
        <w:spacing w:line="360" w:lineRule="auto"/>
        <w:jc w:val="both"/>
        <w:rPr>
          <w:rFonts w:ascii="Times New Roman" w:hAnsi="Times New Roman" w:cs="Times New Roman"/>
          <w:sz w:val="24"/>
          <w:szCs w:val="24"/>
        </w:rPr>
      </w:pPr>
      <w:r w:rsidRPr="00E66BAC">
        <w:rPr>
          <w:rFonts w:ascii="Times New Roman" w:hAnsi="Times New Roman" w:cs="Times New Roman"/>
          <w:sz w:val="24"/>
          <w:szCs w:val="24"/>
        </w:rPr>
        <w:t xml:space="preserve">Pengujian tampilan dan fungsionalitas website </w:t>
      </w:r>
      <w:r w:rsidR="009479A2"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dilakukan dengan membuka tampilan website melalui Google Chrome dan Mozilla Firefox.</w:t>
      </w:r>
    </w:p>
    <w:p w:rsidR="00A02857" w:rsidRPr="00E66BAC" w:rsidRDefault="00693BE7" w:rsidP="00E66BAC">
      <w:pPr>
        <w:pStyle w:val="ListParagraph"/>
        <w:numPr>
          <w:ilvl w:val="0"/>
          <w:numId w:val="37"/>
        </w:numPr>
        <w:spacing w:line="360" w:lineRule="auto"/>
        <w:ind w:left="426" w:hanging="426"/>
        <w:rPr>
          <w:rFonts w:ascii="Times New Roman" w:hAnsi="Times New Roman" w:cs="Times New Roman"/>
          <w:b/>
          <w:sz w:val="24"/>
          <w:szCs w:val="24"/>
        </w:rPr>
      </w:pPr>
      <w:r w:rsidRPr="00E66BAC">
        <w:rPr>
          <w:rFonts w:ascii="Times New Roman" w:hAnsi="Times New Roman" w:cs="Times New Roman"/>
          <w:b/>
          <w:sz w:val="24"/>
          <w:szCs w:val="24"/>
        </w:rPr>
        <w:t xml:space="preserve">Hasil Rekap Uji Tampilan </w:t>
      </w:r>
      <w:r w:rsidR="006F76D8" w:rsidRPr="00E66BAC">
        <w:rPr>
          <w:rFonts w:ascii="Times New Roman" w:hAnsi="Times New Roman" w:cs="Times New Roman"/>
          <w:b/>
          <w:i/>
          <w:sz w:val="24"/>
          <w:szCs w:val="24"/>
        </w:rPr>
        <w:t>Website Trainers</w:t>
      </w:r>
    </w:p>
    <w:p w:rsidR="000C4662" w:rsidRPr="00E66BAC" w:rsidRDefault="000C4662" w:rsidP="00E66BAC">
      <w:pPr>
        <w:pStyle w:val="ListParagraph"/>
        <w:numPr>
          <w:ilvl w:val="0"/>
          <w:numId w:val="40"/>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Login</w:t>
      </w:r>
    </w:p>
    <w:p w:rsidR="000C4662" w:rsidRPr="00E66BAC" w:rsidRDefault="000C466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Pr="00E66BAC">
        <w:rPr>
          <w:rFonts w:ascii="Times New Roman" w:hAnsi="Times New Roman" w:cs="Times New Roman"/>
          <w:iCs/>
          <w:sz w:val="24"/>
          <w:szCs w:val="24"/>
        </w:rPr>
        <w:t xml:space="preserve">halaman </w:t>
      </w:r>
      <w:r w:rsidRPr="00E66BAC">
        <w:rPr>
          <w:rFonts w:ascii="Times New Roman" w:hAnsi="Times New Roman" w:cs="Times New Roman"/>
          <w:i/>
          <w:iCs/>
          <w:sz w:val="24"/>
          <w:szCs w:val="24"/>
        </w:rPr>
        <w:t xml:space="preserve">logi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0C4662" w:rsidRPr="00E66BAC" w:rsidRDefault="000C4662" w:rsidP="00E66BAC">
      <w:pPr>
        <w:pStyle w:val="ListParagraph"/>
        <w:spacing w:line="360" w:lineRule="auto"/>
        <w:ind w:left="851"/>
        <w:rPr>
          <w:rFonts w:ascii="Times New Roman" w:hAnsi="Times New Roman" w:cs="Times New Roman"/>
          <w:sz w:val="24"/>
          <w:szCs w:val="24"/>
        </w:rPr>
      </w:pPr>
    </w:p>
    <w:p w:rsidR="000C4662" w:rsidRPr="00E66BAC" w:rsidRDefault="000C4662" w:rsidP="00E66BAC">
      <w:pPr>
        <w:pStyle w:val="ListParagraph"/>
        <w:numPr>
          <w:ilvl w:val="0"/>
          <w:numId w:val="40"/>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ashboard</w:t>
      </w:r>
    </w:p>
    <w:p w:rsidR="000C4662" w:rsidRPr="00E66BAC" w:rsidRDefault="000C466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Pr="00E66BAC">
        <w:rPr>
          <w:rFonts w:ascii="Times New Roman" w:hAnsi="Times New Roman" w:cs="Times New Roman"/>
          <w:iCs/>
          <w:sz w:val="24"/>
          <w:szCs w:val="24"/>
        </w:rPr>
        <w:t xml:space="preserve">halaman </w:t>
      </w:r>
      <w:r w:rsidR="00092D93" w:rsidRPr="00E66BAC">
        <w:rPr>
          <w:rFonts w:ascii="Times New Roman" w:hAnsi="Times New Roman" w:cs="Times New Roman"/>
          <w:i/>
          <w:iCs/>
          <w:sz w:val="24"/>
          <w:szCs w:val="24"/>
        </w:rPr>
        <w:t xml:space="preserve">dashboard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0C4662" w:rsidRPr="00E66BAC" w:rsidRDefault="000C4662" w:rsidP="00E66BAC">
      <w:pPr>
        <w:pStyle w:val="ListParagraph"/>
        <w:spacing w:line="360" w:lineRule="auto"/>
        <w:ind w:left="851"/>
        <w:rPr>
          <w:rFonts w:ascii="Times New Roman" w:hAnsi="Times New Roman" w:cs="Times New Roman"/>
          <w:sz w:val="24"/>
          <w:szCs w:val="24"/>
        </w:rPr>
      </w:pPr>
    </w:p>
    <w:p w:rsidR="000C4662" w:rsidRPr="00E66BAC" w:rsidRDefault="000C4662" w:rsidP="00E66BAC">
      <w:pPr>
        <w:pStyle w:val="ListParagraph"/>
        <w:numPr>
          <w:ilvl w:val="0"/>
          <w:numId w:val="40"/>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0C4662" w:rsidRPr="00E66BAC" w:rsidRDefault="000C466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lastRenderedPageBreak/>
        <w:t xml:space="preserve">Tampilan </w:t>
      </w:r>
      <w:r w:rsidR="00092D93" w:rsidRPr="00E66BAC">
        <w:rPr>
          <w:rFonts w:ascii="Times New Roman" w:hAnsi="Times New Roman" w:cs="Times New Roman"/>
          <w:iCs/>
          <w:sz w:val="24"/>
          <w:szCs w:val="24"/>
        </w:rPr>
        <w:t xml:space="preserve">halaman daftar pelatih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0C4662" w:rsidRPr="00E66BAC" w:rsidRDefault="000C4662" w:rsidP="00E66BAC">
      <w:pPr>
        <w:pStyle w:val="ListParagraph"/>
        <w:spacing w:line="360" w:lineRule="auto"/>
        <w:ind w:left="851"/>
        <w:rPr>
          <w:rFonts w:ascii="Times New Roman" w:hAnsi="Times New Roman" w:cs="Times New Roman"/>
          <w:sz w:val="24"/>
          <w:szCs w:val="24"/>
        </w:rPr>
      </w:pPr>
    </w:p>
    <w:p w:rsidR="000C4662" w:rsidRPr="00E66BAC" w:rsidRDefault="000C4662" w:rsidP="00E66BAC">
      <w:pPr>
        <w:pStyle w:val="ListParagraph"/>
        <w:numPr>
          <w:ilvl w:val="0"/>
          <w:numId w:val="40"/>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Update Daftar Pelatihan</w:t>
      </w:r>
    </w:p>
    <w:p w:rsidR="000C4662" w:rsidRPr="00E66BAC" w:rsidRDefault="000C466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092D93" w:rsidRPr="00E66BAC">
        <w:rPr>
          <w:rFonts w:ascii="Times New Roman" w:hAnsi="Times New Roman" w:cs="Times New Roman"/>
          <w:iCs/>
          <w:sz w:val="24"/>
          <w:szCs w:val="24"/>
        </w:rPr>
        <w:t xml:space="preserve">halaman update daftar pelatiha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0C4662" w:rsidRPr="00E66BAC" w:rsidRDefault="000C4662" w:rsidP="00E66BAC">
      <w:pPr>
        <w:pStyle w:val="ListParagraph"/>
        <w:spacing w:line="360" w:lineRule="auto"/>
        <w:ind w:left="851"/>
        <w:rPr>
          <w:rFonts w:ascii="Times New Roman" w:hAnsi="Times New Roman" w:cs="Times New Roman"/>
          <w:sz w:val="24"/>
          <w:szCs w:val="24"/>
        </w:rPr>
      </w:pPr>
    </w:p>
    <w:p w:rsidR="000C4662" w:rsidRPr="00E66BAC" w:rsidRDefault="000C4662" w:rsidP="00E66BAC">
      <w:pPr>
        <w:pStyle w:val="ListParagraph"/>
        <w:numPr>
          <w:ilvl w:val="0"/>
          <w:numId w:val="40"/>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Detail Daftar Pelatihan</w:t>
      </w:r>
    </w:p>
    <w:p w:rsidR="000C4662" w:rsidRPr="00E66BAC" w:rsidRDefault="000C466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Pr="00E66BAC">
        <w:rPr>
          <w:rFonts w:ascii="Times New Roman" w:hAnsi="Times New Roman" w:cs="Times New Roman"/>
          <w:iCs/>
          <w:sz w:val="24"/>
          <w:szCs w:val="24"/>
        </w:rPr>
        <w:t xml:space="preserve">halaman </w:t>
      </w:r>
      <w:r w:rsidR="00092D93" w:rsidRPr="00E66BAC">
        <w:rPr>
          <w:rFonts w:ascii="Times New Roman" w:hAnsi="Times New Roman" w:cs="Times New Roman"/>
          <w:iCs/>
          <w:sz w:val="24"/>
          <w:szCs w:val="24"/>
        </w:rPr>
        <w:t>detail daftar pelatihan</w:t>
      </w:r>
      <w:r w:rsidR="00092D93" w:rsidRPr="00E66BAC">
        <w:rPr>
          <w:rFonts w:ascii="Times New Roman" w:hAnsi="Times New Roman" w:cs="Times New Roman"/>
          <w:i/>
          <w:iCs/>
          <w:sz w:val="24"/>
          <w:szCs w:val="24"/>
        </w:rPr>
        <w:t xml:space="preserve">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0C4662" w:rsidRPr="00E66BAC" w:rsidRDefault="000C4662" w:rsidP="00E66BAC">
      <w:pPr>
        <w:pStyle w:val="ListParagraph"/>
        <w:spacing w:line="360" w:lineRule="auto"/>
        <w:ind w:left="851"/>
        <w:rPr>
          <w:rFonts w:ascii="Times New Roman" w:hAnsi="Times New Roman" w:cs="Times New Roman"/>
          <w:sz w:val="24"/>
          <w:szCs w:val="24"/>
        </w:rPr>
      </w:pPr>
    </w:p>
    <w:p w:rsidR="000C4662" w:rsidRPr="00E66BAC" w:rsidRDefault="000C4662" w:rsidP="00E66BAC">
      <w:pPr>
        <w:pStyle w:val="ListParagraph"/>
        <w:numPr>
          <w:ilvl w:val="0"/>
          <w:numId w:val="40"/>
        </w:numPr>
        <w:spacing w:line="360" w:lineRule="auto"/>
        <w:ind w:left="851" w:hanging="425"/>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0C4662" w:rsidRPr="00E66BAC" w:rsidRDefault="000C4662" w:rsidP="00E66BAC">
      <w:pPr>
        <w:pStyle w:val="ListParagraph"/>
        <w:spacing w:line="360" w:lineRule="auto"/>
        <w:ind w:left="851"/>
        <w:rPr>
          <w:rFonts w:ascii="Times New Roman" w:hAnsi="Times New Roman" w:cs="Times New Roman"/>
          <w:sz w:val="24"/>
          <w:szCs w:val="24"/>
        </w:rPr>
      </w:pPr>
      <w:r w:rsidRPr="00E66BAC">
        <w:rPr>
          <w:rFonts w:ascii="Times New Roman" w:hAnsi="Times New Roman" w:cs="Times New Roman"/>
          <w:sz w:val="24"/>
          <w:szCs w:val="24"/>
        </w:rPr>
        <w:t xml:space="preserve">Tampilan </w:t>
      </w:r>
      <w:r w:rsidR="00092D93" w:rsidRPr="00E66BAC">
        <w:rPr>
          <w:rFonts w:ascii="Times New Roman" w:hAnsi="Times New Roman" w:cs="Times New Roman"/>
          <w:iCs/>
          <w:sz w:val="24"/>
          <w:szCs w:val="24"/>
        </w:rPr>
        <w:t xml:space="preserve">halaman pengaturan akun </w:t>
      </w:r>
      <w:r w:rsidRPr="00E66BAC">
        <w:rPr>
          <w:rFonts w:ascii="Times New Roman" w:hAnsi="Times New Roman" w:cs="Times New Roman"/>
          <w:sz w:val="24"/>
          <w:szCs w:val="24"/>
        </w:rPr>
        <w:t xml:space="preserve">pada tiap </w:t>
      </w:r>
      <w:r w:rsidRPr="00E66BAC">
        <w:rPr>
          <w:rFonts w:ascii="Times New Roman" w:hAnsi="Times New Roman" w:cs="Times New Roman"/>
          <w:i/>
          <w:iCs/>
          <w:sz w:val="24"/>
          <w:szCs w:val="24"/>
        </w:rPr>
        <w:t>browser</w:t>
      </w:r>
      <w:r w:rsidRPr="00E66BAC">
        <w:rPr>
          <w:rFonts w:ascii="Times New Roman" w:hAnsi="Times New Roman" w:cs="Times New Roman"/>
          <w:sz w:val="24"/>
          <w:szCs w:val="24"/>
        </w:rPr>
        <w:t>nya berjalan dengan baik seperti yang ditunjukan pada Gambar 4.3 dan Gambar 4.4.</w:t>
      </w:r>
    </w:p>
    <w:p w:rsidR="000C4662" w:rsidRPr="00E66BAC" w:rsidRDefault="000C4662" w:rsidP="00E66BAC">
      <w:pPr>
        <w:pStyle w:val="ListParagraph"/>
        <w:spacing w:line="360" w:lineRule="auto"/>
        <w:ind w:left="426"/>
        <w:rPr>
          <w:rFonts w:ascii="Times New Roman" w:hAnsi="Times New Roman" w:cs="Times New Roman"/>
          <w:b/>
          <w:sz w:val="24"/>
          <w:szCs w:val="24"/>
        </w:rPr>
      </w:pPr>
    </w:p>
    <w:p w:rsidR="00693BE7" w:rsidRPr="00E66BAC" w:rsidRDefault="00693BE7" w:rsidP="00E66BAC">
      <w:pPr>
        <w:pStyle w:val="ListParagraph"/>
        <w:numPr>
          <w:ilvl w:val="0"/>
          <w:numId w:val="37"/>
        </w:numPr>
        <w:spacing w:line="360" w:lineRule="auto"/>
        <w:ind w:left="426" w:hanging="426"/>
        <w:rPr>
          <w:rFonts w:ascii="Times New Roman" w:hAnsi="Times New Roman" w:cs="Times New Roman"/>
          <w:b/>
          <w:sz w:val="24"/>
          <w:szCs w:val="24"/>
        </w:rPr>
      </w:pPr>
      <w:r w:rsidRPr="00E66BAC">
        <w:rPr>
          <w:rFonts w:ascii="Times New Roman" w:hAnsi="Times New Roman" w:cs="Times New Roman"/>
          <w:b/>
          <w:sz w:val="24"/>
          <w:szCs w:val="24"/>
        </w:rPr>
        <w:t xml:space="preserve">Hasil Rekap Pengujian Fungsionalitas </w:t>
      </w:r>
      <w:r w:rsidR="006F76D8" w:rsidRPr="00E66BAC">
        <w:rPr>
          <w:rFonts w:ascii="Times New Roman" w:hAnsi="Times New Roman" w:cs="Times New Roman"/>
          <w:b/>
          <w:i/>
          <w:sz w:val="24"/>
          <w:szCs w:val="24"/>
        </w:rPr>
        <w:t>Website Trainers</w:t>
      </w:r>
    </w:p>
    <w:p w:rsidR="0072593A" w:rsidRPr="00E66BAC" w:rsidRDefault="0072593A" w:rsidP="00E66BAC">
      <w:pPr>
        <w:pStyle w:val="ListParagraph"/>
        <w:numPr>
          <w:ilvl w:val="0"/>
          <w:numId w:val="43"/>
        </w:num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Logi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Trainers</w:t>
      </w:r>
      <w:r w:rsidRPr="00E66BAC">
        <w:rPr>
          <w:rFonts w:ascii="Times New Roman" w:hAnsi="Times New Roman" w:cs="Times New Roman"/>
          <w:sz w:val="24"/>
          <w:szCs w:val="24"/>
        </w:rPr>
        <w:t xml:space="preserve"> dapat menuju semua halaman dashboard.</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harus memasukan akun yang sudah terdaftar dan mengklik tombol login.</w:t>
      </w:r>
    </w:p>
    <w:p w:rsidR="0072593A" w:rsidRPr="00E66BAC" w:rsidRDefault="0072593A" w:rsidP="00E66BAC">
      <w:pPr>
        <w:pStyle w:val="ListParagraph"/>
        <w:spacing w:line="360" w:lineRule="auto"/>
        <w:rPr>
          <w:rFonts w:ascii="Times New Roman" w:hAnsi="Times New Roman" w:cs="Times New Roman"/>
          <w:sz w:val="24"/>
          <w:szCs w:val="24"/>
        </w:rPr>
      </w:pPr>
    </w:p>
    <w:p w:rsidR="0072593A" w:rsidRPr="00E66BAC" w:rsidRDefault="0072593A" w:rsidP="00E66BAC">
      <w:pPr>
        <w:pStyle w:val="ListParagraph"/>
        <w:numPr>
          <w:ilvl w:val="0"/>
          <w:numId w:val="43"/>
        </w:num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shboard</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dapat mengakses halaman dashboard.</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harus melakukan login atau dengan mengklik menu dashboard pada sidebar.</w:t>
      </w:r>
    </w:p>
    <w:p w:rsidR="0072593A" w:rsidRPr="00E66BAC" w:rsidRDefault="0072593A" w:rsidP="00E66BAC">
      <w:pPr>
        <w:pStyle w:val="ListParagraph"/>
        <w:spacing w:line="360" w:lineRule="auto"/>
        <w:rPr>
          <w:rFonts w:ascii="Times New Roman" w:hAnsi="Times New Roman" w:cs="Times New Roman"/>
          <w:sz w:val="24"/>
          <w:szCs w:val="24"/>
        </w:rPr>
      </w:pPr>
    </w:p>
    <w:p w:rsidR="0072593A" w:rsidRPr="00E66BAC" w:rsidRDefault="0072593A" w:rsidP="00E66BAC">
      <w:pPr>
        <w:pStyle w:val="ListParagraph"/>
        <w:numPr>
          <w:ilvl w:val="0"/>
          <w:numId w:val="43"/>
        </w:num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aftar Pelatiha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dapat mengakses halaman pelatiha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harus mengklik menu daftar pelatihan pada sidebar.</w:t>
      </w:r>
    </w:p>
    <w:p w:rsidR="0072593A" w:rsidRPr="00E66BAC" w:rsidRDefault="0072593A" w:rsidP="00E66BAC">
      <w:pPr>
        <w:pStyle w:val="ListParagraph"/>
        <w:spacing w:line="360" w:lineRule="auto"/>
        <w:rPr>
          <w:rFonts w:ascii="Times New Roman" w:hAnsi="Times New Roman" w:cs="Times New Roman"/>
          <w:sz w:val="24"/>
          <w:szCs w:val="24"/>
        </w:rPr>
      </w:pPr>
    </w:p>
    <w:p w:rsidR="0072593A" w:rsidRPr="00E66BAC" w:rsidRDefault="0072593A" w:rsidP="00E66BAC">
      <w:pPr>
        <w:pStyle w:val="ListParagraph"/>
        <w:numPr>
          <w:ilvl w:val="0"/>
          <w:numId w:val="43"/>
        </w:num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Update Daftar Pelatiha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lastRenderedPageBreak/>
        <w:t xml:space="preserve">Tujuan </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dapat mengupdate data pelatiha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harus mengklik tombol ubah dan kemudian klik tombol ubah.</w:t>
      </w:r>
    </w:p>
    <w:p w:rsidR="0072593A" w:rsidRPr="00E66BAC" w:rsidRDefault="0072593A" w:rsidP="00E66BAC">
      <w:pPr>
        <w:pStyle w:val="ListParagraph"/>
        <w:spacing w:line="360" w:lineRule="auto"/>
        <w:rPr>
          <w:rFonts w:ascii="Times New Roman" w:hAnsi="Times New Roman" w:cs="Times New Roman"/>
          <w:sz w:val="24"/>
          <w:szCs w:val="24"/>
        </w:rPr>
      </w:pPr>
    </w:p>
    <w:p w:rsidR="0072593A" w:rsidRPr="00E66BAC" w:rsidRDefault="0072593A" w:rsidP="00E66BAC">
      <w:pPr>
        <w:pStyle w:val="ListParagraph"/>
        <w:numPr>
          <w:ilvl w:val="0"/>
          <w:numId w:val="43"/>
        </w:num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Detail Daftar Pelatiha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dapat melihat detail data pelatiha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harus mengklik tombol detail.</w:t>
      </w:r>
    </w:p>
    <w:p w:rsidR="0072593A" w:rsidRPr="00E66BAC" w:rsidRDefault="0072593A" w:rsidP="00E66BAC">
      <w:pPr>
        <w:pStyle w:val="ListParagraph"/>
        <w:spacing w:line="360" w:lineRule="auto"/>
        <w:rPr>
          <w:rFonts w:ascii="Times New Roman" w:hAnsi="Times New Roman" w:cs="Times New Roman"/>
          <w:sz w:val="24"/>
          <w:szCs w:val="24"/>
        </w:rPr>
      </w:pPr>
    </w:p>
    <w:p w:rsidR="0072593A" w:rsidRPr="00E66BAC" w:rsidRDefault="0072593A" w:rsidP="00E66BAC">
      <w:pPr>
        <w:pStyle w:val="ListParagraph"/>
        <w:numPr>
          <w:ilvl w:val="0"/>
          <w:numId w:val="43"/>
        </w:numPr>
        <w:spacing w:line="360" w:lineRule="auto"/>
        <w:rPr>
          <w:rFonts w:ascii="Times New Roman" w:hAnsi="Times New Roman" w:cs="Times New Roman"/>
          <w:sz w:val="24"/>
          <w:szCs w:val="24"/>
        </w:rPr>
      </w:pPr>
      <w:r w:rsidRPr="00E66BAC">
        <w:rPr>
          <w:rFonts w:ascii="Times New Roman" w:hAnsi="Times New Roman" w:cs="Times New Roman"/>
          <w:sz w:val="24"/>
          <w:szCs w:val="24"/>
        </w:rPr>
        <w:t>Halaman Pengaturan Akun</w:t>
      </w:r>
    </w:p>
    <w:p w:rsidR="0072593A"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 xml:space="preserve">Tujuan </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dapat mengakses halaman pengaturan akun dan mengupdate data informasi akun.</w:t>
      </w:r>
    </w:p>
    <w:p w:rsidR="001C5933" w:rsidRPr="00E66BAC" w:rsidRDefault="0072593A" w:rsidP="00E66BAC">
      <w:pPr>
        <w:pStyle w:val="ListParagraph"/>
        <w:spacing w:line="360" w:lineRule="auto"/>
        <w:rPr>
          <w:rFonts w:ascii="Times New Roman" w:hAnsi="Times New Roman" w:cs="Times New Roman"/>
          <w:sz w:val="24"/>
          <w:szCs w:val="24"/>
        </w:rPr>
      </w:pPr>
      <w:r w:rsidRPr="00E66BAC">
        <w:rPr>
          <w:rFonts w:ascii="Times New Roman" w:hAnsi="Times New Roman" w:cs="Times New Roman"/>
          <w:sz w:val="24"/>
          <w:szCs w:val="24"/>
        </w:rPr>
        <w:t>Cara Uji</w:t>
      </w:r>
      <w:r w:rsidRPr="00E66BAC">
        <w:rPr>
          <w:rFonts w:ascii="Times New Roman" w:hAnsi="Times New Roman" w:cs="Times New Roman"/>
          <w:sz w:val="24"/>
          <w:szCs w:val="24"/>
        </w:rPr>
        <w:tab/>
        <w:t xml:space="preserve">: </w:t>
      </w:r>
      <w:r w:rsidR="00BA219F" w:rsidRPr="00E66BAC">
        <w:rPr>
          <w:rFonts w:ascii="Times New Roman" w:hAnsi="Times New Roman" w:cs="Times New Roman"/>
          <w:sz w:val="24"/>
          <w:szCs w:val="24"/>
        </w:rPr>
        <w:t xml:space="preserve">Trainers </w:t>
      </w:r>
      <w:r w:rsidRPr="00E66BAC">
        <w:rPr>
          <w:rFonts w:ascii="Times New Roman" w:hAnsi="Times New Roman" w:cs="Times New Roman"/>
          <w:sz w:val="24"/>
          <w:szCs w:val="24"/>
        </w:rPr>
        <w:t>harus mengklik menu riwayat pelatihan pada sidebar kemudian mengklik save untuk mengupdate data informasi akun.</w:t>
      </w:r>
      <w:r w:rsidR="001C5933" w:rsidRPr="00E66BAC">
        <w:rPr>
          <w:rFonts w:ascii="Times New Roman" w:hAnsi="Times New Roman" w:cs="Times New Roman"/>
          <w:b/>
          <w:color w:val="000000" w:themeColor="text1"/>
        </w:rPr>
        <w:br w:type="page"/>
      </w:r>
    </w:p>
    <w:p w:rsidR="00C31524" w:rsidRPr="00E66BAC" w:rsidRDefault="00CF19A2" w:rsidP="00E66BAC">
      <w:pPr>
        <w:pStyle w:val="Heading3"/>
        <w:numPr>
          <w:ilvl w:val="0"/>
          <w:numId w:val="6"/>
        </w:numPr>
        <w:spacing w:line="360" w:lineRule="auto"/>
        <w:ind w:left="851" w:hanging="851"/>
        <w:rPr>
          <w:rFonts w:ascii="Times New Roman" w:hAnsi="Times New Roman" w:cs="Times New Roman"/>
          <w:b/>
          <w:color w:val="000000" w:themeColor="text1"/>
        </w:rPr>
      </w:pPr>
      <w:r w:rsidRPr="00E66BAC">
        <w:rPr>
          <w:rFonts w:ascii="Times New Roman" w:hAnsi="Times New Roman" w:cs="Times New Roman"/>
          <w:b/>
          <w:color w:val="000000" w:themeColor="text1"/>
        </w:rPr>
        <w:lastRenderedPageBreak/>
        <w:t>Pengujian Tingkat Kepuasan Pengguna</w:t>
      </w:r>
    </w:p>
    <w:p w:rsidR="00CF482E" w:rsidRPr="00E66BAC" w:rsidRDefault="00F14F48"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Pengujian ini dilakukan pada tanggal 24 Agustus 2022 pada PT Surya Safety Nusantara, customers, dan trainers pelatihan. Berikut adalah pertanyaan yang diajukan kepada 10 responden yang berbeda.</w:t>
      </w:r>
    </w:p>
    <w:p w:rsidR="00B20BC0" w:rsidRPr="00E66BAC" w:rsidRDefault="00B20BC0" w:rsidP="00E66BAC">
      <w:pPr>
        <w:pStyle w:val="ListParagraph"/>
        <w:numPr>
          <w:ilvl w:val="0"/>
          <w:numId w:val="44"/>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eberapa puas kebermanfaatan aplikasi Sistem Informasi Penyedia Jasa Pelatihan di PT Surya Safety Nusantara ?</w:t>
      </w:r>
    </w:p>
    <w:p w:rsidR="00B20BC0" w:rsidRPr="00E66BAC" w:rsidRDefault="00B20BC0" w:rsidP="00E66BAC">
      <w:pPr>
        <w:pStyle w:val="ListParagraph"/>
        <w:numPr>
          <w:ilvl w:val="0"/>
          <w:numId w:val="44"/>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eberapa puas kebermanfaatan fitur aplikasi Sistem Informasi Penyedia Jasa Pelatihan di PT Surya Safety Nusantara ?</w:t>
      </w:r>
    </w:p>
    <w:p w:rsidR="00B20BC0" w:rsidRPr="00E66BAC" w:rsidRDefault="00B20BC0" w:rsidP="00E66BAC">
      <w:pPr>
        <w:pStyle w:val="ListParagraph"/>
        <w:numPr>
          <w:ilvl w:val="0"/>
          <w:numId w:val="44"/>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eberapa puas kemudahan penggunaan aplikasi Sistem Informasi Penyedia Jasa Pelatihan di PT Surya Safety Nusantara ?</w:t>
      </w:r>
    </w:p>
    <w:p w:rsidR="00B20BC0" w:rsidRPr="00E66BAC" w:rsidRDefault="00B20BC0" w:rsidP="00E66BAC">
      <w:pPr>
        <w:pStyle w:val="ListParagraph"/>
        <w:numPr>
          <w:ilvl w:val="0"/>
          <w:numId w:val="44"/>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eberapa puas tampilan aplikasi Sistem Informasi Penyedia Jasa Pelatihan di PT Surya Safety Nusantara ?</w:t>
      </w:r>
    </w:p>
    <w:p w:rsidR="00CF482E" w:rsidRPr="00E66BAC" w:rsidRDefault="00B20BC0" w:rsidP="00E66BAC">
      <w:pPr>
        <w:pStyle w:val="ListParagraph"/>
        <w:numPr>
          <w:ilvl w:val="0"/>
          <w:numId w:val="44"/>
        </w:num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Seberapa puas pengalaman pengguna aplikasi Sistem Informasi Penyedia Jasa Pelatihan di PT Surya Safety Nusantara ?</w:t>
      </w:r>
    </w:p>
    <w:p w:rsidR="008A1D19" w:rsidRPr="00E66BAC" w:rsidRDefault="008A1D19" w:rsidP="00E66BAC">
      <w:pPr>
        <w:pStyle w:val="ListParagraph"/>
        <w:spacing w:line="360" w:lineRule="auto"/>
        <w:jc w:val="both"/>
        <w:rPr>
          <w:rFonts w:ascii="Times New Roman" w:hAnsi="Times New Roman" w:cs="Times New Roman"/>
          <w:color w:val="000000" w:themeColor="text1"/>
          <w:sz w:val="24"/>
          <w:szCs w:val="24"/>
        </w:rPr>
      </w:pPr>
    </w:p>
    <w:p w:rsidR="00CF482E" w:rsidRPr="00E66BAC" w:rsidRDefault="00CF482E"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Berikut adalah hasil penilaian responden mengenai Sistem Informasi Penyedia Jasa Pelatihan di PT Surya Safety Nusantara dari 10 responden yang berbeda, seperti ditunjukan pada Tabel 4.5.</w:t>
      </w:r>
    </w:p>
    <w:p w:rsidR="00432A08" w:rsidRPr="00E66BAC" w:rsidRDefault="00CF482E"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Tabel 4.5. Hasil Kuisioner Responden</w:t>
      </w:r>
    </w:p>
    <w:tbl>
      <w:tblPr>
        <w:tblStyle w:val="TableGrid"/>
        <w:tblW w:w="0" w:type="auto"/>
        <w:tblLayout w:type="fixed"/>
        <w:tblLook w:val="04A0" w:firstRow="1" w:lastRow="0" w:firstColumn="1" w:lastColumn="0" w:noHBand="0" w:noVBand="1"/>
      </w:tblPr>
      <w:tblGrid>
        <w:gridCol w:w="562"/>
        <w:gridCol w:w="1984"/>
        <w:gridCol w:w="1560"/>
        <w:gridCol w:w="567"/>
        <w:gridCol w:w="567"/>
        <w:gridCol w:w="567"/>
        <w:gridCol w:w="567"/>
        <w:gridCol w:w="567"/>
        <w:gridCol w:w="987"/>
      </w:tblGrid>
      <w:tr w:rsidR="00432A08" w:rsidRPr="00E66BAC" w:rsidTr="00D75BCD">
        <w:tc>
          <w:tcPr>
            <w:tcW w:w="562" w:type="dxa"/>
            <w:vMerge w:val="restart"/>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No</w:t>
            </w:r>
          </w:p>
        </w:tc>
        <w:tc>
          <w:tcPr>
            <w:tcW w:w="1984" w:type="dxa"/>
            <w:vMerge w:val="restart"/>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Nama Responden</w:t>
            </w:r>
          </w:p>
        </w:tc>
        <w:tc>
          <w:tcPr>
            <w:tcW w:w="1560" w:type="dxa"/>
            <w:vMerge w:val="restart"/>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Keterangan</w:t>
            </w:r>
          </w:p>
        </w:tc>
        <w:tc>
          <w:tcPr>
            <w:tcW w:w="2835" w:type="dxa"/>
            <w:gridSpan w:val="5"/>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Pertanyaan</w:t>
            </w:r>
          </w:p>
        </w:tc>
        <w:tc>
          <w:tcPr>
            <w:tcW w:w="987" w:type="dxa"/>
            <w:vMerge w:val="restart"/>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Total Nilai</w:t>
            </w:r>
          </w:p>
        </w:tc>
      </w:tr>
      <w:tr w:rsidR="00432A08" w:rsidRPr="00E66BAC" w:rsidTr="00D75BCD">
        <w:tc>
          <w:tcPr>
            <w:tcW w:w="562" w:type="dxa"/>
            <w:vMerge/>
          </w:tcPr>
          <w:p w:rsidR="00432A08" w:rsidRPr="00E66BAC" w:rsidRDefault="00432A08" w:rsidP="00E66BAC">
            <w:pPr>
              <w:spacing w:line="360" w:lineRule="auto"/>
              <w:jc w:val="both"/>
              <w:rPr>
                <w:rFonts w:ascii="Times New Roman" w:hAnsi="Times New Roman" w:cs="Times New Roman"/>
                <w:color w:val="000000" w:themeColor="text1"/>
                <w:sz w:val="24"/>
                <w:szCs w:val="24"/>
              </w:rPr>
            </w:pPr>
          </w:p>
        </w:tc>
        <w:tc>
          <w:tcPr>
            <w:tcW w:w="1984" w:type="dxa"/>
            <w:vMerge/>
          </w:tcPr>
          <w:p w:rsidR="00432A08" w:rsidRPr="00E66BAC" w:rsidRDefault="00432A08" w:rsidP="00E66BAC">
            <w:pPr>
              <w:spacing w:line="360" w:lineRule="auto"/>
              <w:jc w:val="both"/>
              <w:rPr>
                <w:rFonts w:ascii="Times New Roman" w:hAnsi="Times New Roman" w:cs="Times New Roman"/>
                <w:color w:val="000000" w:themeColor="text1"/>
                <w:sz w:val="24"/>
                <w:szCs w:val="24"/>
              </w:rPr>
            </w:pPr>
          </w:p>
        </w:tc>
        <w:tc>
          <w:tcPr>
            <w:tcW w:w="1560" w:type="dxa"/>
            <w:vMerge/>
          </w:tcPr>
          <w:p w:rsidR="00432A08" w:rsidRPr="00E66BAC" w:rsidRDefault="00432A08" w:rsidP="00E66BAC">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1</w:t>
            </w:r>
          </w:p>
        </w:tc>
        <w:tc>
          <w:tcPr>
            <w:tcW w:w="567" w:type="dxa"/>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2</w:t>
            </w:r>
          </w:p>
        </w:tc>
        <w:tc>
          <w:tcPr>
            <w:tcW w:w="567" w:type="dxa"/>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3</w:t>
            </w:r>
          </w:p>
        </w:tc>
        <w:tc>
          <w:tcPr>
            <w:tcW w:w="567" w:type="dxa"/>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4</w:t>
            </w:r>
          </w:p>
        </w:tc>
        <w:tc>
          <w:tcPr>
            <w:tcW w:w="567" w:type="dxa"/>
            <w:vAlign w:val="center"/>
          </w:tcPr>
          <w:p w:rsidR="00432A08" w:rsidRPr="00E66BAC" w:rsidRDefault="00432A08" w:rsidP="00E66BAC">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5</w:t>
            </w:r>
          </w:p>
        </w:tc>
        <w:tc>
          <w:tcPr>
            <w:tcW w:w="987" w:type="dxa"/>
            <w:vMerge/>
            <w:vAlign w:val="center"/>
          </w:tcPr>
          <w:p w:rsidR="00432A08" w:rsidRPr="00E66BAC" w:rsidRDefault="00432A08" w:rsidP="00E66BAC">
            <w:pPr>
              <w:spacing w:line="360" w:lineRule="auto"/>
              <w:jc w:val="center"/>
              <w:rPr>
                <w:rFonts w:ascii="Times New Roman" w:hAnsi="Times New Roman" w:cs="Times New Roman"/>
                <w:color w:val="000000" w:themeColor="text1"/>
                <w:sz w:val="24"/>
                <w:szCs w:val="24"/>
              </w:rPr>
            </w:pP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1.</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Surya Wijaya</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Direktur</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2.</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Cicih Utami</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Sekretaris</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3.</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Nadia Suci Ramadhani</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Karyawan</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4.</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Subur</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Karyawan</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Yulianti</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Karyawan</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6.</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Trisno</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iner</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7.</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Denis Alexi Pradipta</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iner</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lastRenderedPageBreak/>
              <w:t>8.</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Habibi Rizki Prasetyo</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Customers</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9.</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Neilla Amayliane</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Customers</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r>
      <w:tr w:rsidR="001C7B96" w:rsidRPr="00E66BAC" w:rsidTr="001C7B96">
        <w:tc>
          <w:tcPr>
            <w:tcW w:w="562" w:type="dxa"/>
          </w:tcPr>
          <w:p w:rsidR="001C7B96" w:rsidRPr="00E66BAC" w:rsidRDefault="001C7B96" w:rsidP="001C7B96">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10.</w:t>
            </w:r>
          </w:p>
        </w:tc>
        <w:tc>
          <w:tcPr>
            <w:tcW w:w="1984"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Fahreza Saviero Mubina</w:t>
            </w:r>
          </w:p>
        </w:tc>
        <w:tc>
          <w:tcPr>
            <w:tcW w:w="1560" w:type="dxa"/>
          </w:tcPr>
          <w:p w:rsidR="001C7B96" w:rsidRPr="00E66BAC" w:rsidRDefault="001C7B96" w:rsidP="001C7B96">
            <w:pPr>
              <w:spacing w:line="360" w:lineRule="auto"/>
              <w:rPr>
                <w:rFonts w:ascii="Times New Roman" w:hAnsi="Times New Roman" w:cs="Times New Roman"/>
                <w:color w:val="000000" w:themeColor="text1"/>
                <w:sz w:val="24"/>
                <w:szCs w:val="24"/>
              </w:rPr>
            </w:pPr>
            <w:r w:rsidRPr="008B0B18">
              <w:rPr>
                <w:rFonts w:ascii="Times New Roman" w:hAnsi="Times New Roman" w:cs="Times New Roman"/>
                <w:color w:val="000000" w:themeColor="text1"/>
                <w:sz w:val="24"/>
                <w:szCs w:val="24"/>
              </w:rPr>
              <w:t>Customers</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sidRPr="00E66BAC">
              <w:rPr>
                <w:rFonts w:ascii="Times New Roman" w:hAnsi="Times New Roman" w:cs="Times New Roman"/>
                <w:color w:val="000000" w:themeColor="text1"/>
                <w:sz w:val="24"/>
                <w:szCs w:val="24"/>
              </w:rPr>
              <w:t>5</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56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p>
        </w:tc>
      </w:tr>
      <w:tr w:rsidR="001C7B96" w:rsidRPr="00E66BAC" w:rsidTr="001C7B96">
        <w:tc>
          <w:tcPr>
            <w:tcW w:w="6941" w:type="dxa"/>
            <w:gridSpan w:val="8"/>
          </w:tcPr>
          <w:p w:rsidR="001C7B96" w:rsidRPr="00E66BAC" w:rsidRDefault="001C7B96" w:rsidP="001C7B96">
            <w:pPr>
              <w:spacing w:line="360" w:lineRule="auto"/>
              <w:jc w:val="center"/>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t>Total</w:t>
            </w:r>
            <w:r>
              <w:rPr>
                <w:rFonts w:ascii="Times New Roman" w:hAnsi="Times New Roman" w:cs="Times New Roman"/>
                <w:b/>
                <w:color w:val="000000" w:themeColor="text1"/>
                <w:sz w:val="24"/>
                <w:szCs w:val="24"/>
              </w:rPr>
              <w:t>5</w:t>
            </w:r>
          </w:p>
        </w:tc>
        <w:tc>
          <w:tcPr>
            <w:tcW w:w="987" w:type="dxa"/>
            <w:vAlign w:val="center"/>
          </w:tcPr>
          <w:p w:rsidR="001C7B96" w:rsidRPr="00E66BAC" w:rsidRDefault="001C7B96" w:rsidP="001C7B96">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14</w:t>
            </w:r>
          </w:p>
        </w:tc>
      </w:tr>
    </w:tbl>
    <w:p w:rsidR="004320E1" w:rsidRPr="00E66BAC" w:rsidRDefault="004320E1" w:rsidP="00E66BAC">
      <w:pPr>
        <w:spacing w:line="360" w:lineRule="auto"/>
        <w:jc w:val="both"/>
        <w:rPr>
          <w:rFonts w:ascii="Times New Roman" w:hAnsi="Times New Roman" w:cs="Times New Roman"/>
          <w:b/>
          <w:color w:val="000000" w:themeColor="text1"/>
          <w:sz w:val="28"/>
          <w:szCs w:val="28"/>
        </w:rPr>
      </w:pPr>
    </w:p>
    <w:p w:rsidR="004320E1" w:rsidRPr="00E66BAC" w:rsidRDefault="004320E1" w:rsidP="00E66BAC">
      <w:pPr>
        <w:spacing w:line="360" w:lineRule="auto"/>
        <w:jc w:val="both"/>
        <w:rPr>
          <w:rFonts w:ascii="Times New Roman" w:hAnsi="Times New Roman" w:cs="Times New Roman"/>
          <w:sz w:val="24"/>
          <w:szCs w:val="24"/>
        </w:rPr>
      </w:pPr>
      <w:r w:rsidRPr="00E66BAC">
        <w:rPr>
          <w:rFonts w:ascii="Times New Roman" w:eastAsia="Times New Roman" w:hAnsi="Times New Roman" w:cs="Times New Roman"/>
          <w:sz w:val="24"/>
          <w:szCs w:val="24"/>
        </w:rPr>
        <w:t>Jumlah nilai maksimal untuk indikator penilaian = 5 x 5 = 25</w:t>
      </w:r>
    </w:p>
    <w:p w:rsidR="004320E1" w:rsidRPr="00E66BAC" w:rsidRDefault="004320E1" w:rsidP="00E66BAC">
      <w:pPr>
        <w:spacing w:line="360" w:lineRule="auto"/>
        <w:jc w:val="both"/>
        <w:rPr>
          <w:rFonts w:ascii="Times New Roman" w:hAnsi="Times New Roman" w:cs="Times New Roman"/>
          <w:sz w:val="24"/>
          <w:szCs w:val="24"/>
        </w:rPr>
      </w:pPr>
      <w:r w:rsidRPr="00E66BAC">
        <w:rPr>
          <w:rFonts w:ascii="Times New Roman" w:eastAsia="Times New Roman" w:hAnsi="Times New Roman" w:cs="Times New Roman"/>
          <w:sz w:val="24"/>
          <w:szCs w:val="24"/>
        </w:rPr>
        <w:t>Jumlah responden yang mengisi kuesioner = 10</w:t>
      </w:r>
    </w:p>
    <w:p w:rsidR="004320E1" w:rsidRPr="00E66BAC" w:rsidRDefault="004320E1" w:rsidP="00E66BAC">
      <w:pPr>
        <w:spacing w:line="360" w:lineRule="auto"/>
        <w:jc w:val="both"/>
        <w:rPr>
          <w:rFonts w:ascii="Times New Roman" w:hAnsi="Times New Roman" w:cs="Times New Roman"/>
          <w:sz w:val="24"/>
          <w:szCs w:val="24"/>
        </w:rPr>
      </w:pPr>
      <w:r w:rsidRPr="00E66BAC">
        <w:rPr>
          <w:rFonts w:ascii="Times New Roman" w:eastAsia="Times New Roman" w:hAnsi="Times New Roman" w:cs="Times New Roman"/>
          <w:sz w:val="24"/>
          <w:szCs w:val="24"/>
        </w:rPr>
        <w:t xml:space="preserve">Jumlah kepuasan maksimal = 10 x </w:t>
      </w:r>
      <w:r w:rsidR="007438AB" w:rsidRPr="00E66BAC">
        <w:rPr>
          <w:rFonts w:ascii="Times New Roman" w:eastAsia="Times New Roman" w:hAnsi="Times New Roman" w:cs="Times New Roman"/>
          <w:sz w:val="24"/>
          <w:szCs w:val="24"/>
        </w:rPr>
        <w:t>25</w:t>
      </w:r>
      <w:r w:rsidRPr="00E66BAC">
        <w:rPr>
          <w:rFonts w:ascii="Times New Roman" w:eastAsia="Times New Roman" w:hAnsi="Times New Roman" w:cs="Times New Roman"/>
          <w:sz w:val="24"/>
          <w:szCs w:val="24"/>
        </w:rPr>
        <w:t xml:space="preserve"> = </w:t>
      </w:r>
      <w:r w:rsidR="007438AB" w:rsidRPr="00E66BAC">
        <w:rPr>
          <w:rFonts w:ascii="Times New Roman" w:eastAsia="Times New Roman" w:hAnsi="Times New Roman" w:cs="Times New Roman"/>
          <w:sz w:val="24"/>
          <w:szCs w:val="24"/>
        </w:rPr>
        <w:t>250</w:t>
      </w:r>
    </w:p>
    <w:p w:rsidR="004320E1" w:rsidRPr="00E66BAC" w:rsidRDefault="004320E1" w:rsidP="00E66BAC">
      <w:pPr>
        <w:spacing w:line="360" w:lineRule="auto"/>
        <w:jc w:val="both"/>
        <w:rPr>
          <w:rFonts w:ascii="Times New Roman" w:hAnsi="Times New Roman" w:cs="Times New Roman"/>
          <w:sz w:val="24"/>
          <w:szCs w:val="24"/>
        </w:rPr>
      </w:pPr>
      <w:r w:rsidRPr="00E66BAC">
        <w:rPr>
          <w:rFonts w:ascii="Times New Roman" w:eastAsia="Times New Roman" w:hAnsi="Times New Roman" w:cs="Times New Roman"/>
          <w:sz w:val="24"/>
          <w:szCs w:val="24"/>
        </w:rPr>
        <w:t xml:space="preserve">Skoring Kepuasan   = </w:t>
      </w:r>
      <m:oMath>
        <m:f>
          <m:fPr>
            <m:ctrlPr>
              <w:rPr>
                <w:rFonts w:ascii="Cambria Math" w:eastAsia="Times New Roman" w:hAnsi="Cambria Math" w:cs="Times New Roman"/>
                <w:iCs/>
                <w:sz w:val="24"/>
                <w:szCs w:val="24"/>
              </w:rPr>
            </m:ctrlPr>
          </m:fPr>
          <m:num>
            <m:r>
              <m:rPr>
                <m:sty m:val="p"/>
              </m:rPr>
              <w:rPr>
                <w:rFonts w:ascii="Cambria Math" w:eastAsia="Times New Roman" w:hAnsi="Cambria Math" w:cs="Times New Roman"/>
                <w:sz w:val="24"/>
                <w:szCs w:val="24"/>
              </w:rPr>
              <m:t>Total Kepuasan Responden</m:t>
            </m:r>
          </m:num>
          <m:den>
            <m:r>
              <m:rPr>
                <m:sty m:val="p"/>
              </m:rPr>
              <w:rPr>
                <w:rFonts w:ascii="Cambria Math" w:eastAsia="Times New Roman" w:hAnsi="Cambria Math" w:cs="Times New Roman"/>
                <w:sz w:val="24"/>
                <w:szCs w:val="24"/>
              </w:rPr>
              <m:t>Total Kepuasan Maksimum Responden</m:t>
            </m:r>
          </m:den>
        </m:f>
        <m:r>
          <w:rPr>
            <w:rFonts w:ascii="Cambria Math" w:eastAsia="Times New Roman" w:hAnsi="Cambria Math" w:cs="Times New Roman"/>
            <w:sz w:val="24"/>
            <w:szCs w:val="24"/>
          </w:rPr>
          <m:t xml:space="preserve"> x 100%</m:t>
        </m:r>
      </m:oMath>
      <w:r w:rsidRPr="00E66BAC">
        <w:rPr>
          <w:rFonts w:ascii="Times New Roman" w:eastAsia="Times New Roman" w:hAnsi="Times New Roman" w:cs="Times New Roman"/>
          <w:sz w:val="24"/>
          <w:szCs w:val="24"/>
        </w:rPr>
        <w:t xml:space="preserve"> </w:t>
      </w:r>
    </w:p>
    <w:p w:rsidR="004320E1" w:rsidRPr="00E66BAC" w:rsidRDefault="004320E1" w:rsidP="00E66BAC">
      <w:pPr>
        <w:tabs>
          <w:tab w:val="center" w:pos="540"/>
          <w:tab w:val="center" w:pos="1440"/>
          <w:tab w:val="center" w:pos="3318"/>
          <w:tab w:val="center" w:pos="5040"/>
        </w:tabs>
        <w:spacing w:after="240" w:line="360" w:lineRule="auto"/>
        <w:ind w:left="-4"/>
        <w:jc w:val="both"/>
        <w:rPr>
          <w:rFonts w:ascii="Times New Roman" w:hAnsi="Times New Roman" w:cs="Times New Roman"/>
          <w:sz w:val="24"/>
          <w:szCs w:val="24"/>
        </w:rPr>
      </w:pPr>
      <w:r w:rsidRPr="00E66BAC">
        <w:rPr>
          <w:rFonts w:ascii="Times New Roman" w:eastAsia="Times New Roman" w:hAnsi="Times New Roman" w:cs="Times New Roman"/>
          <w:sz w:val="24"/>
          <w:szCs w:val="24"/>
        </w:rPr>
        <w:t xml:space="preserve"> </w:t>
      </w:r>
      <w:r w:rsidRPr="00E66BAC">
        <w:rPr>
          <w:rFonts w:ascii="Times New Roman" w:eastAsia="Cambria" w:hAnsi="Times New Roman" w:cs="Times New Roman"/>
          <w:sz w:val="24"/>
          <w:szCs w:val="24"/>
        </w:rPr>
        <w:t xml:space="preserve"> </w:t>
      </w:r>
      <w:r w:rsidRPr="00E66BAC">
        <w:rPr>
          <w:rFonts w:ascii="Times New Roman" w:eastAsia="Times New Roman" w:hAnsi="Times New Roman" w:cs="Times New Roman"/>
          <w:sz w:val="24"/>
          <w:szCs w:val="24"/>
        </w:rPr>
        <w:t xml:space="preserve"> </w:t>
      </w:r>
      <w:r w:rsidRPr="00E66BAC">
        <w:rPr>
          <w:rFonts w:ascii="Times New Roman" w:eastAsia="Times New Roman" w:hAnsi="Times New Roman" w:cs="Times New Roman"/>
          <w:sz w:val="24"/>
          <w:szCs w:val="24"/>
        </w:rPr>
        <w:tab/>
        <w:t xml:space="preserve">  </w:t>
      </w:r>
      <w:r w:rsidRPr="00E66BAC">
        <w:rPr>
          <w:rFonts w:ascii="Times New Roman" w:eastAsia="Times New Roman" w:hAnsi="Times New Roman" w:cs="Times New Roman"/>
          <w:sz w:val="24"/>
          <w:szCs w:val="24"/>
        </w:rPr>
        <w:tab/>
        <w:t xml:space="preserve"> </w:t>
      </w:r>
      <w:r w:rsidRPr="00E66BAC">
        <w:rPr>
          <w:rFonts w:ascii="Times New Roman" w:eastAsia="Times New Roman" w:hAnsi="Times New Roman" w:cs="Times New Roman"/>
          <w:sz w:val="24"/>
          <w:szCs w:val="24"/>
        </w:rPr>
        <w:tab/>
        <w:t xml:space="preserv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14</m:t>
            </m:r>
          </m:num>
          <m:den>
            <m:r>
              <w:rPr>
                <w:rFonts w:ascii="Cambria Math" w:eastAsia="Times New Roman" w:hAnsi="Cambria Math" w:cs="Times New Roman"/>
                <w:sz w:val="24"/>
                <w:szCs w:val="24"/>
              </w:rPr>
              <m:t>250</m:t>
            </m:r>
          </m:den>
        </m:f>
        <m:r>
          <w:rPr>
            <w:rFonts w:ascii="Cambria Math" w:eastAsia="Times New Roman" w:hAnsi="Cambria Math" w:cs="Times New Roman"/>
            <w:sz w:val="24"/>
            <w:szCs w:val="24"/>
          </w:rPr>
          <m:t xml:space="preserve"> x 100%</m:t>
        </m:r>
      </m:oMath>
      <w:r w:rsidR="009876DD">
        <w:rPr>
          <w:rFonts w:ascii="Times New Roman" w:eastAsia="Times New Roman" w:hAnsi="Times New Roman" w:cs="Times New Roman"/>
          <w:sz w:val="24"/>
          <w:szCs w:val="24"/>
        </w:rPr>
        <w:t xml:space="preserve"> = 85,6</w:t>
      </w:r>
      <w:r w:rsidRPr="00E66BAC">
        <w:rPr>
          <w:rFonts w:ascii="Times New Roman" w:eastAsia="Times New Roman" w:hAnsi="Times New Roman" w:cs="Times New Roman"/>
          <w:sz w:val="24"/>
          <w:szCs w:val="24"/>
        </w:rPr>
        <w:t xml:space="preserve"> % </w:t>
      </w:r>
      <w:r w:rsidRPr="00E66BAC">
        <w:rPr>
          <w:rFonts w:ascii="Times New Roman" w:eastAsia="Times New Roman" w:hAnsi="Times New Roman" w:cs="Times New Roman"/>
          <w:sz w:val="24"/>
          <w:szCs w:val="24"/>
        </w:rPr>
        <w:tab/>
        <w:t xml:space="preserve"> </w:t>
      </w:r>
    </w:p>
    <w:p w:rsidR="004320E1" w:rsidRPr="00E66BAC" w:rsidRDefault="004320E1" w:rsidP="00E66BAC">
      <w:pPr>
        <w:spacing w:line="360" w:lineRule="auto"/>
        <w:jc w:val="both"/>
        <w:rPr>
          <w:rFonts w:ascii="Times New Roman" w:eastAsia="Times New Roman" w:hAnsi="Times New Roman" w:cs="Times New Roman"/>
          <w:sz w:val="24"/>
          <w:szCs w:val="24"/>
          <w:lang w:val="id-ID"/>
        </w:rPr>
      </w:pPr>
      <w:r w:rsidRPr="00E66BAC">
        <w:rPr>
          <w:rFonts w:ascii="Times New Roman" w:eastAsia="Times New Roman" w:hAnsi="Times New Roman" w:cs="Times New Roman"/>
          <w:sz w:val="24"/>
          <w:szCs w:val="24"/>
          <w:lang w:val="id-ID"/>
        </w:rPr>
        <w:t>Dari hasil jajak pendapat pada Tabel 4.</w:t>
      </w:r>
      <w:r w:rsidRPr="00E66BAC">
        <w:rPr>
          <w:rFonts w:ascii="Times New Roman" w:eastAsia="Times New Roman" w:hAnsi="Times New Roman" w:cs="Times New Roman"/>
          <w:sz w:val="24"/>
          <w:szCs w:val="24"/>
        </w:rPr>
        <w:t>5</w:t>
      </w:r>
      <w:r w:rsidRPr="00E66BAC">
        <w:rPr>
          <w:rFonts w:ascii="Times New Roman" w:eastAsia="Times New Roman" w:hAnsi="Times New Roman" w:cs="Times New Roman"/>
          <w:sz w:val="24"/>
          <w:szCs w:val="24"/>
          <w:lang w:val="id-ID"/>
        </w:rPr>
        <w:t xml:space="preserve"> didapatkan hasil bahwa tingkat kepuasan pengguna adalah </w:t>
      </w:r>
      <w:r w:rsidR="009876DD">
        <w:rPr>
          <w:rFonts w:ascii="Times New Roman" w:eastAsia="Times New Roman" w:hAnsi="Times New Roman" w:cs="Times New Roman"/>
          <w:sz w:val="24"/>
          <w:szCs w:val="24"/>
        </w:rPr>
        <w:t>85,6</w:t>
      </w:r>
      <w:r w:rsidRPr="00E66BAC">
        <w:rPr>
          <w:rFonts w:ascii="Times New Roman" w:eastAsia="Times New Roman" w:hAnsi="Times New Roman" w:cs="Times New Roman"/>
          <w:sz w:val="24"/>
          <w:szCs w:val="24"/>
          <w:lang w:val="id-ID"/>
        </w:rPr>
        <w:t xml:space="preserve">%. Dari hasil perhitungan tingkat kepuasan pengguna tersebut berdasarkan Tabel </w:t>
      </w:r>
      <w:r w:rsidRPr="00E66BAC">
        <w:rPr>
          <w:rFonts w:ascii="Times New Roman" w:eastAsia="Times New Roman" w:hAnsi="Times New Roman" w:cs="Times New Roman"/>
          <w:sz w:val="24"/>
          <w:szCs w:val="24"/>
        </w:rPr>
        <w:t>3</w:t>
      </w:r>
      <w:r w:rsidRPr="00E66BAC">
        <w:rPr>
          <w:rFonts w:ascii="Times New Roman" w:eastAsia="Times New Roman" w:hAnsi="Times New Roman" w:cs="Times New Roman"/>
          <w:sz w:val="24"/>
          <w:szCs w:val="24"/>
          <w:lang w:val="id-ID"/>
        </w:rPr>
        <w:t>.</w:t>
      </w:r>
      <w:r w:rsidRPr="00E66BAC">
        <w:rPr>
          <w:rFonts w:ascii="Times New Roman" w:eastAsia="Times New Roman" w:hAnsi="Times New Roman" w:cs="Times New Roman"/>
          <w:sz w:val="24"/>
          <w:szCs w:val="24"/>
        </w:rPr>
        <w:t xml:space="preserve">52 </w:t>
      </w:r>
      <w:r w:rsidRPr="00E66BAC">
        <w:rPr>
          <w:rFonts w:ascii="Times New Roman" w:eastAsia="Times New Roman" w:hAnsi="Times New Roman" w:cs="Times New Roman"/>
          <w:sz w:val="24"/>
          <w:szCs w:val="24"/>
          <w:lang w:val="id-ID"/>
        </w:rPr>
        <w:t>didapatkan indikator penilaian sangat memuaskan.</w:t>
      </w:r>
    </w:p>
    <w:p w:rsidR="00AD29FD" w:rsidRPr="00E66BAC" w:rsidRDefault="00AD29FD" w:rsidP="00E66BAC">
      <w:pPr>
        <w:spacing w:line="360" w:lineRule="auto"/>
        <w:jc w:val="both"/>
        <w:rPr>
          <w:rFonts w:ascii="Times New Roman" w:hAnsi="Times New Roman" w:cs="Times New Roman"/>
          <w:color w:val="000000" w:themeColor="text1"/>
          <w:sz w:val="24"/>
          <w:szCs w:val="24"/>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BAB V KESIMPULAN</w:t>
      </w:r>
    </w:p>
    <w:p w:rsidR="009C5086" w:rsidRPr="00E66BAC" w:rsidRDefault="009C5086" w:rsidP="00E66BAC">
      <w:pPr>
        <w:spacing w:line="360" w:lineRule="auto"/>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Dari hasil pembuatan Tugas Akhir Sistem Informasi Penyedia Jasa Pelatihan di PT Surya Safety Nusantara, didapatkan kesimpulan sebagai berikut :</w:t>
      </w:r>
    </w:p>
    <w:p w:rsidR="009C5086" w:rsidRPr="00E66BAC" w:rsidRDefault="009C5086" w:rsidP="00E66BAC">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Aplikasi berhasil digunakan sebagai pengolahan data pelatihan untuk melayani proses administrasi peserta pelatihan secara online.</w:t>
      </w:r>
    </w:p>
    <w:p w:rsidR="009C5086" w:rsidRPr="00E66BAC" w:rsidRDefault="009C5086" w:rsidP="00E66BAC">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Aplikasi berhasil digunakan sebagai platform pemberian materi dan sertifikasi pelatihan untuk peserta pelatihan secara online.</w:t>
      </w:r>
    </w:p>
    <w:p w:rsidR="009C5086" w:rsidRPr="00E66BAC" w:rsidRDefault="009C5086" w:rsidP="00E66BAC">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E66BAC">
        <w:rPr>
          <w:rFonts w:ascii="Times New Roman" w:hAnsi="Times New Roman" w:cs="Times New Roman"/>
          <w:color w:val="000000" w:themeColor="text1"/>
          <w:sz w:val="24"/>
          <w:szCs w:val="28"/>
        </w:rPr>
        <w:t>Aplikasi berhasil digunakan sebagai informasi untuk customers dan trainer</w:t>
      </w:r>
      <w:r w:rsidR="00EA05E7" w:rsidRPr="00E66BAC">
        <w:rPr>
          <w:rFonts w:ascii="Times New Roman" w:hAnsi="Times New Roman" w:cs="Times New Roman"/>
          <w:color w:val="000000" w:themeColor="text1"/>
          <w:sz w:val="24"/>
          <w:szCs w:val="28"/>
        </w:rPr>
        <w:t>s</w:t>
      </w:r>
      <w:r w:rsidRPr="00E66BAC">
        <w:rPr>
          <w:rFonts w:ascii="Times New Roman" w:hAnsi="Times New Roman" w:cs="Times New Roman"/>
          <w:color w:val="000000" w:themeColor="text1"/>
          <w:sz w:val="24"/>
          <w:szCs w:val="28"/>
        </w:rPr>
        <w:t xml:space="preserve"> dalam melakukan pelatihan</w:t>
      </w:r>
      <w:r w:rsidR="00BE4538" w:rsidRPr="00E66BAC">
        <w:rPr>
          <w:rFonts w:ascii="Times New Roman" w:hAnsi="Times New Roman" w:cs="Times New Roman"/>
          <w:color w:val="000000" w:themeColor="text1"/>
          <w:sz w:val="24"/>
          <w:szCs w:val="28"/>
        </w:rPr>
        <w:t xml:space="preserve"> secara online</w:t>
      </w:r>
      <w:r w:rsidRPr="00E66BAC">
        <w:rPr>
          <w:rFonts w:ascii="Times New Roman" w:hAnsi="Times New Roman" w:cs="Times New Roman"/>
          <w:color w:val="000000" w:themeColor="text1"/>
          <w:sz w:val="24"/>
          <w:szCs w:val="28"/>
        </w:rPr>
        <w:t>.</w:t>
      </w:r>
    </w:p>
    <w:p w:rsidR="009C5086" w:rsidRPr="00E66BAC" w:rsidRDefault="009C5086" w:rsidP="00E66BAC">
      <w:pPr>
        <w:pStyle w:val="ListParagraph"/>
        <w:numPr>
          <w:ilvl w:val="0"/>
          <w:numId w:val="33"/>
        </w:numPr>
        <w:spacing w:line="360" w:lineRule="auto"/>
        <w:ind w:left="426" w:hanging="426"/>
        <w:jc w:val="both"/>
        <w:rPr>
          <w:rFonts w:ascii="Times New Roman" w:hAnsi="Times New Roman" w:cs="Times New Roman"/>
          <w:color w:val="000000" w:themeColor="text1"/>
          <w:sz w:val="28"/>
          <w:szCs w:val="28"/>
        </w:rPr>
      </w:pPr>
      <w:r w:rsidRPr="00E66BAC">
        <w:rPr>
          <w:rFonts w:ascii="Times New Roman" w:hAnsi="Times New Roman" w:cs="Times New Roman"/>
          <w:sz w:val="24"/>
        </w:rPr>
        <w:t xml:space="preserve">Berdasarkan hasil kuesioner tingkat kepuasan pengguna, diperoleh presentase </w:t>
      </w:r>
      <w:r w:rsidR="00B81132">
        <w:rPr>
          <w:rFonts w:ascii="Times New Roman" w:hAnsi="Times New Roman" w:cs="Times New Roman"/>
          <w:sz w:val="24"/>
        </w:rPr>
        <w:t>85,6</w:t>
      </w:r>
      <w:r w:rsidR="00A24F2A">
        <w:rPr>
          <w:rFonts w:ascii="Times New Roman" w:hAnsi="Times New Roman" w:cs="Times New Roman"/>
          <w:sz w:val="24"/>
        </w:rPr>
        <w:t xml:space="preserve"> </w:t>
      </w:r>
      <w:r w:rsidRPr="00E66BAC">
        <w:rPr>
          <w:rFonts w:ascii="Times New Roman" w:hAnsi="Times New Roman" w:cs="Times New Roman"/>
          <w:sz w:val="24"/>
        </w:rPr>
        <w:t>%. Hasil tersebut menyatakan bahwa pengguna sangat puas dengan sistem informasi penyedia jasa pelatihan, yang berarti bahwa sistem ini telah dibuat sesuai dengan kebutuhan dan harapan pengguna</w:t>
      </w:r>
    </w:p>
    <w:p w:rsidR="00AD29FD" w:rsidRPr="00E66BAC" w:rsidRDefault="00AD29FD"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403AE8" w:rsidP="00E66BAC">
      <w:pPr>
        <w:pStyle w:val="Heading1"/>
        <w:spacing w:line="360" w:lineRule="auto"/>
        <w:jc w:val="center"/>
        <w:rPr>
          <w:rFonts w:ascii="Times New Roman" w:hAnsi="Times New Roman" w:cs="Times New Roman"/>
          <w:b/>
          <w:color w:val="000000" w:themeColor="text1"/>
          <w:sz w:val="28"/>
          <w:szCs w:val="28"/>
        </w:rPr>
      </w:pPr>
      <w:r w:rsidRPr="00E66BAC">
        <w:rPr>
          <w:rFonts w:ascii="Times New Roman" w:hAnsi="Times New Roman" w:cs="Times New Roman"/>
          <w:b/>
          <w:color w:val="000000" w:themeColor="text1"/>
          <w:sz w:val="28"/>
          <w:szCs w:val="28"/>
        </w:rPr>
        <w:lastRenderedPageBreak/>
        <w:t>DAFTAR PUSTAKA</w:t>
      </w:r>
    </w:p>
    <w:p w:rsidR="00135885" w:rsidRPr="00E66BAC" w:rsidRDefault="0076058C"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sz w:val="24"/>
          <w:szCs w:val="24"/>
        </w:rPr>
        <w:fldChar w:fldCharType="begin" w:fldLock="1"/>
      </w:r>
      <w:r w:rsidRPr="00E66BAC">
        <w:rPr>
          <w:rFonts w:ascii="Times New Roman" w:hAnsi="Times New Roman" w:cs="Times New Roman"/>
          <w:sz w:val="24"/>
          <w:szCs w:val="24"/>
        </w:rPr>
        <w:instrText xml:space="preserve">ADDIN Mendeley Bibliography CSL_BIBLIOGRAPHY </w:instrText>
      </w:r>
      <w:r w:rsidRPr="00E66BAC">
        <w:rPr>
          <w:rFonts w:ascii="Times New Roman" w:hAnsi="Times New Roman" w:cs="Times New Roman"/>
          <w:sz w:val="24"/>
          <w:szCs w:val="24"/>
        </w:rPr>
        <w:fldChar w:fldCharType="separate"/>
      </w:r>
      <w:r w:rsidR="00135885" w:rsidRPr="00E66BAC">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135885" w:rsidRPr="00E66BAC">
        <w:rPr>
          <w:rFonts w:ascii="Times New Roman" w:hAnsi="Times New Roman" w:cs="Times New Roman"/>
          <w:i/>
          <w:iCs/>
          <w:noProof/>
          <w:sz w:val="24"/>
          <w:szCs w:val="24"/>
        </w:rPr>
        <w:t>J I M P - Jurnal Informatika Merdeka Pasuruan</w:t>
      </w:r>
      <w:r w:rsidR="00135885" w:rsidRPr="00E66BAC">
        <w:rPr>
          <w:rFonts w:ascii="Times New Roman" w:hAnsi="Times New Roman" w:cs="Times New Roman"/>
          <w:noProof/>
          <w:sz w:val="24"/>
          <w:szCs w:val="24"/>
        </w:rPr>
        <w:t xml:space="preserve">, </w:t>
      </w:r>
      <w:r w:rsidR="00135885" w:rsidRPr="00E66BAC">
        <w:rPr>
          <w:rFonts w:ascii="Times New Roman" w:hAnsi="Times New Roman" w:cs="Times New Roman"/>
          <w:i/>
          <w:iCs/>
          <w:noProof/>
          <w:sz w:val="24"/>
          <w:szCs w:val="24"/>
        </w:rPr>
        <w:t>1</w:t>
      </w:r>
      <w:r w:rsidR="00135885" w:rsidRPr="00E66BAC">
        <w:rPr>
          <w:rFonts w:ascii="Times New Roman" w:hAnsi="Times New Roman" w:cs="Times New Roman"/>
          <w:noProof/>
          <w:sz w:val="24"/>
          <w:szCs w:val="24"/>
        </w:rPr>
        <w:t>(2), 81–110. https://doi.org/10.37438/jimp.v1i2.25</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Dan, K., Lpk, P., &amp; Surakarta, J. (2012). Sistem Informasi Akademik Dengan Borland Delphi7 Pada Lembaga. </w:t>
      </w:r>
      <w:r w:rsidRPr="00E66BAC">
        <w:rPr>
          <w:rFonts w:ascii="Times New Roman" w:hAnsi="Times New Roman" w:cs="Times New Roman"/>
          <w:i/>
          <w:iCs/>
          <w:noProof/>
          <w:sz w:val="24"/>
          <w:szCs w:val="24"/>
        </w:rPr>
        <w:t>Sistem Informasi Akademik</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8</w:t>
      </w:r>
      <w:r w:rsidRPr="00E66BAC">
        <w:rPr>
          <w:rFonts w:ascii="Times New Roman" w:hAnsi="Times New Roman" w:cs="Times New Roman"/>
          <w:noProof/>
          <w:sz w:val="24"/>
          <w:szCs w:val="24"/>
        </w:rPr>
        <w:t>, 21–28.</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E66BAC">
        <w:rPr>
          <w:rFonts w:ascii="Times New Roman" w:hAnsi="Times New Roman" w:cs="Times New Roman"/>
          <w:i/>
          <w:iCs/>
          <w:noProof/>
          <w:sz w:val="24"/>
          <w:szCs w:val="24"/>
        </w:rPr>
        <w:t>Jurnal Infra</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2</w:t>
      </w:r>
      <w:r w:rsidRPr="00E66BAC">
        <w:rPr>
          <w:rFonts w:ascii="Times New Roman" w:hAnsi="Times New Roman" w:cs="Times New Roman"/>
          <w:noProof/>
          <w:sz w:val="24"/>
          <w:szCs w:val="24"/>
        </w:rPr>
        <w:t>(2), 1–5.</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Kurniawan, F., Ruliansyah, R., &amp; Kadafi, M. (2019). Sistem Informasi Penyedia Layanan Kursus di Kota Palembang. </w:t>
      </w:r>
      <w:r w:rsidRPr="00E66BAC">
        <w:rPr>
          <w:rFonts w:ascii="Times New Roman" w:hAnsi="Times New Roman" w:cs="Times New Roman"/>
          <w:i/>
          <w:iCs/>
          <w:noProof/>
          <w:sz w:val="24"/>
          <w:szCs w:val="24"/>
        </w:rPr>
        <w:t>Jusifo</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5</w:t>
      </w:r>
      <w:r w:rsidRPr="00E66BAC">
        <w:rPr>
          <w:rFonts w:ascii="Times New Roman" w:hAnsi="Times New Roman" w:cs="Times New Roman"/>
          <w:noProof/>
          <w:sz w:val="24"/>
          <w:szCs w:val="24"/>
        </w:rPr>
        <w:t>(1), 39–50. https://doi.org/10.19109/jusifo.v5i1.5007</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E66BAC">
        <w:rPr>
          <w:rFonts w:ascii="Times New Roman" w:hAnsi="Times New Roman" w:cs="Times New Roman"/>
          <w:i/>
          <w:iCs/>
          <w:noProof/>
          <w:sz w:val="24"/>
          <w:szCs w:val="24"/>
        </w:rPr>
        <w:t>JBASE - Journal of Business and Audit Information Systems</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2</w:t>
      </w:r>
      <w:r w:rsidRPr="00E66BAC">
        <w:rPr>
          <w:rFonts w:ascii="Times New Roman" w:hAnsi="Times New Roman" w:cs="Times New Roman"/>
          <w:noProof/>
          <w:sz w:val="24"/>
          <w:szCs w:val="24"/>
        </w:rPr>
        <w:t>(2). https://doi.org/10.30813/jbase.v2i2.1726</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Mahmudah, R. A., Syafarina, G. A., &amp; Setiadi, B. (n.d.). </w:t>
      </w:r>
      <w:r w:rsidRPr="00E66BAC">
        <w:rPr>
          <w:rFonts w:ascii="Times New Roman" w:hAnsi="Times New Roman" w:cs="Times New Roman"/>
          <w:i/>
          <w:iCs/>
          <w:noProof/>
          <w:sz w:val="24"/>
          <w:szCs w:val="24"/>
        </w:rPr>
        <w:t>“Sistem Pelayanan Dan Jadwal Pelatihan Ketenagakerjaan Berbasis Web Pada Dinas Tenaga Kerja Kabupaten Tapin.”</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Mulyadi, Hoiriah, Supriadi, D., &amp; Mugiati, R. (2018). Sistem Informasi Pendaftaran Kursus Berbasis Web Pada Yayasan Musik Jakarta. </w:t>
      </w:r>
      <w:r w:rsidRPr="00E66BAC">
        <w:rPr>
          <w:rFonts w:ascii="Times New Roman" w:hAnsi="Times New Roman" w:cs="Times New Roman"/>
          <w:i/>
          <w:iCs/>
          <w:noProof/>
          <w:sz w:val="24"/>
          <w:szCs w:val="24"/>
        </w:rPr>
        <w:t>IJCIT (Indonesian Journal on Computer and Information Technology)</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3</w:t>
      </w:r>
      <w:r w:rsidRPr="00E66BAC">
        <w:rPr>
          <w:rFonts w:ascii="Times New Roman" w:hAnsi="Times New Roman" w:cs="Times New Roman"/>
          <w:noProof/>
          <w:sz w:val="24"/>
          <w:szCs w:val="24"/>
        </w:rPr>
        <w:t>(2), 2–3.</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Santana, J., Bahtiar, N., Si, S., Helmie, D., &amp; Wibawa, A. (2012). </w:t>
      </w:r>
      <w:r w:rsidRPr="00E66BAC">
        <w:rPr>
          <w:rFonts w:ascii="Times New Roman" w:hAnsi="Times New Roman" w:cs="Times New Roman"/>
          <w:i/>
          <w:iCs/>
          <w:noProof/>
          <w:sz w:val="24"/>
          <w:szCs w:val="24"/>
        </w:rPr>
        <w:t>Sistem Informasi Akademik Lembaga Kursus Dan Pelatihan Berbasis Web</w:t>
      </w:r>
      <w:r w:rsidRPr="00E66BAC">
        <w:rPr>
          <w:rFonts w:ascii="Times New Roman" w:hAnsi="Times New Roman" w:cs="Times New Roman"/>
          <w:noProof/>
          <w:sz w:val="24"/>
          <w:szCs w:val="24"/>
        </w:rPr>
        <w:t>. 8. http://eprints.undip.ac.id/39396/3/Naskah_Publikasi.pdf</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Simpony, B. K., Anggara, A., Supriadi, D., &amp; Gunawan, A. (2020). Sistem Informasi Pelayanan Administrasi Berbasis Web Pada LPK Kurnia Dewi Kabupaten Tasikmalaya. </w:t>
      </w:r>
      <w:r w:rsidRPr="00E66BAC">
        <w:rPr>
          <w:rFonts w:ascii="Times New Roman" w:hAnsi="Times New Roman" w:cs="Times New Roman"/>
          <w:i/>
          <w:iCs/>
          <w:noProof/>
          <w:sz w:val="24"/>
          <w:szCs w:val="24"/>
        </w:rPr>
        <w:t xml:space="preserve">IJCIT (Indonesian Journal on Computer and </w:t>
      </w:r>
      <w:r w:rsidRPr="00E66BAC">
        <w:rPr>
          <w:rFonts w:ascii="Times New Roman" w:hAnsi="Times New Roman" w:cs="Times New Roman"/>
          <w:i/>
          <w:iCs/>
          <w:noProof/>
          <w:sz w:val="24"/>
          <w:szCs w:val="24"/>
        </w:rPr>
        <w:lastRenderedPageBreak/>
        <w:t>Information Technology)</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5</w:t>
      </w:r>
      <w:r w:rsidRPr="00E66BAC">
        <w:rPr>
          <w:rFonts w:ascii="Times New Roman" w:hAnsi="Times New Roman" w:cs="Times New Roman"/>
          <w:noProof/>
          <w:sz w:val="24"/>
          <w:szCs w:val="24"/>
        </w:rPr>
        <w:t>(1), 14–20. https://doi.org/10.31294/ijcit.v5i1.6537</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E66BAC">
        <w:rPr>
          <w:rFonts w:ascii="Times New Roman" w:hAnsi="Times New Roman" w:cs="Times New Roman"/>
          <w:i/>
          <w:iCs/>
          <w:noProof/>
          <w:sz w:val="24"/>
          <w:szCs w:val="24"/>
        </w:rPr>
        <w:t>Jurnal Ilmiah Informatika Komputer</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24</w:t>
      </w:r>
      <w:r w:rsidRPr="00E66BAC">
        <w:rPr>
          <w:rFonts w:ascii="Times New Roman" w:hAnsi="Times New Roman" w:cs="Times New Roman"/>
          <w:noProof/>
          <w:sz w:val="24"/>
          <w:szCs w:val="24"/>
        </w:rPr>
        <w:t>(1), 76–87. https://doi.org/10.35760/ik.2019.v24i1.1991</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E66BAC">
        <w:rPr>
          <w:rFonts w:ascii="Times New Roman" w:hAnsi="Times New Roman" w:cs="Times New Roman"/>
          <w:i/>
          <w:iCs/>
          <w:noProof/>
          <w:sz w:val="24"/>
          <w:szCs w:val="24"/>
        </w:rPr>
        <w:t>Pekommas</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18</w:t>
      </w:r>
      <w:r w:rsidRPr="00E66BAC">
        <w:rPr>
          <w:rFonts w:ascii="Times New Roman" w:hAnsi="Times New Roman" w:cs="Times New Roman"/>
          <w:noProof/>
          <w:sz w:val="24"/>
          <w:szCs w:val="24"/>
        </w:rPr>
        <w:t>(2), 83–92. https://media.neliti.com/media/publications/222428-none-6f4fa971.pdf</w:t>
      </w:r>
    </w:p>
    <w:p w:rsidR="00135885" w:rsidRPr="00E66BAC" w:rsidRDefault="00135885"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Yugus, R. F. (2017). Rancang Bangun Sistem Informasi Kursus Mengemudi berbasis Web pada Lembaga Kursus Mengemudi Berlian. </w:t>
      </w:r>
      <w:r w:rsidRPr="00E66BAC">
        <w:rPr>
          <w:rFonts w:ascii="Times New Roman" w:hAnsi="Times New Roman" w:cs="Times New Roman"/>
          <w:i/>
          <w:iCs/>
          <w:noProof/>
          <w:sz w:val="24"/>
          <w:szCs w:val="24"/>
        </w:rPr>
        <w:t>Jurnal Manajemen Informatika</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7</w:t>
      </w:r>
      <w:r w:rsidRPr="00E66BAC">
        <w:rPr>
          <w:rFonts w:ascii="Times New Roman" w:hAnsi="Times New Roman" w:cs="Times New Roman"/>
          <w:noProof/>
          <w:sz w:val="24"/>
          <w:szCs w:val="24"/>
        </w:rPr>
        <w:t>, 10.</w:t>
      </w:r>
    </w:p>
    <w:p w:rsidR="00754B0D" w:rsidRPr="00E66BAC" w:rsidRDefault="00B26E43" w:rsidP="00E66BA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Sommerville, Ian. </w:t>
      </w:r>
      <w:r w:rsidR="00C557F3" w:rsidRPr="00E66BAC">
        <w:rPr>
          <w:rFonts w:ascii="Times New Roman" w:hAnsi="Times New Roman" w:cs="Times New Roman"/>
          <w:noProof/>
          <w:sz w:val="24"/>
          <w:szCs w:val="24"/>
        </w:rPr>
        <w:t>(</w:t>
      </w:r>
      <w:r w:rsidRPr="00E66BAC">
        <w:rPr>
          <w:rFonts w:ascii="Times New Roman" w:hAnsi="Times New Roman" w:cs="Times New Roman"/>
          <w:noProof/>
          <w:sz w:val="24"/>
          <w:szCs w:val="24"/>
        </w:rPr>
        <w:t>2011</w:t>
      </w:r>
      <w:r w:rsidR="00C557F3" w:rsidRPr="00E66BAC">
        <w:rPr>
          <w:rFonts w:ascii="Times New Roman" w:hAnsi="Times New Roman" w:cs="Times New Roman"/>
          <w:noProof/>
          <w:sz w:val="24"/>
          <w:szCs w:val="24"/>
        </w:rPr>
        <w:t>)</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Software Engineering (9th Edition)</w:t>
      </w:r>
      <w:r w:rsidRPr="00E66BAC">
        <w:rPr>
          <w:rFonts w:ascii="Times New Roman" w:hAnsi="Times New Roman" w:cs="Times New Roman"/>
          <w:noProof/>
          <w:sz w:val="24"/>
          <w:szCs w:val="24"/>
        </w:rPr>
        <w:t>. 9th ed. USA: Pearson Education.</w:t>
      </w:r>
    </w:p>
    <w:p w:rsidR="00754B0D" w:rsidRPr="00E66BAC" w:rsidRDefault="00754B0D" w:rsidP="00E66BA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Tohari,   Hamim.   (2014).   Astah   Analisis   Serta Perancangan   Sistem   Informasi   Melalui Pendekatan UML. Yogyakarta: Andi.</w:t>
      </w:r>
    </w:p>
    <w:p w:rsidR="00400136" w:rsidRPr="00E66BAC" w:rsidRDefault="00754B0D" w:rsidP="00E66BA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Tabrani, Muhamad. (2014). </w:t>
      </w:r>
      <w:r w:rsidR="00FA01C2" w:rsidRPr="00E66BAC">
        <w:rPr>
          <w:rFonts w:ascii="Times New Roman" w:hAnsi="Times New Roman" w:cs="Times New Roman"/>
          <w:noProof/>
          <w:sz w:val="24"/>
          <w:szCs w:val="24"/>
        </w:rPr>
        <w:t xml:space="preserve">Implementasi Sistem Informasi  </w:t>
      </w:r>
      <w:r w:rsidRPr="00E66BAC">
        <w:rPr>
          <w:rFonts w:ascii="Times New Roman" w:hAnsi="Times New Roman" w:cs="Times New Roman"/>
          <w:noProof/>
          <w:sz w:val="24"/>
          <w:szCs w:val="24"/>
        </w:rPr>
        <w:t>Reservasi   Penginapan   Pada Argowisata  Gunung  Mas  Cisarua  Bogor. Jakarta:  Bianglala  Informatika.  Vol.  II, No. 1: 33-42.</w:t>
      </w:r>
    </w:p>
    <w:p w:rsidR="00594D3E" w:rsidRPr="00E66BAC" w:rsidRDefault="00743883" w:rsidP="00E66BA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Russell J.T. Dyer. </w:t>
      </w:r>
      <w:r w:rsidR="005671E4" w:rsidRPr="00E66BAC">
        <w:rPr>
          <w:rFonts w:ascii="Times New Roman" w:hAnsi="Times New Roman" w:cs="Times New Roman"/>
          <w:noProof/>
          <w:sz w:val="24"/>
          <w:szCs w:val="24"/>
        </w:rPr>
        <w:t>(</w:t>
      </w:r>
      <w:r w:rsidRPr="00E66BAC">
        <w:rPr>
          <w:rFonts w:ascii="Times New Roman" w:hAnsi="Times New Roman" w:cs="Times New Roman"/>
          <w:noProof/>
          <w:sz w:val="24"/>
          <w:szCs w:val="24"/>
        </w:rPr>
        <w:t>2008</w:t>
      </w:r>
      <w:r w:rsidR="005671E4" w:rsidRPr="00E66BAC">
        <w:rPr>
          <w:rFonts w:ascii="Times New Roman" w:hAnsi="Times New Roman" w:cs="Times New Roman"/>
          <w:noProof/>
          <w:sz w:val="24"/>
          <w:szCs w:val="24"/>
        </w:rPr>
        <w:t>)</w:t>
      </w:r>
      <w:r w:rsidRPr="00E66BAC">
        <w:rPr>
          <w:rFonts w:ascii="Times New Roman" w:hAnsi="Times New Roman" w:cs="Times New Roman"/>
          <w:noProof/>
          <w:sz w:val="24"/>
          <w:szCs w:val="24"/>
        </w:rPr>
        <w:t xml:space="preserve">. </w:t>
      </w:r>
      <w:r w:rsidRPr="00E66BAC">
        <w:rPr>
          <w:rFonts w:ascii="Times New Roman" w:hAnsi="Times New Roman" w:cs="Times New Roman"/>
          <w:i/>
          <w:iCs/>
          <w:noProof/>
          <w:sz w:val="24"/>
          <w:szCs w:val="24"/>
        </w:rPr>
        <w:t>MySQL in a Nutshell</w:t>
      </w:r>
      <w:r w:rsidRPr="00E66BAC">
        <w:rPr>
          <w:rFonts w:ascii="Times New Roman" w:hAnsi="Times New Roman" w:cs="Times New Roman"/>
          <w:noProof/>
          <w:sz w:val="24"/>
          <w:szCs w:val="24"/>
        </w:rPr>
        <w:t>. Second Esi.</w:t>
      </w:r>
      <w:r w:rsidR="00400136" w:rsidRPr="00E66BAC">
        <w:rPr>
          <w:rFonts w:ascii="Times New Roman" w:hAnsi="Times New Roman" w:cs="Times New Roman"/>
          <w:noProof/>
        </w:rPr>
        <w:t xml:space="preserve"> </w:t>
      </w:r>
    </w:p>
    <w:p w:rsidR="00594D3E" w:rsidRPr="00E66BAC" w:rsidRDefault="00400136" w:rsidP="00E66BAC">
      <w:pPr>
        <w:widowControl w:val="0"/>
        <w:autoSpaceDE w:val="0"/>
        <w:autoSpaceDN w:val="0"/>
        <w:adjustRightInd w:val="0"/>
        <w:spacing w:before="240" w:line="360" w:lineRule="auto"/>
        <w:ind w:left="480" w:hanging="480"/>
        <w:jc w:val="both"/>
        <w:rPr>
          <w:rFonts w:ascii="Times New Roman" w:hAnsi="Times New Roman" w:cs="Times New Roman"/>
          <w:noProof/>
        </w:rPr>
      </w:pPr>
      <w:r w:rsidRPr="00E66BAC">
        <w:rPr>
          <w:rFonts w:ascii="Times New Roman" w:hAnsi="Times New Roman" w:cs="Times New Roman"/>
          <w:noProof/>
          <w:sz w:val="24"/>
          <w:szCs w:val="24"/>
        </w:rPr>
        <w:t>H. Jog</w:t>
      </w:r>
      <w:r w:rsidR="00FA01C2" w:rsidRPr="00E66BAC">
        <w:rPr>
          <w:rFonts w:ascii="Times New Roman" w:hAnsi="Times New Roman" w:cs="Times New Roman"/>
          <w:noProof/>
          <w:sz w:val="24"/>
          <w:szCs w:val="24"/>
        </w:rPr>
        <w:t xml:space="preserve">ianto.(2005). Analisa dan Desain Sistem </w:t>
      </w:r>
      <w:r w:rsidRPr="00E66BAC">
        <w:rPr>
          <w:rFonts w:ascii="Times New Roman" w:hAnsi="Times New Roman" w:cs="Times New Roman"/>
          <w:noProof/>
          <w:sz w:val="24"/>
          <w:szCs w:val="24"/>
        </w:rPr>
        <w:t>Informasi</w:t>
      </w:r>
      <w:r w:rsidR="00FA01C2" w:rsidRPr="00E66BAC">
        <w:rPr>
          <w:rFonts w:ascii="Times New Roman" w:hAnsi="Times New Roman" w:cs="Times New Roman"/>
          <w:noProof/>
          <w:sz w:val="24"/>
          <w:szCs w:val="24"/>
        </w:rPr>
        <w:t xml:space="preserve"> : Pendekatan Terstruktur  Teori dan </w:t>
      </w:r>
      <w:r w:rsidRPr="00E66BAC">
        <w:rPr>
          <w:rFonts w:ascii="Times New Roman" w:hAnsi="Times New Roman" w:cs="Times New Roman"/>
          <w:noProof/>
          <w:sz w:val="24"/>
          <w:szCs w:val="24"/>
        </w:rPr>
        <w:t>Prakti</w:t>
      </w:r>
      <w:r w:rsidR="00FA01C2" w:rsidRPr="00E66BAC">
        <w:rPr>
          <w:rFonts w:ascii="Times New Roman" w:hAnsi="Times New Roman" w:cs="Times New Roman"/>
          <w:noProof/>
          <w:sz w:val="24"/>
          <w:szCs w:val="24"/>
        </w:rPr>
        <w:t>k Aplikasi Bisnis,no. 35. Andi</w:t>
      </w:r>
      <w:r w:rsidRPr="00E66BAC">
        <w:rPr>
          <w:rFonts w:ascii="Times New Roman" w:hAnsi="Times New Roman" w:cs="Times New Roman"/>
          <w:noProof/>
          <w:sz w:val="24"/>
          <w:szCs w:val="24"/>
        </w:rPr>
        <w:t>.</w:t>
      </w:r>
    </w:p>
    <w:p w:rsidR="00A45787" w:rsidRPr="00E66BAC" w:rsidRDefault="00594D3E" w:rsidP="00E66BA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Naista, D. (2017). Codeigniter Vs Laravel. Yogyakarta: CV. Lokomedia</w:t>
      </w:r>
      <w:r w:rsidR="00A45787" w:rsidRPr="00E66BAC">
        <w:rPr>
          <w:rFonts w:ascii="Times New Roman" w:hAnsi="Times New Roman" w:cs="Times New Roman"/>
          <w:noProof/>
          <w:sz w:val="24"/>
          <w:szCs w:val="24"/>
        </w:rPr>
        <w:t xml:space="preserve"> </w:t>
      </w:r>
    </w:p>
    <w:p w:rsidR="008C5E4E" w:rsidRPr="00E66BAC" w:rsidRDefault="00A45787" w:rsidP="00E66BAC">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E66BAC">
        <w:rPr>
          <w:rFonts w:ascii="Times New Roman" w:hAnsi="Times New Roman" w:cs="Times New Roman"/>
          <w:noProof/>
          <w:sz w:val="24"/>
          <w:szCs w:val="24"/>
        </w:rPr>
        <w:t>Ebeling, C. 1987. An Introduction To Reliability And Main</w:t>
      </w:r>
      <w:r w:rsidR="0013193F" w:rsidRPr="00E66BAC">
        <w:rPr>
          <w:rFonts w:ascii="Times New Roman" w:hAnsi="Times New Roman" w:cs="Times New Roman"/>
          <w:noProof/>
          <w:sz w:val="24"/>
          <w:szCs w:val="24"/>
        </w:rPr>
        <w:t xml:space="preserve">tainability Engineering. </w:t>
      </w:r>
      <w:r w:rsidRPr="00E66BAC">
        <w:rPr>
          <w:rFonts w:ascii="Times New Roman" w:hAnsi="Times New Roman" w:cs="Times New Roman"/>
          <w:noProof/>
          <w:sz w:val="24"/>
          <w:szCs w:val="24"/>
        </w:rPr>
        <w:t>University of Dayton. Dayton.</w:t>
      </w:r>
      <w:r w:rsidR="0076058C" w:rsidRPr="00E66BAC">
        <w:rPr>
          <w:rFonts w:ascii="Times New Roman" w:hAnsi="Times New Roman" w:cs="Times New Roman"/>
          <w:sz w:val="24"/>
          <w:szCs w:val="24"/>
        </w:rPr>
        <w:fldChar w:fldCharType="end"/>
      </w:r>
    </w:p>
    <w:p w:rsidR="005809C2" w:rsidRPr="00E66BAC" w:rsidRDefault="008C5E4E" w:rsidP="00E66BAC">
      <w:pPr>
        <w:widowControl w:val="0"/>
        <w:autoSpaceDE w:val="0"/>
        <w:autoSpaceDN w:val="0"/>
        <w:adjustRightInd w:val="0"/>
        <w:spacing w:line="360" w:lineRule="auto"/>
        <w:ind w:left="480" w:hanging="480"/>
        <w:jc w:val="both"/>
        <w:rPr>
          <w:rFonts w:ascii="Times New Roman" w:hAnsi="Times New Roman" w:cs="Times New Roman"/>
          <w:noProof/>
          <w:szCs w:val="24"/>
        </w:rPr>
      </w:pPr>
      <w:r w:rsidRPr="00E66BAC">
        <w:rPr>
          <w:rFonts w:ascii="Times New Roman" w:hAnsi="Times New Roman" w:cs="Times New Roman"/>
          <w:sz w:val="24"/>
          <w:szCs w:val="24"/>
        </w:rPr>
        <w:lastRenderedPageBreak/>
        <w:fldChar w:fldCharType="begin" w:fldLock="1"/>
      </w:r>
      <w:r w:rsidRPr="00E66BAC">
        <w:rPr>
          <w:rFonts w:ascii="Times New Roman" w:hAnsi="Times New Roman" w:cs="Times New Roman"/>
          <w:sz w:val="24"/>
          <w:szCs w:val="24"/>
        </w:rPr>
        <w:instrText xml:space="preserve">ADDIN Mendeley Bibliography CSL_BIBLIOGRAPHY </w:instrText>
      </w:r>
      <w:r w:rsidRPr="00E66BAC">
        <w:rPr>
          <w:rFonts w:ascii="Times New Roman" w:hAnsi="Times New Roman" w:cs="Times New Roman"/>
          <w:sz w:val="24"/>
          <w:szCs w:val="24"/>
        </w:rPr>
        <w:fldChar w:fldCharType="separate"/>
      </w:r>
      <w:r w:rsidRPr="00E66BAC">
        <w:rPr>
          <w:rFonts w:ascii="Times New Roman" w:hAnsi="Times New Roman" w:cs="Times New Roman"/>
          <w:noProof/>
          <w:sz w:val="24"/>
          <w:szCs w:val="24"/>
        </w:rPr>
        <w:t xml:space="preserve">Hapsari, D., &amp; Irhamul Umam, M. (2021). </w:t>
      </w:r>
      <w:r w:rsidRPr="00E66BAC">
        <w:rPr>
          <w:rFonts w:ascii="Times New Roman" w:hAnsi="Times New Roman" w:cs="Times New Roman"/>
          <w:i/>
          <w:iCs/>
          <w:noProof/>
          <w:sz w:val="24"/>
          <w:szCs w:val="24"/>
        </w:rPr>
        <w:t>Digitalisasi Pelayanan Administrasi Dan Ketahanan Ekonomi Masyarakat Desa Dengan Teknik Crowdsourcing</w:t>
      </w:r>
      <w:r w:rsidRPr="00E66BAC">
        <w:rPr>
          <w:rFonts w:ascii="Times New Roman" w:hAnsi="Times New Roman" w:cs="Times New Roman"/>
          <w:noProof/>
          <w:sz w:val="24"/>
          <w:szCs w:val="24"/>
        </w:rPr>
        <w:t>.</w:t>
      </w:r>
    </w:p>
    <w:p w:rsidR="005809C2" w:rsidRPr="00E66BAC" w:rsidRDefault="005809C2" w:rsidP="00E66B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BAC">
        <w:rPr>
          <w:rFonts w:ascii="Times New Roman" w:hAnsi="Times New Roman" w:cs="Times New Roman"/>
          <w:noProof/>
          <w:sz w:val="24"/>
          <w:szCs w:val="24"/>
        </w:rPr>
        <w:t xml:space="preserve">Novi, E., Nur, A., &amp; Prasetyo, I. B. (2021). </w:t>
      </w:r>
      <w:r w:rsidRPr="00E66BAC">
        <w:rPr>
          <w:rFonts w:ascii="Times New Roman" w:hAnsi="Times New Roman" w:cs="Times New Roman"/>
          <w:i/>
          <w:iCs/>
          <w:noProof/>
          <w:sz w:val="24"/>
          <w:szCs w:val="24"/>
        </w:rPr>
        <w:t>Easycamp : Sistem Manajemen Booking</w:t>
      </w:r>
      <w:r w:rsidRPr="00E66BAC">
        <w:rPr>
          <w:rFonts w:ascii="Times New Roman" w:hAnsi="Times New Roman" w:cs="Times New Roman"/>
          <w:noProof/>
          <w:sz w:val="24"/>
          <w:szCs w:val="24"/>
        </w:rPr>
        <w:t>.</w:t>
      </w:r>
    </w:p>
    <w:p w:rsidR="00E74FC6" w:rsidRPr="00E66BAC" w:rsidRDefault="008C5E4E" w:rsidP="00E66BAC">
      <w:pPr>
        <w:widowControl w:val="0"/>
        <w:autoSpaceDE w:val="0"/>
        <w:autoSpaceDN w:val="0"/>
        <w:adjustRightInd w:val="0"/>
        <w:spacing w:line="360" w:lineRule="auto"/>
        <w:jc w:val="both"/>
        <w:rPr>
          <w:rFonts w:ascii="Times New Roman" w:hAnsi="Times New Roman" w:cs="Times New Roman"/>
        </w:rPr>
      </w:pPr>
      <w:r w:rsidRPr="00E66BAC">
        <w:rPr>
          <w:rFonts w:ascii="Times New Roman" w:hAnsi="Times New Roman" w:cs="Times New Roman"/>
          <w:sz w:val="24"/>
          <w:szCs w:val="24"/>
        </w:rPr>
        <w:fldChar w:fldCharType="end"/>
      </w:r>
    </w:p>
    <w:p w:rsidR="00831B19" w:rsidRPr="00E66BAC" w:rsidRDefault="00831B19" w:rsidP="00E66BAC">
      <w:pPr>
        <w:widowControl w:val="0"/>
        <w:autoSpaceDE w:val="0"/>
        <w:autoSpaceDN w:val="0"/>
        <w:adjustRightInd w:val="0"/>
        <w:spacing w:before="240" w:line="360" w:lineRule="auto"/>
        <w:ind w:left="480" w:hanging="480"/>
        <w:jc w:val="both"/>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F535E0" w:rsidRPr="00E66BAC" w:rsidRDefault="00F535E0" w:rsidP="00E66BAC">
      <w:pPr>
        <w:pStyle w:val="Heading1"/>
        <w:spacing w:line="360" w:lineRule="auto"/>
        <w:jc w:val="center"/>
        <w:rPr>
          <w:rFonts w:ascii="Times New Roman" w:hAnsi="Times New Roman" w:cs="Times New Roman"/>
          <w:b/>
          <w:color w:val="000000" w:themeColor="text1"/>
          <w:sz w:val="48"/>
          <w:szCs w:val="28"/>
        </w:rPr>
      </w:pPr>
    </w:p>
    <w:p w:rsidR="00F535E0" w:rsidRPr="00E66BAC" w:rsidRDefault="00F535E0" w:rsidP="00E66BAC">
      <w:pPr>
        <w:pStyle w:val="Heading1"/>
        <w:spacing w:line="360" w:lineRule="auto"/>
        <w:jc w:val="center"/>
        <w:rPr>
          <w:rFonts w:ascii="Times New Roman" w:hAnsi="Times New Roman" w:cs="Times New Roman"/>
          <w:b/>
          <w:color w:val="000000" w:themeColor="text1"/>
          <w:sz w:val="48"/>
          <w:szCs w:val="28"/>
        </w:rPr>
      </w:pPr>
    </w:p>
    <w:p w:rsidR="00F535E0" w:rsidRPr="00E66BAC" w:rsidRDefault="00F535E0" w:rsidP="00E66BAC">
      <w:pPr>
        <w:pStyle w:val="Heading1"/>
        <w:spacing w:line="360" w:lineRule="auto"/>
        <w:jc w:val="center"/>
        <w:rPr>
          <w:rFonts w:ascii="Times New Roman" w:hAnsi="Times New Roman" w:cs="Times New Roman"/>
          <w:b/>
          <w:color w:val="000000" w:themeColor="text1"/>
          <w:sz w:val="48"/>
          <w:szCs w:val="28"/>
        </w:rPr>
      </w:pPr>
    </w:p>
    <w:p w:rsidR="00F535E0" w:rsidRPr="00E66BAC" w:rsidRDefault="00F535E0" w:rsidP="00E66BAC">
      <w:pPr>
        <w:pStyle w:val="Heading1"/>
        <w:spacing w:line="360" w:lineRule="auto"/>
        <w:jc w:val="center"/>
        <w:rPr>
          <w:rFonts w:ascii="Times New Roman" w:hAnsi="Times New Roman" w:cs="Times New Roman"/>
          <w:b/>
          <w:color w:val="000000" w:themeColor="text1"/>
          <w:sz w:val="48"/>
          <w:szCs w:val="28"/>
        </w:rPr>
      </w:pPr>
    </w:p>
    <w:p w:rsidR="00F535E0" w:rsidRPr="00E66BAC" w:rsidRDefault="00F535E0" w:rsidP="00E66BAC">
      <w:pPr>
        <w:pStyle w:val="Heading1"/>
        <w:spacing w:line="360" w:lineRule="auto"/>
        <w:jc w:val="center"/>
        <w:rPr>
          <w:rFonts w:ascii="Times New Roman" w:hAnsi="Times New Roman" w:cs="Times New Roman"/>
          <w:b/>
          <w:color w:val="000000" w:themeColor="text1"/>
          <w:sz w:val="48"/>
          <w:szCs w:val="28"/>
        </w:rPr>
      </w:pPr>
    </w:p>
    <w:p w:rsidR="00F535E0" w:rsidRPr="00E66BAC" w:rsidRDefault="00403AE8" w:rsidP="00E66BAC">
      <w:pPr>
        <w:pStyle w:val="Heading1"/>
        <w:spacing w:line="360" w:lineRule="auto"/>
        <w:jc w:val="center"/>
        <w:rPr>
          <w:rFonts w:ascii="Times New Roman" w:hAnsi="Times New Roman" w:cs="Times New Roman"/>
          <w:b/>
          <w:color w:val="000000" w:themeColor="text1"/>
          <w:sz w:val="72"/>
          <w:szCs w:val="28"/>
        </w:rPr>
      </w:pPr>
      <w:r w:rsidRPr="00E66BAC">
        <w:rPr>
          <w:rFonts w:ascii="Times New Roman" w:hAnsi="Times New Roman" w:cs="Times New Roman"/>
          <w:b/>
          <w:color w:val="000000" w:themeColor="text1"/>
          <w:sz w:val="72"/>
          <w:szCs w:val="28"/>
        </w:rPr>
        <w:t>LAMPIRAN</w:t>
      </w:r>
    </w:p>
    <w:p w:rsidR="00F535E0" w:rsidRPr="00E66BAC" w:rsidRDefault="00F535E0" w:rsidP="00E66BAC">
      <w:pPr>
        <w:spacing w:line="360" w:lineRule="auto"/>
        <w:rPr>
          <w:rFonts w:ascii="Times New Roman" w:eastAsiaTheme="majorEastAsia" w:hAnsi="Times New Roman" w:cs="Times New Roman"/>
          <w:b/>
          <w:color w:val="000000" w:themeColor="text1"/>
          <w:sz w:val="28"/>
          <w:szCs w:val="28"/>
        </w:rPr>
      </w:pPr>
      <w:r w:rsidRPr="00E66BAC">
        <w:rPr>
          <w:rFonts w:ascii="Times New Roman" w:hAnsi="Times New Roman" w:cs="Times New Roman"/>
          <w:b/>
          <w:color w:val="000000" w:themeColor="text1"/>
          <w:sz w:val="28"/>
          <w:szCs w:val="28"/>
        </w:rPr>
        <w:br w:type="page"/>
      </w:r>
    </w:p>
    <w:p w:rsidR="00403AE8" w:rsidRPr="00E66BAC" w:rsidRDefault="000E4883" w:rsidP="00E66BAC">
      <w:pPr>
        <w:pStyle w:val="Heading1"/>
        <w:spacing w:line="360" w:lineRule="auto"/>
        <w:rPr>
          <w:rFonts w:ascii="Times New Roman" w:hAnsi="Times New Roman" w:cs="Times New Roman"/>
          <w:b/>
          <w:color w:val="000000" w:themeColor="text1"/>
          <w:sz w:val="24"/>
          <w:szCs w:val="24"/>
        </w:rPr>
      </w:pPr>
      <w:r w:rsidRPr="00E66BAC">
        <w:rPr>
          <w:rFonts w:ascii="Times New Roman" w:hAnsi="Times New Roman" w:cs="Times New Roman"/>
          <w:b/>
          <w:color w:val="000000" w:themeColor="text1"/>
          <w:sz w:val="24"/>
          <w:szCs w:val="24"/>
        </w:rPr>
        <w:lastRenderedPageBreak/>
        <w:t>Lampiran 1 Dokumentasi</w:t>
      </w:r>
    </w:p>
    <w:p w:rsidR="000E4883" w:rsidRPr="00E66BAC" w:rsidRDefault="000E4883"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br w:type="page"/>
      </w:r>
    </w:p>
    <w:p w:rsidR="000E4883" w:rsidRPr="00E66BAC" w:rsidRDefault="000E4883" w:rsidP="00E66BAC">
      <w:pPr>
        <w:spacing w:line="360" w:lineRule="auto"/>
        <w:rPr>
          <w:rFonts w:ascii="Times New Roman" w:hAnsi="Times New Roman" w:cs="Times New Roman"/>
          <w:b/>
          <w:sz w:val="24"/>
          <w:szCs w:val="24"/>
        </w:rPr>
      </w:pPr>
      <w:r w:rsidRPr="00E66BAC">
        <w:rPr>
          <w:rFonts w:ascii="Times New Roman" w:hAnsi="Times New Roman" w:cs="Times New Roman"/>
          <w:b/>
          <w:sz w:val="24"/>
          <w:szCs w:val="24"/>
        </w:rPr>
        <w:lastRenderedPageBreak/>
        <w:t>Lampiran 2 Struktur Organisasi</w:t>
      </w:r>
    </w:p>
    <w:sectPr w:rsidR="000E4883" w:rsidRPr="00E66BAC"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4312" w:rsidRDefault="00784312" w:rsidP="006531D4">
      <w:pPr>
        <w:spacing w:after="0" w:line="240" w:lineRule="auto"/>
      </w:pPr>
      <w:r>
        <w:separator/>
      </w:r>
    </w:p>
  </w:endnote>
  <w:endnote w:type="continuationSeparator" w:id="0">
    <w:p w:rsidR="00784312" w:rsidRDefault="00784312"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4312" w:rsidRDefault="00784312" w:rsidP="006531D4">
      <w:pPr>
        <w:spacing w:after="0" w:line="240" w:lineRule="auto"/>
      </w:pPr>
      <w:r>
        <w:separator/>
      </w:r>
    </w:p>
  </w:footnote>
  <w:footnote w:type="continuationSeparator" w:id="0">
    <w:p w:rsidR="00784312" w:rsidRDefault="00784312"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B5845"/>
    <w:multiLevelType w:val="hybridMultilevel"/>
    <w:tmpl w:val="27647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44207"/>
    <w:multiLevelType w:val="hybridMultilevel"/>
    <w:tmpl w:val="9328DCBC"/>
    <w:lvl w:ilvl="0" w:tplc="C6F43CF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F45FB"/>
    <w:multiLevelType w:val="hybridMultilevel"/>
    <w:tmpl w:val="F078D694"/>
    <w:lvl w:ilvl="0" w:tplc="E208CF9E">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B516E6"/>
    <w:multiLevelType w:val="hybridMultilevel"/>
    <w:tmpl w:val="75D0168C"/>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184F18"/>
    <w:multiLevelType w:val="hybridMultilevel"/>
    <w:tmpl w:val="02EA3B28"/>
    <w:lvl w:ilvl="0" w:tplc="CE2C0BE6">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AB2D90"/>
    <w:multiLevelType w:val="hybridMultilevel"/>
    <w:tmpl w:val="A6A20CF4"/>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284AE2"/>
    <w:multiLevelType w:val="hybridMultilevel"/>
    <w:tmpl w:val="3426E2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2"/>
  </w:num>
  <w:num w:numId="4">
    <w:abstractNumId w:val="27"/>
  </w:num>
  <w:num w:numId="5">
    <w:abstractNumId w:val="11"/>
  </w:num>
  <w:num w:numId="6">
    <w:abstractNumId w:val="15"/>
  </w:num>
  <w:num w:numId="7">
    <w:abstractNumId w:val="20"/>
  </w:num>
  <w:num w:numId="8">
    <w:abstractNumId w:val="10"/>
  </w:num>
  <w:num w:numId="9">
    <w:abstractNumId w:val="2"/>
  </w:num>
  <w:num w:numId="10">
    <w:abstractNumId w:val="34"/>
  </w:num>
  <w:num w:numId="11">
    <w:abstractNumId w:val="28"/>
  </w:num>
  <w:num w:numId="12">
    <w:abstractNumId w:val="25"/>
  </w:num>
  <w:num w:numId="13">
    <w:abstractNumId w:val="4"/>
  </w:num>
  <w:num w:numId="14">
    <w:abstractNumId w:val="40"/>
  </w:num>
  <w:num w:numId="15">
    <w:abstractNumId w:val="22"/>
  </w:num>
  <w:num w:numId="16">
    <w:abstractNumId w:val="41"/>
  </w:num>
  <w:num w:numId="17">
    <w:abstractNumId w:val="18"/>
  </w:num>
  <w:num w:numId="18">
    <w:abstractNumId w:val="29"/>
  </w:num>
  <w:num w:numId="19">
    <w:abstractNumId w:val="0"/>
  </w:num>
  <w:num w:numId="20">
    <w:abstractNumId w:val="43"/>
  </w:num>
  <w:num w:numId="21">
    <w:abstractNumId w:val="37"/>
  </w:num>
  <w:num w:numId="22">
    <w:abstractNumId w:val="30"/>
  </w:num>
  <w:num w:numId="23">
    <w:abstractNumId w:val="6"/>
  </w:num>
  <w:num w:numId="24">
    <w:abstractNumId w:val="36"/>
  </w:num>
  <w:num w:numId="25">
    <w:abstractNumId w:val="16"/>
  </w:num>
  <w:num w:numId="26">
    <w:abstractNumId w:val="1"/>
  </w:num>
  <w:num w:numId="27">
    <w:abstractNumId w:val="32"/>
  </w:num>
  <w:num w:numId="28">
    <w:abstractNumId w:val="23"/>
  </w:num>
  <w:num w:numId="29">
    <w:abstractNumId w:val="8"/>
  </w:num>
  <w:num w:numId="30">
    <w:abstractNumId w:val="7"/>
  </w:num>
  <w:num w:numId="31">
    <w:abstractNumId w:val="14"/>
  </w:num>
  <w:num w:numId="32">
    <w:abstractNumId w:val="17"/>
  </w:num>
  <w:num w:numId="33">
    <w:abstractNumId w:val="33"/>
  </w:num>
  <w:num w:numId="34">
    <w:abstractNumId w:val="42"/>
  </w:num>
  <w:num w:numId="35">
    <w:abstractNumId w:val="19"/>
  </w:num>
  <w:num w:numId="36">
    <w:abstractNumId w:val="31"/>
  </w:num>
  <w:num w:numId="37">
    <w:abstractNumId w:val="26"/>
  </w:num>
  <w:num w:numId="38">
    <w:abstractNumId w:val="24"/>
  </w:num>
  <w:num w:numId="39">
    <w:abstractNumId w:val="3"/>
  </w:num>
  <w:num w:numId="40">
    <w:abstractNumId w:val="39"/>
  </w:num>
  <w:num w:numId="41">
    <w:abstractNumId w:val="5"/>
  </w:num>
  <w:num w:numId="42">
    <w:abstractNumId w:val="35"/>
  </w:num>
  <w:num w:numId="43">
    <w:abstractNumId w:val="38"/>
  </w:num>
  <w:num w:numId="44">
    <w:abstractNumId w:val="2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429A"/>
    <w:rsid w:val="0001021E"/>
    <w:rsid w:val="000109D7"/>
    <w:rsid w:val="00012AD9"/>
    <w:rsid w:val="00014B66"/>
    <w:rsid w:val="00017F7B"/>
    <w:rsid w:val="000215CC"/>
    <w:rsid w:val="0002325D"/>
    <w:rsid w:val="0002517E"/>
    <w:rsid w:val="000256AB"/>
    <w:rsid w:val="000326AF"/>
    <w:rsid w:val="0003276F"/>
    <w:rsid w:val="000327C6"/>
    <w:rsid w:val="00035CE6"/>
    <w:rsid w:val="000373B5"/>
    <w:rsid w:val="00041E2E"/>
    <w:rsid w:val="00044E41"/>
    <w:rsid w:val="000456B1"/>
    <w:rsid w:val="00050728"/>
    <w:rsid w:val="00050FD8"/>
    <w:rsid w:val="00055127"/>
    <w:rsid w:val="0005610C"/>
    <w:rsid w:val="00056D11"/>
    <w:rsid w:val="000579D3"/>
    <w:rsid w:val="000612E8"/>
    <w:rsid w:val="000620ED"/>
    <w:rsid w:val="00064264"/>
    <w:rsid w:val="00065B25"/>
    <w:rsid w:val="000660A1"/>
    <w:rsid w:val="0006707D"/>
    <w:rsid w:val="000672F5"/>
    <w:rsid w:val="0006773B"/>
    <w:rsid w:val="00071E59"/>
    <w:rsid w:val="00074AF0"/>
    <w:rsid w:val="00074E12"/>
    <w:rsid w:val="000762EE"/>
    <w:rsid w:val="00076529"/>
    <w:rsid w:val="0008148D"/>
    <w:rsid w:val="0008312D"/>
    <w:rsid w:val="00086D43"/>
    <w:rsid w:val="0009080E"/>
    <w:rsid w:val="00091F33"/>
    <w:rsid w:val="00092625"/>
    <w:rsid w:val="00092D93"/>
    <w:rsid w:val="00093091"/>
    <w:rsid w:val="0009407B"/>
    <w:rsid w:val="000944F4"/>
    <w:rsid w:val="000950A7"/>
    <w:rsid w:val="000952C2"/>
    <w:rsid w:val="00096410"/>
    <w:rsid w:val="0009744C"/>
    <w:rsid w:val="000A0361"/>
    <w:rsid w:val="000A066F"/>
    <w:rsid w:val="000A2733"/>
    <w:rsid w:val="000A3F00"/>
    <w:rsid w:val="000A6FA6"/>
    <w:rsid w:val="000B3D0C"/>
    <w:rsid w:val="000B521E"/>
    <w:rsid w:val="000B6865"/>
    <w:rsid w:val="000B6E6B"/>
    <w:rsid w:val="000B7884"/>
    <w:rsid w:val="000C079B"/>
    <w:rsid w:val="000C1DB3"/>
    <w:rsid w:val="000C347F"/>
    <w:rsid w:val="000C4214"/>
    <w:rsid w:val="000C4662"/>
    <w:rsid w:val="000C4D1E"/>
    <w:rsid w:val="000C59BC"/>
    <w:rsid w:val="000C71A7"/>
    <w:rsid w:val="000D181D"/>
    <w:rsid w:val="000D37F0"/>
    <w:rsid w:val="000D5943"/>
    <w:rsid w:val="000D64EB"/>
    <w:rsid w:val="000D76ED"/>
    <w:rsid w:val="000E0228"/>
    <w:rsid w:val="000E1F9A"/>
    <w:rsid w:val="000E28D6"/>
    <w:rsid w:val="000E2E00"/>
    <w:rsid w:val="000E4883"/>
    <w:rsid w:val="000E4C00"/>
    <w:rsid w:val="000E7A5A"/>
    <w:rsid w:val="000F1796"/>
    <w:rsid w:val="000F45F5"/>
    <w:rsid w:val="000F4A92"/>
    <w:rsid w:val="000F53B5"/>
    <w:rsid w:val="000F6C60"/>
    <w:rsid w:val="000F7960"/>
    <w:rsid w:val="001004CF"/>
    <w:rsid w:val="00101B8E"/>
    <w:rsid w:val="00104C82"/>
    <w:rsid w:val="00104F91"/>
    <w:rsid w:val="001055DF"/>
    <w:rsid w:val="001060FA"/>
    <w:rsid w:val="00110C95"/>
    <w:rsid w:val="00112945"/>
    <w:rsid w:val="00112D8E"/>
    <w:rsid w:val="00112FF0"/>
    <w:rsid w:val="00113A3C"/>
    <w:rsid w:val="0011609A"/>
    <w:rsid w:val="001245F9"/>
    <w:rsid w:val="00124D41"/>
    <w:rsid w:val="0012544E"/>
    <w:rsid w:val="0012546E"/>
    <w:rsid w:val="00126BA5"/>
    <w:rsid w:val="0013193F"/>
    <w:rsid w:val="001319A5"/>
    <w:rsid w:val="0013265F"/>
    <w:rsid w:val="00132EFB"/>
    <w:rsid w:val="00132F97"/>
    <w:rsid w:val="00135885"/>
    <w:rsid w:val="001417E5"/>
    <w:rsid w:val="00141E04"/>
    <w:rsid w:val="00142858"/>
    <w:rsid w:val="0014321F"/>
    <w:rsid w:val="0014487D"/>
    <w:rsid w:val="00147746"/>
    <w:rsid w:val="00147CD8"/>
    <w:rsid w:val="0015315C"/>
    <w:rsid w:val="0015393D"/>
    <w:rsid w:val="00157DD0"/>
    <w:rsid w:val="00160644"/>
    <w:rsid w:val="001621C3"/>
    <w:rsid w:val="00165F62"/>
    <w:rsid w:val="001669B2"/>
    <w:rsid w:val="00167CF0"/>
    <w:rsid w:val="00170637"/>
    <w:rsid w:val="00174506"/>
    <w:rsid w:val="00174901"/>
    <w:rsid w:val="00174C9D"/>
    <w:rsid w:val="00175A87"/>
    <w:rsid w:val="00180DED"/>
    <w:rsid w:val="001828E7"/>
    <w:rsid w:val="00182B39"/>
    <w:rsid w:val="001832DB"/>
    <w:rsid w:val="00184208"/>
    <w:rsid w:val="001844E5"/>
    <w:rsid w:val="00185036"/>
    <w:rsid w:val="001858CF"/>
    <w:rsid w:val="00191171"/>
    <w:rsid w:val="00194D4E"/>
    <w:rsid w:val="00195486"/>
    <w:rsid w:val="00195621"/>
    <w:rsid w:val="001966C1"/>
    <w:rsid w:val="001A3B64"/>
    <w:rsid w:val="001A3DAB"/>
    <w:rsid w:val="001A4378"/>
    <w:rsid w:val="001A485D"/>
    <w:rsid w:val="001A6C9C"/>
    <w:rsid w:val="001B0B3F"/>
    <w:rsid w:val="001B3C8F"/>
    <w:rsid w:val="001B4ED5"/>
    <w:rsid w:val="001B5BE2"/>
    <w:rsid w:val="001C0AAE"/>
    <w:rsid w:val="001C1091"/>
    <w:rsid w:val="001C1693"/>
    <w:rsid w:val="001C5933"/>
    <w:rsid w:val="001C5E0B"/>
    <w:rsid w:val="001C6176"/>
    <w:rsid w:val="001C7790"/>
    <w:rsid w:val="001C7B96"/>
    <w:rsid w:val="001D0284"/>
    <w:rsid w:val="001D30D5"/>
    <w:rsid w:val="001D49E2"/>
    <w:rsid w:val="001D509E"/>
    <w:rsid w:val="001D5AB8"/>
    <w:rsid w:val="001D6A39"/>
    <w:rsid w:val="001E0D83"/>
    <w:rsid w:val="001E14C7"/>
    <w:rsid w:val="001E1B96"/>
    <w:rsid w:val="001E3D85"/>
    <w:rsid w:val="001E5655"/>
    <w:rsid w:val="001F003C"/>
    <w:rsid w:val="001F5A6E"/>
    <w:rsid w:val="00211224"/>
    <w:rsid w:val="00214003"/>
    <w:rsid w:val="002174C0"/>
    <w:rsid w:val="00222309"/>
    <w:rsid w:val="002244C6"/>
    <w:rsid w:val="00224EBD"/>
    <w:rsid w:val="00231A39"/>
    <w:rsid w:val="002326CB"/>
    <w:rsid w:val="002335EA"/>
    <w:rsid w:val="0023454A"/>
    <w:rsid w:val="0023537A"/>
    <w:rsid w:val="002367BF"/>
    <w:rsid w:val="002400F3"/>
    <w:rsid w:val="002417E2"/>
    <w:rsid w:val="00243DC3"/>
    <w:rsid w:val="002449DA"/>
    <w:rsid w:val="002472FE"/>
    <w:rsid w:val="00247946"/>
    <w:rsid w:val="00250C1D"/>
    <w:rsid w:val="00252E3D"/>
    <w:rsid w:val="00260007"/>
    <w:rsid w:val="00261D7D"/>
    <w:rsid w:val="00263C43"/>
    <w:rsid w:val="00264A89"/>
    <w:rsid w:val="0026544A"/>
    <w:rsid w:val="0026612F"/>
    <w:rsid w:val="00266769"/>
    <w:rsid w:val="00274B57"/>
    <w:rsid w:val="00280433"/>
    <w:rsid w:val="0028058C"/>
    <w:rsid w:val="0028366F"/>
    <w:rsid w:val="00285306"/>
    <w:rsid w:val="002853A7"/>
    <w:rsid w:val="00287EF1"/>
    <w:rsid w:val="00290077"/>
    <w:rsid w:val="002900D4"/>
    <w:rsid w:val="00294075"/>
    <w:rsid w:val="00295854"/>
    <w:rsid w:val="002A05B3"/>
    <w:rsid w:val="002A0823"/>
    <w:rsid w:val="002A402F"/>
    <w:rsid w:val="002A501D"/>
    <w:rsid w:val="002B3704"/>
    <w:rsid w:val="002B5B30"/>
    <w:rsid w:val="002B73C4"/>
    <w:rsid w:val="002C0B74"/>
    <w:rsid w:val="002C1AE8"/>
    <w:rsid w:val="002C763F"/>
    <w:rsid w:val="002D6C32"/>
    <w:rsid w:val="002E44CE"/>
    <w:rsid w:val="002E654C"/>
    <w:rsid w:val="002F21B0"/>
    <w:rsid w:val="002F3CD9"/>
    <w:rsid w:val="002F50F1"/>
    <w:rsid w:val="002F61FE"/>
    <w:rsid w:val="003008D0"/>
    <w:rsid w:val="003027C1"/>
    <w:rsid w:val="00304F6A"/>
    <w:rsid w:val="0030726B"/>
    <w:rsid w:val="00307BD0"/>
    <w:rsid w:val="00326195"/>
    <w:rsid w:val="00331851"/>
    <w:rsid w:val="003337A3"/>
    <w:rsid w:val="00336AE0"/>
    <w:rsid w:val="00337145"/>
    <w:rsid w:val="003371B3"/>
    <w:rsid w:val="00337B42"/>
    <w:rsid w:val="00340C05"/>
    <w:rsid w:val="0034124B"/>
    <w:rsid w:val="003414A8"/>
    <w:rsid w:val="003426DF"/>
    <w:rsid w:val="0034283F"/>
    <w:rsid w:val="0034787F"/>
    <w:rsid w:val="00347D4B"/>
    <w:rsid w:val="003509A9"/>
    <w:rsid w:val="00355C2B"/>
    <w:rsid w:val="00356939"/>
    <w:rsid w:val="0035727D"/>
    <w:rsid w:val="003574DC"/>
    <w:rsid w:val="0036128E"/>
    <w:rsid w:val="003625E4"/>
    <w:rsid w:val="00362C0A"/>
    <w:rsid w:val="00362DDA"/>
    <w:rsid w:val="003630F5"/>
    <w:rsid w:val="003635EC"/>
    <w:rsid w:val="00364C6D"/>
    <w:rsid w:val="00367B33"/>
    <w:rsid w:val="00367D7C"/>
    <w:rsid w:val="00367E8F"/>
    <w:rsid w:val="00370F34"/>
    <w:rsid w:val="00371E6C"/>
    <w:rsid w:val="003732BA"/>
    <w:rsid w:val="00373A3D"/>
    <w:rsid w:val="00376307"/>
    <w:rsid w:val="0037705C"/>
    <w:rsid w:val="00377CF0"/>
    <w:rsid w:val="003801AE"/>
    <w:rsid w:val="00380888"/>
    <w:rsid w:val="00382007"/>
    <w:rsid w:val="0038344F"/>
    <w:rsid w:val="00383BE9"/>
    <w:rsid w:val="00385CCC"/>
    <w:rsid w:val="00387DF6"/>
    <w:rsid w:val="00387EE0"/>
    <w:rsid w:val="003902C9"/>
    <w:rsid w:val="00392C17"/>
    <w:rsid w:val="00397686"/>
    <w:rsid w:val="003A1874"/>
    <w:rsid w:val="003A42EA"/>
    <w:rsid w:val="003A5A3E"/>
    <w:rsid w:val="003A6421"/>
    <w:rsid w:val="003A7DCD"/>
    <w:rsid w:val="003B1327"/>
    <w:rsid w:val="003B32FF"/>
    <w:rsid w:val="003B4A05"/>
    <w:rsid w:val="003B4DED"/>
    <w:rsid w:val="003B5076"/>
    <w:rsid w:val="003C7043"/>
    <w:rsid w:val="003D1B9F"/>
    <w:rsid w:val="003D3B52"/>
    <w:rsid w:val="003D4329"/>
    <w:rsid w:val="003D621F"/>
    <w:rsid w:val="003D6F73"/>
    <w:rsid w:val="003E3433"/>
    <w:rsid w:val="003E4532"/>
    <w:rsid w:val="003E4DB3"/>
    <w:rsid w:val="003E5E4D"/>
    <w:rsid w:val="003E7705"/>
    <w:rsid w:val="003F0650"/>
    <w:rsid w:val="003F7E1F"/>
    <w:rsid w:val="00400136"/>
    <w:rsid w:val="004003EB"/>
    <w:rsid w:val="00400AE6"/>
    <w:rsid w:val="00400EDA"/>
    <w:rsid w:val="004025B1"/>
    <w:rsid w:val="004038C3"/>
    <w:rsid w:val="00403AE8"/>
    <w:rsid w:val="00403D54"/>
    <w:rsid w:val="004057B3"/>
    <w:rsid w:val="0041259D"/>
    <w:rsid w:val="00413361"/>
    <w:rsid w:val="004136E7"/>
    <w:rsid w:val="00413AC3"/>
    <w:rsid w:val="00414445"/>
    <w:rsid w:val="00414D57"/>
    <w:rsid w:val="00415166"/>
    <w:rsid w:val="00415308"/>
    <w:rsid w:val="00422051"/>
    <w:rsid w:val="00425497"/>
    <w:rsid w:val="004271D7"/>
    <w:rsid w:val="00427389"/>
    <w:rsid w:val="004320E1"/>
    <w:rsid w:val="00432A08"/>
    <w:rsid w:val="00434739"/>
    <w:rsid w:val="00435F79"/>
    <w:rsid w:val="00436E9B"/>
    <w:rsid w:val="00440BF3"/>
    <w:rsid w:val="00443802"/>
    <w:rsid w:val="0044604A"/>
    <w:rsid w:val="00446717"/>
    <w:rsid w:val="004475B0"/>
    <w:rsid w:val="0045512B"/>
    <w:rsid w:val="00457D73"/>
    <w:rsid w:val="004601C5"/>
    <w:rsid w:val="00460438"/>
    <w:rsid w:val="0046050C"/>
    <w:rsid w:val="00464EA3"/>
    <w:rsid w:val="004677D1"/>
    <w:rsid w:val="00476D26"/>
    <w:rsid w:val="00490FD0"/>
    <w:rsid w:val="00491737"/>
    <w:rsid w:val="0049200B"/>
    <w:rsid w:val="00492749"/>
    <w:rsid w:val="00495C1D"/>
    <w:rsid w:val="00496480"/>
    <w:rsid w:val="00497162"/>
    <w:rsid w:val="004A0893"/>
    <w:rsid w:val="004A348B"/>
    <w:rsid w:val="004A34D3"/>
    <w:rsid w:val="004A44D3"/>
    <w:rsid w:val="004A4E6E"/>
    <w:rsid w:val="004A598A"/>
    <w:rsid w:val="004A72A2"/>
    <w:rsid w:val="004B0977"/>
    <w:rsid w:val="004B6F55"/>
    <w:rsid w:val="004B7BEE"/>
    <w:rsid w:val="004C3CE0"/>
    <w:rsid w:val="004C4E71"/>
    <w:rsid w:val="004D4467"/>
    <w:rsid w:val="004D4A1B"/>
    <w:rsid w:val="004D6B94"/>
    <w:rsid w:val="004D6C51"/>
    <w:rsid w:val="004D746B"/>
    <w:rsid w:val="004E1B30"/>
    <w:rsid w:val="004E2049"/>
    <w:rsid w:val="004E212F"/>
    <w:rsid w:val="004E2805"/>
    <w:rsid w:val="004E58F6"/>
    <w:rsid w:val="004E7CDD"/>
    <w:rsid w:val="004F4AD6"/>
    <w:rsid w:val="004F6A3F"/>
    <w:rsid w:val="004F6BD2"/>
    <w:rsid w:val="004F794D"/>
    <w:rsid w:val="004F7A12"/>
    <w:rsid w:val="005034C9"/>
    <w:rsid w:val="005042E1"/>
    <w:rsid w:val="005076EF"/>
    <w:rsid w:val="00512C11"/>
    <w:rsid w:val="0051405D"/>
    <w:rsid w:val="0051450D"/>
    <w:rsid w:val="0051568F"/>
    <w:rsid w:val="00515C2F"/>
    <w:rsid w:val="00516699"/>
    <w:rsid w:val="0051741C"/>
    <w:rsid w:val="00521014"/>
    <w:rsid w:val="00521210"/>
    <w:rsid w:val="00521670"/>
    <w:rsid w:val="005216D1"/>
    <w:rsid w:val="005236B6"/>
    <w:rsid w:val="005254BD"/>
    <w:rsid w:val="00530B46"/>
    <w:rsid w:val="00530E0A"/>
    <w:rsid w:val="0053724C"/>
    <w:rsid w:val="0054293D"/>
    <w:rsid w:val="0054485D"/>
    <w:rsid w:val="00545120"/>
    <w:rsid w:val="00557E1A"/>
    <w:rsid w:val="0056250B"/>
    <w:rsid w:val="005671E4"/>
    <w:rsid w:val="005723D6"/>
    <w:rsid w:val="00574055"/>
    <w:rsid w:val="005809C2"/>
    <w:rsid w:val="00580FE4"/>
    <w:rsid w:val="005812B5"/>
    <w:rsid w:val="00581C54"/>
    <w:rsid w:val="00587737"/>
    <w:rsid w:val="00593071"/>
    <w:rsid w:val="0059337E"/>
    <w:rsid w:val="00594D3E"/>
    <w:rsid w:val="00594F3F"/>
    <w:rsid w:val="00597277"/>
    <w:rsid w:val="005975CD"/>
    <w:rsid w:val="00597E71"/>
    <w:rsid w:val="005A1C33"/>
    <w:rsid w:val="005A344E"/>
    <w:rsid w:val="005A685D"/>
    <w:rsid w:val="005B0788"/>
    <w:rsid w:val="005B142E"/>
    <w:rsid w:val="005B2491"/>
    <w:rsid w:val="005C1954"/>
    <w:rsid w:val="005C1FAA"/>
    <w:rsid w:val="005C26AC"/>
    <w:rsid w:val="005C5176"/>
    <w:rsid w:val="005C6D16"/>
    <w:rsid w:val="005D0390"/>
    <w:rsid w:val="005D10A6"/>
    <w:rsid w:val="005D2A6F"/>
    <w:rsid w:val="005E01CD"/>
    <w:rsid w:val="005E0D6F"/>
    <w:rsid w:val="005E0E69"/>
    <w:rsid w:val="005E2013"/>
    <w:rsid w:val="005E37AC"/>
    <w:rsid w:val="005F04DE"/>
    <w:rsid w:val="005F24F4"/>
    <w:rsid w:val="005F3AFA"/>
    <w:rsid w:val="005F4342"/>
    <w:rsid w:val="005F5575"/>
    <w:rsid w:val="005F63CA"/>
    <w:rsid w:val="00601457"/>
    <w:rsid w:val="00601DE8"/>
    <w:rsid w:val="006047EA"/>
    <w:rsid w:val="0060621C"/>
    <w:rsid w:val="00612034"/>
    <w:rsid w:val="00613985"/>
    <w:rsid w:val="00616764"/>
    <w:rsid w:val="00617C2C"/>
    <w:rsid w:val="0062022F"/>
    <w:rsid w:val="0062081E"/>
    <w:rsid w:val="0062083E"/>
    <w:rsid w:val="006213B0"/>
    <w:rsid w:val="00622CA9"/>
    <w:rsid w:val="0062542F"/>
    <w:rsid w:val="00625D9A"/>
    <w:rsid w:val="006346A0"/>
    <w:rsid w:val="006351B0"/>
    <w:rsid w:val="00637C20"/>
    <w:rsid w:val="00640787"/>
    <w:rsid w:val="00642AE1"/>
    <w:rsid w:val="00642B35"/>
    <w:rsid w:val="00645951"/>
    <w:rsid w:val="006517A9"/>
    <w:rsid w:val="00651FFA"/>
    <w:rsid w:val="006531D4"/>
    <w:rsid w:val="00653481"/>
    <w:rsid w:val="0065351B"/>
    <w:rsid w:val="00653805"/>
    <w:rsid w:val="0065430D"/>
    <w:rsid w:val="00663DE4"/>
    <w:rsid w:val="006641A7"/>
    <w:rsid w:val="006651A7"/>
    <w:rsid w:val="006667B8"/>
    <w:rsid w:val="00673919"/>
    <w:rsid w:val="0067576B"/>
    <w:rsid w:val="00675BD7"/>
    <w:rsid w:val="00675EC6"/>
    <w:rsid w:val="00676166"/>
    <w:rsid w:val="0067672F"/>
    <w:rsid w:val="006771E6"/>
    <w:rsid w:val="00680D3A"/>
    <w:rsid w:val="00683768"/>
    <w:rsid w:val="00684EFC"/>
    <w:rsid w:val="00685FCD"/>
    <w:rsid w:val="0068622B"/>
    <w:rsid w:val="00693BE7"/>
    <w:rsid w:val="00694697"/>
    <w:rsid w:val="006971DE"/>
    <w:rsid w:val="006A0E61"/>
    <w:rsid w:val="006A2C45"/>
    <w:rsid w:val="006A4A0E"/>
    <w:rsid w:val="006A5FED"/>
    <w:rsid w:val="006A7D70"/>
    <w:rsid w:val="006B3189"/>
    <w:rsid w:val="006B3B0D"/>
    <w:rsid w:val="006B5E49"/>
    <w:rsid w:val="006B7358"/>
    <w:rsid w:val="006B7774"/>
    <w:rsid w:val="006B7F55"/>
    <w:rsid w:val="006C293C"/>
    <w:rsid w:val="006C4FB1"/>
    <w:rsid w:val="006C6437"/>
    <w:rsid w:val="006C6A04"/>
    <w:rsid w:val="006C7DA3"/>
    <w:rsid w:val="006D01A1"/>
    <w:rsid w:val="006D4207"/>
    <w:rsid w:val="006D563F"/>
    <w:rsid w:val="006D79C3"/>
    <w:rsid w:val="006E04E8"/>
    <w:rsid w:val="006E1441"/>
    <w:rsid w:val="006E58B0"/>
    <w:rsid w:val="006E72E1"/>
    <w:rsid w:val="006F0135"/>
    <w:rsid w:val="006F0F8B"/>
    <w:rsid w:val="006F1EA2"/>
    <w:rsid w:val="006F1EF6"/>
    <w:rsid w:val="006F6819"/>
    <w:rsid w:val="006F76D8"/>
    <w:rsid w:val="006F7E73"/>
    <w:rsid w:val="00700578"/>
    <w:rsid w:val="007006FF"/>
    <w:rsid w:val="007015E9"/>
    <w:rsid w:val="007028EC"/>
    <w:rsid w:val="00705933"/>
    <w:rsid w:val="0070660C"/>
    <w:rsid w:val="00706B1B"/>
    <w:rsid w:val="00712338"/>
    <w:rsid w:val="00712D0F"/>
    <w:rsid w:val="00714DF0"/>
    <w:rsid w:val="00717320"/>
    <w:rsid w:val="0072103D"/>
    <w:rsid w:val="00721C98"/>
    <w:rsid w:val="00723463"/>
    <w:rsid w:val="00725039"/>
    <w:rsid w:val="0072593A"/>
    <w:rsid w:val="0072610D"/>
    <w:rsid w:val="00731E75"/>
    <w:rsid w:val="0073568B"/>
    <w:rsid w:val="00736365"/>
    <w:rsid w:val="00740B5D"/>
    <w:rsid w:val="00742209"/>
    <w:rsid w:val="00743599"/>
    <w:rsid w:val="00743883"/>
    <w:rsid w:val="007438AB"/>
    <w:rsid w:val="00744557"/>
    <w:rsid w:val="00745290"/>
    <w:rsid w:val="00747A63"/>
    <w:rsid w:val="00747CD4"/>
    <w:rsid w:val="0075278D"/>
    <w:rsid w:val="007534E8"/>
    <w:rsid w:val="00754020"/>
    <w:rsid w:val="00754B0D"/>
    <w:rsid w:val="00754EC1"/>
    <w:rsid w:val="00755EE8"/>
    <w:rsid w:val="00757161"/>
    <w:rsid w:val="007574AC"/>
    <w:rsid w:val="0076058C"/>
    <w:rsid w:val="007630B9"/>
    <w:rsid w:val="00764C37"/>
    <w:rsid w:val="0076523A"/>
    <w:rsid w:val="00775A2A"/>
    <w:rsid w:val="007778BF"/>
    <w:rsid w:val="0078043B"/>
    <w:rsid w:val="00780F5E"/>
    <w:rsid w:val="00783325"/>
    <w:rsid w:val="007839B3"/>
    <w:rsid w:val="00784312"/>
    <w:rsid w:val="00784E7A"/>
    <w:rsid w:val="00785BC9"/>
    <w:rsid w:val="00785F09"/>
    <w:rsid w:val="00787A35"/>
    <w:rsid w:val="00787ECA"/>
    <w:rsid w:val="00792764"/>
    <w:rsid w:val="00792ADA"/>
    <w:rsid w:val="00792C62"/>
    <w:rsid w:val="0079544F"/>
    <w:rsid w:val="007956E7"/>
    <w:rsid w:val="00796F52"/>
    <w:rsid w:val="00796F54"/>
    <w:rsid w:val="007A0B7E"/>
    <w:rsid w:val="007A0C76"/>
    <w:rsid w:val="007A1CB2"/>
    <w:rsid w:val="007A39BC"/>
    <w:rsid w:val="007A3C16"/>
    <w:rsid w:val="007A49E1"/>
    <w:rsid w:val="007A50A2"/>
    <w:rsid w:val="007A6C47"/>
    <w:rsid w:val="007B1433"/>
    <w:rsid w:val="007B30F4"/>
    <w:rsid w:val="007B5399"/>
    <w:rsid w:val="007B5C41"/>
    <w:rsid w:val="007B6014"/>
    <w:rsid w:val="007B7A96"/>
    <w:rsid w:val="007C0D67"/>
    <w:rsid w:val="007C243E"/>
    <w:rsid w:val="007C3814"/>
    <w:rsid w:val="007C38EB"/>
    <w:rsid w:val="007C39A1"/>
    <w:rsid w:val="007C3D4A"/>
    <w:rsid w:val="007C4A9A"/>
    <w:rsid w:val="007C7887"/>
    <w:rsid w:val="007D43D7"/>
    <w:rsid w:val="007D585E"/>
    <w:rsid w:val="007D6369"/>
    <w:rsid w:val="007D7C9B"/>
    <w:rsid w:val="007E0E47"/>
    <w:rsid w:val="007E2375"/>
    <w:rsid w:val="007E3DCA"/>
    <w:rsid w:val="007E5011"/>
    <w:rsid w:val="007E5B43"/>
    <w:rsid w:val="007E5E49"/>
    <w:rsid w:val="007E6A33"/>
    <w:rsid w:val="007E6BF6"/>
    <w:rsid w:val="007E73C7"/>
    <w:rsid w:val="007F5E0E"/>
    <w:rsid w:val="007F6EC3"/>
    <w:rsid w:val="007F72E8"/>
    <w:rsid w:val="00801FFB"/>
    <w:rsid w:val="00802020"/>
    <w:rsid w:val="00802535"/>
    <w:rsid w:val="008036B7"/>
    <w:rsid w:val="0080516C"/>
    <w:rsid w:val="00807EB7"/>
    <w:rsid w:val="00811F7B"/>
    <w:rsid w:val="008138DE"/>
    <w:rsid w:val="0081491F"/>
    <w:rsid w:val="00815707"/>
    <w:rsid w:val="00821C76"/>
    <w:rsid w:val="00824F05"/>
    <w:rsid w:val="0082699A"/>
    <w:rsid w:val="008272DE"/>
    <w:rsid w:val="008276F8"/>
    <w:rsid w:val="00827A37"/>
    <w:rsid w:val="00830CC4"/>
    <w:rsid w:val="00831333"/>
    <w:rsid w:val="00831B19"/>
    <w:rsid w:val="008414DA"/>
    <w:rsid w:val="00841B6B"/>
    <w:rsid w:val="00842687"/>
    <w:rsid w:val="00843951"/>
    <w:rsid w:val="0084431F"/>
    <w:rsid w:val="0084436D"/>
    <w:rsid w:val="00846BFD"/>
    <w:rsid w:val="00847689"/>
    <w:rsid w:val="008555FD"/>
    <w:rsid w:val="0085720A"/>
    <w:rsid w:val="00857A41"/>
    <w:rsid w:val="00860E3E"/>
    <w:rsid w:val="008633D1"/>
    <w:rsid w:val="0086407F"/>
    <w:rsid w:val="0086547D"/>
    <w:rsid w:val="00866B09"/>
    <w:rsid w:val="0087597B"/>
    <w:rsid w:val="008759E8"/>
    <w:rsid w:val="00875FE2"/>
    <w:rsid w:val="00881E0B"/>
    <w:rsid w:val="00882A58"/>
    <w:rsid w:val="00890BA9"/>
    <w:rsid w:val="0089495F"/>
    <w:rsid w:val="008949DA"/>
    <w:rsid w:val="00895523"/>
    <w:rsid w:val="00895927"/>
    <w:rsid w:val="00896038"/>
    <w:rsid w:val="008A0CAA"/>
    <w:rsid w:val="008A0E5E"/>
    <w:rsid w:val="008A0F51"/>
    <w:rsid w:val="008A1244"/>
    <w:rsid w:val="008A1D19"/>
    <w:rsid w:val="008A2712"/>
    <w:rsid w:val="008A2A8C"/>
    <w:rsid w:val="008A2DD5"/>
    <w:rsid w:val="008A340C"/>
    <w:rsid w:val="008A4300"/>
    <w:rsid w:val="008A56A2"/>
    <w:rsid w:val="008A5C1A"/>
    <w:rsid w:val="008A609C"/>
    <w:rsid w:val="008B0B18"/>
    <w:rsid w:val="008B0B27"/>
    <w:rsid w:val="008B10FD"/>
    <w:rsid w:val="008B3446"/>
    <w:rsid w:val="008B3658"/>
    <w:rsid w:val="008B3894"/>
    <w:rsid w:val="008B69CF"/>
    <w:rsid w:val="008C19BF"/>
    <w:rsid w:val="008C24B9"/>
    <w:rsid w:val="008C37F0"/>
    <w:rsid w:val="008C5E4E"/>
    <w:rsid w:val="008D021B"/>
    <w:rsid w:val="008D170D"/>
    <w:rsid w:val="008D3D53"/>
    <w:rsid w:val="008D6641"/>
    <w:rsid w:val="008D6A6E"/>
    <w:rsid w:val="008D7035"/>
    <w:rsid w:val="008E579F"/>
    <w:rsid w:val="008E58AA"/>
    <w:rsid w:val="008E5904"/>
    <w:rsid w:val="008E6035"/>
    <w:rsid w:val="008E6AF7"/>
    <w:rsid w:val="008E796B"/>
    <w:rsid w:val="008F078A"/>
    <w:rsid w:val="008F2DE1"/>
    <w:rsid w:val="008F56E7"/>
    <w:rsid w:val="008F6A4D"/>
    <w:rsid w:val="00900F87"/>
    <w:rsid w:val="009017D8"/>
    <w:rsid w:val="00903EC4"/>
    <w:rsid w:val="00904A9A"/>
    <w:rsid w:val="00904B4B"/>
    <w:rsid w:val="00905A7C"/>
    <w:rsid w:val="00906EF9"/>
    <w:rsid w:val="00910058"/>
    <w:rsid w:val="0091133B"/>
    <w:rsid w:val="00912496"/>
    <w:rsid w:val="00912EA7"/>
    <w:rsid w:val="00915DF2"/>
    <w:rsid w:val="00916801"/>
    <w:rsid w:val="009236C3"/>
    <w:rsid w:val="009257B4"/>
    <w:rsid w:val="009302C8"/>
    <w:rsid w:val="00930BC0"/>
    <w:rsid w:val="0093190D"/>
    <w:rsid w:val="009319D1"/>
    <w:rsid w:val="0093210B"/>
    <w:rsid w:val="00933EC8"/>
    <w:rsid w:val="009351B7"/>
    <w:rsid w:val="0093690D"/>
    <w:rsid w:val="009369CA"/>
    <w:rsid w:val="00936B2F"/>
    <w:rsid w:val="00937CB8"/>
    <w:rsid w:val="00940AF0"/>
    <w:rsid w:val="00940DFE"/>
    <w:rsid w:val="009418EB"/>
    <w:rsid w:val="00942080"/>
    <w:rsid w:val="00946FC8"/>
    <w:rsid w:val="009479A2"/>
    <w:rsid w:val="00950105"/>
    <w:rsid w:val="00950C17"/>
    <w:rsid w:val="00953564"/>
    <w:rsid w:val="00955BB0"/>
    <w:rsid w:val="009565E6"/>
    <w:rsid w:val="0096063F"/>
    <w:rsid w:val="009656B4"/>
    <w:rsid w:val="00966F15"/>
    <w:rsid w:val="009673EC"/>
    <w:rsid w:val="009674DB"/>
    <w:rsid w:val="00971AB9"/>
    <w:rsid w:val="00972641"/>
    <w:rsid w:val="00976EBF"/>
    <w:rsid w:val="00983FD5"/>
    <w:rsid w:val="00984514"/>
    <w:rsid w:val="00985F06"/>
    <w:rsid w:val="00986D50"/>
    <w:rsid w:val="00987507"/>
    <w:rsid w:val="009876DD"/>
    <w:rsid w:val="00990C0D"/>
    <w:rsid w:val="009931C1"/>
    <w:rsid w:val="00996934"/>
    <w:rsid w:val="00996F66"/>
    <w:rsid w:val="009A1223"/>
    <w:rsid w:val="009A137A"/>
    <w:rsid w:val="009A2575"/>
    <w:rsid w:val="009A4AA5"/>
    <w:rsid w:val="009A5D31"/>
    <w:rsid w:val="009A6BF8"/>
    <w:rsid w:val="009B16CE"/>
    <w:rsid w:val="009B515B"/>
    <w:rsid w:val="009B6B36"/>
    <w:rsid w:val="009C1B39"/>
    <w:rsid w:val="009C44F2"/>
    <w:rsid w:val="009C5086"/>
    <w:rsid w:val="009C5B73"/>
    <w:rsid w:val="009C6255"/>
    <w:rsid w:val="009C6E2A"/>
    <w:rsid w:val="009C75E4"/>
    <w:rsid w:val="009D0D2A"/>
    <w:rsid w:val="009D58F3"/>
    <w:rsid w:val="009D5B45"/>
    <w:rsid w:val="009D65EA"/>
    <w:rsid w:val="009D7CEB"/>
    <w:rsid w:val="009E1486"/>
    <w:rsid w:val="009E3B70"/>
    <w:rsid w:val="009E5523"/>
    <w:rsid w:val="009E6475"/>
    <w:rsid w:val="009E65CC"/>
    <w:rsid w:val="009F0253"/>
    <w:rsid w:val="009F25CB"/>
    <w:rsid w:val="00A018F3"/>
    <w:rsid w:val="00A01DF5"/>
    <w:rsid w:val="00A02252"/>
    <w:rsid w:val="00A02857"/>
    <w:rsid w:val="00A035C8"/>
    <w:rsid w:val="00A11093"/>
    <w:rsid w:val="00A1222E"/>
    <w:rsid w:val="00A15322"/>
    <w:rsid w:val="00A17503"/>
    <w:rsid w:val="00A1770B"/>
    <w:rsid w:val="00A22576"/>
    <w:rsid w:val="00A228F1"/>
    <w:rsid w:val="00A245F1"/>
    <w:rsid w:val="00A24F2A"/>
    <w:rsid w:val="00A2626F"/>
    <w:rsid w:val="00A32418"/>
    <w:rsid w:val="00A33ED4"/>
    <w:rsid w:val="00A376A2"/>
    <w:rsid w:val="00A43D57"/>
    <w:rsid w:val="00A44577"/>
    <w:rsid w:val="00A45260"/>
    <w:rsid w:val="00A45787"/>
    <w:rsid w:val="00A45C46"/>
    <w:rsid w:val="00A45C6D"/>
    <w:rsid w:val="00A46FB1"/>
    <w:rsid w:val="00A50638"/>
    <w:rsid w:val="00A52C64"/>
    <w:rsid w:val="00A53805"/>
    <w:rsid w:val="00A53CE7"/>
    <w:rsid w:val="00A545C5"/>
    <w:rsid w:val="00A5673A"/>
    <w:rsid w:val="00A615F5"/>
    <w:rsid w:val="00A6625E"/>
    <w:rsid w:val="00A7221E"/>
    <w:rsid w:val="00A7499E"/>
    <w:rsid w:val="00A75141"/>
    <w:rsid w:val="00A75C9E"/>
    <w:rsid w:val="00A82DA8"/>
    <w:rsid w:val="00A83B9F"/>
    <w:rsid w:val="00A859F6"/>
    <w:rsid w:val="00A910D1"/>
    <w:rsid w:val="00A91745"/>
    <w:rsid w:val="00A92F7D"/>
    <w:rsid w:val="00A94317"/>
    <w:rsid w:val="00A95B85"/>
    <w:rsid w:val="00AA0179"/>
    <w:rsid w:val="00AA44FE"/>
    <w:rsid w:val="00AB1900"/>
    <w:rsid w:val="00AB332A"/>
    <w:rsid w:val="00AB376B"/>
    <w:rsid w:val="00AB7CC9"/>
    <w:rsid w:val="00AC38AC"/>
    <w:rsid w:val="00AC3D9E"/>
    <w:rsid w:val="00AC7B78"/>
    <w:rsid w:val="00AD0D77"/>
    <w:rsid w:val="00AD29FD"/>
    <w:rsid w:val="00AD607F"/>
    <w:rsid w:val="00AD6C9B"/>
    <w:rsid w:val="00AE6163"/>
    <w:rsid w:val="00AF0727"/>
    <w:rsid w:val="00AF4785"/>
    <w:rsid w:val="00AF4C4E"/>
    <w:rsid w:val="00AF5FEB"/>
    <w:rsid w:val="00AF6278"/>
    <w:rsid w:val="00AF78F4"/>
    <w:rsid w:val="00B016E6"/>
    <w:rsid w:val="00B04218"/>
    <w:rsid w:val="00B053EC"/>
    <w:rsid w:val="00B0635A"/>
    <w:rsid w:val="00B101C0"/>
    <w:rsid w:val="00B1077A"/>
    <w:rsid w:val="00B115A1"/>
    <w:rsid w:val="00B1605F"/>
    <w:rsid w:val="00B20BC0"/>
    <w:rsid w:val="00B21EBA"/>
    <w:rsid w:val="00B22DB0"/>
    <w:rsid w:val="00B26E43"/>
    <w:rsid w:val="00B3028D"/>
    <w:rsid w:val="00B30F8A"/>
    <w:rsid w:val="00B33E62"/>
    <w:rsid w:val="00B34C4E"/>
    <w:rsid w:val="00B37D4B"/>
    <w:rsid w:val="00B40160"/>
    <w:rsid w:val="00B53E88"/>
    <w:rsid w:val="00B56C06"/>
    <w:rsid w:val="00B57129"/>
    <w:rsid w:val="00B577DD"/>
    <w:rsid w:val="00B6147C"/>
    <w:rsid w:val="00B62AD6"/>
    <w:rsid w:val="00B643E2"/>
    <w:rsid w:val="00B64F73"/>
    <w:rsid w:val="00B66D23"/>
    <w:rsid w:val="00B6738F"/>
    <w:rsid w:val="00B7092E"/>
    <w:rsid w:val="00B81132"/>
    <w:rsid w:val="00B82605"/>
    <w:rsid w:val="00B84E14"/>
    <w:rsid w:val="00B85B0C"/>
    <w:rsid w:val="00B85D0D"/>
    <w:rsid w:val="00B862E0"/>
    <w:rsid w:val="00B8645D"/>
    <w:rsid w:val="00B92BE7"/>
    <w:rsid w:val="00B92FFE"/>
    <w:rsid w:val="00B9399E"/>
    <w:rsid w:val="00B958F9"/>
    <w:rsid w:val="00BA18D5"/>
    <w:rsid w:val="00BA219F"/>
    <w:rsid w:val="00BA25CD"/>
    <w:rsid w:val="00BA3430"/>
    <w:rsid w:val="00BA443D"/>
    <w:rsid w:val="00BA788C"/>
    <w:rsid w:val="00BA7D26"/>
    <w:rsid w:val="00BB025C"/>
    <w:rsid w:val="00BB14A0"/>
    <w:rsid w:val="00BB6D32"/>
    <w:rsid w:val="00BB74BA"/>
    <w:rsid w:val="00BB7B30"/>
    <w:rsid w:val="00BC6209"/>
    <w:rsid w:val="00BD0042"/>
    <w:rsid w:val="00BD02DF"/>
    <w:rsid w:val="00BD08BB"/>
    <w:rsid w:val="00BD1E12"/>
    <w:rsid w:val="00BD2741"/>
    <w:rsid w:val="00BD2E09"/>
    <w:rsid w:val="00BD6E5B"/>
    <w:rsid w:val="00BD6F6B"/>
    <w:rsid w:val="00BD7990"/>
    <w:rsid w:val="00BE18D4"/>
    <w:rsid w:val="00BE4538"/>
    <w:rsid w:val="00BE52FC"/>
    <w:rsid w:val="00BF0C6E"/>
    <w:rsid w:val="00BF242D"/>
    <w:rsid w:val="00BF2C86"/>
    <w:rsid w:val="00BF3D2B"/>
    <w:rsid w:val="00C02315"/>
    <w:rsid w:val="00C04BB4"/>
    <w:rsid w:val="00C05B15"/>
    <w:rsid w:val="00C10439"/>
    <w:rsid w:val="00C10599"/>
    <w:rsid w:val="00C12B25"/>
    <w:rsid w:val="00C14DD9"/>
    <w:rsid w:val="00C17794"/>
    <w:rsid w:val="00C21703"/>
    <w:rsid w:val="00C219EA"/>
    <w:rsid w:val="00C223A9"/>
    <w:rsid w:val="00C23302"/>
    <w:rsid w:val="00C237D9"/>
    <w:rsid w:val="00C241E9"/>
    <w:rsid w:val="00C25B72"/>
    <w:rsid w:val="00C26344"/>
    <w:rsid w:val="00C26661"/>
    <w:rsid w:val="00C26A21"/>
    <w:rsid w:val="00C31524"/>
    <w:rsid w:val="00C31A08"/>
    <w:rsid w:val="00C32845"/>
    <w:rsid w:val="00C3341F"/>
    <w:rsid w:val="00C33EFE"/>
    <w:rsid w:val="00C34039"/>
    <w:rsid w:val="00C34E8A"/>
    <w:rsid w:val="00C36679"/>
    <w:rsid w:val="00C36B4F"/>
    <w:rsid w:val="00C371FE"/>
    <w:rsid w:val="00C42DD8"/>
    <w:rsid w:val="00C43413"/>
    <w:rsid w:val="00C46D5A"/>
    <w:rsid w:val="00C4711B"/>
    <w:rsid w:val="00C557F3"/>
    <w:rsid w:val="00C558B0"/>
    <w:rsid w:val="00C55B4A"/>
    <w:rsid w:val="00C60A85"/>
    <w:rsid w:val="00C620E8"/>
    <w:rsid w:val="00C63036"/>
    <w:rsid w:val="00C63BA6"/>
    <w:rsid w:val="00C67265"/>
    <w:rsid w:val="00C73099"/>
    <w:rsid w:val="00C73118"/>
    <w:rsid w:val="00C74DF8"/>
    <w:rsid w:val="00C8300E"/>
    <w:rsid w:val="00C842CF"/>
    <w:rsid w:val="00C86546"/>
    <w:rsid w:val="00C86E20"/>
    <w:rsid w:val="00C872AB"/>
    <w:rsid w:val="00C91794"/>
    <w:rsid w:val="00C92904"/>
    <w:rsid w:val="00C961EB"/>
    <w:rsid w:val="00CA2D85"/>
    <w:rsid w:val="00CA35DB"/>
    <w:rsid w:val="00CA5450"/>
    <w:rsid w:val="00CA5ACC"/>
    <w:rsid w:val="00CB12EF"/>
    <w:rsid w:val="00CB2519"/>
    <w:rsid w:val="00CB7854"/>
    <w:rsid w:val="00CC1025"/>
    <w:rsid w:val="00CC18EE"/>
    <w:rsid w:val="00CC2FD7"/>
    <w:rsid w:val="00CC3051"/>
    <w:rsid w:val="00CC4908"/>
    <w:rsid w:val="00CC6373"/>
    <w:rsid w:val="00CD28AE"/>
    <w:rsid w:val="00CD2B01"/>
    <w:rsid w:val="00CD3CAC"/>
    <w:rsid w:val="00CD4E92"/>
    <w:rsid w:val="00CD766B"/>
    <w:rsid w:val="00CE0E4B"/>
    <w:rsid w:val="00CE19CC"/>
    <w:rsid w:val="00CE1D38"/>
    <w:rsid w:val="00CE1F19"/>
    <w:rsid w:val="00CE2334"/>
    <w:rsid w:val="00CE3724"/>
    <w:rsid w:val="00CE5194"/>
    <w:rsid w:val="00CE54CE"/>
    <w:rsid w:val="00CE60DD"/>
    <w:rsid w:val="00CE63FB"/>
    <w:rsid w:val="00CE7652"/>
    <w:rsid w:val="00CF06F5"/>
    <w:rsid w:val="00CF1596"/>
    <w:rsid w:val="00CF19A2"/>
    <w:rsid w:val="00CF1AFC"/>
    <w:rsid w:val="00CF4344"/>
    <w:rsid w:val="00CF482E"/>
    <w:rsid w:val="00CF4BD9"/>
    <w:rsid w:val="00CF5D6A"/>
    <w:rsid w:val="00CF6F21"/>
    <w:rsid w:val="00D01056"/>
    <w:rsid w:val="00D02372"/>
    <w:rsid w:val="00D05492"/>
    <w:rsid w:val="00D067F0"/>
    <w:rsid w:val="00D075A1"/>
    <w:rsid w:val="00D14DDD"/>
    <w:rsid w:val="00D1749E"/>
    <w:rsid w:val="00D17944"/>
    <w:rsid w:val="00D2017B"/>
    <w:rsid w:val="00D2027E"/>
    <w:rsid w:val="00D226C0"/>
    <w:rsid w:val="00D22BB8"/>
    <w:rsid w:val="00D23000"/>
    <w:rsid w:val="00D3422C"/>
    <w:rsid w:val="00D35415"/>
    <w:rsid w:val="00D37739"/>
    <w:rsid w:val="00D41413"/>
    <w:rsid w:val="00D44AAC"/>
    <w:rsid w:val="00D46B3D"/>
    <w:rsid w:val="00D50FA1"/>
    <w:rsid w:val="00D51C57"/>
    <w:rsid w:val="00D556A5"/>
    <w:rsid w:val="00D55FB4"/>
    <w:rsid w:val="00D56419"/>
    <w:rsid w:val="00D567FC"/>
    <w:rsid w:val="00D60FC6"/>
    <w:rsid w:val="00D61EF1"/>
    <w:rsid w:val="00D62D01"/>
    <w:rsid w:val="00D62EE4"/>
    <w:rsid w:val="00D638E1"/>
    <w:rsid w:val="00D66EAE"/>
    <w:rsid w:val="00D678B0"/>
    <w:rsid w:val="00D72407"/>
    <w:rsid w:val="00D72D25"/>
    <w:rsid w:val="00D74408"/>
    <w:rsid w:val="00D74FAA"/>
    <w:rsid w:val="00D75BCD"/>
    <w:rsid w:val="00D80428"/>
    <w:rsid w:val="00D829D5"/>
    <w:rsid w:val="00D830E1"/>
    <w:rsid w:val="00D84BDF"/>
    <w:rsid w:val="00D86546"/>
    <w:rsid w:val="00D86E0B"/>
    <w:rsid w:val="00D914B2"/>
    <w:rsid w:val="00D91506"/>
    <w:rsid w:val="00D91BBC"/>
    <w:rsid w:val="00D936A7"/>
    <w:rsid w:val="00D93DAC"/>
    <w:rsid w:val="00D97D5A"/>
    <w:rsid w:val="00DA0C6A"/>
    <w:rsid w:val="00DB0CAC"/>
    <w:rsid w:val="00DB17B8"/>
    <w:rsid w:val="00DB38BE"/>
    <w:rsid w:val="00DB6B0A"/>
    <w:rsid w:val="00DC0E97"/>
    <w:rsid w:val="00DC29E2"/>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5A43"/>
    <w:rsid w:val="00DE5F0C"/>
    <w:rsid w:val="00DE6565"/>
    <w:rsid w:val="00DE7747"/>
    <w:rsid w:val="00DF077B"/>
    <w:rsid w:val="00DF1CA7"/>
    <w:rsid w:val="00DF2368"/>
    <w:rsid w:val="00DF2B4F"/>
    <w:rsid w:val="00DF426D"/>
    <w:rsid w:val="00DF7C26"/>
    <w:rsid w:val="00E00386"/>
    <w:rsid w:val="00E0175D"/>
    <w:rsid w:val="00E01B1A"/>
    <w:rsid w:val="00E01DB8"/>
    <w:rsid w:val="00E038FC"/>
    <w:rsid w:val="00E03F8E"/>
    <w:rsid w:val="00E0433D"/>
    <w:rsid w:val="00E04C3C"/>
    <w:rsid w:val="00E05CEB"/>
    <w:rsid w:val="00E06EF9"/>
    <w:rsid w:val="00E074D1"/>
    <w:rsid w:val="00E11474"/>
    <w:rsid w:val="00E13D5D"/>
    <w:rsid w:val="00E14A90"/>
    <w:rsid w:val="00E16853"/>
    <w:rsid w:val="00E1731D"/>
    <w:rsid w:val="00E2165F"/>
    <w:rsid w:val="00E23036"/>
    <w:rsid w:val="00E23471"/>
    <w:rsid w:val="00E2473E"/>
    <w:rsid w:val="00E259F5"/>
    <w:rsid w:val="00E325AF"/>
    <w:rsid w:val="00E3621A"/>
    <w:rsid w:val="00E36E07"/>
    <w:rsid w:val="00E40134"/>
    <w:rsid w:val="00E40BC6"/>
    <w:rsid w:val="00E414D7"/>
    <w:rsid w:val="00E41C01"/>
    <w:rsid w:val="00E42D59"/>
    <w:rsid w:val="00E42F99"/>
    <w:rsid w:val="00E446A2"/>
    <w:rsid w:val="00E452A6"/>
    <w:rsid w:val="00E5054C"/>
    <w:rsid w:val="00E53886"/>
    <w:rsid w:val="00E543C5"/>
    <w:rsid w:val="00E54E8F"/>
    <w:rsid w:val="00E575BB"/>
    <w:rsid w:val="00E6069C"/>
    <w:rsid w:val="00E60789"/>
    <w:rsid w:val="00E63915"/>
    <w:rsid w:val="00E6489E"/>
    <w:rsid w:val="00E65DA7"/>
    <w:rsid w:val="00E66BAC"/>
    <w:rsid w:val="00E70755"/>
    <w:rsid w:val="00E70925"/>
    <w:rsid w:val="00E70B81"/>
    <w:rsid w:val="00E737BF"/>
    <w:rsid w:val="00E74FC6"/>
    <w:rsid w:val="00E762D8"/>
    <w:rsid w:val="00E76757"/>
    <w:rsid w:val="00E80EF4"/>
    <w:rsid w:val="00E82DF2"/>
    <w:rsid w:val="00E831C4"/>
    <w:rsid w:val="00E8341F"/>
    <w:rsid w:val="00E859A7"/>
    <w:rsid w:val="00E86182"/>
    <w:rsid w:val="00E909B8"/>
    <w:rsid w:val="00E911DB"/>
    <w:rsid w:val="00E91518"/>
    <w:rsid w:val="00E92046"/>
    <w:rsid w:val="00E926AE"/>
    <w:rsid w:val="00E926F5"/>
    <w:rsid w:val="00E972D0"/>
    <w:rsid w:val="00EA0383"/>
    <w:rsid w:val="00EA05E7"/>
    <w:rsid w:val="00EA0FA8"/>
    <w:rsid w:val="00EA1E8F"/>
    <w:rsid w:val="00EA4F72"/>
    <w:rsid w:val="00EB025F"/>
    <w:rsid w:val="00EB2B43"/>
    <w:rsid w:val="00EB3863"/>
    <w:rsid w:val="00EB41DD"/>
    <w:rsid w:val="00EB4922"/>
    <w:rsid w:val="00EB6352"/>
    <w:rsid w:val="00EC12E5"/>
    <w:rsid w:val="00EC1D25"/>
    <w:rsid w:val="00EC3E9F"/>
    <w:rsid w:val="00EC7865"/>
    <w:rsid w:val="00EC7D3C"/>
    <w:rsid w:val="00ED3288"/>
    <w:rsid w:val="00ED48CF"/>
    <w:rsid w:val="00EE1013"/>
    <w:rsid w:val="00EE27CD"/>
    <w:rsid w:val="00EE30C8"/>
    <w:rsid w:val="00EF0D4D"/>
    <w:rsid w:val="00EF42BD"/>
    <w:rsid w:val="00EF743E"/>
    <w:rsid w:val="00EF77AE"/>
    <w:rsid w:val="00F002A3"/>
    <w:rsid w:val="00F0050E"/>
    <w:rsid w:val="00F01B88"/>
    <w:rsid w:val="00F01F16"/>
    <w:rsid w:val="00F04658"/>
    <w:rsid w:val="00F053D3"/>
    <w:rsid w:val="00F06DDA"/>
    <w:rsid w:val="00F149A5"/>
    <w:rsid w:val="00F14F48"/>
    <w:rsid w:val="00F17732"/>
    <w:rsid w:val="00F2107E"/>
    <w:rsid w:val="00F2149B"/>
    <w:rsid w:val="00F21DFE"/>
    <w:rsid w:val="00F22409"/>
    <w:rsid w:val="00F27A0F"/>
    <w:rsid w:val="00F31661"/>
    <w:rsid w:val="00F32386"/>
    <w:rsid w:val="00F3273D"/>
    <w:rsid w:val="00F32D88"/>
    <w:rsid w:val="00F343DB"/>
    <w:rsid w:val="00F34A0A"/>
    <w:rsid w:val="00F352FE"/>
    <w:rsid w:val="00F36EC4"/>
    <w:rsid w:val="00F4165E"/>
    <w:rsid w:val="00F418E1"/>
    <w:rsid w:val="00F430BD"/>
    <w:rsid w:val="00F43B1A"/>
    <w:rsid w:val="00F501BE"/>
    <w:rsid w:val="00F5201A"/>
    <w:rsid w:val="00F52355"/>
    <w:rsid w:val="00F535E0"/>
    <w:rsid w:val="00F54771"/>
    <w:rsid w:val="00F54879"/>
    <w:rsid w:val="00F56245"/>
    <w:rsid w:val="00F60B42"/>
    <w:rsid w:val="00F60C5A"/>
    <w:rsid w:val="00F6100E"/>
    <w:rsid w:val="00F63C09"/>
    <w:rsid w:val="00F64397"/>
    <w:rsid w:val="00F66E2A"/>
    <w:rsid w:val="00F6733D"/>
    <w:rsid w:val="00F7090F"/>
    <w:rsid w:val="00F709B8"/>
    <w:rsid w:val="00F7767E"/>
    <w:rsid w:val="00F803F9"/>
    <w:rsid w:val="00F80817"/>
    <w:rsid w:val="00F81587"/>
    <w:rsid w:val="00F82515"/>
    <w:rsid w:val="00F8297A"/>
    <w:rsid w:val="00F82AD6"/>
    <w:rsid w:val="00F83324"/>
    <w:rsid w:val="00F835B8"/>
    <w:rsid w:val="00F83F1E"/>
    <w:rsid w:val="00F842F0"/>
    <w:rsid w:val="00F84634"/>
    <w:rsid w:val="00F85B0A"/>
    <w:rsid w:val="00F85FE0"/>
    <w:rsid w:val="00F8751F"/>
    <w:rsid w:val="00F910BF"/>
    <w:rsid w:val="00F918A2"/>
    <w:rsid w:val="00F94928"/>
    <w:rsid w:val="00F94AB1"/>
    <w:rsid w:val="00F94C95"/>
    <w:rsid w:val="00F95014"/>
    <w:rsid w:val="00FA01C2"/>
    <w:rsid w:val="00FA03DE"/>
    <w:rsid w:val="00FA117E"/>
    <w:rsid w:val="00FA16C3"/>
    <w:rsid w:val="00FA1735"/>
    <w:rsid w:val="00FA2550"/>
    <w:rsid w:val="00FA75B0"/>
    <w:rsid w:val="00FA7975"/>
    <w:rsid w:val="00FB2E1D"/>
    <w:rsid w:val="00FB513F"/>
    <w:rsid w:val="00FB77D5"/>
    <w:rsid w:val="00FC2CEC"/>
    <w:rsid w:val="00FC345E"/>
    <w:rsid w:val="00FC39A3"/>
    <w:rsid w:val="00FC55CA"/>
    <w:rsid w:val="00FD039F"/>
    <w:rsid w:val="00FD13B8"/>
    <w:rsid w:val="00FD3E15"/>
    <w:rsid w:val="00FD55A9"/>
    <w:rsid w:val="00FD57D6"/>
    <w:rsid w:val="00FD5B2C"/>
    <w:rsid w:val="00FE18E2"/>
    <w:rsid w:val="00FE48AC"/>
    <w:rsid w:val="00FE5FF1"/>
    <w:rsid w:val="00FE7441"/>
    <w:rsid w:val="00FE79F2"/>
    <w:rsid w:val="00FF02F8"/>
    <w:rsid w:val="00FF03C1"/>
    <w:rsid w:val="00FF06DC"/>
    <w:rsid w:val="00FF268B"/>
    <w:rsid w:val="00FF4961"/>
    <w:rsid w:val="00FF50D7"/>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113F7"/>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 w:type="paragraph" w:customStyle="1" w:styleId="Gambar">
    <w:name w:val="Gambar"/>
    <w:basedOn w:val="Normal"/>
    <w:link w:val="GambarChar"/>
    <w:qFormat/>
    <w:rsid w:val="00E414D7"/>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E414D7"/>
    <w:rPr>
      <w:rFonts w:ascii="Times New Roman" w:hAnsi="Times New Roman"/>
      <w:sz w:val="24"/>
    </w:rPr>
  </w:style>
  <w:style w:type="paragraph" w:styleId="Caption">
    <w:name w:val="caption"/>
    <w:basedOn w:val="Normal"/>
    <w:next w:val="Normal"/>
    <w:uiPriority w:val="35"/>
    <w:semiHidden/>
    <w:unhideWhenUsed/>
    <w:qFormat/>
    <w:rsid w:val="007B601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B601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710286">
      <w:bodyDiv w:val="1"/>
      <w:marLeft w:val="0"/>
      <w:marRight w:val="0"/>
      <w:marTop w:val="0"/>
      <w:marBottom w:val="0"/>
      <w:divBdr>
        <w:top w:val="none" w:sz="0" w:space="0" w:color="auto"/>
        <w:left w:val="none" w:sz="0" w:space="0" w:color="auto"/>
        <w:bottom w:val="none" w:sz="0" w:space="0" w:color="auto"/>
        <w:right w:val="none" w:sz="0" w:space="0" w:color="auto"/>
      </w:divBdr>
    </w:div>
    <w:div w:id="562105130">
      <w:bodyDiv w:val="1"/>
      <w:marLeft w:val="0"/>
      <w:marRight w:val="0"/>
      <w:marTop w:val="0"/>
      <w:marBottom w:val="0"/>
      <w:divBdr>
        <w:top w:val="none" w:sz="0" w:space="0" w:color="auto"/>
        <w:left w:val="none" w:sz="0" w:space="0" w:color="auto"/>
        <w:bottom w:val="none" w:sz="0" w:space="0" w:color="auto"/>
        <w:right w:val="none" w:sz="0" w:space="0" w:color="auto"/>
      </w:divBdr>
      <w:divsChild>
        <w:div w:id="197087197">
          <w:marLeft w:val="0"/>
          <w:marRight w:val="0"/>
          <w:marTop w:val="0"/>
          <w:marBottom w:val="0"/>
          <w:divBdr>
            <w:top w:val="none" w:sz="0" w:space="0" w:color="auto"/>
            <w:left w:val="none" w:sz="0" w:space="0" w:color="auto"/>
            <w:bottom w:val="none" w:sz="0" w:space="0" w:color="auto"/>
            <w:right w:val="none" w:sz="0" w:space="0" w:color="auto"/>
          </w:divBdr>
        </w:div>
      </w:divsChild>
    </w:div>
    <w:div w:id="745805832">
      <w:bodyDiv w:val="1"/>
      <w:marLeft w:val="0"/>
      <w:marRight w:val="0"/>
      <w:marTop w:val="0"/>
      <w:marBottom w:val="0"/>
      <w:divBdr>
        <w:top w:val="none" w:sz="0" w:space="0" w:color="auto"/>
        <w:left w:val="none" w:sz="0" w:space="0" w:color="auto"/>
        <w:bottom w:val="none" w:sz="0" w:space="0" w:color="auto"/>
        <w:right w:val="none" w:sz="0" w:space="0" w:color="auto"/>
      </w:divBdr>
      <w:divsChild>
        <w:div w:id="1405571939">
          <w:marLeft w:val="0"/>
          <w:marRight w:val="0"/>
          <w:marTop w:val="0"/>
          <w:marBottom w:val="0"/>
          <w:divBdr>
            <w:top w:val="none" w:sz="0" w:space="0" w:color="auto"/>
            <w:left w:val="none" w:sz="0" w:space="0" w:color="auto"/>
            <w:bottom w:val="none" w:sz="0" w:space="0" w:color="auto"/>
            <w:right w:val="none" w:sz="0" w:space="0" w:color="auto"/>
          </w:divBdr>
        </w:div>
        <w:div w:id="241985585">
          <w:marLeft w:val="0"/>
          <w:marRight w:val="0"/>
          <w:marTop w:val="0"/>
          <w:marBottom w:val="0"/>
          <w:divBdr>
            <w:top w:val="none" w:sz="0" w:space="0" w:color="auto"/>
            <w:left w:val="none" w:sz="0" w:space="0" w:color="auto"/>
            <w:bottom w:val="none" w:sz="0" w:space="0" w:color="auto"/>
            <w:right w:val="none" w:sz="0" w:space="0" w:color="auto"/>
          </w:divBdr>
        </w:div>
        <w:div w:id="940144014">
          <w:marLeft w:val="0"/>
          <w:marRight w:val="0"/>
          <w:marTop w:val="0"/>
          <w:marBottom w:val="0"/>
          <w:divBdr>
            <w:top w:val="none" w:sz="0" w:space="0" w:color="auto"/>
            <w:left w:val="none" w:sz="0" w:space="0" w:color="auto"/>
            <w:bottom w:val="none" w:sz="0" w:space="0" w:color="auto"/>
            <w:right w:val="none" w:sz="0" w:space="0" w:color="auto"/>
          </w:divBdr>
        </w:div>
        <w:div w:id="2041781540">
          <w:marLeft w:val="0"/>
          <w:marRight w:val="0"/>
          <w:marTop w:val="0"/>
          <w:marBottom w:val="0"/>
          <w:divBdr>
            <w:top w:val="none" w:sz="0" w:space="0" w:color="auto"/>
            <w:left w:val="none" w:sz="0" w:space="0" w:color="auto"/>
            <w:bottom w:val="none" w:sz="0" w:space="0" w:color="auto"/>
            <w:right w:val="none" w:sz="0" w:space="0" w:color="auto"/>
          </w:divBdr>
        </w:div>
        <w:div w:id="2110470600">
          <w:marLeft w:val="0"/>
          <w:marRight w:val="0"/>
          <w:marTop w:val="0"/>
          <w:marBottom w:val="0"/>
          <w:divBdr>
            <w:top w:val="none" w:sz="0" w:space="0" w:color="auto"/>
            <w:left w:val="none" w:sz="0" w:space="0" w:color="auto"/>
            <w:bottom w:val="none" w:sz="0" w:space="0" w:color="auto"/>
            <w:right w:val="none" w:sz="0" w:space="0" w:color="auto"/>
          </w:divBdr>
        </w:div>
        <w:div w:id="976956498">
          <w:marLeft w:val="0"/>
          <w:marRight w:val="0"/>
          <w:marTop w:val="0"/>
          <w:marBottom w:val="0"/>
          <w:divBdr>
            <w:top w:val="none" w:sz="0" w:space="0" w:color="auto"/>
            <w:left w:val="none" w:sz="0" w:space="0" w:color="auto"/>
            <w:bottom w:val="none" w:sz="0" w:space="0" w:color="auto"/>
            <w:right w:val="none" w:sz="0" w:space="0" w:color="auto"/>
          </w:divBdr>
        </w:div>
        <w:div w:id="1212376594">
          <w:marLeft w:val="0"/>
          <w:marRight w:val="0"/>
          <w:marTop w:val="0"/>
          <w:marBottom w:val="0"/>
          <w:divBdr>
            <w:top w:val="none" w:sz="0" w:space="0" w:color="auto"/>
            <w:left w:val="none" w:sz="0" w:space="0" w:color="auto"/>
            <w:bottom w:val="none" w:sz="0" w:space="0" w:color="auto"/>
            <w:right w:val="none" w:sz="0" w:space="0" w:color="auto"/>
          </w:divBdr>
        </w:div>
        <w:div w:id="1674920359">
          <w:marLeft w:val="0"/>
          <w:marRight w:val="0"/>
          <w:marTop w:val="0"/>
          <w:marBottom w:val="0"/>
          <w:divBdr>
            <w:top w:val="none" w:sz="0" w:space="0" w:color="auto"/>
            <w:left w:val="none" w:sz="0" w:space="0" w:color="auto"/>
            <w:bottom w:val="none" w:sz="0" w:space="0" w:color="auto"/>
            <w:right w:val="none" w:sz="0" w:space="0" w:color="auto"/>
          </w:divBdr>
        </w:div>
        <w:div w:id="1176650694">
          <w:marLeft w:val="0"/>
          <w:marRight w:val="0"/>
          <w:marTop w:val="0"/>
          <w:marBottom w:val="0"/>
          <w:divBdr>
            <w:top w:val="none" w:sz="0" w:space="0" w:color="auto"/>
            <w:left w:val="none" w:sz="0" w:space="0" w:color="auto"/>
            <w:bottom w:val="none" w:sz="0" w:space="0" w:color="auto"/>
            <w:right w:val="none" w:sz="0" w:space="0" w:color="auto"/>
          </w:divBdr>
        </w:div>
      </w:divsChild>
    </w:div>
    <w:div w:id="1419058145">
      <w:bodyDiv w:val="1"/>
      <w:marLeft w:val="0"/>
      <w:marRight w:val="0"/>
      <w:marTop w:val="0"/>
      <w:marBottom w:val="0"/>
      <w:divBdr>
        <w:top w:val="none" w:sz="0" w:space="0" w:color="auto"/>
        <w:left w:val="none" w:sz="0" w:space="0" w:color="auto"/>
        <w:bottom w:val="none" w:sz="0" w:space="0" w:color="auto"/>
        <w:right w:val="none" w:sz="0" w:space="0" w:color="auto"/>
      </w:divBdr>
      <w:divsChild>
        <w:div w:id="422579217">
          <w:marLeft w:val="0"/>
          <w:marRight w:val="0"/>
          <w:marTop w:val="0"/>
          <w:marBottom w:val="0"/>
          <w:divBdr>
            <w:top w:val="none" w:sz="0" w:space="0" w:color="auto"/>
            <w:left w:val="none" w:sz="0" w:space="0" w:color="auto"/>
            <w:bottom w:val="none" w:sz="0" w:space="0" w:color="auto"/>
            <w:right w:val="none" w:sz="0" w:space="0" w:color="auto"/>
          </w:divBdr>
        </w:div>
        <w:div w:id="1930651071">
          <w:marLeft w:val="0"/>
          <w:marRight w:val="0"/>
          <w:marTop w:val="0"/>
          <w:marBottom w:val="0"/>
          <w:divBdr>
            <w:top w:val="none" w:sz="0" w:space="0" w:color="auto"/>
            <w:left w:val="none" w:sz="0" w:space="0" w:color="auto"/>
            <w:bottom w:val="none" w:sz="0" w:space="0" w:color="auto"/>
            <w:right w:val="none" w:sz="0" w:space="0" w:color="auto"/>
          </w:divBdr>
        </w:div>
        <w:div w:id="1756244327">
          <w:marLeft w:val="0"/>
          <w:marRight w:val="0"/>
          <w:marTop w:val="0"/>
          <w:marBottom w:val="0"/>
          <w:divBdr>
            <w:top w:val="none" w:sz="0" w:space="0" w:color="auto"/>
            <w:left w:val="none" w:sz="0" w:space="0" w:color="auto"/>
            <w:bottom w:val="none" w:sz="0" w:space="0" w:color="auto"/>
            <w:right w:val="none" w:sz="0" w:space="0" w:color="auto"/>
          </w:divBdr>
        </w:div>
        <w:div w:id="1782996290">
          <w:marLeft w:val="0"/>
          <w:marRight w:val="0"/>
          <w:marTop w:val="0"/>
          <w:marBottom w:val="0"/>
          <w:divBdr>
            <w:top w:val="none" w:sz="0" w:space="0" w:color="auto"/>
            <w:left w:val="none" w:sz="0" w:space="0" w:color="auto"/>
            <w:bottom w:val="none" w:sz="0" w:space="0" w:color="auto"/>
            <w:right w:val="none" w:sz="0" w:space="0" w:color="auto"/>
          </w:divBdr>
        </w:div>
        <w:div w:id="1164783681">
          <w:marLeft w:val="0"/>
          <w:marRight w:val="0"/>
          <w:marTop w:val="0"/>
          <w:marBottom w:val="0"/>
          <w:divBdr>
            <w:top w:val="none" w:sz="0" w:space="0" w:color="auto"/>
            <w:left w:val="none" w:sz="0" w:space="0" w:color="auto"/>
            <w:bottom w:val="none" w:sz="0" w:space="0" w:color="auto"/>
            <w:right w:val="none" w:sz="0" w:space="0" w:color="auto"/>
          </w:divBdr>
        </w:div>
        <w:div w:id="915938086">
          <w:marLeft w:val="0"/>
          <w:marRight w:val="0"/>
          <w:marTop w:val="0"/>
          <w:marBottom w:val="0"/>
          <w:divBdr>
            <w:top w:val="none" w:sz="0" w:space="0" w:color="auto"/>
            <w:left w:val="none" w:sz="0" w:space="0" w:color="auto"/>
            <w:bottom w:val="none" w:sz="0" w:space="0" w:color="auto"/>
            <w:right w:val="none" w:sz="0" w:space="0" w:color="auto"/>
          </w:divBdr>
        </w:div>
        <w:div w:id="536742464">
          <w:marLeft w:val="0"/>
          <w:marRight w:val="0"/>
          <w:marTop w:val="0"/>
          <w:marBottom w:val="0"/>
          <w:divBdr>
            <w:top w:val="none" w:sz="0" w:space="0" w:color="auto"/>
            <w:left w:val="none" w:sz="0" w:space="0" w:color="auto"/>
            <w:bottom w:val="none" w:sz="0" w:space="0" w:color="auto"/>
            <w:right w:val="none" w:sz="0" w:space="0" w:color="auto"/>
          </w:divBdr>
        </w:div>
        <w:div w:id="1110200334">
          <w:marLeft w:val="0"/>
          <w:marRight w:val="0"/>
          <w:marTop w:val="0"/>
          <w:marBottom w:val="0"/>
          <w:divBdr>
            <w:top w:val="none" w:sz="0" w:space="0" w:color="auto"/>
            <w:left w:val="none" w:sz="0" w:space="0" w:color="auto"/>
            <w:bottom w:val="none" w:sz="0" w:space="0" w:color="auto"/>
            <w:right w:val="none" w:sz="0" w:space="0" w:color="auto"/>
          </w:divBdr>
        </w:div>
        <w:div w:id="1227764554">
          <w:marLeft w:val="0"/>
          <w:marRight w:val="0"/>
          <w:marTop w:val="0"/>
          <w:marBottom w:val="0"/>
          <w:divBdr>
            <w:top w:val="none" w:sz="0" w:space="0" w:color="auto"/>
            <w:left w:val="none" w:sz="0" w:space="0" w:color="auto"/>
            <w:bottom w:val="none" w:sz="0" w:space="0" w:color="auto"/>
            <w:right w:val="none" w:sz="0" w:space="0" w:color="auto"/>
          </w:divBdr>
        </w:div>
        <w:div w:id="800461753">
          <w:marLeft w:val="0"/>
          <w:marRight w:val="0"/>
          <w:marTop w:val="0"/>
          <w:marBottom w:val="0"/>
          <w:divBdr>
            <w:top w:val="none" w:sz="0" w:space="0" w:color="auto"/>
            <w:left w:val="none" w:sz="0" w:space="0" w:color="auto"/>
            <w:bottom w:val="none" w:sz="0" w:space="0" w:color="auto"/>
            <w:right w:val="none" w:sz="0" w:space="0" w:color="auto"/>
          </w:divBdr>
        </w:div>
        <w:div w:id="684092148">
          <w:marLeft w:val="0"/>
          <w:marRight w:val="0"/>
          <w:marTop w:val="0"/>
          <w:marBottom w:val="0"/>
          <w:divBdr>
            <w:top w:val="none" w:sz="0" w:space="0" w:color="auto"/>
            <w:left w:val="none" w:sz="0" w:space="0" w:color="auto"/>
            <w:bottom w:val="none" w:sz="0" w:space="0" w:color="auto"/>
            <w:right w:val="none" w:sz="0" w:space="0" w:color="auto"/>
          </w:divBdr>
        </w:div>
        <w:div w:id="1258291961">
          <w:marLeft w:val="0"/>
          <w:marRight w:val="0"/>
          <w:marTop w:val="0"/>
          <w:marBottom w:val="0"/>
          <w:divBdr>
            <w:top w:val="none" w:sz="0" w:space="0" w:color="auto"/>
            <w:left w:val="none" w:sz="0" w:space="0" w:color="auto"/>
            <w:bottom w:val="none" w:sz="0" w:space="0" w:color="auto"/>
            <w:right w:val="none" w:sz="0" w:space="0" w:color="auto"/>
          </w:divBdr>
        </w:div>
        <w:div w:id="229773399">
          <w:marLeft w:val="0"/>
          <w:marRight w:val="0"/>
          <w:marTop w:val="0"/>
          <w:marBottom w:val="0"/>
          <w:divBdr>
            <w:top w:val="none" w:sz="0" w:space="0" w:color="auto"/>
            <w:left w:val="none" w:sz="0" w:space="0" w:color="auto"/>
            <w:bottom w:val="none" w:sz="0" w:space="0" w:color="auto"/>
            <w:right w:val="none" w:sz="0" w:space="0" w:color="auto"/>
          </w:divBdr>
        </w:div>
        <w:div w:id="1604655085">
          <w:marLeft w:val="0"/>
          <w:marRight w:val="0"/>
          <w:marTop w:val="0"/>
          <w:marBottom w:val="0"/>
          <w:divBdr>
            <w:top w:val="none" w:sz="0" w:space="0" w:color="auto"/>
            <w:left w:val="none" w:sz="0" w:space="0" w:color="auto"/>
            <w:bottom w:val="none" w:sz="0" w:space="0" w:color="auto"/>
            <w:right w:val="none" w:sz="0" w:space="0" w:color="auto"/>
          </w:divBdr>
        </w:div>
        <w:div w:id="2123382569">
          <w:marLeft w:val="0"/>
          <w:marRight w:val="0"/>
          <w:marTop w:val="0"/>
          <w:marBottom w:val="0"/>
          <w:divBdr>
            <w:top w:val="none" w:sz="0" w:space="0" w:color="auto"/>
            <w:left w:val="none" w:sz="0" w:space="0" w:color="auto"/>
            <w:bottom w:val="none" w:sz="0" w:space="0" w:color="auto"/>
            <w:right w:val="none" w:sz="0" w:space="0" w:color="auto"/>
          </w:divBdr>
        </w:div>
        <w:div w:id="533467593">
          <w:marLeft w:val="0"/>
          <w:marRight w:val="0"/>
          <w:marTop w:val="0"/>
          <w:marBottom w:val="0"/>
          <w:divBdr>
            <w:top w:val="none" w:sz="0" w:space="0" w:color="auto"/>
            <w:left w:val="none" w:sz="0" w:space="0" w:color="auto"/>
            <w:bottom w:val="none" w:sz="0" w:space="0" w:color="auto"/>
            <w:right w:val="none" w:sz="0" w:space="0" w:color="auto"/>
          </w:divBdr>
        </w:div>
        <w:div w:id="1569799508">
          <w:marLeft w:val="0"/>
          <w:marRight w:val="0"/>
          <w:marTop w:val="0"/>
          <w:marBottom w:val="0"/>
          <w:divBdr>
            <w:top w:val="none" w:sz="0" w:space="0" w:color="auto"/>
            <w:left w:val="none" w:sz="0" w:space="0" w:color="auto"/>
            <w:bottom w:val="none" w:sz="0" w:space="0" w:color="auto"/>
            <w:right w:val="none" w:sz="0" w:space="0" w:color="auto"/>
          </w:divBdr>
        </w:div>
        <w:div w:id="1411734909">
          <w:marLeft w:val="0"/>
          <w:marRight w:val="0"/>
          <w:marTop w:val="0"/>
          <w:marBottom w:val="0"/>
          <w:divBdr>
            <w:top w:val="none" w:sz="0" w:space="0" w:color="auto"/>
            <w:left w:val="none" w:sz="0" w:space="0" w:color="auto"/>
            <w:bottom w:val="none" w:sz="0" w:space="0" w:color="auto"/>
            <w:right w:val="none" w:sz="0" w:space="0" w:color="auto"/>
          </w:divBdr>
        </w:div>
        <w:div w:id="434401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image" Target="media/image61.jpe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jpeg"/><Relationship Id="rId66" Type="http://schemas.openxmlformats.org/officeDocument/2006/relationships/image" Target="media/image59.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image" Target="media/image62.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jpeg"/><Relationship Id="rId70"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D3E06-C8F7-4992-B96F-B37157B0F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5</TotalTime>
  <Pages>157</Pages>
  <Words>33208</Words>
  <Characters>189288</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277</cp:revision>
  <dcterms:created xsi:type="dcterms:W3CDTF">2022-08-07T05:34:00Z</dcterms:created>
  <dcterms:modified xsi:type="dcterms:W3CDTF">2022-08-24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4e67a0-145d-3a2f-a2a6-51f484c89a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